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8124D6" w14:textId="7643E132" w:rsidR="00A87610" w:rsidRDefault="00A87610" w:rsidP="005940C6">
      <w:pPr>
        <w:pStyle w:val="Title"/>
        <w:jc w:val="center"/>
        <w:rPr>
          <w:rFonts w:ascii="Open Sans" w:hAnsi="Open Sans" w:cs="Open Sans"/>
          <w:b/>
          <w:bCs/>
          <w:sz w:val="22"/>
          <w:szCs w:val="22"/>
        </w:rPr>
      </w:pPr>
      <w:r w:rsidRPr="00D12971">
        <w:rPr>
          <w:rFonts w:ascii="Open Sans" w:hAnsi="Open Sans" w:cs="Open Sans"/>
          <w:b/>
          <w:bCs/>
          <w:sz w:val="22"/>
          <w:szCs w:val="22"/>
        </w:rPr>
        <w:t xml:space="preserve">No evidence </w:t>
      </w:r>
      <w:r w:rsidR="00693003" w:rsidRPr="00D12971">
        <w:rPr>
          <w:rFonts w:ascii="Open Sans" w:hAnsi="Open Sans" w:cs="Open Sans"/>
          <w:b/>
          <w:bCs/>
          <w:sz w:val="22"/>
          <w:szCs w:val="22"/>
        </w:rPr>
        <w:t>of</w:t>
      </w:r>
      <w:r w:rsidRPr="00D12971">
        <w:rPr>
          <w:rFonts w:ascii="Open Sans" w:hAnsi="Open Sans" w:cs="Open Sans"/>
          <w:b/>
          <w:bCs/>
          <w:sz w:val="22"/>
          <w:szCs w:val="22"/>
        </w:rPr>
        <w:t xml:space="preserve"> increased </w:t>
      </w:r>
      <w:r w:rsidR="00693003" w:rsidRPr="00D12971">
        <w:rPr>
          <w:rFonts w:ascii="Open Sans" w:hAnsi="Open Sans" w:cs="Open Sans"/>
          <w:b/>
          <w:bCs/>
          <w:sz w:val="22"/>
          <w:szCs w:val="22"/>
        </w:rPr>
        <w:t>forest loss</w:t>
      </w:r>
      <w:r w:rsidRPr="00D12971">
        <w:rPr>
          <w:rFonts w:ascii="Open Sans" w:hAnsi="Open Sans" w:cs="Open Sans"/>
          <w:b/>
          <w:bCs/>
          <w:sz w:val="22"/>
          <w:szCs w:val="22"/>
        </w:rPr>
        <w:t xml:space="preserve"> from a mining rush in</w:t>
      </w:r>
      <w:r w:rsidR="00C8502B">
        <w:rPr>
          <w:rFonts w:ascii="Open Sans" w:hAnsi="Open Sans" w:cs="Open Sans"/>
          <w:b/>
          <w:bCs/>
          <w:sz w:val="22"/>
          <w:szCs w:val="22"/>
        </w:rPr>
        <w:t xml:space="preserve"> Madagascar’s eastern rainforests</w:t>
      </w:r>
    </w:p>
    <w:p w14:paraId="4D543486" w14:textId="77777777" w:rsidR="002979FB" w:rsidRDefault="002979FB" w:rsidP="005940C6">
      <w:pPr>
        <w:spacing w:line="276" w:lineRule="auto"/>
        <w:rPr>
          <w:rFonts w:ascii="Open Sans" w:hAnsi="Open Sans" w:cs="Open Sans"/>
          <w:b/>
          <w:bCs/>
        </w:rPr>
      </w:pPr>
    </w:p>
    <w:p w14:paraId="553C92AA" w14:textId="07A0BD5C" w:rsidR="003772A1" w:rsidRDefault="002979FB" w:rsidP="005940C6">
      <w:pPr>
        <w:spacing w:line="276" w:lineRule="auto"/>
        <w:rPr>
          <w:rFonts w:ascii="Open Sans" w:hAnsi="Open Sans" w:cs="Open Sans"/>
        </w:rPr>
      </w:pPr>
      <w:r>
        <w:rPr>
          <w:rFonts w:ascii="Open Sans" w:hAnsi="Open Sans" w:cs="Open Sans"/>
          <w:b/>
          <w:bCs/>
        </w:rPr>
        <w:t xml:space="preserve">Authors: </w:t>
      </w:r>
    </w:p>
    <w:p w14:paraId="35303481" w14:textId="7651C959" w:rsidR="00BD64DD" w:rsidRDefault="00E31DC4" w:rsidP="005940C6">
      <w:pPr>
        <w:spacing w:line="276" w:lineRule="auto"/>
        <w:rPr>
          <w:rFonts w:ascii="Open Sans" w:hAnsi="Open Sans" w:cs="Open Sans"/>
        </w:rPr>
      </w:pPr>
      <w:r>
        <w:rPr>
          <w:rFonts w:ascii="Open Sans" w:hAnsi="Open Sans" w:cs="Open Sans"/>
        </w:rPr>
        <w:t>Katie Devenish</w:t>
      </w:r>
      <w:r w:rsidR="000E5B2A" w:rsidRPr="000E5B2A">
        <w:rPr>
          <w:rFonts w:ascii="Open Sans" w:hAnsi="Open Sans" w:cs="Open Sans"/>
          <w:vertAlign w:val="superscript"/>
        </w:rPr>
        <w:t>1</w:t>
      </w:r>
      <w:r w:rsidR="004357DF">
        <w:rPr>
          <w:rFonts w:ascii="Open Sans" w:hAnsi="Open Sans" w:cs="Open Sans"/>
          <w:vertAlign w:val="superscript"/>
        </w:rPr>
        <w:t>,2</w:t>
      </w:r>
      <w:r>
        <w:rPr>
          <w:rFonts w:ascii="Open Sans" w:hAnsi="Open Sans" w:cs="Open Sans"/>
        </w:rPr>
        <w:t>, Simon Willcock</w:t>
      </w:r>
      <w:r w:rsidR="000E5B2A" w:rsidRPr="000E5B2A">
        <w:rPr>
          <w:rFonts w:ascii="Open Sans" w:hAnsi="Open Sans" w:cs="Open Sans"/>
          <w:vertAlign w:val="superscript"/>
        </w:rPr>
        <w:t>1</w:t>
      </w:r>
      <w:r w:rsidR="008D02D6">
        <w:rPr>
          <w:rFonts w:ascii="Open Sans" w:hAnsi="Open Sans" w:cs="Open Sans"/>
          <w:vertAlign w:val="superscript"/>
        </w:rPr>
        <w:t>,</w:t>
      </w:r>
      <w:r w:rsidR="006665B7">
        <w:rPr>
          <w:rFonts w:ascii="Open Sans" w:hAnsi="Open Sans" w:cs="Open Sans"/>
          <w:vertAlign w:val="superscript"/>
        </w:rPr>
        <w:t>3</w:t>
      </w:r>
      <w:r>
        <w:rPr>
          <w:rFonts w:ascii="Open Sans" w:hAnsi="Open Sans" w:cs="Open Sans"/>
        </w:rPr>
        <w:t>, Kathryn M. Goodenough</w:t>
      </w:r>
      <w:r w:rsidR="006665B7">
        <w:rPr>
          <w:rFonts w:ascii="Open Sans" w:hAnsi="Open Sans" w:cs="Open Sans"/>
          <w:vertAlign w:val="superscript"/>
        </w:rPr>
        <w:t>4</w:t>
      </w:r>
      <w:r>
        <w:rPr>
          <w:rFonts w:ascii="Open Sans" w:hAnsi="Open Sans" w:cs="Open Sans"/>
        </w:rPr>
        <w:t>, Rio Heriniaina</w:t>
      </w:r>
      <w:r w:rsidR="006665B7">
        <w:rPr>
          <w:rFonts w:ascii="Open Sans" w:hAnsi="Open Sans" w:cs="Open Sans"/>
          <w:vertAlign w:val="superscript"/>
        </w:rPr>
        <w:t>5</w:t>
      </w:r>
      <w:r>
        <w:rPr>
          <w:rFonts w:ascii="Open Sans" w:hAnsi="Open Sans" w:cs="Open Sans"/>
        </w:rPr>
        <w:t>, O. Sarobidy Rakotonarivo</w:t>
      </w:r>
      <w:r w:rsidR="006665B7">
        <w:rPr>
          <w:rFonts w:ascii="Open Sans" w:hAnsi="Open Sans" w:cs="Open Sans"/>
          <w:vertAlign w:val="superscript"/>
        </w:rPr>
        <w:t>6</w:t>
      </w:r>
      <w:r>
        <w:rPr>
          <w:rFonts w:ascii="Open Sans" w:hAnsi="Open Sans" w:cs="Open Sans"/>
        </w:rPr>
        <w:t>, Julia P.G. Jones</w:t>
      </w:r>
      <w:r w:rsidR="000E5B2A" w:rsidRPr="000E5B2A">
        <w:rPr>
          <w:rFonts w:ascii="Open Sans" w:hAnsi="Open Sans" w:cs="Open Sans"/>
          <w:vertAlign w:val="superscript"/>
        </w:rPr>
        <w:t>1</w:t>
      </w:r>
      <w:r w:rsidR="00A2203A">
        <w:rPr>
          <w:rFonts w:ascii="Open Sans" w:hAnsi="Open Sans" w:cs="Open Sans"/>
          <w:vertAlign w:val="superscript"/>
        </w:rPr>
        <w:t>,</w:t>
      </w:r>
      <w:r w:rsidR="006665B7">
        <w:rPr>
          <w:rFonts w:ascii="Open Sans" w:hAnsi="Open Sans" w:cs="Open Sans"/>
          <w:vertAlign w:val="superscript"/>
        </w:rPr>
        <w:t>7</w:t>
      </w:r>
      <w:r>
        <w:rPr>
          <w:rFonts w:ascii="Open Sans" w:hAnsi="Open Sans" w:cs="Open Sans"/>
        </w:rPr>
        <w:t xml:space="preserve">. </w:t>
      </w:r>
    </w:p>
    <w:p w14:paraId="2F7BF8A3" w14:textId="77777777" w:rsidR="00BD64DD" w:rsidRDefault="00BD64DD" w:rsidP="005940C6">
      <w:pPr>
        <w:spacing w:line="276" w:lineRule="auto"/>
        <w:rPr>
          <w:rFonts w:ascii="Open Sans" w:hAnsi="Open Sans" w:cs="Open Sans"/>
        </w:rPr>
      </w:pPr>
    </w:p>
    <w:p w14:paraId="6D382FF4" w14:textId="6A1A7C43" w:rsidR="00BD64DD" w:rsidRDefault="002979FB" w:rsidP="005940C6">
      <w:pPr>
        <w:spacing w:line="276" w:lineRule="auto"/>
        <w:rPr>
          <w:rFonts w:ascii="Open Sans" w:hAnsi="Open Sans" w:cs="Open Sans"/>
          <w:b/>
          <w:bCs/>
        </w:rPr>
      </w:pPr>
      <w:r>
        <w:rPr>
          <w:rFonts w:ascii="Open Sans" w:hAnsi="Open Sans" w:cs="Open Sans"/>
          <w:b/>
          <w:bCs/>
        </w:rPr>
        <w:t>Affiliations:</w:t>
      </w:r>
    </w:p>
    <w:p w14:paraId="784FA109" w14:textId="66290599" w:rsidR="009F5358" w:rsidRDefault="000E5B2A" w:rsidP="005940C6">
      <w:pPr>
        <w:spacing w:line="276" w:lineRule="auto"/>
        <w:rPr>
          <w:rFonts w:ascii="Open Sans" w:hAnsi="Open Sans" w:cs="Open Sans"/>
        </w:rPr>
      </w:pPr>
      <w:r w:rsidRPr="000E5B2A">
        <w:rPr>
          <w:rFonts w:ascii="Open Sans" w:hAnsi="Open Sans" w:cs="Open Sans"/>
          <w:vertAlign w:val="superscript"/>
        </w:rPr>
        <w:t>1</w:t>
      </w:r>
      <w:r w:rsidR="00564FEC">
        <w:rPr>
          <w:rFonts w:ascii="Open Sans" w:hAnsi="Open Sans" w:cs="Open Sans"/>
          <w:vertAlign w:val="superscript"/>
        </w:rPr>
        <w:t xml:space="preserve"> </w:t>
      </w:r>
      <w:r w:rsidR="009F5358" w:rsidRPr="00161E09">
        <w:rPr>
          <w:rFonts w:ascii="Open Sans" w:hAnsi="Open Sans" w:cs="Open Sans"/>
        </w:rPr>
        <w:t>School of Environmental and Natural Science, Bangor</w:t>
      </w:r>
      <w:r w:rsidR="00696F2F">
        <w:rPr>
          <w:rFonts w:ascii="Open Sans" w:hAnsi="Open Sans" w:cs="Open Sans"/>
        </w:rPr>
        <w:t xml:space="preserve"> University</w:t>
      </w:r>
      <w:r w:rsidR="004E222F" w:rsidRPr="00161E09">
        <w:rPr>
          <w:rFonts w:ascii="Open Sans" w:hAnsi="Open Sans" w:cs="Open Sans"/>
        </w:rPr>
        <w:t xml:space="preserve">, </w:t>
      </w:r>
      <w:r w:rsidR="00696F2F">
        <w:rPr>
          <w:rFonts w:ascii="Open Sans" w:hAnsi="Open Sans" w:cs="Open Sans"/>
        </w:rPr>
        <w:t>Bangor,</w:t>
      </w:r>
      <w:r w:rsidR="00A73A3E">
        <w:rPr>
          <w:rFonts w:ascii="Open Sans" w:hAnsi="Open Sans" w:cs="Open Sans"/>
        </w:rPr>
        <w:t xml:space="preserve"> UK.</w:t>
      </w:r>
      <w:r w:rsidR="00C45A27">
        <w:rPr>
          <w:rFonts w:ascii="Open Sans" w:hAnsi="Open Sans" w:cs="Open Sans"/>
        </w:rPr>
        <w:t xml:space="preserve"> </w:t>
      </w:r>
    </w:p>
    <w:p w14:paraId="79C158CE" w14:textId="00B47EB2" w:rsidR="004357DF" w:rsidRPr="004357DF" w:rsidRDefault="004357DF" w:rsidP="005940C6">
      <w:pPr>
        <w:spacing w:line="276" w:lineRule="auto"/>
        <w:rPr>
          <w:rFonts w:ascii="Open Sans" w:hAnsi="Open Sans" w:cs="Open Sans"/>
        </w:rPr>
      </w:pPr>
      <w:r>
        <w:rPr>
          <w:rFonts w:ascii="Open Sans" w:hAnsi="Open Sans" w:cs="Open Sans"/>
          <w:vertAlign w:val="superscript"/>
        </w:rPr>
        <w:t>2</w:t>
      </w:r>
      <w:r>
        <w:rPr>
          <w:rFonts w:ascii="Open Sans" w:hAnsi="Open Sans" w:cs="Open Sans"/>
        </w:rPr>
        <w:t xml:space="preserve"> Global Development Institute, University of Manchester, Manchester, </w:t>
      </w:r>
      <w:r w:rsidR="006665B7">
        <w:rPr>
          <w:rFonts w:ascii="Open Sans" w:hAnsi="Open Sans" w:cs="Open Sans"/>
        </w:rPr>
        <w:t>UK</w:t>
      </w:r>
    </w:p>
    <w:p w14:paraId="156E0144" w14:textId="22F013C6" w:rsidR="008D02D6" w:rsidRDefault="006665B7" w:rsidP="005940C6">
      <w:pPr>
        <w:spacing w:line="276" w:lineRule="auto"/>
        <w:rPr>
          <w:rFonts w:ascii="Open Sans" w:hAnsi="Open Sans" w:cs="Open Sans"/>
        </w:rPr>
      </w:pPr>
      <w:r>
        <w:rPr>
          <w:rFonts w:ascii="Open Sans" w:hAnsi="Open Sans" w:cs="Open Sans"/>
          <w:vertAlign w:val="superscript"/>
        </w:rPr>
        <w:t>3</w:t>
      </w:r>
      <w:r w:rsidR="008D02D6">
        <w:rPr>
          <w:rFonts w:ascii="Open Sans" w:hAnsi="Open Sans" w:cs="Open Sans"/>
          <w:vertAlign w:val="superscript"/>
        </w:rPr>
        <w:t xml:space="preserve"> </w:t>
      </w:r>
      <w:r w:rsidR="00EF79BE">
        <w:rPr>
          <w:rFonts w:ascii="Open Sans" w:hAnsi="Open Sans" w:cs="Open Sans"/>
        </w:rPr>
        <w:t>Net Zero and Resilient Farming, Rothamsted Research, Harpenden, UK.</w:t>
      </w:r>
    </w:p>
    <w:p w14:paraId="542F3440" w14:textId="68C6BEEA" w:rsidR="00BE64C7" w:rsidRDefault="006665B7" w:rsidP="005940C6">
      <w:pPr>
        <w:spacing w:line="276" w:lineRule="auto"/>
        <w:rPr>
          <w:rFonts w:ascii="Open Sans" w:hAnsi="Open Sans" w:cs="Open Sans"/>
        </w:rPr>
      </w:pPr>
      <w:r>
        <w:rPr>
          <w:rFonts w:ascii="Open Sans" w:hAnsi="Open Sans" w:cs="Open Sans"/>
          <w:vertAlign w:val="superscript"/>
        </w:rPr>
        <w:t>4</w:t>
      </w:r>
      <w:r w:rsidR="00564FEC">
        <w:rPr>
          <w:rFonts w:ascii="Open Sans" w:hAnsi="Open Sans" w:cs="Open Sans"/>
          <w:vertAlign w:val="superscript"/>
        </w:rPr>
        <w:t xml:space="preserve"> </w:t>
      </w:r>
      <w:r w:rsidR="00564FEC">
        <w:rPr>
          <w:rFonts w:ascii="Open Sans" w:hAnsi="Open Sans" w:cs="Open Sans"/>
        </w:rPr>
        <w:t xml:space="preserve">British Geological Survey, </w:t>
      </w:r>
      <w:r w:rsidR="00A73A3E">
        <w:rPr>
          <w:rFonts w:ascii="Open Sans" w:hAnsi="Open Sans" w:cs="Open Sans"/>
        </w:rPr>
        <w:t>Edinburgh, UK.</w:t>
      </w:r>
    </w:p>
    <w:p w14:paraId="59EEC7D3" w14:textId="0BAF136B" w:rsidR="00564FEC" w:rsidRPr="008A07AC" w:rsidRDefault="006665B7" w:rsidP="00BE64C7">
      <w:pPr>
        <w:spacing w:line="276" w:lineRule="auto"/>
        <w:rPr>
          <w:rFonts w:ascii="Open Sans" w:hAnsi="Open Sans" w:cs="Open Sans"/>
          <w:lang w:val="fr-FR"/>
        </w:rPr>
      </w:pPr>
      <w:r w:rsidRPr="008A07AC">
        <w:rPr>
          <w:rFonts w:ascii="Open Sans" w:hAnsi="Open Sans" w:cs="Open Sans"/>
          <w:vertAlign w:val="superscript"/>
          <w:lang w:val="fr-FR"/>
        </w:rPr>
        <w:t>5</w:t>
      </w:r>
      <w:r w:rsidR="00564FEC" w:rsidRPr="008A07AC">
        <w:rPr>
          <w:rFonts w:ascii="Open Sans" w:hAnsi="Open Sans" w:cs="Open Sans"/>
          <w:vertAlign w:val="superscript"/>
          <w:lang w:val="fr-FR"/>
        </w:rPr>
        <w:t xml:space="preserve"> </w:t>
      </w:r>
      <w:r w:rsidR="00D84FEE" w:rsidRPr="008A07AC">
        <w:rPr>
          <w:rFonts w:ascii="Open Sans" w:hAnsi="Open Sans" w:cs="Open Sans"/>
          <w:lang w:val="fr-FR"/>
        </w:rPr>
        <w:t>Ecole Supérieure des Sciences Agronomiques et Environnementales, Universit</w:t>
      </w:r>
      <w:r w:rsidR="00BE64C7">
        <w:rPr>
          <w:rFonts w:ascii="Open Sans" w:hAnsi="Open Sans" w:cs="Open Sans"/>
          <w:lang w:val="fr-FR"/>
        </w:rPr>
        <w:t>é</w:t>
      </w:r>
      <w:r w:rsidR="00D84FEE" w:rsidRPr="008A07AC">
        <w:rPr>
          <w:rFonts w:ascii="Open Sans" w:hAnsi="Open Sans" w:cs="Open Sans"/>
          <w:lang w:val="fr-FR"/>
        </w:rPr>
        <w:t xml:space="preserve"> </w:t>
      </w:r>
      <w:r w:rsidR="00BE64C7">
        <w:rPr>
          <w:rFonts w:ascii="Open Sans" w:hAnsi="Open Sans" w:cs="Open Sans"/>
          <w:lang w:val="fr-FR"/>
        </w:rPr>
        <w:t>d</w:t>
      </w:r>
      <w:r w:rsidR="00A9522A">
        <w:rPr>
          <w:rFonts w:ascii="Open Sans" w:hAnsi="Open Sans" w:cs="Open Sans"/>
          <w:lang w:val="fr-FR"/>
        </w:rPr>
        <w:t xml:space="preserve">e </w:t>
      </w:r>
      <w:r w:rsidR="00D84FEE" w:rsidRPr="008A07AC">
        <w:rPr>
          <w:rFonts w:ascii="Open Sans" w:hAnsi="Open Sans" w:cs="Open Sans"/>
          <w:lang w:val="fr-FR"/>
        </w:rPr>
        <w:t>Antsiranana, Antsiranana, Madagascar.</w:t>
      </w:r>
    </w:p>
    <w:p w14:paraId="32FCEC2F" w14:textId="5688A90A" w:rsidR="00A2203A" w:rsidRPr="008A07AC" w:rsidRDefault="006665B7" w:rsidP="005940C6">
      <w:pPr>
        <w:spacing w:line="276" w:lineRule="auto"/>
        <w:rPr>
          <w:rFonts w:ascii="Open Sans" w:hAnsi="Open Sans" w:cs="Open Sans"/>
          <w:lang w:val="fr-FR"/>
        </w:rPr>
      </w:pPr>
      <w:r w:rsidRPr="008A07AC">
        <w:rPr>
          <w:rFonts w:ascii="Open Sans" w:hAnsi="Open Sans" w:cs="Open Sans"/>
          <w:vertAlign w:val="superscript"/>
          <w:lang w:val="fr-FR"/>
        </w:rPr>
        <w:t>6</w:t>
      </w:r>
      <w:r w:rsidR="00A2203A" w:rsidRPr="008A07AC">
        <w:rPr>
          <w:rFonts w:ascii="Open Sans" w:hAnsi="Open Sans" w:cs="Open Sans"/>
          <w:vertAlign w:val="superscript"/>
          <w:lang w:val="fr-FR"/>
        </w:rPr>
        <w:t xml:space="preserve"> </w:t>
      </w:r>
      <w:r w:rsidR="002E7A18" w:rsidRPr="008A07AC">
        <w:rPr>
          <w:rFonts w:ascii="Open Sans" w:hAnsi="Open Sans" w:cs="Open Sans"/>
          <w:lang w:val="fr-FR"/>
        </w:rPr>
        <w:t>Ecole Supérieure des Sciences Agronomiques, Universit</w:t>
      </w:r>
      <w:r w:rsidR="00A9522A">
        <w:rPr>
          <w:rFonts w:ascii="Open Sans" w:hAnsi="Open Sans" w:cs="Open Sans"/>
          <w:lang w:val="fr-FR"/>
        </w:rPr>
        <w:t>é de</w:t>
      </w:r>
      <w:r w:rsidR="002E7A18" w:rsidRPr="008A07AC">
        <w:rPr>
          <w:rFonts w:ascii="Open Sans" w:hAnsi="Open Sans" w:cs="Open Sans"/>
          <w:lang w:val="fr-FR"/>
        </w:rPr>
        <w:t xml:space="preserve"> Antananarivo, Antananarivo, Madagascar</w:t>
      </w:r>
    </w:p>
    <w:p w14:paraId="22580EE3" w14:textId="1D48B178" w:rsidR="009E744F" w:rsidRDefault="006665B7" w:rsidP="005940C6">
      <w:pPr>
        <w:spacing w:line="276" w:lineRule="auto"/>
        <w:rPr>
          <w:rFonts w:ascii="Open Sans" w:hAnsi="Open Sans" w:cs="Open Sans"/>
        </w:rPr>
      </w:pPr>
      <w:r>
        <w:rPr>
          <w:rFonts w:ascii="Open Sans" w:hAnsi="Open Sans" w:cs="Open Sans"/>
          <w:vertAlign w:val="superscript"/>
        </w:rPr>
        <w:t>7</w:t>
      </w:r>
      <w:r w:rsidR="00A2203A">
        <w:rPr>
          <w:rFonts w:ascii="Open Sans" w:hAnsi="Open Sans" w:cs="Open Sans"/>
          <w:vertAlign w:val="superscript"/>
        </w:rPr>
        <w:t xml:space="preserve"> </w:t>
      </w:r>
      <w:r w:rsidR="000D5A8F">
        <w:rPr>
          <w:rFonts w:ascii="Open Sans" w:hAnsi="Open Sans" w:cs="Open Sans"/>
        </w:rPr>
        <w:t xml:space="preserve">Department of Biology, </w:t>
      </w:r>
      <w:r w:rsidR="00A2203A">
        <w:rPr>
          <w:rFonts w:ascii="Open Sans" w:hAnsi="Open Sans" w:cs="Open Sans"/>
        </w:rPr>
        <w:t>Utrecht</w:t>
      </w:r>
      <w:r w:rsidR="002F6C94">
        <w:rPr>
          <w:rFonts w:ascii="Open Sans" w:hAnsi="Open Sans" w:cs="Open Sans"/>
        </w:rPr>
        <w:t xml:space="preserve"> University</w:t>
      </w:r>
      <w:r w:rsidR="00A2203A">
        <w:rPr>
          <w:rFonts w:ascii="Open Sans" w:hAnsi="Open Sans" w:cs="Open Sans"/>
        </w:rPr>
        <w:t>, Utrecht, The Netherlands</w:t>
      </w:r>
    </w:p>
    <w:p w14:paraId="31200264" w14:textId="77777777" w:rsidR="009E744F" w:rsidRPr="00A2203A" w:rsidRDefault="009E744F" w:rsidP="005940C6">
      <w:pPr>
        <w:spacing w:line="276" w:lineRule="auto"/>
        <w:rPr>
          <w:rFonts w:ascii="Open Sans" w:hAnsi="Open Sans" w:cs="Open Sans"/>
        </w:rPr>
      </w:pPr>
    </w:p>
    <w:p w14:paraId="3308F57D" w14:textId="4D8C1675" w:rsidR="00A73A3E" w:rsidRDefault="00927285" w:rsidP="0043261D">
      <w:pPr>
        <w:suppressLineNumbers/>
        <w:spacing w:line="276" w:lineRule="auto"/>
        <w:rPr>
          <w:rFonts w:ascii="Open Sans" w:hAnsi="Open Sans" w:cs="Open Sans"/>
          <w:b/>
          <w:bCs/>
        </w:rPr>
      </w:pPr>
      <w:r>
        <w:rPr>
          <w:rFonts w:ascii="Open Sans" w:hAnsi="Open Sans" w:cs="Open Sans"/>
          <w:b/>
          <w:bCs/>
        </w:rPr>
        <w:t>Corresponding Author:</w:t>
      </w:r>
    </w:p>
    <w:p w14:paraId="552E4F29" w14:textId="74420FDB" w:rsidR="00927285" w:rsidRPr="00927285" w:rsidRDefault="00927285" w:rsidP="0043261D">
      <w:pPr>
        <w:suppressLineNumbers/>
        <w:spacing w:line="276" w:lineRule="auto"/>
        <w:rPr>
          <w:rFonts w:ascii="Open Sans" w:hAnsi="Open Sans" w:cs="Open Sans"/>
        </w:rPr>
      </w:pPr>
      <w:r>
        <w:rPr>
          <w:rFonts w:ascii="Open Sans" w:hAnsi="Open Sans" w:cs="Open Sans"/>
        </w:rPr>
        <w:t>Katie Devenish – katie.devenish@manchester.ac.uk</w:t>
      </w:r>
    </w:p>
    <w:p w14:paraId="3C4F6BC5" w14:textId="77777777" w:rsidR="00696F2F" w:rsidRPr="008A07AC" w:rsidRDefault="00696F2F" w:rsidP="0043261D">
      <w:pPr>
        <w:suppressLineNumbers/>
        <w:spacing w:line="276" w:lineRule="auto"/>
        <w:rPr>
          <w:rFonts w:ascii="Open Sans" w:hAnsi="Open Sans" w:cs="Open Sans"/>
          <w:b/>
          <w:bCs/>
        </w:rPr>
      </w:pPr>
    </w:p>
    <w:p w14:paraId="3FBFFA19" w14:textId="77777777" w:rsidR="00BD64DD" w:rsidRDefault="00BD64DD" w:rsidP="0043261D">
      <w:pPr>
        <w:suppressLineNumbers/>
        <w:spacing w:line="276" w:lineRule="auto"/>
        <w:rPr>
          <w:rFonts w:ascii="Open Sans" w:hAnsi="Open Sans" w:cs="Open Sans"/>
        </w:rPr>
      </w:pPr>
    </w:p>
    <w:p w14:paraId="36C3C38A" w14:textId="13EA3E1C" w:rsidR="007A7A56" w:rsidRDefault="007A7A56" w:rsidP="0043261D">
      <w:pPr>
        <w:suppressLineNumbers/>
        <w:spacing w:line="276" w:lineRule="auto"/>
        <w:rPr>
          <w:rFonts w:ascii="Open Sans" w:hAnsi="Open Sans" w:cs="Open Sans"/>
          <w:b/>
          <w:bCs/>
        </w:rPr>
      </w:pPr>
      <w:r>
        <w:rPr>
          <w:rFonts w:ascii="Open Sans" w:hAnsi="Open Sans" w:cs="Open Sans"/>
          <w:b/>
          <w:bCs/>
        </w:rPr>
        <w:br w:type="page"/>
      </w:r>
    </w:p>
    <w:p w14:paraId="2C87068B" w14:textId="044B76A3" w:rsidR="005011B9" w:rsidRPr="00152FA4" w:rsidRDefault="005011B9" w:rsidP="00D57DE5">
      <w:pPr>
        <w:rPr>
          <w:rFonts w:ascii="Open Sans" w:hAnsi="Open Sans" w:cs="Open Sans"/>
          <w:b/>
          <w:bCs/>
          <w:sz w:val="28"/>
          <w:szCs w:val="28"/>
        </w:rPr>
      </w:pPr>
      <w:r w:rsidRPr="00152FA4">
        <w:rPr>
          <w:rFonts w:ascii="Open Sans" w:hAnsi="Open Sans" w:cs="Open Sans"/>
          <w:b/>
          <w:bCs/>
          <w:sz w:val="28"/>
          <w:szCs w:val="28"/>
        </w:rPr>
        <w:lastRenderedPageBreak/>
        <w:t>Abstract</w:t>
      </w:r>
    </w:p>
    <w:p w14:paraId="6B92D2BB" w14:textId="71116EBA" w:rsidR="0014708A" w:rsidRPr="00152FA4" w:rsidRDefault="005011B9" w:rsidP="00364484">
      <w:pPr>
        <w:jc w:val="both"/>
        <w:rPr>
          <w:rFonts w:ascii="Open Sans" w:hAnsi="Open Sans" w:cs="Open Sans"/>
        </w:rPr>
      </w:pPr>
      <w:r w:rsidRPr="00152FA4">
        <w:rPr>
          <w:rFonts w:ascii="Open Sans" w:hAnsi="Open Sans" w:cs="Open Sans"/>
        </w:rPr>
        <w:t>Artisanal and small-scale mining</w:t>
      </w:r>
      <w:r w:rsidR="00BF2C93">
        <w:rPr>
          <w:rFonts w:ascii="Open Sans" w:hAnsi="Open Sans" w:cs="Open Sans"/>
        </w:rPr>
        <w:t xml:space="preserve"> </w:t>
      </w:r>
      <w:r w:rsidRPr="00152FA4">
        <w:rPr>
          <w:rFonts w:ascii="Open Sans" w:hAnsi="Open Sans" w:cs="Open Sans"/>
        </w:rPr>
        <w:t xml:space="preserve">is </w:t>
      </w:r>
      <w:r w:rsidR="00CF5931" w:rsidRPr="00152FA4">
        <w:rPr>
          <w:rFonts w:ascii="Open Sans" w:hAnsi="Open Sans" w:cs="Open Sans"/>
        </w:rPr>
        <w:t>an important livelihood activity</w:t>
      </w:r>
      <w:r w:rsidR="00104D2E" w:rsidRPr="00152FA4">
        <w:rPr>
          <w:rFonts w:ascii="Open Sans" w:hAnsi="Open Sans" w:cs="Open Sans"/>
        </w:rPr>
        <w:t xml:space="preserve"> </w:t>
      </w:r>
      <w:r w:rsidRPr="00152FA4">
        <w:rPr>
          <w:rFonts w:ascii="Open Sans" w:hAnsi="Open Sans" w:cs="Open Sans"/>
        </w:rPr>
        <w:t>in many biodiversity hotspots.</w:t>
      </w:r>
      <w:r w:rsidR="005A6D7B">
        <w:rPr>
          <w:rFonts w:ascii="Open Sans" w:hAnsi="Open Sans" w:cs="Open Sans"/>
        </w:rPr>
        <w:t xml:space="preserve"> T</w:t>
      </w:r>
      <w:r w:rsidR="004969FF" w:rsidRPr="00152FA4">
        <w:rPr>
          <w:rFonts w:ascii="Open Sans" w:hAnsi="Open Sans" w:cs="Open Sans"/>
        </w:rPr>
        <w:t xml:space="preserve">here is substantial international concern about </w:t>
      </w:r>
      <w:r w:rsidR="0092289D">
        <w:rPr>
          <w:rFonts w:ascii="Open Sans" w:hAnsi="Open Sans" w:cs="Open Sans"/>
        </w:rPr>
        <w:t xml:space="preserve">the </w:t>
      </w:r>
      <w:r w:rsidR="004969FF" w:rsidRPr="00152FA4">
        <w:rPr>
          <w:rFonts w:ascii="Open Sans" w:hAnsi="Open Sans" w:cs="Open Sans"/>
        </w:rPr>
        <w:t xml:space="preserve">negative impact of </w:t>
      </w:r>
      <w:r w:rsidR="00BF2C93">
        <w:rPr>
          <w:rFonts w:ascii="Open Sans" w:hAnsi="Open Sans" w:cs="Open Sans"/>
        </w:rPr>
        <w:t>a</w:t>
      </w:r>
      <w:r w:rsidR="00BF2C93" w:rsidRPr="00152FA4">
        <w:rPr>
          <w:rFonts w:ascii="Open Sans" w:hAnsi="Open Sans" w:cs="Open Sans"/>
        </w:rPr>
        <w:t>rtisanal and small-scale mining</w:t>
      </w:r>
      <w:r w:rsidR="00BF2C93">
        <w:rPr>
          <w:rFonts w:ascii="Open Sans" w:hAnsi="Open Sans" w:cs="Open Sans"/>
        </w:rPr>
        <w:t xml:space="preserve"> </w:t>
      </w:r>
      <w:r w:rsidR="004969FF" w:rsidRPr="00152FA4">
        <w:rPr>
          <w:rFonts w:ascii="Open Sans" w:hAnsi="Open Sans" w:cs="Open Sans"/>
        </w:rPr>
        <w:t>on biodiversity</w:t>
      </w:r>
      <w:r w:rsidR="005A6D7B">
        <w:rPr>
          <w:rFonts w:ascii="Open Sans" w:hAnsi="Open Sans" w:cs="Open Sans"/>
        </w:rPr>
        <w:t xml:space="preserve">, yet </w:t>
      </w:r>
      <w:r w:rsidR="00C85DCC">
        <w:rPr>
          <w:rFonts w:ascii="Open Sans" w:hAnsi="Open Sans" w:cs="Open Sans"/>
        </w:rPr>
        <w:t xml:space="preserve">in most places </w:t>
      </w:r>
      <w:r w:rsidR="00C94B4B">
        <w:rPr>
          <w:rFonts w:ascii="Open Sans" w:hAnsi="Open Sans" w:cs="Open Sans"/>
        </w:rPr>
        <w:t>this</w:t>
      </w:r>
      <w:r w:rsidR="005A6D7B">
        <w:rPr>
          <w:rFonts w:ascii="Open Sans" w:hAnsi="Open Sans" w:cs="Open Sans"/>
        </w:rPr>
        <w:t xml:space="preserve"> remain</w:t>
      </w:r>
      <w:r w:rsidR="00493115">
        <w:rPr>
          <w:rFonts w:ascii="Open Sans" w:hAnsi="Open Sans" w:cs="Open Sans"/>
        </w:rPr>
        <w:t>s</w:t>
      </w:r>
      <w:r w:rsidR="005A6D7B">
        <w:rPr>
          <w:rFonts w:ascii="Open Sans" w:hAnsi="Open Sans" w:cs="Open Sans"/>
        </w:rPr>
        <w:t xml:space="preserve"> poorly understood</w:t>
      </w:r>
      <w:r w:rsidR="00A71518">
        <w:rPr>
          <w:rFonts w:ascii="Open Sans" w:hAnsi="Open Sans" w:cs="Open Sans"/>
        </w:rPr>
        <w:t xml:space="preserve">. </w:t>
      </w:r>
      <w:r w:rsidR="00F26791">
        <w:rPr>
          <w:rFonts w:ascii="Open Sans" w:hAnsi="Open Sans" w:cs="Open Sans"/>
        </w:rPr>
        <w:t>W</w:t>
      </w:r>
      <w:r w:rsidR="004969FF" w:rsidRPr="00152FA4">
        <w:rPr>
          <w:rFonts w:ascii="Open Sans" w:hAnsi="Open Sans" w:cs="Open Sans"/>
        </w:rPr>
        <w:t xml:space="preserve">e </w:t>
      </w:r>
      <w:r w:rsidR="00F470F1">
        <w:rPr>
          <w:rFonts w:ascii="Open Sans" w:hAnsi="Open Sans" w:cs="Open Sans"/>
        </w:rPr>
        <w:t>explore the impacts of</w:t>
      </w:r>
      <w:r w:rsidR="00097463">
        <w:rPr>
          <w:rFonts w:ascii="Open Sans" w:hAnsi="Open Sans" w:cs="Open Sans"/>
        </w:rPr>
        <w:t xml:space="preserve"> a high-profile mining rush: the </w:t>
      </w:r>
      <w:r w:rsidR="004969FF" w:rsidRPr="00152FA4">
        <w:rPr>
          <w:rFonts w:ascii="Open Sans" w:hAnsi="Open Sans" w:cs="Open Sans"/>
        </w:rPr>
        <w:t>2016</w:t>
      </w:r>
      <w:r w:rsidR="00230C87" w:rsidRPr="00152FA4">
        <w:rPr>
          <w:rFonts w:ascii="Open Sans" w:hAnsi="Open Sans" w:cs="Open Sans"/>
        </w:rPr>
        <w:t xml:space="preserve"> sapphire rush at Bemainty</w:t>
      </w:r>
      <w:r w:rsidR="003A3448">
        <w:rPr>
          <w:rFonts w:ascii="Open Sans" w:hAnsi="Open Sans" w:cs="Open Sans"/>
        </w:rPr>
        <w:t xml:space="preserve">, </w:t>
      </w:r>
      <w:r w:rsidR="001B4956">
        <w:rPr>
          <w:rFonts w:ascii="Open Sans" w:hAnsi="Open Sans" w:cs="Open Sans"/>
        </w:rPr>
        <w:t xml:space="preserve">Eastern </w:t>
      </w:r>
      <w:r w:rsidR="00230C87" w:rsidRPr="00152FA4">
        <w:rPr>
          <w:rFonts w:ascii="Open Sans" w:hAnsi="Open Sans" w:cs="Open Sans"/>
        </w:rPr>
        <w:t>Madagascar</w:t>
      </w:r>
      <w:r w:rsidR="00EA1CE3">
        <w:rPr>
          <w:rFonts w:ascii="Open Sans" w:hAnsi="Open Sans" w:cs="Open Sans"/>
        </w:rPr>
        <w:t>,</w:t>
      </w:r>
      <w:r w:rsidR="00F470F1">
        <w:rPr>
          <w:rFonts w:ascii="Open Sans" w:hAnsi="Open Sans" w:cs="Open Sans"/>
        </w:rPr>
        <w:t xml:space="preserve"> where </w:t>
      </w:r>
      <w:r w:rsidR="00B920CC">
        <w:rPr>
          <w:rFonts w:ascii="Open Sans" w:hAnsi="Open Sans" w:cs="Open Sans"/>
        </w:rPr>
        <w:t>tens of thousands</w:t>
      </w:r>
      <w:r w:rsidR="00F470F1">
        <w:rPr>
          <w:rFonts w:ascii="Open Sans" w:hAnsi="Open Sans" w:cs="Open Sans"/>
        </w:rPr>
        <w:t xml:space="preserve"> of miners descend</w:t>
      </w:r>
      <w:r w:rsidR="00F26791">
        <w:rPr>
          <w:rFonts w:ascii="Open Sans" w:hAnsi="Open Sans" w:cs="Open Sans"/>
        </w:rPr>
        <w:t>ed</w:t>
      </w:r>
      <w:r w:rsidR="00F470F1">
        <w:rPr>
          <w:rFonts w:ascii="Open Sans" w:hAnsi="Open Sans" w:cs="Open Sans"/>
        </w:rPr>
        <w:t xml:space="preserve"> on a protected </w:t>
      </w:r>
      <w:r w:rsidR="001B4BC5">
        <w:rPr>
          <w:rFonts w:ascii="Open Sans" w:hAnsi="Open Sans" w:cs="Open Sans"/>
        </w:rPr>
        <w:t>forest</w:t>
      </w:r>
      <w:r w:rsidR="00230C87" w:rsidRPr="00152FA4">
        <w:rPr>
          <w:rFonts w:ascii="Open Sans" w:hAnsi="Open Sans" w:cs="Open Sans"/>
        </w:rPr>
        <w:t xml:space="preserve">. </w:t>
      </w:r>
      <w:r w:rsidR="00243346">
        <w:rPr>
          <w:rFonts w:ascii="Open Sans" w:hAnsi="Open Sans" w:cs="Open Sans"/>
        </w:rPr>
        <w:t>M</w:t>
      </w:r>
      <w:r w:rsidR="00230C87" w:rsidRPr="00152FA4">
        <w:rPr>
          <w:rFonts w:ascii="Open Sans" w:hAnsi="Open Sans" w:cs="Open Sans"/>
        </w:rPr>
        <w:t xml:space="preserve">edia </w:t>
      </w:r>
      <w:r w:rsidR="00243346">
        <w:rPr>
          <w:rFonts w:ascii="Open Sans" w:hAnsi="Open Sans" w:cs="Open Sans"/>
        </w:rPr>
        <w:t>coverage</w:t>
      </w:r>
      <w:r w:rsidR="00230C87" w:rsidRPr="00152FA4">
        <w:rPr>
          <w:rFonts w:ascii="Open Sans" w:hAnsi="Open Sans" w:cs="Open Sans"/>
        </w:rPr>
        <w:t xml:space="preserve"> </w:t>
      </w:r>
      <w:r w:rsidR="00806383" w:rsidRPr="00152FA4">
        <w:rPr>
          <w:rFonts w:ascii="Open Sans" w:hAnsi="Open Sans" w:cs="Open Sans"/>
        </w:rPr>
        <w:t>claimed</w:t>
      </w:r>
      <w:r w:rsidR="00D15D49" w:rsidRPr="00152FA4">
        <w:rPr>
          <w:rFonts w:ascii="Open Sans" w:hAnsi="Open Sans" w:cs="Open Sans"/>
        </w:rPr>
        <w:t xml:space="preserve"> </w:t>
      </w:r>
      <w:r w:rsidR="00E66758" w:rsidRPr="00152FA4">
        <w:rPr>
          <w:rFonts w:ascii="Open Sans" w:hAnsi="Open Sans" w:cs="Open Sans"/>
        </w:rPr>
        <w:t>the rush</w:t>
      </w:r>
      <w:r w:rsidR="00D15D49" w:rsidRPr="00152FA4">
        <w:rPr>
          <w:rFonts w:ascii="Open Sans" w:hAnsi="Open Sans" w:cs="Open Sans"/>
        </w:rPr>
        <w:t xml:space="preserve"> caused </w:t>
      </w:r>
      <w:r w:rsidR="00230C87" w:rsidRPr="00152FA4">
        <w:rPr>
          <w:rFonts w:ascii="Open Sans" w:hAnsi="Open Sans" w:cs="Open Sans"/>
        </w:rPr>
        <w:t>hundreds of hectares of deforestation</w:t>
      </w:r>
      <w:r w:rsidR="002A677E" w:rsidRPr="00152FA4">
        <w:rPr>
          <w:rFonts w:ascii="Open Sans" w:hAnsi="Open Sans" w:cs="Open Sans"/>
        </w:rPr>
        <w:t xml:space="preserve"> and</w:t>
      </w:r>
      <w:r w:rsidR="00D369DA" w:rsidRPr="00152FA4">
        <w:rPr>
          <w:rFonts w:ascii="Open Sans" w:hAnsi="Open Sans" w:cs="Open Sans"/>
        </w:rPr>
        <w:t xml:space="preserve"> threaten</w:t>
      </w:r>
      <w:r w:rsidR="002A677E" w:rsidRPr="00152FA4">
        <w:rPr>
          <w:rFonts w:ascii="Open Sans" w:hAnsi="Open Sans" w:cs="Open Sans"/>
        </w:rPr>
        <w:t>ed</w:t>
      </w:r>
      <w:r w:rsidR="00D369DA" w:rsidRPr="00152FA4">
        <w:rPr>
          <w:rFonts w:ascii="Open Sans" w:hAnsi="Open Sans" w:cs="Open Sans"/>
        </w:rPr>
        <w:t xml:space="preserve"> </w:t>
      </w:r>
      <w:r w:rsidR="00230C87" w:rsidRPr="00152FA4">
        <w:rPr>
          <w:rFonts w:ascii="Open Sans" w:hAnsi="Open Sans" w:cs="Open Sans"/>
        </w:rPr>
        <w:t>lemur populations.</w:t>
      </w:r>
      <w:r w:rsidR="008856CF">
        <w:rPr>
          <w:rFonts w:ascii="Open Sans" w:hAnsi="Open Sans" w:cs="Open Sans"/>
        </w:rPr>
        <w:t xml:space="preserve"> </w:t>
      </w:r>
      <w:r w:rsidR="00F470F1">
        <w:rPr>
          <w:rFonts w:ascii="Open Sans" w:hAnsi="Open Sans" w:cs="Open Sans"/>
        </w:rPr>
        <w:t xml:space="preserve">Using </w:t>
      </w:r>
      <w:r w:rsidR="00097463">
        <w:rPr>
          <w:rFonts w:ascii="Open Sans" w:hAnsi="Open Sans" w:cs="Open Sans"/>
        </w:rPr>
        <w:t>the</w:t>
      </w:r>
      <w:r w:rsidR="00A53259" w:rsidRPr="00152FA4">
        <w:rPr>
          <w:rFonts w:ascii="Open Sans" w:hAnsi="Open Sans" w:cs="Open Sans"/>
        </w:rPr>
        <w:t xml:space="preserve"> synthetic control method</w:t>
      </w:r>
      <w:r w:rsidR="00243346">
        <w:rPr>
          <w:rFonts w:ascii="Open Sans" w:hAnsi="Open Sans" w:cs="Open Sans"/>
        </w:rPr>
        <w:t xml:space="preserve"> to estimate counterfactual outcomes,</w:t>
      </w:r>
      <w:r w:rsidR="00A53259" w:rsidRPr="00152FA4">
        <w:rPr>
          <w:rFonts w:ascii="Open Sans" w:hAnsi="Open Sans" w:cs="Open Sans"/>
        </w:rPr>
        <w:t xml:space="preserve"> </w:t>
      </w:r>
      <w:r w:rsidR="00F470F1">
        <w:rPr>
          <w:rFonts w:ascii="Open Sans" w:hAnsi="Open Sans" w:cs="Open Sans"/>
        </w:rPr>
        <w:t>we</w:t>
      </w:r>
      <w:r w:rsidR="00097463">
        <w:rPr>
          <w:rFonts w:ascii="Open Sans" w:hAnsi="Open Sans" w:cs="Open Sans"/>
        </w:rPr>
        <w:t xml:space="preserve"> </w:t>
      </w:r>
      <w:r w:rsidR="004577C9" w:rsidRPr="00152FA4">
        <w:rPr>
          <w:rFonts w:ascii="Open Sans" w:hAnsi="Open Sans" w:cs="Open Sans"/>
        </w:rPr>
        <w:t xml:space="preserve">find </w:t>
      </w:r>
      <w:r w:rsidR="00F470F1">
        <w:rPr>
          <w:rFonts w:ascii="Open Sans" w:hAnsi="Open Sans" w:cs="Open Sans"/>
        </w:rPr>
        <w:t xml:space="preserve">no evidence </w:t>
      </w:r>
      <w:r w:rsidR="004577C9" w:rsidRPr="00152FA4">
        <w:rPr>
          <w:rFonts w:ascii="Open Sans" w:hAnsi="Open Sans" w:cs="Open Sans"/>
        </w:rPr>
        <w:t xml:space="preserve">that </w:t>
      </w:r>
      <w:r w:rsidR="0014708A">
        <w:rPr>
          <w:rFonts w:ascii="Open Sans" w:hAnsi="Open Sans" w:cs="Open Sans"/>
        </w:rPr>
        <w:t xml:space="preserve">mining </w:t>
      </w:r>
      <w:r w:rsidR="00F470F1">
        <w:rPr>
          <w:rFonts w:ascii="Open Sans" w:hAnsi="Open Sans" w:cs="Open Sans"/>
        </w:rPr>
        <w:t xml:space="preserve">increased </w:t>
      </w:r>
      <w:r w:rsidR="0014708A">
        <w:rPr>
          <w:rFonts w:ascii="Open Sans" w:hAnsi="Open Sans" w:cs="Open Sans"/>
        </w:rPr>
        <w:t>forest loss</w:t>
      </w:r>
      <w:r w:rsidR="00F470F1">
        <w:rPr>
          <w:rFonts w:ascii="Open Sans" w:hAnsi="Open Sans" w:cs="Open Sans"/>
        </w:rPr>
        <w:t xml:space="preserve"> or degradation</w:t>
      </w:r>
      <w:r w:rsidR="0014708A">
        <w:rPr>
          <w:rFonts w:ascii="Open Sans" w:hAnsi="Open Sans" w:cs="Open Sans"/>
        </w:rPr>
        <w:t xml:space="preserve">. Supported by </w:t>
      </w:r>
      <w:r w:rsidR="00F565DF">
        <w:rPr>
          <w:rFonts w:ascii="Open Sans" w:hAnsi="Open Sans" w:cs="Open Sans"/>
        </w:rPr>
        <w:t xml:space="preserve">informal </w:t>
      </w:r>
      <w:r w:rsidR="0014708A">
        <w:rPr>
          <w:rFonts w:ascii="Open Sans" w:hAnsi="Open Sans" w:cs="Open Sans"/>
        </w:rPr>
        <w:t xml:space="preserve">interviews and a lemur survey, </w:t>
      </w:r>
      <w:r w:rsidR="00097463">
        <w:rPr>
          <w:rFonts w:ascii="Open Sans" w:hAnsi="Open Sans" w:cs="Open Sans"/>
        </w:rPr>
        <w:t xml:space="preserve">we argue that </w:t>
      </w:r>
      <w:r w:rsidR="0014708A" w:rsidRPr="00152FA4">
        <w:rPr>
          <w:rFonts w:ascii="Open Sans" w:hAnsi="Open Sans" w:cs="Open Sans"/>
        </w:rPr>
        <w:t xml:space="preserve">mining at Bemainty had limited impacts on the surrounding forest, relative to other </w:t>
      </w:r>
      <w:r w:rsidR="008D2077">
        <w:rPr>
          <w:rFonts w:ascii="Open Sans" w:hAnsi="Open Sans" w:cs="Open Sans"/>
        </w:rPr>
        <w:t>threats</w:t>
      </w:r>
      <w:r w:rsidR="0014708A" w:rsidRPr="00152FA4">
        <w:rPr>
          <w:rFonts w:ascii="Open Sans" w:hAnsi="Open Sans" w:cs="Open Sans"/>
        </w:rPr>
        <w:t xml:space="preserve">. Our results highlight the heterogeneity of environmental impacts from </w:t>
      </w:r>
      <w:r w:rsidR="00DC3B07">
        <w:rPr>
          <w:rFonts w:ascii="Open Sans" w:hAnsi="Open Sans" w:cs="Open Sans"/>
        </w:rPr>
        <w:t>a</w:t>
      </w:r>
      <w:r w:rsidR="00DC3B07" w:rsidRPr="00152FA4">
        <w:rPr>
          <w:rFonts w:ascii="Open Sans" w:hAnsi="Open Sans" w:cs="Open Sans"/>
        </w:rPr>
        <w:t>rtisanal and small-scale mining</w:t>
      </w:r>
      <w:r w:rsidR="0065733C">
        <w:rPr>
          <w:rFonts w:ascii="Open Sans" w:hAnsi="Open Sans" w:cs="Open Sans"/>
        </w:rPr>
        <w:t xml:space="preserve"> </w:t>
      </w:r>
      <w:r w:rsidR="0014708A" w:rsidRPr="00152FA4">
        <w:rPr>
          <w:rFonts w:ascii="Open Sans" w:hAnsi="Open Sans" w:cs="Open Sans"/>
        </w:rPr>
        <w:t>and emphasize the need for more robust</w:t>
      </w:r>
      <w:r w:rsidR="0014708A">
        <w:rPr>
          <w:rFonts w:ascii="Open Sans" w:hAnsi="Open Sans" w:cs="Open Sans"/>
        </w:rPr>
        <w:t xml:space="preserve"> </w:t>
      </w:r>
      <w:r w:rsidR="0014708A" w:rsidRPr="00152FA4">
        <w:rPr>
          <w:rFonts w:ascii="Open Sans" w:hAnsi="Open Sans" w:cs="Open Sans"/>
        </w:rPr>
        <w:t>evaluations to inform</w:t>
      </w:r>
      <w:r w:rsidR="0042292E">
        <w:rPr>
          <w:rFonts w:ascii="Open Sans" w:hAnsi="Open Sans" w:cs="Open Sans"/>
        </w:rPr>
        <w:t xml:space="preserve"> context-specific</w:t>
      </w:r>
      <w:r w:rsidR="0014708A" w:rsidRPr="00152FA4">
        <w:rPr>
          <w:rFonts w:ascii="Open Sans" w:hAnsi="Open Sans" w:cs="Open Sans"/>
        </w:rPr>
        <w:t xml:space="preserve"> policies</w:t>
      </w:r>
      <w:r w:rsidR="0014708A">
        <w:rPr>
          <w:rFonts w:ascii="Open Sans" w:hAnsi="Open Sans" w:cs="Open Sans"/>
        </w:rPr>
        <w:t xml:space="preserve">. </w:t>
      </w:r>
    </w:p>
    <w:p w14:paraId="428B4B4D" w14:textId="77777777" w:rsidR="009A63AF" w:rsidRPr="00152FA4" w:rsidRDefault="009A63AF" w:rsidP="009A63AF">
      <w:pPr>
        <w:rPr>
          <w:rFonts w:ascii="Open Sans" w:hAnsi="Open Sans" w:cs="Open Sans"/>
        </w:rPr>
      </w:pPr>
    </w:p>
    <w:p w14:paraId="2CE712CB" w14:textId="77777777" w:rsidR="007A7A56" w:rsidRDefault="007A7A56">
      <w:pPr>
        <w:rPr>
          <w:rFonts w:ascii="Open Sans" w:hAnsi="Open Sans" w:cs="Open Sans"/>
          <w:b/>
          <w:bCs/>
        </w:rPr>
      </w:pPr>
      <w:r>
        <w:rPr>
          <w:rFonts w:ascii="Open Sans" w:hAnsi="Open Sans" w:cs="Open Sans"/>
          <w:b/>
          <w:bCs/>
        </w:rPr>
        <w:br w:type="page"/>
      </w:r>
    </w:p>
    <w:p w14:paraId="46A06156" w14:textId="591244D2" w:rsidR="00D57DE5" w:rsidRPr="00152FA4" w:rsidRDefault="00D57DE5" w:rsidP="00D57DE5">
      <w:pPr>
        <w:rPr>
          <w:rFonts w:ascii="Open Sans" w:hAnsi="Open Sans" w:cs="Open Sans"/>
          <w:b/>
          <w:bCs/>
          <w:sz w:val="28"/>
          <w:szCs w:val="28"/>
        </w:rPr>
      </w:pPr>
      <w:r w:rsidRPr="00152FA4">
        <w:rPr>
          <w:rFonts w:ascii="Open Sans" w:hAnsi="Open Sans" w:cs="Open Sans"/>
          <w:b/>
          <w:bCs/>
          <w:sz w:val="28"/>
          <w:szCs w:val="28"/>
        </w:rPr>
        <w:lastRenderedPageBreak/>
        <w:t>Introduction</w:t>
      </w:r>
    </w:p>
    <w:p w14:paraId="1F60E4F2" w14:textId="11CE5536" w:rsidR="0087488C" w:rsidRPr="00152FA4" w:rsidRDefault="00D57DE5" w:rsidP="00B77718">
      <w:pPr>
        <w:rPr>
          <w:rFonts w:ascii="Open Sans" w:hAnsi="Open Sans" w:cs="Open Sans"/>
        </w:rPr>
      </w:pPr>
      <w:r w:rsidRPr="00152FA4">
        <w:rPr>
          <w:rFonts w:ascii="Open Sans" w:hAnsi="Open Sans" w:cs="Open Sans"/>
        </w:rPr>
        <w:t>Artisanal and small-scale mining (ASM)</w:t>
      </w:r>
      <w:r w:rsidR="00941A23">
        <w:rPr>
          <w:rFonts w:ascii="Open Sans" w:hAnsi="Open Sans" w:cs="Open Sans"/>
        </w:rPr>
        <w:t xml:space="preserve"> is</w:t>
      </w:r>
      <w:r w:rsidR="00651C3A">
        <w:rPr>
          <w:rFonts w:ascii="Open Sans" w:hAnsi="Open Sans" w:cs="Open Sans"/>
        </w:rPr>
        <w:t xml:space="preserve"> </w:t>
      </w:r>
      <w:r w:rsidR="00E92981">
        <w:rPr>
          <w:rFonts w:ascii="Open Sans" w:hAnsi="Open Sans" w:cs="Open Sans"/>
        </w:rPr>
        <w:t>a mostly informal,</w:t>
      </w:r>
      <w:r w:rsidR="00E92981" w:rsidRPr="00152FA4">
        <w:rPr>
          <w:rFonts w:ascii="Open Sans" w:hAnsi="Open Sans" w:cs="Open Sans"/>
        </w:rPr>
        <w:t xml:space="preserve"> labour-intensive form of mining with limited use of machinery</w:t>
      </w:r>
      <w:r w:rsidR="00E92981" w:rsidRPr="00152FA4">
        <w:rPr>
          <w:rFonts w:ascii="Open Sans" w:hAnsi="Open Sans" w:cs="Open Sans"/>
        </w:rPr>
        <w:fldChar w:fldCharType="begin" w:fldLock="1"/>
      </w:r>
      <w:r w:rsidR="00E6421E">
        <w:rPr>
          <w:rFonts w:ascii="Open Sans" w:hAnsi="Open Sans" w:cs="Open Sans"/>
        </w:rPr>
        <w:instrText xml:space="preserve"> ADDIN ZOTERO_ITEM CSL_CITATION {"citationID":"1rvCo7Hb","properties":{"formattedCitation":"\\super 1\\nosupersub{}","plainCitation":"1","noteIndex":0},"citationItems":[{"id":1004,"uris":["http://www.mendeley.com/documents/?uuid=41742fb5-98df-4438-a693-6f18aa9ed61b","http://zotero.org/users/13355268/items/5UIBJE7D"],"itemData":{"id":1004,"type":"article-journal","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container-title":"Extractive Industries and Society","DOI":"10.1016/j.exis.2014.01.002","ISSN":"2214790X","issue":"1","page":"104-118","title":"Four decades of support for artisanal and small-scale mining in sub-Saharan Africa: A critical review","volume":"1","author":[{"family":"Hilson","given":"Gavin"},{"family":"McQuilken","given":"James"}],"issued":{"date-parts":[["2014"]]}}}],"schema":"https://github.com/citation-style-language/schema/raw/master/csl-citation.json"} </w:instrText>
      </w:r>
      <w:r w:rsidR="00E92981" w:rsidRPr="00152FA4">
        <w:rPr>
          <w:rFonts w:ascii="Open Sans" w:hAnsi="Open Sans" w:cs="Open Sans"/>
        </w:rPr>
        <w:fldChar w:fldCharType="separate"/>
      </w:r>
      <w:r w:rsidR="00B56C19" w:rsidRPr="00B56C19">
        <w:rPr>
          <w:rFonts w:ascii="Open Sans" w:hAnsi="Open Sans" w:cs="Open Sans"/>
          <w:vertAlign w:val="superscript"/>
        </w:rPr>
        <w:t>1</w:t>
      </w:r>
      <w:r w:rsidR="00E92981" w:rsidRPr="00152FA4">
        <w:rPr>
          <w:rFonts w:ascii="Open Sans" w:hAnsi="Open Sans" w:cs="Open Sans"/>
        </w:rPr>
        <w:fldChar w:fldCharType="end"/>
      </w:r>
      <w:r w:rsidR="00941A23">
        <w:rPr>
          <w:rFonts w:ascii="Open Sans" w:hAnsi="Open Sans" w:cs="Open Sans"/>
        </w:rPr>
        <w:t>. A</w:t>
      </w:r>
      <w:r w:rsidR="00EA02B6" w:rsidRPr="00152FA4">
        <w:rPr>
          <w:rFonts w:ascii="Open Sans" w:hAnsi="Open Sans" w:cs="Open Sans"/>
        </w:rPr>
        <w:t xml:space="preserve"> globally important livelihood activity</w:t>
      </w:r>
      <w:r w:rsidR="00941A23">
        <w:rPr>
          <w:rFonts w:ascii="Open Sans" w:hAnsi="Open Sans" w:cs="Open Sans"/>
        </w:rPr>
        <w:t xml:space="preserve">, ASM </w:t>
      </w:r>
      <w:r w:rsidR="00E4388D">
        <w:rPr>
          <w:rFonts w:ascii="Open Sans" w:hAnsi="Open Sans" w:cs="Open Sans"/>
        </w:rPr>
        <w:t>support</w:t>
      </w:r>
      <w:r w:rsidR="00941A23">
        <w:rPr>
          <w:rFonts w:ascii="Open Sans" w:hAnsi="Open Sans" w:cs="Open Sans"/>
        </w:rPr>
        <w:t>s</w:t>
      </w:r>
      <w:r w:rsidR="00EA02B6" w:rsidRPr="00152FA4">
        <w:rPr>
          <w:rFonts w:ascii="Open Sans" w:hAnsi="Open Sans" w:cs="Open Sans"/>
        </w:rPr>
        <w:t xml:space="preserve"> an estimated 45 million people in 80 low</w:t>
      </w:r>
      <w:r w:rsidR="00621A49">
        <w:rPr>
          <w:rFonts w:ascii="Open Sans" w:hAnsi="Open Sans" w:cs="Open Sans"/>
        </w:rPr>
        <w:t xml:space="preserve"> and </w:t>
      </w:r>
      <w:r w:rsidR="00EA02B6" w:rsidRPr="00152FA4">
        <w:rPr>
          <w:rFonts w:ascii="Open Sans" w:hAnsi="Open Sans" w:cs="Open Sans"/>
        </w:rPr>
        <w:t>middle income countries</w:t>
      </w:r>
      <w:r w:rsidR="00EA02B6" w:rsidRPr="00152FA4">
        <w:rPr>
          <w:rFonts w:ascii="Open Sans" w:hAnsi="Open Sans" w:cs="Open Sans"/>
        </w:rPr>
        <w:fldChar w:fldCharType="begin" w:fldLock="1"/>
      </w:r>
      <w:r w:rsidR="00E6421E">
        <w:rPr>
          <w:rFonts w:ascii="Open Sans" w:hAnsi="Open Sans" w:cs="Open Sans"/>
        </w:rPr>
        <w:instrText xml:space="preserve"> ADDIN ZOTERO_ITEM CSL_CITATION {"citationID":"sjTkQkhA","properties":{"formattedCitation":"\\super 2\\nosupersub{}","plainCitation":"2","noteIndex":0},"citationItems":[{"id":3565,"uris":["http://www.mendeley.com/documents/?uuid=86d93cf9-bf1a-4682-8b1c-ea651b3baf00","http://zotero.org/users/13355268/items/734TA3RA"],"itemData":{"id":3565,"type":"report","abstract":"Delve is an initiative to build a global platform for artisanal and small-scale mining (ASM) data. Its vision is a world in which ASM is recognized as an important contributor to global development.","event-place":"Washington DC","page":"1-98","publisher":"World Bank","publisher-place":"Washington DC","title":"State of the Artisanal and Small-Scale Mining Sector","author":[{"literal":"World Bank"}],"issued":{"date-parts":[["2020"]]}}}],"schema":"https://github.com/citation-style-language/schema/raw/master/csl-citation.json"} </w:instrText>
      </w:r>
      <w:r w:rsidR="00EA02B6" w:rsidRPr="00152FA4">
        <w:rPr>
          <w:rFonts w:ascii="Open Sans" w:hAnsi="Open Sans" w:cs="Open Sans"/>
        </w:rPr>
        <w:fldChar w:fldCharType="separate"/>
      </w:r>
      <w:r w:rsidR="00B56C19" w:rsidRPr="00B56C19">
        <w:rPr>
          <w:rFonts w:ascii="Open Sans" w:hAnsi="Open Sans" w:cs="Open Sans"/>
          <w:vertAlign w:val="superscript"/>
        </w:rPr>
        <w:t>2</w:t>
      </w:r>
      <w:r w:rsidR="00EA02B6" w:rsidRPr="00152FA4">
        <w:rPr>
          <w:rFonts w:ascii="Open Sans" w:hAnsi="Open Sans" w:cs="Open Sans"/>
        </w:rPr>
        <w:fldChar w:fldCharType="end"/>
      </w:r>
      <w:r w:rsidR="00EA02B6" w:rsidRPr="00152FA4">
        <w:rPr>
          <w:rFonts w:ascii="Open Sans" w:hAnsi="Open Sans" w:cs="Open Sans"/>
        </w:rPr>
        <w:t>.</w:t>
      </w:r>
      <w:r w:rsidR="000E583B">
        <w:rPr>
          <w:rFonts w:ascii="Open Sans" w:hAnsi="Open Sans" w:cs="Open Sans"/>
        </w:rPr>
        <w:t xml:space="preserve"> </w:t>
      </w:r>
      <w:r w:rsidR="00C432AA" w:rsidRPr="00152FA4">
        <w:rPr>
          <w:rFonts w:ascii="Open Sans" w:hAnsi="Open Sans" w:cs="Open Sans"/>
        </w:rPr>
        <w:t>Much ASM occurs in places which are also hotspots of biodiversity</w:t>
      </w:r>
      <w:r w:rsidR="008E4868" w:rsidRPr="00152FA4">
        <w:rPr>
          <w:rFonts w:ascii="Open Sans" w:hAnsi="Open Sans" w:cs="Open Sans"/>
        </w:rPr>
        <w:t xml:space="preserve"> </w:t>
      </w:r>
      <w:r w:rsidR="008E4868" w:rsidRPr="00152FA4">
        <w:rPr>
          <w:rFonts w:ascii="Open Sans" w:hAnsi="Open Sans" w:cs="Open Sans"/>
        </w:rPr>
        <w:fldChar w:fldCharType="begin" w:fldLock="1"/>
      </w:r>
      <w:r w:rsidR="00E6421E">
        <w:rPr>
          <w:rFonts w:ascii="Open Sans" w:hAnsi="Open Sans" w:cs="Open Sans"/>
        </w:rPr>
        <w:instrText xml:space="preserve"> ADDIN ZOTERO_ITEM CSL_CITATION {"citationID":"0pZcx27l","properties":{"formattedCitation":"\\super 3\\nosupersub{}","plainCitation":"3","noteIndex":0},"citationItems":[{"id":2624,"uris":["http://www.mendeley.com/documents/?uuid=0eb465ae-08ce-4f10-8d65-acac3331fad5","http://zotero.org/users/13355268/items/69PWLFN9"],"itemData":{"id":2624,"type":"report","event-place":"Cambridge, UK","publisher":"Estelle Levin Limited and WWF","publisher-place":"Cambridge, UK","title":"Artisanal and Small-scale Mining in Protected Areas and Critical Ecosystems Programme (ASM-PACE): A Global Solutions Study","author":[{"family":"Villegas","given":"Cristina"},{"family":"Weinberg","given":"Ruby"},{"family":"Levin","given":"Estelle"},{"family":"Hund","given":"Kirsten"}],"issued":{"date-parts":[["2012"]]}}}],"schema":"https://github.com/citation-style-language/schema/raw/master/csl-citation.json"} </w:instrText>
      </w:r>
      <w:r w:rsidR="008E4868" w:rsidRPr="00152FA4">
        <w:rPr>
          <w:rFonts w:ascii="Open Sans" w:hAnsi="Open Sans" w:cs="Open Sans"/>
        </w:rPr>
        <w:fldChar w:fldCharType="separate"/>
      </w:r>
      <w:r w:rsidR="00B56C19" w:rsidRPr="00B56C19">
        <w:rPr>
          <w:rFonts w:ascii="Open Sans" w:hAnsi="Open Sans" w:cs="Open Sans"/>
          <w:vertAlign w:val="superscript"/>
        </w:rPr>
        <w:t>3</w:t>
      </w:r>
      <w:r w:rsidR="008E4868" w:rsidRPr="00152FA4">
        <w:rPr>
          <w:rFonts w:ascii="Open Sans" w:hAnsi="Open Sans" w:cs="Open Sans"/>
        </w:rPr>
        <w:fldChar w:fldCharType="end"/>
      </w:r>
      <w:r w:rsidR="003E216D" w:rsidRPr="00152FA4">
        <w:rPr>
          <w:rFonts w:ascii="Open Sans" w:hAnsi="Open Sans" w:cs="Open Sans"/>
        </w:rPr>
        <w:t xml:space="preserve">, </w:t>
      </w:r>
      <w:r w:rsidR="009B14EA" w:rsidRPr="00152FA4">
        <w:rPr>
          <w:rFonts w:ascii="Open Sans" w:hAnsi="Open Sans" w:cs="Open Sans"/>
        </w:rPr>
        <w:t xml:space="preserve">such as </w:t>
      </w:r>
      <w:r w:rsidR="00B77718" w:rsidRPr="00152FA4">
        <w:rPr>
          <w:rFonts w:ascii="Open Sans" w:hAnsi="Open Sans" w:cs="Open Sans"/>
        </w:rPr>
        <w:t>the Amazon</w:t>
      </w:r>
      <w:r w:rsidR="00CB2374" w:rsidRPr="00152FA4">
        <w:rPr>
          <w:rFonts w:ascii="Open Sans" w:hAnsi="Open Sans" w:cs="Open Sans"/>
        </w:rPr>
        <w:fldChar w:fldCharType="begin" w:fldLock="1"/>
      </w:r>
      <w:r w:rsidR="00E6421E">
        <w:rPr>
          <w:rFonts w:ascii="Open Sans" w:hAnsi="Open Sans" w:cs="Open Sans"/>
        </w:rPr>
        <w:instrText xml:space="preserve"> ADDIN ZOTERO_ITEM CSL_CITATION {"citationID":"M4jJ6qaJ","properties":{"formattedCitation":"\\super 4\\nosupersub{}","plainCitation":"4","noteIndex":0},"citationItems":[{"id":4002,"uris":["http://www.mendeley.com/documents/?uuid=e6986fce-1402-4212-a526-ba224bb845db","http://zotero.org/users/13355268/items/9TSFXWNX"],"itemData":{"id":4002,"type":"article-journal","abstract":"Gold mining in Amazonia involves forest removal, soil excavation, and the use of liquid mercury, which together pose a major threat to biodiversity, water quality, forest carbon stocks, and human health. Within the global biodiversity hotspot of Madre de Dios, Peru, gold mining has continued despite numerous 2012 government decrees and enforcement actions against it. Mining is now also thought to have entered federally protected areas, but the rates of miner encroachment are unknown. Here, we utilize high-resolution remote sensing to assess annual changes in gold mining extent from 1999 to 2016 throughout the Madre de Dios region, including the high-diversity Tambopata National Reserve and buffer zone. Regionally, gold mining-related losses of forest averaged 4437 ha yr-1. A temporary downward inflection in the annual growth rate of mining-related forest loss following 2012 government action was followed by a near doubling of the deforestation rate from mining in 2013-2014. The total estimated area of gold mining throughout the region increased about 40% between 2012 and 2016, including in the Tambopata National Reserve. Our results reveal an urgent need for more socio-environmental effort and law enforcement action to combat illegal gold mining in the Peruvian Amazon.","container-title":"Environmental Research Letters","DOI":"10.1088/1748-9326/aa7dab","ISSN":"17489326","issue":"9","title":"Accelerated losses of protected forests from gold mining in the Peruvian Amazon","volume":"12","author":[{"family":"Asner","given":"Gregory P."},{"family":"Tupayachi","given":"Raul"}],"issued":{"date-parts":[["2017"]]}}}],"schema":"https://github.com/citation-style-language/schema/raw/master/csl-citation.json"} </w:instrText>
      </w:r>
      <w:r w:rsidR="00CB2374" w:rsidRPr="00152FA4">
        <w:rPr>
          <w:rFonts w:ascii="Open Sans" w:hAnsi="Open Sans" w:cs="Open Sans"/>
        </w:rPr>
        <w:fldChar w:fldCharType="separate"/>
      </w:r>
      <w:r w:rsidR="00B56C19" w:rsidRPr="00B56C19">
        <w:rPr>
          <w:rFonts w:ascii="Open Sans" w:hAnsi="Open Sans" w:cs="Open Sans"/>
          <w:vertAlign w:val="superscript"/>
        </w:rPr>
        <w:t>4</w:t>
      </w:r>
      <w:r w:rsidR="00CB2374" w:rsidRPr="00152FA4">
        <w:rPr>
          <w:rFonts w:ascii="Open Sans" w:hAnsi="Open Sans" w:cs="Open Sans"/>
        </w:rPr>
        <w:fldChar w:fldCharType="end"/>
      </w:r>
      <w:r w:rsidR="00B77718" w:rsidRPr="00152FA4">
        <w:rPr>
          <w:rFonts w:ascii="Open Sans" w:hAnsi="Open Sans" w:cs="Open Sans"/>
        </w:rPr>
        <w:t>, West and Southern Africa</w:t>
      </w:r>
      <w:r w:rsidR="00C5097F" w:rsidRPr="00152FA4">
        <w:rPr>
          <w:rFonts w:ascii="Open Sans" w:hAnsi="Open Sans" w:cs="Open Sans"/>
        </w:rPr>
        <w:fldChar w:fldCharType="begin" w:fldLock="1"/>
      </w:r>
      <w:r w:rsidR="00E6421E">
        <w:rPr>
          <w:rFonts w:ascii="Open Sans" w:hAnsi="Open Sans" w:cs="Open Sans"/>
        </w:rPr>
        <w:instrText xml:space="preserve"> ADDIN ZOTERO_ITEM CSL_CITATION {"citationID":"FNvWOeX8","properties":{"formattedCitation":"\\super 5\\nosupersub{}","plainCitation":"5","noteIndex":0},"citationItems":[{"id":1227,"uris":["http://www.mendeley.com/documents/?uuid=aa3b0bf7-da2e-486a-98f8-3e7d71139775","http://zotero.org/users/13355268/items/KDMND5I6"],"itemData":{"id":1227,"type":"article-journal","abstract":"The Ankobra River basin, which forms part of the Southern-Western River System of Ghana, has become a hub for both large and small-scale mining activities. Some of the activities of these mines threatens the sustainability of its resources in the basin. A study in the basin which focuses on changes in LULC patterns in the basin over the past years is therefore paramount to understand the changes that has taken place and its potential impact on resources in the basin. This study assessed the pattern of Land use/cover changes, and the possible drivers of change, in the basin. The study used multi-spectral Landsat images of 30 m resolution for the years 1991, 2002, 2008 and 2016. The Semi-Automatic Classification Plugin (SCP) in QGIS was used for atmospheric correction, image classification using the spectral angle mapping algorithm, and post processing. The overall difference between the reference and the classified map of 2016 was 5.5% with the overall quantity, exchange and shift components as 1.5%, 3% and 1% respectively. Findings from the study show that, the Ankobra River basin has witnessed noticeable changes over the 25-year study period. Closed forest which occupied 40.4% of the total basin area in 1991 reduced drastically to 22.8% in 2016. The dominant LULC change patterns in the basin are from Closed Forest to Open Forest; Open Forest to Farmland, Settlement/Bare land and Mining Area; and the increase in surface area of Water consequently resulting from the increase in Mining Area. Mining activities, particularly illegal mining was identified to be the dominant driver of deforestation in the Ankobra Basin between the years 2008 and 2016 where mining activities in the basin sharply increased.","container-title":"Remote Sensing Applications: Society and Environment","DOI":"10.1016/j.rsase.2018.10.007","ISSN":"23529385","issue":"October 2018","note":"publisher: Elsevier B.V.","page":"247-256","title":"Land use/land cover dynamics using landsat data in a gold mining basin-the Ankobra, Ghana","volume":"13","author":[{"family":"Obodai","given":"Josephine"},{"family":"Adjei","given":"Kwaku Amaning"},{"family":"Odai","given":"Samuel Nii"},{"family":"Lumor","given":"Mawuli"}],"issued":{"date-parts":[["2019"]]}}}],"schema":"https://github.com/citation-style-language/schema/raw/master/csl-citation.json"} </w:instrText>
      </w:r>
      <w:r w:rsidR="00C5097F" w:rsidRPr="00152FA4">
        <w:rPr>
          <w:rFonts w:ascii="Open Sans" w:hAnsi="Open Sans" w:cs="Open Sans"/>
        </w:rPr>
        <w:fldChar w:fldCharType="separate"/>
      </w:r>
      <w:r w:rsidR="00B56C19" w:rsidRPr="00B56C19">
        <w:rPr>
          <w:rFonts w:ascii="Open Sans" w:hAnsi="Open Sans" w:cs="Open Sans"/>
          <w:vertAlign w:val="superscript"/>
        </w:rPr>
        <w:t>5</w:t>
      </w:r>
      <w:r w:rsidR="00C5097F" w:rsidRPr="00152FA4">
        <w:rPr>
          <w:rFonts w:ascii="Open Sans" w:hAnsi="Open Sans" w:cs="Open Sans"/>
        </w:rPr>
        <w:fldChar w:fldCharType="end"/>
      </w:r>
      <w:r w:rsidR="00B77718" w:rsidRPr="00152FA4">
        <w:rPr>
          <w:rFonts w:ascii="Open Sans" w:hAnsi="Open Sans" w:cs="Open Sans"/>
        </w:rPr>
        <w:t>, Madagascar</w:t>
      </w:r>
      <w:r w:rsidR="0088267C">
        <w:rPr>
          <w:rFonts w:ascii="Open Sans" w:hAnsi="Open Sans" w:cs="Open Sans"/>
        </w:rPr>
        <w:fldChar w:fldCharType="begin"/>
      </w:r>
      <w:r w:rsidR="00976507">
        <w:rPr>
          <w:rFonts w:ascii="Open Sans" w:hAnsi="Open Sans" w:cs="Open Sans"/>
        </w:rPr>
        <w:instrText xml:space="preserve"> ADDIN ZOTERO_ITEM CSL_CITATION {"citationID":"lvdwxPMh","properties":{"formattedCitation":"\\super 6\\nosupersub{}","plainCitation":"6","noteIndex":0},"citationItems":[{"id":19,"uris":["http://www.mendeley.com/documents/?uuid=495edf1b-408b-4cea-a898-b37526abdff4","http://zotero.org/users/13355268/items/CWN25TFD"],"itemData":{"id":19,"type":"report","abstract":"This report details a case study of historical and contemporary artisanal and small-scale mining (ASM) in and around Sapo National Park (SNP), assesses the ecological, social, and economic impacts of ASM, the key motivations of diggers/miners, the responses of affected stakeholders, including the sustainability of the 2010 SNP eviction and makes recommendations for future action. It is intended that the lessons learned from the SNP case will feed into the development of sustainable responses both locally and in protected areas in other countries, either directly through ASM-PACE intervention programmes or indirectly through publications (tools, guidance notes, and project reports).","publisher":"WWF, Estelle Levin","title":"Artisanal and Small-Scale Mining in and Around Protected Areas and Critical Ecosystems Project (ASM PACE) - Madagascar case study: Artisanal mining rushes in protected areas and a response toolkit","author":[{"family":"Cook","given":"Rupert"},{"family":"Healy","given":"Timothy"}],"issued":{"date-parts":[["2012"]]}}}],"schema":"https://github.com/citation-style-language/schema/raw/master/csl-citation.json"} </w:instrText>
      </w:r>
      <w:r w:rsidR="0088267C">
        <w:rPr>
          <w:rFonts w:ascii="Open Sans" w:hAnsi="Open Sans" w:cs="Open Sans"/>
        </w:rPr>
        <w:fldChar w:fldCharType="separate"/>
      </w:r>
      <w:r w:rsidR="00B56C19" w:rsidRPr="00B56C19">
        <w:rPr>
          <w:rFonts w:ascii="Open Sans" w:hAnsi="Open Sans" w:cs="Open Sans"/>
          <w:vertAlign w:val="superscript"/>
        </w:rPr>
        <w:t>6</w:t>
      </w:r>
      <w:r w:rsidR="0088267C">
        <w:rPr>
          <w:rFonts w:ascii="Open Sans" w:hAnsi="Open Sans" w:cs="Open Sans"/>
        </w:rPr>
        <w:fldChar w:fldCharType="end"/>
      </w:r>
      <w:r w:rsidR="00B77718" w:rsidRPr="00152FA4">
        <w:rPr>
          <w:rFonts w:ascii="Open Sans" w:hAnsi="Open Sans" w:cs="Open Sans"/>
        </w:rPr>
        <w:t xml:space="preserve">, and Indonesia </w:t>
      </w:r>
      <w:r w:rsidR="00194205" w:rsidRPr="00152FA4">
        <w:rPr>
          <w:rFonts w:ascii="Open Sans" w:hAnsi="Open Sans" w:cs="Open Sans"/>
        </w:rPr>
        <w:fldChar w:fldCharType="begin" w:fldLock="1"/>
      </w:r>
      <w:r w:rsidR="0088267C">
        <w:rPr>
          <w:rFonts w:ascii="Open Sans" w:hAnsi="Open Sans" w:cs="Open Sans"/>
        </w:rPr>
        <w:instrText xml:space="preserve"> ADDIN ZOTERO_ITEM CSL_CITATION {"citationID":"ZDnA01Nm","properties":{"formattedCitation":"\\super 7\\nosupersub{}","plainCitation":"7","noteIndex":0},"citationItems":[{"id":4079,"uris":["http://www.mendeley.com/documents/?uuid=e991c0d1-295b-4095-9baf-25b3bdad65a6","http://zotero.org/users/13355268/items/TMK5WYUV"],"itemData":{"id":4079,"type":"article-journal","abstract":"Indonesia is host to a long history of gold mining and is responsible for a significant contribution to world gold production. This is true not only with regard to large gold mining companies but also to small-scale mining groups comprised of people and enterprises that participate in the gold industry of Indonesia. More than two thousand gold mining locations exist in present day Indonesia. Artisanal and small-scale gold mining (ASGM) sites are spread out across thirty provinces in Indonesia, and have provided work opportunities and income for more than two million people. However, the majority of ASGM activities use rudimentary technologies that have serious impacts upon the environment, public health, and miners’ safety, which in turn generate socio-economic impacts for people residing around the mine sites. Moreover, many ASGMs are not licensed and operate illegally, meaning that they are immune to governmental regulation, and do not provide income to the regions and states via taxes. The possibility for more prudent management of ASGM operations could become a reality with the involvement and cooperation of all relevant parties, especially communities, local government, police, and NGOs.","container-title":"International Journal of Environmental Research and Public Health","DOI":"10.3390/ijerph19073955","ISSN":"16604601","issue":"7","note":"PMID: 35409639","title":"Indonesian Artisanal and Small-Scale Gold Mining—A Narrative Literature Review","volume":"19","author":[{"family":"Meutia","given":"Ami A."},{"family":"Lumowa","given":"Royke"},{"family":"Sakakibara","given":"Masayuki"}],"issued":{"date-parts":[["2022"]]}}}],"schema":"https://github.com/citation-style-language/schema/raw/master/csl-citation.json"} </w:instrText>
      </w:r>
      <w:r w:rsidR="00194205" w:rsidRPr="00152FA4">
        <w:rPr>
          <w:rFonts w:ascii="Open Sans" w:hAnsi="Open Sans" w:cs="Open Sans"/>
        </w:rPr>
        <w:fldChar w:fldCharType="separate"/>
      </w:r>
      <w:r w:rsidR="00B56C19" w:rsidRPr="00B56C19">
        <w:rPr>
          <w:rFonts w:ascii="Open Sans" w:hAnsi="Open Sans" w:cs="Open Sans"/>
          <w:vertAlign w:val="superscript"/>
        </w:rPr>
        <w:t>7</w:t>
      </w:r>
      <w:r w:rsidR="00194205" w:rsidRPr="00152FA4">
        <w:rPr>
          <w:rFonts w:ascii="Open Sans" w:hAnsi="Open Sans" w:cs="Open Sans"/>
        </w:rPr>
        <w:fldChar w:fldCharType="end"/>
      </w:r>
      <w:r w:rsidR="00B77718" w:rsidRPr="00152FA4">
        <w:rPr>
          <w:rFonts w:ascii="Open Sans" w:hAnsi="Open Sans" w:cs="Open Sans"/>
        </w:rPr>
        <w:t>. W</w:t>
      </w:r>
      <w:r w:rsidR="00EB3313" w:rsidRPr="00152FA4">
        <w:rPr>
          <w:rFonts w:ascii="Open Sans" w:hAnsi="Open Sans" w:cs="Open Sans"/>
        </w:rPr>
        <w:t xml:space="preserve">here ASM occurs in areas of high biodiversity, </w:t>
      </w:r>
      <w:r w:rsidR="00142C0B" w:rsidRPr="00152FA4">
        <w:rPr>
          <w:rFonts w:ascii="Open Sans" w:hAnsi="Open Sans" w:cs="Open Sans"/>
        </w:rPr>
        <w:t>there can be substantial trade-offs</w:t>
      </w:r>
      <w:r w:rsidR="00952203">
        <w:rPr>
          <w:rFonts w:ascii="Open Sans" w:hAnsi="Open Sans" w:cs="Open Sans"/>
        </w:rPr>
        <w:t xml:space="preserve"> between </w:t>
      </w:r>
      <w:r w:rsidR="006966E5">
        <w:rPr>
          <w:rFonts w:ascii="Open Sans" w:hAnsi="Open Sans" w:cs="Open Sans"/>
        </w:rPr>
        <w:t>mining</w:t>
      </w:r>
      <w:r w:rsidR="00A074D6">
        <w:rPr>
          <w:rFonts w:ascii="Open Sans" w:hAnsi="Open Sans" w:cs="Open Sans"/>
        </w:rPr>
        <w:t xml:space="preserve"> </w:t>
      </w:r>
      <w:r w:rsidR="008E2085">
        <w:rPr>
          <w:rFonts w:ascii="Open Sans" w:hAnsi="Open Sans" w:cs="Open Sans"/>
        </w:rPr>
        <w:t>and conservation</w:t>
      </w:r>
      <w:r w:rsidR="00EB3313" w:rsidRPr="00152FA4">
        <w:rPr>
          <w:rFonts w:ascii="Open Sans" w:hAnsi="Open Sans" w:cs="Open Sans"/>
        </w:rPr>
        <w:fldChar w:fldCharType="begin" w:fldLock="1"/>
      </w:r>
      <w:r w:rsidR="00CA2038">
        <w:rPr>
          <w:rFonts w:ascii="Open Sans" w:hAnsi="Open Sans" w:cs="Open Sans"/>
        </w:rPr>
        <w:instrText xml:space="preserve"> ADDIN ZOTERO_ITEM CSL_CITATION {"citationID":"lEU59v6q","properties":{"formattedCitation":"\\super 8\\uc0\\u8211{}11\\nosupersub{}","plainCitation":"8–11","noteIndex":0},"citationItems":[{"id":3529,"uris":["http://www.mendeley.com/documents/?uuid=7f5e0d73-6355-424e-9112-49652acda804","http://zotero.org/users/13355268/items/PGPTZYXD"],"itemData":{"id":3529,"type":"article-journal","abstract":"The artisanal and small-scale mining (ASM) sector in Guyana has, over the last decade, become the main engine for economic growth, the key source of foreign exchange and a vital source of employment across the country. It has therefore served as a vital driver in alleviating poverty and helping the country to make progress on the Sustainable Development Goals (SDGs) relating to poverty and economic growth. At the same time, however, the sector has contributed to significant levels of deforestation and water pollution, threatening progress on other SDGs. In this paper we develop a framework that allows an evaluation of the impact of the sector upon progress towards a variety of the relevant SDGS and their accompanying targets and indicators. We extend this framework by presenting valuations of the environmental and social impacts from the ASM sector and compare this to the economic benefit from the sector in terms of contribution to GDP, foreign exchange, taxation and indirect employment benefits, allowing us to understand the trade-offs involved in the use of the ASM sector as a tool for achieving the SDGs. Our assessment shows prominent economic benefits crucial for the country to achieve the economic related SDG targets but at a significant social and environmental cost that will hinder the country achieving the social and ecological SDG targets. The framework presented in this paper can thus be used to identify policy areas that need prioritizing in order to address the social and ecological costs associated with ASM whilst maintaining and possibly improving the economic prosperity it provides.","container-title":"Environmental Science and Policy","DOI":"10.1016/j.envsci.2020.11.010","ISSN":"18736416","issue":"July 2020","note":"publisher: Elsevier Ltd","page":"147-159","title":"Evaluating the impact of small-scale mining on the achievement of the sustainable development goals in Guyana","volume":"116","author":[{"family":"Laing","given":"Timothy"},{"family":"Moonsammy","given":"Stephan"}],"issued":{"date-parts":[["2021"]]}}},{"id":2684,"uris":["http://www.mendeley.com/documents/?uuid=9b13e7f7-03db-481f-9cb4-24a7d8e45697","http://zotero.org/users/13355268/items/LDLVFM4Y"],"itemData":{"id":2684,"type":"article-journal","abstract":"Artisanal and small-scale mining (ASM) provides a source of livelihood for millions of mostly poor people across the globe. At the same time, however, the sector is predominantly informal and associated with a range of persistent social and environmental challenges, including chronic poverty, deforestation, land degradation, mercury pollution and river siltation. The ASM sector is connected to all the United Nations’ Sustainable Development Goals (SDGs) in ways which both support and undermine their achievement. Attention, therefore, is growing on how the sector can shape, and be shaped by, the pursuit of the SDGs. This paper aims to articulate the linkages and interactions between ASM and the SDGs to inform ongoing debates about how to address the sector's social and environmental impacts. The review engages with three key, and closely related, issues that are central to determining the potential for synergies to emerge between ASM and the SDGs. These are: 1) the large-scale bias in mining policy; 2) debates around formalisation; and 3) knowledge. It is argued that the SDGs, their 169 targets and 232 indicators, and the state and corporate driven processes behind their development serve to exacerbate the large-scale bias; promote an approach to formalisation that risks marginalising the poorest and entrenching inequality, and; privilege techno-scientific knowledge at the expense of studies which examine the governance systems that actually dictate who, where, how and why people engage with ASM, knowledge that is essential for effective policy design. The review concludes that the prospects for the SDGs contributing positively to efforts to address environmental and social issues in ASM are poor. Worryingly, similar arguments apply across a range of important sectors, such as forestry and agriculture, where informality and poverty are also widespread. Raising the prospects for the SDGs requires focussing less on measuring whether or not particular indicators are met but rather on understanding what such goal-setting governance systems actually do with respect to the lives of their intended beneficiaries and the environments they inhabit. Such an understanding can inform strategies to resist the more pernicious effects of ostensibly unobjectionable global sustainability agendas.","container-title":"Environmental Science and Policy","DOI":"10.1016/j.envsci.2020.08.022","ISSN":"18736416","issue":"April","note":"publisher: Elsevier Ltd","page":"321-328","title":"How the Sustainable Development Goals risk undermining efforts to address environmental and social issues in the small-scale mining sector","volume":"114","author":[{"family":"Hirons","given":"Mark"}],"issued":{"date-parts":[["2020"]]}}},{"id":2008,"uris":["http://www.mendeley.com/documents/?uuid=66a3aaaa-afb9-33e5-89b9-08a4ffdfecaa","http://zotero.org/users/13355268/items/C6HFI65H"],"itemData":{"id":2008,"type":"article-journal","DOI":"10.1016/j.scitotenv.2021.146644","title":"The large footprint of small-scale artisanal gold mining in Ghana","URL":"https://doi.org/10.1016/j.scitotenv.2021.146644","volume":"781","author":[{"family":"Barenblitt","given":"Abigail"},{"family":"Payton","given":"Amanda"},{"family":"Lagomasino","given":"David"},{"family":"Fatoyinbo","given":"Lola"},{"family":"Asare","given":"Kofi"},{"family":"Aidoo","given":"Kenneth"},{"family":"Pigott","given":"Hugo"},{"family":"Som","given":"Charles Kofi"},{"family":"Smeets","given":"Laurent"},{"family":"Seidu","given":"Omar"},{"family":"Wood","given":"Danielle"}],"accessed":{"date-parts":[["2021",7,26]]},"issued":{"date-parts":[["2021"]]}}},{"id":1184,"uris":["http://www.mendeley.com/documents/?uuid=ef90b226-4749-4f88-a890-9a136ee83365","http://zotero.org/users/13355268/items/54YBRDUJ"],"itemData":{"id":1184,"type":"article-journal","abstract":"While deforestation rates decline globally they are rising in the Western Amazon. Artisanal-scale gold mining (ASGM) is a large cause of this deforestation and brings with it extensive environmental, social, governance, and public health impacts, including large carbon emissions and mercury pollution. Underlying ASGM is a broad network of factors that influence its growth, distribution, and practices such as poverty, flows of legal and illegal capital, conflicting governance, and global economic trends. Despite its central role in land use and land cover change in the Western Amazon and the severity of its social and environmental impacts, it is relatively poorly studied. While ASGM in Southeastern Peru has been quantified previously, doing so is difficult due to the heterogeneous nature of the resulting landscape. Using a novel approach to classify mining that relies on a fusion of CLASlite and the Global Forest Change dataset, two Landsat-based deforestation detection tools, we sought to quantify ASGM-caused deforestation in the period 1984-2017 in the southern Peruvian Amazon and examine trends in the geography, methods, and impacts of ASGM across that time. We identify nearly 100,000 ha of deforestation due to ASGM in the 34-year study period, an increase of 21% compared to previous estimates. Further, we find that 10% of that deforestation occurred in 2017, the highest annual amount of deforestation in the study period, with 53% occurring since 2011. Finally, we demonstrate that not all mining is created equal by examining key patterns and changes in ASGM activity and techniques through time and space. We discuss their connections with, and impacts on, socio-economic factors, such as land tenure, infrastructure, international markets, governance efforts, and social and environmental impacts.","container-title":"Remote Sensing","DOI":"10.3390/rs10121903","ISSN":"20724292","issue":"12","page":"1-17","title":"Deforestation and forest degradation due to gold mining in the Peruvian Amazon: A 34-year perspective","volume":"10","author":[{"family":"Espejo","given":"Jorge Caballero"},{"family":"Messinger","given":"Max"},{"family":"Román-Dañobeytia","given":"Francisco"},{"family":"Ascorra","given":"Cesar"},{"family":"Fernandez","given":"Luis E."},{"family":"Silman","given":"Miles"}],"issued":{"date-parts":[["2018"]]}}}],"schema":"https://github.com/citation-style-language/schema/raw/master/csl-citation.json"} </w:instrText>
      </w:r>
      <w:r w:rsidR="00EB3313" w:rsidRPr="00152FA4">
        <w:rPr>
          <w:rFonts w:ascii="Open Sans" w:hAnsi="Open Sans" w:cs="Open Sans"/>
        </w:rPr>
        <w:fldChar w:fldCharType="separate"/>
      </w:r>
      <w:r w:rsidR="00B56C19" w:rsidRPr="00B56C19">
        <w:rPr>
          <w:rFonts w:ascii="Open Sans" w:hAnsi="Open Sans" w:cs="Open Sans"/>
          <w:vertAlign w:val="superscript"/>
        </w:rPr>
        <w:t>8–11</w:t>
      </w:r>
      <w:r w:rsidR="00EB3313" w:rsidRPr="00152FA4">
        <w:rPr>
          <w:rFonts w:ascii="Open Sans" w:hAnsi="Open Sans" w:cs="Open Sans"/>
        </w:rPr>
        <w:fldChar w:fldCharType="end"/>
      </w:r>
      <w:r w:rsidR="00EB3313" w:rsidRPr="00152FA4">
        <w:rPr>
          <w:rFonts w:ascii="Open Sans" w:hAnsi="Open Sans" w:cs="Open Sans"/>
        </w:rPr>
        <w:t xml:space="preserve">. </w:t>
      </w:r>
      <w:r w:rsidR="007D3C2D" w:rsidRPr="00152FA4">
        <w:rPr>
          <w:rFonts w:ascii="Open Sans" w:hAnsi="Open Sans" w:cs="Open Sans"/>
        </w:rPr>
        <w:t>Yet</w:t>
      </w:r>
      <w:r w:rsidR="00EB3313" w:rsidRPr="00152FA4">
        <w:rPr>
          <w:rFonts w:ascii="Open Sans" w:hAnsi="Open Sans" w:cs="Open Sans"/>
        </w:rPr>
        <w:t>,</w:t>
      </w:r>
      <w:r w:rsidR="00742140" w:rsidRPr="00152FA4">
        <w:rPr>
          <w:rFonts w:ascii="Open Sans" w:hAnsi="Open Sans" w:cs="Open Sans"/>
        </w:rPr>
        <w:t xml:space="preserve"> in most places the impacts of ASM on biodiversity have not been robustly quantified</w:t>
      </w:r>
      <w:r w:rsidR="00934C6A" w:rsidRPr="00152FA4">
        <w:rPr>
          <w:rFonts w:ascii="Open Sans" w:hAnsi="Open Sans" w:cs="Open Sans"/>
        </w:rPr>
        <w:fldChar w:fldCharType="begin" w:fldLock="1"/>
      </w:r>
      <w:r w:rsidR="005E5B7E">
        <w:rPr>
          <w:rFonts w:ascii="Open Sans" w:hAnsi="Open Sans" w:cs="Open Sans"/>
        </w:rPr>
        <w:instrText xml:space="preserve"> ADDIN ZOTERO_ITEM CSL_CITATION {"citationID":"AqKrJPzv","properties":{"formattedCitation":"\\super 9,12\\nosupersub{}","plainCitation":"9,12","noteIndex":0},"citationItems":[{"id":2684,"uris":["http://www.mendeley.com/documents/?uuid=9b13e7f7-03db-481f-9cb4-24a7d8e45697","http://zotero.org/users/13355268/items/LDLVFM4Y"],"itemData":{"id":2684,"type":"article-journal","abstract":"Artisanal and small-scale mining (ASM) provides a source of livelihood for millions of mostly poor people across the globe. At the same time, however, the sector is predominantly informal and associated with a range of persistent social and environmental challenges, including chronic poverty, deforestation, land degradation, mercury pollution and river siltation. The ASM sector is connected to all the United Nations’ Sustainable Development Goals (SDGs) in ways which both support and undermine their achievement. Attention, therefore, is growing on how the sector can shape, and be shaped by, the pursuit of the SDGs. This paper aims to articulate the linkages and interactions between ASM and the SDGs to inform ongoing debates about how to address the sector's social and environmental impacts. The review engages with three key, and closely related, issues that are central to determining the potential for synergies to emerge between ASM and the SDGs. These are: 1) the large-scale bias in mining policy; 2) debates around formalisation; and 3) knowledge. It is argued that the SDGs, their 169 targets and 232 indicators, and the state and corporate driven processes behind their development serve to exacerbate the large-scale bias; promote an approach to formalisation that risks marginalising the poorest and entrenching inequality, and; privilege techno-scientific knowledge at the expense of studies which examine the governance systems that actually dictate who, where, how and why people engage with ASM, knowledge that is essential for effective policy design. The review concludes that the prospects for the SDGs contributing positively to efforts to address environmental and social issues in ASM are poor. Worryingly, similar arguments apply across a range of important sectors, such as forestry and agriculture, where informality and poverty are also widespread. Raising the prospects for the SDGs requires focussing less on measuring whether or not particular indicators are met but rather on understanding what such goal-setting governance systems actually do with respect to the lives of their intended beneficiaries and the environments they inhabit. Such an understanding can inform strategies to resist the more pernicious effects of ostensibly unobjectionable global sustainability agendas.","container-title":"Environmental Science and Policy","DOI":"10.1016/j.envsci.2020.08.022","ISSN":"18736416","issue":"April","note":"publisher: Elsevier Ltd","page":"321-328","title":"How the Sustainable Development Goals risk undermining efforts to address environmental and social issues in the small-scale mining sector","volume":"114","author":[{"family":"Hirons","given":"Mark"}],"issued":{"date-parts":[["2020"]]}}},{"id":4022,"uris":["http://www.mendeley.com/documents/?uuid=ed53455a-c9cc-4cb8-92a1-2e992fb75021","http://zotero.org/users/13355268/items/5U584P7I"],"itemData":{"id":4022,"type":"article-journal","title":"Forest-Smart Mining: Artisanal &amp; Small-Scale Mining in Forest Landscapes (ASM)","author":[{"literal":"World Bank"}],"issued":{"date-parts":[["2019"]]}}}],"schema":"https://github.com/citation-style-language/schema/raw/master/csl-citation.json"} </w:instrText>
      </w:r>
      <w:r w:rsidR="00934C6A" w:rsidRPr="00152FA4">
        <w:rPr>
          <w:rFonts w:ascii="Open Sans" w:hAnsi="Open Sans" w:cs="Open Sans"/>
        </w:rPr>
        <w:fldChar w:fldCharType="separate"/>
      </w:r>
      <w:r w:rsidR="00B56C19" w:rsidRPr="00B56C19">
        <w:rPr>
          <w:rFonts w:ascii="Open Sans" w:hAnsi="Open Sans" w:cs="Open Sans"/>
          <w:vertAlign w:val="superscript"/>
        </w:rPr>
        <w:t>9,12</w:t>
      </w:r>
      <w:r w:rsidR="00934C6A" w:rsidRPr="00152FA4">
        <w:rPr>
          <w:rFonts w:ascii="Open Sans" w:hAnsi="Open Sans" w:cs="Open Sans"/>
        </w:rPr>
        <w:fldChar w:fldCharType="end"/>
      </w:r>
      <w:r w:rsidR="007D3C2D" w:rsidRPr="00152FA4">
        <w:rPr>
          <w:rFonts w:ascii="Open Sans" w:hAnsi="Open Sans" w:cs="Open Sans"/>
        </w:rPr>
        <w:t xml:space="preserve">. </w:t>
      </w:r>
    </w:p>
    <w:p w14:paraId="72BF4592" w14:textId="24129700" w:rsidR="00727636" w:rsidRPr="00325EAD" w:rsidRDefault="005B26CD" w:rsidP="004C7F60">
      <w:pPr>
        <w:rPr>
          <w:rFonts w:ascii="Open Sans" w:hAnsi="Open Sans" w:cs="Open Sans"/>
          <w:noProof/>
        </w:rPr>
      </w:pPr>
      <w:r w:rsidRPr="00152FA4">
        <w:rPr>
          <w:rFonts w:ascii="Open Sans" w:hAnsi="Open Sans" w:cs="Open Sans"/>
        </w:rPr>
        <w:t>ASM can</w:t>
      </w:r>
      <w:r w:rsidR="00B77718" w:rsidRPr="00152FA4">
        <w:rPr>
          <w:rFonts w:ascii="Open Sans" w:hAnsi="Open Sans" w:cs="Open Sans"/>
        </w:rPr>
        <w:t xml:space="preserve"> impact biodiversity in a variety of ways</w:t>
      </w:r>
      <w:r w:rsidR="0048176F">
        <w:rPr>
          <w:rFonts w:ascii="Open Sans" w:hAnsi="Open Sans" w:cs="Open Sans"/>
        </w:rPr>
        <w:fldChar w:fldCharType="begin" w:fldLock="1"/>
      </w:r>
      <w:r w:rsidR="0088267C">
        <w:rPr>
          <w:rFonts w:ascii="Open Sans" w:hAnsi="Open Sans" w:cs="Open Sans"/>
        </w:rPr>
        <w:instrText xml:space="preserve"> ADDIN ZOTERO_ITEM CSL_CITATION {"citationID":"IHPDsgXm","properties":{"formattedCitation":"\\super 3,13,14\\nosupersub{}","plainCitation":"3,13,14","noteIndex":0},"citationItems":[{"id":2624,"uris":["http://www.mendeley.com/documents/?uuid=0eb465ae-08ce-4f10-8d65-acac3331fad5","http://zotero.org/users/13355268/items/69PWLFN9"],"itemData":{"id":2624,"type":"report","event-place":"Cambridge, UK","publisher":"Estelle Levin Limited and WWF","publisher-place":"Cambridge, UK","title":"Artisanal and Small-scale Mining in Protected Areas and Critical Ecosystems Programme (ASM-PACE): A Global Solutions Study","author":[{"family":"Villegas","given":"Cristina"},{"family":"Weinberg","given":"Ruby"},{"family":"Levin","given":"Estelle"},{"family":"Hund","given":"Kirsten"}],"issued":{"date-parts":[["2012"]]}}},{"id":3812,"uris":["http://www.mendeley.com/documents/?uuid=c30c102c-38d0-44c1-95cc-8cbf29559bca","http://zotero.org/users/13355268/items/LREAI9NK"],"itemData":{"id":3812,"type":"article-journal","abstract":"Artisanal and small-scale mining is a widespread economic sector in the African Great Lakes Region, where it has an adverse impact on the population's environment. The purpose of this paper is to summarize and consider the typology of the environmental impacts of artisanal and small-scale mining, in particular, the anthropogenic influences on topography with regard to the methods used in raw material mining. Among the most significant environmental aspects related to artisanal and small-scale mining are deforestation, changes in landscape structure, influence over geomorphological processes and hydrological river regime, chemical pollution of soil and watercourses, influencing soil production capacity. The aforementioned factors can cause health problems such as silicosis, poisoning by methyl orthophosphate, or injury during the mining activity itself. Artisanal and small-scale mining could initiate new geomorphological processes or modify naturally occurring geomorphological processes. These dynamic processes are influenced by the topography of the relief, soil properties, and rock composition. Anthropogenic activity in these cases may lead to faster reshaping (degradation or abrasion) of soil shapes. This study covers a broad understanding of environmental impacts of artisanal and small-scale mining with a focus on anthropogenic influencing.","container-title":"Sustainability","DOI":"10.3390/su11113027","ISSN":"20711050","issue":"11","title":"Typology of environmental impacts of artisanal and small-scale mining in African Great Lakes Region","volume":"11","author":[{"family":"Macháček","given":"Jan"}],"issued":{"date-parts":[["2019"]]}}},{"id":3992,"uris":["http://www.mendeley.com/documents/?uuid=b8cd41e9-7ff3-4e22-8835-54a1f3abd3ea","http://zotero.org/users/13355268/items/5T66TFLR"],"itemData":{"id":3992,"type":"article-journal","container-title":"Environmental Science and Policy","DOI":"10.1016/j.envsci.2021.02.017","ISSN":"1462-9011","issue":"June 2020","note":"publisher: Elsevier Ltd","page":"157-164","title":"State-led efforts to reduce environmental impacts of artisanal and small-scale mining in Tanzania : Implications for fulfilment of the sustainable development goals","volume":"120","author":[{"family":"Kinyondo","given":"Abel"},{"family":"Huggins","given":"Chris"}],"issued":{"date-parts":[["2021"]]}}}],"schema":"https://github.com/citation-style-language/schema/raw/master/csl-citation.json"} </w:instrText>
      </w:r>
      <w:r w:rsidR="0048176F">
        <w:rPr>
          <w:rFonts w:ascii="Open Sans" w:hAnsi="Open Sans" w:cs="Open Sans"/>
        </w:rPr>
        <w:fldChar w:fldCharType="separate"/>
      </w:r>
      <w:r w:rsidR="00B56C19" w:rsidRPr="00B56C19">
        <w:rPr>
          <w:rFonts w:ascii="Open Sans" w:hAnsi="Open Sans" w:cs="Open Sans"/>
          <w:vertAlign w:val="superscript"/>
        </w:rPr>
        <w:t>3,13,14</w:t>
      </w:r>
      <w:r w:rsidR="0048176F">
        <w:rPr>
          <w:rFonts w:ascii="Open Sans" w:hAnsi="Open Sans" w:cs="Open Sans"/>
        </w:rPr>
        <w:fldChar w:fldCharType="end"/>
      </w:r>
      <w:r w:rsidR="00B77718" w:rsidRPr="00152FA4">
        <w:rPr>
          <w:rFonts w:ascii="Open Sans" w:hAnsi="Open Sans" w:cs="Open Sans"/>
        </w:rPr>
        <w:t xml:space="preserve">. </w:t>
      </w:r>
      <w:r w:rsidR="003E216D" w:rsidRPr="00152FA4">
        <w:rPr>
          <w:rFonts w:ascii="Open Sans" w:hAnsi="Open Sans" w:cs="Open Sans"/>
        </w:rPr>
        <w:t>It</w:t>
      </w:r>
      <w:r w:rsidR="00B77718" w:rsidRPr="00152FA4">
        <w:rPr>
          <w:rFonts w:ascii="Open Sans" w:hAnsi="Open Sans" w:cs="Open Sans"/>
        </w:rPr>
        <w:t xml:space="preserve"> can </w:t>
      </w:r>
      <w:r w:rsidRPr="00152FA4">
        <w:rPr>
          <w:rFonts w:ascii="Open Sans" w:hAnsi="Open Sans" w:cs="Open Sans"/>
        </w:rPr>
        <w:t xml:space="preserve">lead to habitat loss and deforestation as miners clear land for mining and harvest wood for fuel </w:t>
      </w:r>
      <w:r w:rsidR="00B77718" w:rsidRPr="00152FA4">
        <w:rPr>
          <w:rFonts w:ascii="Open Sans" w:hAnsi="Open Sans" w:cs="Open Sans"/>
        </w:rPr>
        <w:t xml:space="preserve">or </w:t>
      </w:r>
      <w:r w:rsidRPr="00152FA4">
        <w:rPr>
          <w:rFonts w:ascii="Open Sans" w:hAnsi="Open Sans" w:cs="Open Sans"/>
        </w:rPr>
        <w:t>construction materials</w:t>
      </w:r>
      <w:r w:rsidRPr="00152FA4">
        <w:rPr>
          <w:rFonts w:ascii="Open Sans" w:hAnsi="Open Sans" w:cs="Open Sans"/>
        </w:rPr>
        <w:fldChar w:fldCharType="begin" w:fldLock="1"/>
      </w:r>
      <w:r w:rsidR="00CA2038">
        <w:rPr>
          <w:rFonts w:ascii="Open Sans" w:hAnsi="Open Sans" w:cs="Open Sans"/>
        </w:rPr>
        <w:instrText xml:space="preserve"> ADDIN ZOTERO_ITEM CSL_CITATION {"citationID":"as4ussn0hr","properties":{"formattedCitation":"\\super 3,10,13\\nosupersub{}","plainCitation":"3,10,13","noteIndex":0},"citationItems":[{"id":2624,"uris":["http://www.mendeley.com/documents/?uuid=0eb465ae-08ce-4f10-8d65-acac3331fad5","http://zotero.org/users/13355268/items/69PWLFN9"],"itemData":{"id":2624,"type":"report","event-place":"Cambridge, UK","publisher":"Estelle Levin Limited and WWF","publisher-place":"Cambridge, UK","title":"Artisanal and Small-scale Mining in Protected Areas and Critical Ecosystems Programme (ASM-PACE): A Global Solutions Study","author":[{"family":"Villegas","given":"Cristina"},{"family":"Weinberg","given":"Ruby"},{"family":"Levin","given":"Estelle"},{"family":"Hund","given":"Kirsten"}],"issued":{"date-parts":[["2012"]]}}},{"id":2008,"uris":["http://www.mendeley.com/documents/?uuid=66a3aaaa-afb9-33e5-89b9-08a4ffdfecaa","http://zotero.org/users/13355268/items/C6HFI65H"],"itemData":{"id":2008,"type":"article-journal","DOI":"10.1016/j.scitotenv.2021.146644","title":"The large footprint of small-scale artisanal gold mining in Ghana","URL":"https://doi.org/10.1016/j.scitotenv.2021.146644","volume":"781","author":[{"family":"Barenblitt","given":"Abigail"},{"family":"Payton","given":"Amanda"},{"family":"Lagomasino","given":"David"},{"family":"Fatoyinbo","given":"Lola"},{"family":"Asare","given":"Kofi"},{"family":"Aidoo","given":"Kenneth"},{"family":"Pigott","given":"Hugo"},{"family":"Som","given":"Charles Kofi"},{"family":"Smeets","given":"Laurent"},{"family":"Seidu","given":"Omar"},{"family":"Wood","given":"Danielle"}],"accessed":{"date-parts":[["2021",7,26]]},"issued":{"date-parts":[["2021"]]}}},{"id":3812,"uris":["http://www.mendeley.com/documents/?uuid=c30c102c-38d0-44c1-95cc-8cbf29559bca","http://zotero.org/users/13355268/items/LREAI9NK"],"itemData":{"id":3812,"type":"article-journal","abstract":"Artisanal and small-scale mining is a widespread economic sector in the African Great Lakes Region, where it has an adverse impact on the population's environment. The purpose of this paper is to summarize and consider the typology of the environmental impacts of artisanal and small-scale mining, in particular, the anthropogenic influences on topography with regard to the methods used in raw material mining. Among the most significant environmental aspects related to artisanal and small-scale mining are deforestation, changes in landscape structure, influence over geomorphological processes and hydrological river regime, chemical pollution of soil and watercourses, influencing soil production capacity. The aforementioned factors can cause health problems such as silicosis, poisoning by methyl orthophosphate, or injury during the mining activity itself. Artisanal and small-scale mining could initiate new geomorphological processes or modify naturally occurring geomorphological processes. These dynamic processes are influenced by the topography of the relief, soil properties, and rock composition. Anthropogenic activity in these cases may lead to faster reshaping (degradation or abrasion) of soil shapes. This study covers a broad understanding of environmental impacts of artisanal and small-scale mining with a focus on anthropogenic influencing.","container-title":"Sustainability","DOI":"10.3390/su11113027","ISSN":"20711050","issue":"11","title":"Typology of environmental impacts of artisanal and small-scale mining in African Great Lakes Region","volume":"11","author":[{"family":"Macháček","given":"Jan"}],"issued":{"date-parts":[["2019"]]}},"label":"page"}],"schema":"https://github.com/citation-style-language/schema/raw/master/csl-citation.json"} </w:instrText>
      </w:r>
      <w:r w:rsidRPr="00152FA4">
        <w:rPr>
          <w:rFonts w:ascii="Open Sans" w:hAnsi="Open Sans" w:cs="Open Sans"/>
        </w:rPr>
        <w:fldChar w:fldCharType="separate"/>
      </w:r>
      <w:r w:rsidR="00CA2038" w:rsidRPr="00CA2038">
        <w:rPr>
          <w:rFonts w:ascii="Open Sans" w:hAnsi="Open Sans" w:cs="Open Sans"/>
          <w:vertAlign w:val="superscript"/>
        </w:rPr>
        <w:t>3,10,13</w:t>
      </w:r>
      <w:r w:rsidRPr="00152FA4">
        <w:rPr>
          <w:rFonts w:ascii="Open Sans" w:hAnsi="Open Sans" w:cs="Open Sans"/>
        </w:rPr>
        <w:fldChar w:fldCharType="end"/>
      </w:r>
      <w:r w:rsidRPr="00152FA4">
        <w:rPr>
          <w:rFonts w:ascii="Open Sans" w:hAnsi="Open Sans" w:cs="Open Sans"/>
        </w:rPr>
        <w:t>.</w:t>
      </w:r>
      <w:r w:rsidR="003649BD" w:rsidRPr="00152FA4">
        <w:rPr>
          <w:rFonts w:ascii="Open Sans" w:hAnsi="Open Sans" w:cs="Open Sans"/>
        </w:rPr>
        <w:t xml:space="preserve"> </w:t>
      </w:r>
      <w:r w:rsidR="00500F54">
        <w:rPr>
          <w:rFonts w:ascii="Open Sans" w:hAnsi="Open Sans" w:cs="Open Sans"/>
        </w:rPr>
        <w:t>Artisanal and small-scale gold mining</w:t>
      </w:r>
      <w:r w:rsidR="00500F54" w:rsidRPr="00152FA4">
        <w:rPr>
          <w:rFonts w:ascii="Open Sans" w:hAnsi="Open Sans" w:cs="Open Sans"/>
        </w:rPr>
        <w:t xml:space="preserve"> </w:t>
      </w:r>
      <w:r w:rsidR="008E39C7" w:rsidRPr="00152FA4">
        <w:rPr>
          <w:rFonts w:ascii="Open Sans" w:hAnsi="Open Sans" w:cs="Open Sans"/>
        </w:rPr>
        <w:t>can release t</w:t>
      </w:r>
      <w:r w:rsidR="00904F5F" w:rsidRPr="00152FA4">
        <w:rPr>
          <w:rFonts w:ascii="Open Sans" w:hAnsi="Open Sans" w:cs="Open Sans"/>
        </w:rPr>
        <w:t>oxic chemicals</w:t>
      </w:r>
      <w:r w:rsidR="005D7FDE" w:rsidRPr="00152FA4">
        <w:rPr>
          <w:rFonts w:ascii="Open Sans" w:hAnsi="Open Sans" w:cs="Open Sans"/>
        </w:rPr>
        <w:t xml:space="preserve"> used in mineral processing</w:t>
      </w:r>
      <w:r w:rsidR="00904F5F" w:rsidRPr="00152FA4">
        <w:rPr>
          <w:rFonts w:ascii="Open Sans" w:hAnsi="Open Sans" w:cs="Open Sans"/>
        </w:rPr>
        <w:t xml:space="preserve">, </w:t>
      </w:r>
      <w:r w:rsidR="00A03EBB">
        <w:rPr>
          <w:rFonts w:ascii="Open Sans" w:hAnsi="Open Sans" w:cs="Open Sans"/>
        </w:rPr>
        <w:t>including</w:t>
      </w:r>
      <w:r w:rsidR="00904F5F" w:rsidRPr="00152FA4">
        <w:rPr>
          <w:rFonts w:ascii="Open Sans" w:hAnsi="Open Sans" w:cs="Open Sans"/>
        </w:rPr>
        <w:t xml:space="preserve"> mercury</w:t>
      </w:r>
      <w:r w:rsidR="006335AD" w:rsidRPr="00152FA4">
        <w:rPr>
          <w:rFonts w:ascii="Open Sans" w:hAnsi="Open Sans" w:cs="Open Sans"/>
        </w:rPr>
        <w:t xml:space="preserve"> and cyanide</w:t>
      </w:r>
      <w:r w:rsidR="00904F5F" w:rsidRPr="00152FA4">
        <w:rPr>
          <w:rFonts w:ascii="Open Sans" w:hAnsi="Open Sans" w:cs="Open Sans"/>
        </w:rPr>
        <w:t xml:space="preserve">, </w:t>
      </w:r>
      <w:r w:rsidR="008E39C7" w:rsidRPr="00152FA4">
        <w:rPr>
          <w:rFonts w:ascii="Open Sans" w:hAnsi="Open Sans" w:cs="Open Sans"/>
        </w:rPr>
        <w:t>i</w:t>
      </w:r>
      <w:r w:rsidR="008E2B2F" w:rsidRPr="00152FA4">
        <w:rPr>
          <w:rFonts w:ascii="Open Sans" w:hAnsi="Open Sans" w:cs="Open Sans"/>
        </w:rPr>
        <w:t xml:space="preserve">nto the air and </w:t>
      </w:r>
      <w:r w:rsidR="00EC2325" w:rsidRPr="00152FA4">
        <w:rPr>
          <w:rFonts w:ascii="Open Sans" w:hAnsi="Open Sans" w:cs="Open Sans"/>
        </w:rPr>
        <w:t>water</w:t>
      </w:r>
      <w:r w:rsidR="006602C2" w:rsidRPr="00152FA4">
        <w:rPr>
          <w:rFonts w:ascii="Open Sans" w:hAnsi="Open Sans" w:cs="Open Sans"/>
        </w:rPr>
        <w:fldChar w:fldCharType="begin" w:fldLock="1"/>
      </w:r>
      <w:r w:rsidR="00CA2038">
        <w:rPr>
          <w:rFonts w:ascii="Open Sans" w:hAnsi="Open Sans" w:cs="Open Sans"/>
        </w:rPr>
        <w:instrText xml:space="preserve"> ADDIN ZOTERO_ITEM CSL_CITATION {"citationID":"DUEEr5Hb","properties":{"formattedCitation":"\\super 15,16\\nosupersub{}","plainCitation":"15,16","noteIndex":0},"citationItems":[{"id":4198,"uris":["http://www.mendeley.com/documents/?uuid=296409bd-9c1a-4114-a59d-a4ad17d397cf","http://zotero.org/users/13355268/items/L24IXBU4"],"itemData":{"id":4198,"type":"article-journal","abstract":"Artisanal and small-scale gold mining (ASGM) is a major contributor to deforestation and the largest anthropogenic source of atmospheric mercury worldwide. Despite significant information on the direct health impacts of mercury to ASGM miners, the impact of mercury contamination on downstream communities has not been well characterized, particularly in Peru's Madre de Dios region. In this area, ASGM has increased significantly since 2000 and has led to substantial political and social controversy. This research examined the spatial distribution and transport of mercury through the Madre de Dios River with distance from ASGM activity. This study also characterized risks for dietary mercury exposure to local residents who depend on fish from the river. River sediment, suspended solids from the water column, and fish samples were collected in 2013 at 62 sites near 17 communities over a 560 km stretch of the Madre de Dios River and its major tributaries. In areas downstream of known ASGM activity, mercury concentrations in sediment, suspended solids, and fish within the Madre de Dios River were elevated relative to locations upstream of mining. Fish tissue mercury concentrations were observed at levels representing a public health threat, with greater than one-third of carnivorous fish exceeding the international health standard of 0.5 mg kg-1. This study demonstrates that communities located hundreds of kilometers downstream of ASGM activity, including children and indigenous populations who may not be involved in mining, are at risk of dietary mercury exposure that exceed acceptable body burdens. This report represents the first systematic study of the region to aid policy decision-making related to ASGM activities in Peru. This journal is","container-title":"Environmental Sciences: Processes and Impacts","DOI":"10.1039/c4em00567h","ISSN":"20507895","issue":"2","note":"PMID: 25573610","page":"478-487","title":"River transport of mercury from artisanal and small-scale gold mining and risks for dietary mercury exposure in Madre de Dios, Peru","volume":"17","author":[{"family":"Diringer","given":"Sarah E."},{"family":"Feingold","given":"Beth J."},{"family":"Ortiz","given":"Ernesto J."},{"family":"Gallis","given":"John A."},{"family":"Araújo-Flores","given":"Julio M."},{"family":"Berky","given":"Axel"},{"family":"Pan","given":"William K.Y."},{"family":"Hsu-Kim","given":"Heileen"}],"issued":{"date-parts":[["2015"]]}}},{"id":4010,"uris":["http://www.mendeley.com/documents/?uuid=d405c2f6-ed35-4a8a-ac3c-b8563b160209","http://zotero.org/users/13355268/items/G878GU7M"],"itemData":{"id":4010,"type":"report","abstract":"Mercury is a global threat to human and environmental health. This\\nreport, focusing on anthropogenic emissions of mercury and their\\ntransport and transformation in the environment, is a contribution\\nto international efforts to reduce mercury�pollution. Previous UNEP\\nglobal mercury assessments \\n\\nconsidered only atmospheric emissions. The 2013 report is thus the\\nfirst attempt to compile a global inventory of aquatic releases.\\nThree types of sources were considered. Point sources are industrial\\nsites such as power plants or factories, and they release an estimated\\n185 tonnes of mercury per year. \\n\\nContaminated sites, including old mines, landfills, and waste disposal\\nlocations, release 8 - 33 tonnes per year. Artisanal and small-scale\\ngold mining was evaluated separately, with total releases to water\\nand land totalling more than 800 tonnes per year. Deforestation mobilizes\\nanother 260 tonnes of \\n\\nmercury into rivers and lakes. Other sources remain to be quantified,\\nand so these estimates comprise only a partial total. Thus, anthropogenic\\nreleases to waters are likely to be at least 1000 tonnes per�year.","event-place":"Geneva, Switzerland","page":"270","publisher":"UN Environment Programme, Chemicals and Health Branch","publisher-place":"Geneva, Switzerland","title":"Global Mercury Assessment 2018","author":[{"literal":"UN Environment"}],"issued":{"date-parts":[["2019"]]}}}],"schema":"https://github.com/citation-style-language/schema/raw/master/csl-citation.json"} </w:instrText>
      </w:r>
      <w:r w:rsidR="006602C2" w:rsidRPr="00152FA4">
        <w:rPr>
          <w:rFonts w:ascii="Open Sans" w:hAnsi="Open Sans" w:cs="Open Sans"/>
        </w:rPr>
        <w:fldChar w:fldCharType="separate"/>
      </w:r>
      <w:r w:rsidR="00CA2038" w:rsidRPr="00CA2038">
        <w:rPr>
          <w:rFonts w:ascii="Open Sans" w:hAnsi="Open Sans" w:cs="Open Sans"/>
          <w:vertAlign w:val="superscript"/>
        </w:rPr>
        <w:t>15,16</w:t>
      </w:r>
      <w:r w:rsidR="006602C2" w:rsidRPr="00152FA4">
        <w:rPr>
          <w:rFonts w:ascii="Open Sans" w:hAnsi="Open Sans" w:cs="Open Sans"/>
        </w:rPr>
        <w:fldChar w:fldCharType="end"/>
      </w:r>
      <w:r w:rsidR="00243346">
        <w:rPr>
          <w:rStyle w:val="CommentReference"/>
        </w:rPr>
        <w:t xml:space="preserve"> </w:t>
      </w:r>
      <w:r w:rsidR="00E308DE" w:rsidRPr="00152FA4">
        <w:rPr>
          <w:rFonts w:ascii="Open Sans" w:hAnsi="Open Sans" w:cs="Open Sans"/>
        </w:rPr>
        <w:t>.</w:t>
      </w:r>
      <w:r w:rsidR="00AF0FB4" w:rsidRPr="00152FA4">
        <w:rPr>
          <w:rFonts w:ascii="Open Sans" w:hAnsi="Open Sans" w:cs="Open Sans"/>
        </w:rPr>
        <w:t xml:space="preserve"> </w:t>
      </w:r>
      <w:r w:rsidRPr="00152FA4">
        <w:rPr>
          <w:rFonts w:ascii="Open Sans" w:hAnsi="Open Sans" w:cs="Open Sans"/>
        </w:rPr>
        <w:t>Mining</w:t>
      </w:r>
      <w:r w:rsidR="00712FBE" w:rsidRPr="00152FA4">
        <w:rPr>
          <w:rFonts w:ascii="Open Sans" w:hAnsi="Open Sans" w:cs="Open Sans"/>
        </w:rPr>
        <w:t>,</w:t>
      </w:r>
      <w:r w:rsidR="00243346">
        <w:rPr>
          <w:rFonts w:ascii="Open Sans" w:hAnsi="Open Sans" w:cs="Open Sans"/>
        </w:rPr>
        <w:t xml:space="preserve"> sediment</w:t>
      </w:r>
      <w:r w:rsidR="00712FBE" w:rsidRPr="00152FA4">
        <w:rPr>
          <w:rFonts w:ascii="Open Sans" w:hAnsi="Open Sans" w:cs="Open Sans"/>
        </w:rPr>
        <w:t xml:space="preserve"> </w:t>
      </w:r>
      <w:r w:rsidRPr="00152FA4">
        <w:rPr>
          <w:rFonts w:ascii="Open Sans" w:hAnsi="Open Sans" w:cs="Open Sans"/>
        </w:rPr>
        <w:t>panning</w:t>
      </w:r>
      <w:r w:rsidR="0096518C" w:rsidRPr="00152FA4">
        <w:rPr>
          <w:rFonts w:ascii="Open Sans" w:hAnsi="Open Sans" w:cs="Open Sans"/>
        </w:rPr>
        <w:t>,</w:t>
      </w:r>
      <w:r w:rsidRPr="00152FA4">
        <w:rPr>
          <w:rFonts w:ascii="Open Sans" w:hAnsi="Open Sans" w:cs="Open Sans"/>
        </w:rPr>
        <w:t xml:space="preserve"> </w:t>
      </w:r>
      <w:r w:rsidR="00235A1D" w:rsidRPr="00152FA4">
        <w:rPr>
          <w:rFonts w:ascii="Open Sans" w:hAnsi="Open Sans" w:cs="Open Sans"/>
        </w:rPr>
        <w:t xml:space="preserve">and releasing tailings </w:t>
      </w:r>
      <w:r w:rsidRPr="00152FA4">
        <w:rPr>
          <w:rFonts w:ascii="Open Sans" w:hAnsi="Open Sans" w:cs="Open Sans"/>
        </w:rPr>
        <w:t xml:space="preserve">along waterways can increase erosion </w:t>
      </w:r>
      <w:r w:rsidR="00C9465D" w:rsidRPr="00152FA4">
        <w:rPr>
          <w:rFonts w:ascii="Open Sans" w:hAnsi="Open Sans" w:cs="Open Sans"/>
        </w:rPr>
        <w:t>and</w:t>
      </w:r>
      <w:r w:rsidRPr="00152FA4">
        <w:rPr>
          <w:rFonts w:ascii="Open Sans" w:hAnsi="Open Sans" w:cs="Open Sans"/>
        </w:rPr>
        <w:t xml:space="preserve"> </w:t>
      </w:r>
      <w:r w:rsidR="008B72EE" w:rsidRPr="00152FA4">
        <w:rPr>
          <w:rFonts w:ascii="Open Sans" w:hAnsi="Open Sans" w:cs="Open Sans"/>
        </w:rPr>
        <w:t xml:space="preserve">river </w:t>
      </w:r>
      <w:r w:rsidR="001D44B5" w:rsidRPr="00152FA4">
        <w:rPr>
          <w:rFonts w:ascii="Open Sans" w:hAnsi="Open Sans" w:cs="Open Sans"/>
        </w:rPr>
        <w:t>siltation</w:t>
      </w:r>
      <w:r w:rsidRPr="00152FA4">
        <w:rPr>
          <w:rFonts w:ascii="Open Sans" w:hAnsi="Open Sans" w:cs="Open Sans"/>
        </w:rPr>
        <w:t xml:space="preserve">, impacting water quality and </w:t>
      </w:r>
      <w:r w:rsidR="00F26791">
        <w:rPr>
          <w:rFonts w:ascii="Open Sans" w:hAnsi="Open Sans" w:cs="Open Sans"/>
        </w:rPr>
        <w:t xml:space="preserve">therefore </w:t>
      </w:r>
      <w:r w:rsidRPr="00152FA4">
        <w:rPr>
          <w:rFonts w:ascii="Open Sans" w:hAnsi="Open Sans" w:cs="Open Sans"/>
        </w:rPr>
        <w:t>freshwater biodiversity</w:t>
      </w:r>
      <w:r w:rsidRPr="00152FA4">
        <w:rPr>
          <w:rFonts w:ascii="Open Sans" w:hAnsi="Open Sans" w:cs="Open Sans"/>
        </w:rPr>
        <w:fldChar w:fldCharType="begin" w:fldLock="1"/>
      </w:r>
      <w:r w:rsidR="00CA2038">
        <w:rPr>
          <w:rFonts w:ascii="Open Sans" w:hAnsi="Open Sans" w:cs="Open Sans"/>
        </w:rPr>
        <w:instrText xml:space="preserve"> ADDIN ZOTERO_ITEM CSL_CITATION {"citationID":"uNfYccNG","properties":{"formattedCitation":"\\super 17,18\\nosupersub{}","plainCitation":"17,18","noteIndex":0},"citationItems":[{"id":156,"uris":["http://www.mendeley.com/documents/?uuid=9fd0ea6c-f40b-4c45-a299-ca00a50af0d1","http://zotero.org/users/13355268/items/D5ZQ3GHH"],"itemData":{"id":156,"type":"article-journal","abstract":"An innovative remote sensing approach that combines land-use change and water quality information is proposed in order to investigate if Artisanal and Small-scale Gold Mining (ASGM) area extension is associated with water siltation in the Tapajós River Basin (Brazil), containing the largest small-scale gold mining district in the world. Taking advantage of a 40-year period of the multi-satellite imagery archive, the objective of this paper is to build a normalized time-series in order to evaluate the influence of temporal mining expansion on the water siltation data (TSS, Total Suspended Solids concentration) derived from previous research. The methodological approach was set to deliver a full characterization of the ASGM expansion from its initial stages in the early 1970s to the present. First, based on IRS/LISSIII images acquired in 2012, the historical Landsat image database (1973–2001) was corrected for radiometric and atmospheric effects using dark vegetation as reference to create a normalized time-series. Next, a complete update of the mining areas distribution in 2012 derived from the TerraClass Project (an official land-use classification for the Brazilian Amazon) was conducted having IRS/LISSIII as the base map with the support of auxiliary data and vector editing. Once the ASGM in 2012 was quantified (261.7 km2) and validated with photos, a reverse classification of ASGM in 2001 (171.7 km2), 1993 (166.3 km2), 1984 (47.5 km2), and 1973 (15.4 km2) with the use of Landsat archives was applied. This procedure relies on the assumption that ASGM changes in the land cover are severe and remain detectable from satellite sensors for decades. The mining expansion area over time was then combined with the (TSS) data retrieved from the same atmospherically corrected satellite imagery based on the literature. In terms of gold mining expansion and water siltation effects, four main periods of ASGM activities were identified in the study area: (i) 1958–1977, first occurrence of mining activities and low water impacts; (ii) 1978–1993, introduction of low-budget mechanization associated with very high gold prices resulting in large mining area expansion and high water siltation levels; (iii) 1994–2003, general recession of ASGM activities and exhaustion of easy-access gold deposits, resulting in decreased TSS; (iv) 2004 to present, intensification of ASGM encouraged by high gold prices, resulting in an increase of TSS.","container-title":"Remote Sensing","DOI":"10.3390/rs8070579","ISSN":"2072-4292","issue":"7","page":"579","title":"Distribution of Artisanal and Small-Scale Gold Mining in the Tapajós River Basin (Brazilian Amazon) over the Past 40 Years and Relationship with Water Siltation","volume":"8","author":[{"family":"Lobo","given":"Felipe"},{"family":"Costa","given":"Maycira"},{"family":"Novo","given":"Evlyn"},{"family":"Telmer","given":"Kevin"}],"issued":{"date-parts":[["2016"]]}}},{"id":4271,"uris":["http://www.mendeley.com/documents/?uuid=794c3ad4-1b35-41d1-8204-8f4fe82253fb","http://zotero.org/users/13355268/items/PIIH3WLP"],"itemData":{"id":4271,"type":"article-journal","abstract":"Small-scale gold mining has caused widespread siltation of South American streams, but little information is available on the effects of an increased load of suspended and deposited sediment on diverse Neotropical fish communities. We used a paired watershed design to compare the instream habitat and fish community structure of an undisturbed rainforest stream and a stream affected by gold mining. In the period 1994-2001, the affected stream showed high turbidity (424-2874 nephelometric turbidity units), high concentration of suspended sediment (318-2468 mg/L), and elevated concentrations of potassium, aluminum, and iron. Mercury was detected in the low-water season (0.67 μg/L). The main fractions of P, Al, and Fe were associated with suspended sediment and were not in solution. The sediment load of the polluted stream (3.10 ± 0.77 tonnes/year/ha) was mainly (95.6%)produced by the erodinggoldfields. Sedimentation was evident from the accumulation of a 23-cm-thick layer of fine sediment (&lt;100 μm) on the streambed. The deposited sediment covered most structural elements of the streambed and thereby reduced instream habitat diversity. The fish community of the stream affected by gold mining showed low species diversity, low proportion of young fishes, high proportion of midchannel surface-feeding fishes and fishes adapted to low light, low proportion of visually orienting fishes and fishes that hide in leaf-litter banks and woody debris, and low relative biomass of food fishes. These results suggest that erosion related to small-scale gold mining reduces fish diversity and shifts community structure because of (1) increased turbidity resulting from an increased load of suspended sediment and (2) a reduction of instream habitat diversity related to sedimentation. Gold mining occurred over 7 years and is still occurring, but the sediment stored in the streambed is expected to pose a pollution problem long after the gold miners have left the area.","container-title":"Conservation Biology","DOI":"10.1111/j.1523-1739.2004.00080.x","ISSN":"08888892","issue":"1","page":"201-214","title":"Downstream Effects of Erosion from Small-Scale Gold Mining on the Instream Habitat and Fish Community of a Small Neotropical Rainforest Stream","volume":"18","author":[{"family":"Mol","given":"Jan H."},{"family":"Ouboter","given":"Paul E."}],"issued":{"date-parts":[["2004"]]}}}],"schema":"https://github.com/citation-style-language/schema/raw/master/csl-citation.json"} </w:instrText>
      </w:r>
      <w:r w:rsidRPr="00152FA4">
        <w:rPr>
          <w:rFonts w:ascii="Open Sans" w:hAnsi="Open Sans" w:cs="Open Sans"/>
        </w:rPr>
        <w:fldChar w:fldCharType="separate"/>
      </w:r>
      <w:r w:rsidR="00CA2038" w:rsidRPr="00CA2038">
        <w:rPr>
          <w:rFonts w:ascii="Open Sans" w:hAnsi="Open Sans" w:cs="Open Sans"/>
          <w:vertAlign w:val="superscript"/>
        </w:rPr>
        <w:t>17,18</w:t>
      </w:r>
      <w:r w:rsidRPr="00152FA4">
        <w:rPr>
          <w:rFonts w:ascii="Open Sans" w:hAnsi="Open Sans" w:cs="Open Sans"/>
        </w:rPr>
        <w:fldChar w:fldCharType="end"/>
      </w:r>
      <w:r w:rsidRPr="00152FA4">
        <w:rPr>
          <w:rFonts w:ascii="Open Sans" w:hAnsi="Open Sans" w:cs="Open Sans"/>
        </w:rPr>
        <w:t>.</w:t>
      </w:r>
      <w:r w:rsidR="00F26791">
        <w:rPr>
          <w:rFonts w:ascii="Open Sans" w:hAnsi="Open Sans" w:cs="Open Sans"/>
        </w:rPr>
        <w:t xml:space="preserve"> </w:t>
      </w:r>
      <w:r w:rsidRPr="00152FA4">
        <w:rPr>
          <w:rFonts w:ascii="Open Sans" w:hAnsi="Open Sans" w:cs="Open Sans"/>
        </w:rPr>
        <w:t>ASM can</w:t>
      </w:r>
      <w:r w:rsidR="0010060B">
        <w:rPr>
          <w:rFonts w:ascii="Open Sans" w:hAnsi="Open Sans" w:cs="Open Sans"/>
        </w:rPr>
        <w:t xml:space="preserve"> also</w:t>
      </w:r>
      <w:r w:rsidRPr="00152FA4">
        <w:rPr>
          <w:rFonts w:ascii="Open Sans" w:hAnsi="Open Sans" w:cs="Open Sans"/>
        </w:rPr>
        <w:t xml:space="preserve"> </w:t>
      </w:r>
      <w:r w:rsidR="005065FE">
        <w:rPr>
          <w:rFonts w:ascii="Open Sans" w:hAnsi="Open Sans" w:cs="Open Sans"/>
        </w:rPr>
        <w:t>generate</w:t>
      </w:r>
      <w:r w:rsidR="005065FE" w:rsidRPr="00152FA4">
        <w:rPr>
          <w:rFonts w:ascii="Open Sans" w:hAnsi="Open Sans" w:cs="Open Sans"/>
        </w:rPr>
        <w:t xml:space="preserve"> </w:t>
      </w:r>
      <w:r w:rsidRPr="00152FA4">
        <w:rPr>
          <w:rFonts w:ascii="Open Sans" w:hAnsi="Open Sans" w:cs="Open Sans"/>
        </w:rPr>
        <w:t>indirect impacts</w:t>
      </w:r>
      <w:r w:rsidR="00485059">
        <w:rPr>
          <w:rFonts w:ascii="Open Sans" w:hAnsi="Open Sans" w:cs="Open Sans"/>
        </w:rPr>
        <w:t>. B</w:t>
      </w:r>
      <w:r w:rsidR="005065FE">
        <w:rPr>
          <w:rFonts w:ascii="Open Sans" w:hAnsi="Open Sans" w:cs="Open Sans"/>
        </w:rPr>
        <w:t xml:space="preserve">y </w:t>
      </w:r>
      <w:r w:rsidR="00082C98">
        <w:rPr>
          <w:rFonts w:ascii="Open Sans" w:hAnsi="Open Sans" w:cs="Open Sans"/>
        </w:rPr>
        <w:t>driving</w:t>
      </w:r>
      <w:r w:rsidR="005065FE">
        <w:rPr>
          <w:rFonts w:ascii="Open Sans" w:hAnsi="Open Sans" w:cs="Open Sans"/>
        </w:rPr>
        <w:t xml:space="preserve"> </w:t>
      </w:r>
      <w:r w:rsidR="00BA24D7">
        <w:rPr>
          <w:rFonts w:ascii="Open Sans" w:hAnsi="Open Sans" w:cs="Open Sans"/>
        </w:rPr>
        <w:t>large numbers of people</w:t>
      </w:r>
      <w:r w:rsidRPr="00152FA4">
        <w:rPr>
          <w:rFonts w:ascii="Open Sans" w:hAnsi="Open Sans" w:cs="Open Sans"/>
        </w:rPr>
        <w:t xml:space="preserve"> </w:t>
      </w:r>
      <w:r w:rsidR="00293951">
        <w:rPr>
          <w:rFonts w:ascii="Open Sans" w:hAnsi="Open Sans" w:cs="Open Sans"/>
        </w:rPr>
        <w:t>into</w:t>
      </w:r>
      <w:r w:rsidR="003E78DE">
        <w:rPr>
          <w:rFonts w:ascii="Open Sans" w:hAnsi="Open Sans" w:cs="Open Sans"/>
        </w:rPr>
        <w:t xml:space="preserve"> remote areas</w:t>
      </w:r>
      <w:r w:rsidR="005F1648">
        <w:rPr>
          <w:rFonts w:ascii="Open Sans" w:hAnsi="Open Sans" w:cs="Open Sans"/>
        </w:rPr>
        <w:t xml:space="preserve"> </w:t>
      </w:r>
      <w:r w:rsidR="00485059">
        <w:rPr>
          <w:rFonts w:ascii="Open Sans" w:hAnsi="Open Sans" w:cs="Open Sans"/>
        </w:rPr>
        <w:t xml:space="preserve">ASM can </w:t>
      </w:r>
      <w:r w:rsidR="00F66BAE">
        <w:rPr>
          <w:rFonts w:ascii="Open Sans" w:hAnsi="Open Sans" w:cs="Open Sans"/>
        </w:rPr>
        <w:t>increase</w:t>
      </w:r>
      <w:r w:rsidR="00623FA1">
        <w:rPr>
          <w:rFonts w:ascii="Open Sans" w:hAnsi="Open Sans" w:cs="Open Sans"/>
        </w:rPr>
        <w:t xml:space="preserve"> </w:t>
      </w:r>
      <w:r w:rsidRPr="00152FA4">
        <w:rPr>
          <w:rFonts w:ascii="Open Sans" w:hAnsi="Open Sans" w:cs="Open Sans"/>
        </w:rPr>
        <w:t xml:space="preserve">other forms of natural resource exploitation </w:t>
      </w:r>
      <w:r w:rsidR="00F26791">
        <w:rPr>
          <w:rFonts w:ascii="Open Sans" w:hAnsi="Open Sans" w:cs="Open Sans"/>
        </w:rPr>
        <w:t xml:space="preserve">such as </w:t>
      </w:r>
      <w:r w:rsidR="006C5AF6" w:rsidRPr="00152FA4">
        <w:rPr>
          <w:rFonts w:ascii="Open Sans" w:hAnsi="Open Sans" w:cs="Open Sans"/>
        </w:rPr>
        <w:t>l</w:t>
      </w:r>
      <w:r w:rsidRPr="00152FA4">
        <w:rPr>
          <w:rFonts w:ascii="Open Sans" w:hAnsi="Open Sans" w:cs="Open Sans"/>
        </w:rPr>
        <w:t>oggin</w:t>
      </w:r>
      <w:r w:rsidR="00325A59">
        <w:rPr>
          <w:rFonts w:ascii="Open Sans" w:hAnsi="Open Sans" w:cs="Open Sans"/>
        </w:rPr>
        <w:t>g, farming and bushmeat hunting</w:t>
      </w:r>
      <w:r w:rsidR="004C6C3C">
        <w:rPr>
          <w:rFonts w:ascii="Open Sans" w:hAnsi="Open Sans" w:cs="Open Sans"/>
        </w:rPr>
        <w:t>, potentially increas</w:t>
      </w:r>
      <w:r w:rsidR="00EE1B14">
        <w:rPr>
          <w:rFonts w:ascii="Open Sans" w:hAnsi="Open Sans" w:cs="Open Sans"/>
        </w:rPr>
        <w:t>ing</w:t>
      </w:r>
      <w:r w:rsidR="004C6C3C">
        <w:rPr>
          <w:rFonts w:ascii="Open Sans" w:hAnsi="Open Sans" w:cs="Open Sans"/>
        </w:rPr>
        <w:t xml:space="preserve"> </w:t>
      </w:r>
      <w:r w:rsidR="00196C89">
        <w:rPr>
          <w:rFonts w:ascii="Open Sans" w:hAnsi="Open Sans" w:cs="Open Sans"/>
        </w:rPr>
        <w:t>the risk of zoonotic disease transmission</w:t>
      </w:r>
      <w:r w:rsidRPr="00152FA4">
        <w:rPr>
          <w:rFonts w:ascii="Open Sans" w:hAnsi="Open Sans" w:cs="Open Sans"/>
        </w:rPr>
        <w:fldChar w:fldCharType="begin" w:fldLock="1"/>
      </w:r>
      <w:r w:rsidR="0088267C">
        <w:rPr>
          <w:rFonts w:ascii="Open Sans" w:hAnsi="Open Sans" w:cs="Open Sans"/>
        </w:rPr>
        <w:instrText xml:space="preserve"> ADDIN ZOTERO_ITEM CSL_CITATION {"citationID":"fn8bUtDY","properties":{"formattedCitation":"\\super 3,14\\nosupersub{}","plainCitation":"3,14","noteIndex":0},"citationItems":[{"id":2624,"uris":["http://www.mendeley.com/documents/?uuid=0eb465ae-08ce-4f10-8d65-acac3331fad5","http://zotero.org/users/13355268/items/69PWLFN9"],"itemData":{"id":2624,"type":"report","event-place":"Cambridge, UK","publisher":"Estelle Levin Limited and WWF","publisher-place":"Cambridge, UK","title":"Artisanal and Small-scale Mining in Protected Areas and Critical Ecosystems Programme (ASM-PACE): A Global Solutions Study","author":[{"family":"Villegas","given":"Cristina"},{"family":"Weinberg","given":"Ruby"},{"family":"Levin","given":"Estelle"},{"family":"Hund","given":"Kirsten"}],"issued":{"date-parts":[["2012"]]}}},{"id":3992,"uris":["http://www.mendeley.com/documents/?uuid=b8cd41e9-7ff3-4e22-8835-54a1f3abd3ea","http://zotero.org/users/13355268/items/5T66TFLR"],"itemData":{"id":3992,"type":"article-journal","container-title":"Environmental Science and Policy","DOI":"10.1016/j.envsci.2021.02.017","ISSN":"1462-9011","issue":"June 2020","note":"publisher: Elsevier Ltd","page":"157-164","title":"State-led efforts to reduce environmental impacts of artisanal and small-scale mining in Tanzania : Implications for fulfilment of the sustainable development goals","volume":"120","author":[{"family":"Kinyondo","given":"Abel"},{"family":"Huggins","given":"Chris"}],"issued":{"date-parts":[["2021"]]}}}],"schema":"https://github.com/citation-style-language/schema/raw/master/csl-citation.json"} </w:instrText>
      </w:r>
      <w:r w:rsidRPr="00152FA4">
        <w:rPr>
          <w:rFonts w:ascii="Open Sans" w:hAnsi="Open Sans" w:cs="Open Sans"/>
        </w:rPr>
        <w:fldChar w:fldCharType="separate"/>
      </w:r>
      <w:r w:rsidR="00B56C19" w:rsidRPr="00B56C19">
        <w:rPr>
          <w:rFonts w:ascii="Open Sans" w:hAnsi="Open Sans" w:cs="Open Sans"/>
          <w:vertAlign w:val="superscript"/>
        </w:rPr>
        <w:t>3,14</w:t>
      </w:r>
      <w:r w:rsidRPr="00152FA4">
        <w:rPr>
          <w:rFonts w:ascii="Open Sans" w:hAnsi="Open Sans" w:cs="Open Sans"/>
        </w:rPr>
        <w:fldChar w:fldCharType="end"/>
      </w:r>
      <w:r w:rsidRPr="00152FA4">
        <w:rPr>
          <w:rFonts w:ascii="Open Sans" w:hAnsi="Open Sans" w:cs="Open Sans"/>
        </w:rPr>
        <w:t xml:space="preserve">. </w:t>
      </w:r>
      <w:r w:rsidR="00F003C3">
        <w:rPr>
          <w:rFonts w:ascii="Open Sans" w:hAnsi="Open Sans" w:cs="Open Sans"/>
        </w:rPr>
        <w:t xml:space="preserve">Increased bushmeat hunting has been documented in several </w:t>
      </w:r>
      <w:r w:rsidR="00F3041A">
        <w:rPr>
          <w:rFonts w:ascii="Open Sans" w:hAnsi="Open Sans" w:cs="Open Sans"/>
        </w:rPr>
        <w:t>ASM</w:t>
      </w:r>
      <w:r w:rsidR="00F003C3">
        <w:rPr>
          <w:rFonts w:ascii="Open Sans" w:hAnsi="Open Sans" w:cs="Open Sans"/>
        </w:rPr>
        <w:t xml:space="preserve"> sites</w:t>
      </w:r>
      <w:r w:rsidR="00ED59DC">
        <w:rPr>
          <w:rFonts w:ascii="Open Sans" w:hAnsi="Open Sans" w:cs="Open Sans"/>
        </w:rPr>
        <w:fldChar w:fldCharType="begin"/>
      </w:r>
      <w:r w:rsidR="00CA2038">
        <w:rPr>
          <w:rFonts w:ascii="Open Sans" w:hAnsi="Open Sans" w:cs="Open Sans"/>
        </w:rPr>
        <w:instrText xml:space="preserve"> ADDIN ZOTERO_ITEM CSL_CITATION {"citationID":"7lk3rsay","properties":{"formattedCitation":"\\super 19\\nosupersub{}","plainCitation":"19","noteIndex":0},"citationItems":[{"id":3086,"uris":["http://zotero.org/users/13355268/items/JBBLPJ6H"],"itemData":{"id":3086,"type":"article-journal","abstract":"This paper examines the institutional framework of artisanal mining in the forests of the Sangha Tri-National Landscape (TNS) in the Congo Basin. Artisanal miners in Cameroon and the Central African Republic (CAR) commonly make sacrifices to their god of diamonds, to improve fortunes. This study looks into 'the other forces'; institutions that play a role in shaping the sector and its outcomes. These institutions comprise formal and informal institutions at a local, national, regional and international level. Although artisanal miners in TNS benefit by gaining cash income, this activity also carries risks as income is highly disparate and environmental impacts in this priority forest conservation area are expected to increase due to the growing competition over land use. It was concluded from a literature review, interviews and site visits that informal arrangements dominate the sector, especially in Cameroon, leading to poor relations between officials and miners and meaning that miners have few rights and no voice. The current institutional setup is inadequate to deal with current and anticipated social and environmental issues. Future interventions need to take into account the existing (local) types of organization, vulnerable groups, the interests of multiple actors and the fact that most miners are experienced but combine mining with other activities, such as agriculture, fishing and harvesting forest products. African initiatives concerning ASM offer opportunities to Cameroon and CAR to collaborate with other countries to combat similar issues. A regional integrated approach of both the forest and mining sector would be especially relevant for trans-boundary agreements, such as concerning the TNS, to reinforce positive outcomes for the landscape and the area's population. © 2011 Elsevier Ltd.","container-title":"Resources Policy","DOI":"10.1016/j.resourpol.2011.09.002","ISSN":"03014207","issue":"4","note":"publisher: Elsevier","page":"363-371","title":"Is the god of diamonds alone? The role of institutions in artisanal mining in forest landscapes, Congo Basin","volume":"36","author":[{"family":"Schure","given":"Jolien"},{"family":"Ingram","given":"Verina"},{"family":"Tieguhong","given":"Julius Chupezi"},{"family":"Ndikumagenge","given":"Cleto"}],"issued":{"date-parts":[["2011"]]}}}],"schema":"https://github.com/citation-style-language/schema/raw/master/csl-citation.json"} </w:instrText>
      </w:r>
      <w:r w:rsidR="00ED59DC">
        <w:rPr>
          <w:rFonts w:ascii="Open Sans" w:hAnsi="Open Sans" w:cs="Open Sans"/>
        </w:rPr>
        <w:fldChar w:fldCharType="separate"/>
      </w:r>
      <w:r w:rsidR="00CA2038" w:rsidRPr="00CA2038">
        <w:rPr>
          <w:rFonts w:ascii="Open Sans" w:hAnsi="Open Sans" w:cs="Open Sans"/>
          <w:vertAlign w:val="superscript"/>
        </w:rPr>
        <w:t>19</w:t>
      </w:r>
      <w:r w:rsidR="00ED59DC">
        <w:rPr>
          <w:rFonts w:ascii="Open Sans" w:hAnsi="Open Sans" w:cs="Open Sans"/>
        </w:rPr>
        <w:fldChar w:fldCharType="end"/>
      </w:r>
      <w:r w:rsidR="00F003C3">
        <w:rPr>
          <w:rFonts w:ascii="Open Sans" w:hAnsi="Open Sans" w:cs="Open Sans"/>
        </w:rPr>
        <w:t xml:space="preserve"> </w:t>
      </w:r>
      <w:r w:rsidR="00C27C36">
        <w:rPr>
          <w:rFonts w:ascii="Open Sans" w:hAnsi="Open Sans" w:cs="Open Sans"/>
        </w:rPr>
        <w:t>and</w:t>
      </w:r>
      <w:r w:rsidR="00F003C3">
        <w:rPr>
          <w:rFonts w:ascii="Open Sans" w:hAnsi="Open Sans" w:cs="Open Sans"/>
        </w:rPr>
        <w:t xml:space="preserve"> linked to </w:t>
      </w:r>
      <w:r w:rsidR="001674BB">
        <w:rPr>
          <w:rFonts w:ascii="Open Sans" w:hAnsi="Open Sans" w:cs="Open Sans"/>
        </w:rPr>
        <w:t xml:space="preserve">population </w:t>
      </w:r>
      <w:r w:rsidR="003B2599">
        <w:rPr>
          <w:rFonts w:ascii="Open Sans" w:hAnsi="Open Sans" w:cs="Open Sans"/>
        </w:rPr>
        <w:t xml:space="preserve">declines of </w:t>
      </w:r>
      <w:r w:rsidR="003F1235">
        <w:rPr>
          <w:rFonts w:ascii="Open Sans" w:hAnsi="Open Sans" w:cs="Open Sans"/>
        </w:rPr>
        <w:t>primates</w:t>
      </w:r>
      <w:r w:rsidR="00E52A78">
        <w:rPr>
          <w:rFonts w:ascii="Open Sans" w:hAnsi="Open Sans" w:cs="Open Sans"/>
        </w:rPr>
        <w:t xml:space="preserve"> in Madagascar</w:t>
      </w:r>
      <w:r w:rsidR="0046240E">
        <w:rPr>
          <w:rFonts w:ascii="Open Sans" w:hAnsi="Open Sans" w:cs="Open Sans"/>
        </w:rPr>
        <w:fldChar w:fldCharType="begin"/>
      </w:r>
      <w:r w:rsidR="00CA2038">
        <w:rPr>
          <w:rFonts w:ascii="Open Sans" w:hAnsi="Open Sans" w:cs="Open Sans"/>
        </w:rPr>
        <w:instrText xml:space="preserve"> ADDIN ZOTERO_ITEM CSL_CITATION {"citationID":"1FSmsRm2","properties":{"formattedCitation":"\\super 20\\nosupersub{}","plainCitation":"20","noteIndex":0},"citationItems":[{"id":1789,"uris":["http://www.mendeley.com/documents/?uuid=60f627ce-8320-4ede-9b55-2ff2409baae3","http://zotero.org/users/13355268/items/B3IJWPRY"],"itemData":{"id":1789,"type":"article-journal","abstract":"Understanding the patterns of wild meat consumption from tropical forests is important for designing approaches to address this major threat to biodiversity and mitigate potential pathways for transmission of emerging diseases. Bushmeat consumption has been particularly poorly studied in Madagascar, one of the world's hottest biodiversity hotspots. Studying bushmeat consumption is challenging as many species are protected and researchers must consider the incentives faced by informants. Using interviews with 1154 households in 12 communes in eastern Madagascar, as well as local monitoring data, we investigated the importance of socio-economic variables, taste preference and traditional taboos on consumption of 50 wild and domestic species. The majority of meals contain no animal protein. However, respondents consume a wide range of wild species and 95% of respondents have eaten at least one protected species (and nearly 45% have eaten more than 10). The rural/urban divide and wealth are important predictors of bushmeat consumption, but the magnitude and direction of the effect varies between species. Bushmeat species are not preferred and are considered inferior to fish and domestic animals. Taboos have provided protection to some species, particularly the Endangered Indri, but we present evidence that this taboo is rapidly eroding. By considering a variety of potential influences on consumption in a single study we have improved understanding of who is eating bushmeat and why. Evidence that bushmeat species are not generally preferred meats suggest that projects which increase the availability of domestic meat and fish may have success at reducing demand. We also suggest that enforcement of existing wildlife and firearm laws should be a priority, particularly in areas undergoing rapid social change. The issue of hunting as an important threat to biodiversity in Madagascar is only now being fully recognised. Urgent action is required to ensure that heavily hunted species are adequately protected. © 2011 Jenkins et al.","container-title":"PLoS ONE","DOI":"10.1371/journal.pone.0027570","ISSN":"19326203","issue":"12","note":"PMID: 22194787","title":"Analysis of patterns of bushmeat consumption reveals extensive exploitation of protected species in eastern madagascar","volume":"6","author":[{"family":"Jenkins","given":"Richard K.B."},{"family":"Keane","given":"Aidan"},{"family":"Rakotoarivelo","given":"Andrinajoro R."},{"family":"Rakotomboavonjy","given":"Victor"},{"family":"Randrianandrianina","given":"Felicien H."},{"family":"Razafimanahaka","given":"H. Julie"},{"family":"Ralaiarimalala","given":"Sylvain R."},{"family":"Jones","given":"Julia P.G."}],"issued":{"date-parts":[["2011"]]}}}],"schema":"https://github.com/citation-style-language/schema/raw/master/csl-citation.json"} </w:instrText>
      </w:r>
      <w:r w:rsidR="0046240E">
        <w:rPr>
          <w:rFonts w:ascii="Open Sans" w:hAnsi="Open Sans" w:cs="Open Sans"/>
        </w:rPr>
        <w:fldChar w:fldCharType="separate"/>
      </w:r>
      <w:r w:rsidR="00CA2038" w:rsidRPr="00CA2038">
        <w:rPr>
          <w:rFonts w:ascii="Open Sans" w:hAnsi="Open Sans" w:cs="Open Sans"/>
          <w:vertAlign w:val="superscript"/>
        </w:rPr>
        <w:t>20</w:t>
      </w:r>
      <w:r w:rsidR="0046240E">
        <w:rPr>
          <w:rFonts w:ascii="Open Sans" w:hAnsi="Open Sans" w:cs="Open Sans"/>
        </w:rPr>
        <w:fldChar w:fldCharType="end"/>
      </w:r>
      <w:r w:rsidR="00C27C36">
        <w:rPr>
          <w:rFonts w:ascii="Open Sans" w:hAnsi="Open Sans" w:cs="Open Sans"/>
        </w:rPr>
        <w:t xml:space="preserve"> and </w:t>
      </w:r>
      <w:r w:rsidR="003F1235">
        <w:rPr>
          <w:rFonts w:ascii="Open Sans" w:hAnsi="Open Sans" w:cs="Open Sans"/>
        </w:rPr>
        <w:t xml:space="preserve">other large-bodied species in </w:t>
      </w:r>
      <w:r w:rsidR="00325EAD">
        <w:rPr>
          <w:rFonts w:ascii="Open Sans" w:hAnsi="Open Sans" w:cs="Open Sans"/>
        </w:rPr>
        <w:t>the Democratic Republic of Congo</w:t>
      </w:r>
      <w:r w:rsidR="0046240E">
        <w:rPr>
          <w:rFonts w:ascii="Open Sans" w:hAnsi="Open Sans" w:cs="Open Sans"/>
        </w:rPr>
        <w:fldChar w:fldCharType="begin"/>
      </w:r>
      <w:r w:rsidR="00CA2038">
        <w:rPr>
          <w:rFonts w:ascii="Open Sans" w:hAnsi="Open Sans" w:cs="Open Sans"/>
        </w:rPr>
        <w:instrText xml:space="preserve"> ADDIN ZOTERO_ITEM CSL_CITATION {"citationID":"iB1fUUd1","properties":{"formattedCitation":"\\super 21\\nosupersub{}","plainCitation":"21","noteIndex":0},"citationItems":[{"id":3089,"uris":["http://zotero.org/users/13355268/items/G8SWS5MW"],"itemData":{"id":3089,"type":"article-journal","abstract":"In the Democratic Republic of Congo artisanal and small-scale mining is estimated to provide a source of livelihood for 14-16% of the population, or 8-10 million people. In the eastern part of the country it is one of the main threats to large mammal species and their habitats, including forest elephants Loxodonta cyclotis and great apes, such as the Critically Endangered Grauer's gorilla Gorilla beringei graueri and the Endangered eastern chimpanzee Pan troglodytes schweinfurthii. We used semi-structured questionnaires to survey mining communities in and around Kahuzi-Biega National Park and the Itombwe Nature Reserve to understand better the socio-economics of artisanal mining in the region, as well as the impacts of mining on bushmeat hunting. Minerals exploited at the sites surveyed included cassiterite, gold, coltan and wolframite, and most mines were controlled by armed groups. On average, miners earned significantly higher revenue than non-miners. However, mining was seen as a short-term activity and most miners were in favour of leaving the sector for better opportunities. Almost all respondents stated openly that they consumed bushmeat regularly because of the lack of alternatives and believed that bushmeat hunting had caused declines and local extinctions of some large mammal populations, including great apes. Respondents stated they would reduce their consumption of bushmeat if domestic meats became more available. We recommend that future interventions should target mine sites to address bushmeat hunting, by improving access to sustainable meat sources, establishing micro-financing mechanisms to help miners leave the mining sector, and working towards de-militarizing these sites to facilitate law enforcement.","container-title":"Oryx","DOI":"10.1017/S003060531600171X","ISSN":"13653008","issue":"1","page":"136-144","title":"The socio-economics of artisanal mining and bushmeat hunting around protected areas: Kahuzi-Biega National Park and Itombwe Nature Reserve, eastern Democratic Republic of Congo","volume":"53","author":[{"family":"Spira","given":"Charlotte"},{"family":"Kirkby","given":"Andrew"},{"family":"Kujirakwinja","given":"Deo"},{"family":"Plumptre","given":"Andrew J."}],"issued":{"date-parts":[["2019"]]}}}],"schema":"https://github.com/citation-style-language/schema/raw/master/csl-citation.json"} </w:instrText>
      </w:r>
      <w:r w:rsidR="0046240E">
        <w:rPr>
          <w:rFonts w:ascii="Open Sans" w:hAnsi="Open Sans" w:cs="Open Sans"/>
        </w:rPr>
        <w:fldChar w:fldCharType="separate"/>
      </w:r>
      <w:r w:rsidR="00CA2038" w:rsidRPr="00CA2038">
        <w:rPr>
          <w:rFonts w:ascii="Open Sans" w:hAnsi="Open Sans" w:cs="Open Sans"/>
          <w:vertAlign w:val="superscript"/>
        </w:rPr>
        <w:t>21</w:t>
      </w:r>
      <w:r w:rsidR="0046240E">
        <w:rPr>
          <w:rFonts w:ascii="Open Sans" w:hAnsi="Open Sans" w:cs="Open Sans"/>
        </w:rPr>
        <w:fldChar w:fldCharType="end"/>
      </w:r>
      <w:r w:rsidR="00325EAD">
        <w:rPr>
          <w:rFonts w:ascii="Open Sans" w:hAnsi="Open Sans" w:cs="Open Sans"/>
        </w:rPr>
        <w:t>.</w:t>
      </w:r>
      <w:r w:rsidR="00497AFE">
        <w:rPr>
          <w:rFonts w:ascii="Open Sans" w:hAnsi="Open Sans" w:cs="Open Sans"/>
        </w:rPr>
        <w:t xml:space="preserve"> </w:t>
      </w:r>
    </w:p>
    <w:p w14:paraId="76D5C115" w14:textId="3ACEE829" w:rsidR="00A776F3" w:rsidRDefault="00C62B31" w:rsidP="005B26CD">
      <w:pPr>
        <w:rPr>
          <w:rFonts w:ascii="Open Sans" w:hAnsi="Open Sans" w:cs="Open Sans"/>
        </w:rPr>
      </w:pPr>
      <w:r w:rsidRPr="00152FA4">
        <w:rPr>
          <w:rFonts w:ascii="Open Sans" w:hAnsi="Open Sans" w:cs="Open Sans"/>
        </w:rPr>
        <w:t>Much of the evidence</w:t>
      </w:r>
      <w:r w:rsidR="00ED2BC8" w:rsidRPr="00152FA4">
        <w:rPr>
          <w:rFonts w:ascii="Open Sans" w:hAnsi="Open Sans" w:cs="Open Sans"/>
        </w:rPr>
        <w:t xml:space="preserve"> of ASM</w:t>
      </w:r>
      <w:r w:rsidR="000460C5" w:rsidRPr="00152FA4">
        <w:rPr>
          <w:rFonts w:ascii="Open Sans" w:hAnsi="Open Sans" w:cs="Open Sans"/>
        </w:rPr>
        <w:t>-related deforestation comes from</w:t>
      </w:r>
      <w:r w:rsidR="00403129" w:rsidRPr="00152FA4">
        <w:rPr>
          <w:rFonts w:ascii="Open Sans" w:hAnsi="Open Sans" w:cs="Open Sans"/>
        </w:rPr>
        <w:t xml:space="preserve"> descriptive </w:t>
      </w:r>
      <w:r w:rsidR="00ED2BC8" w:rsidRPr="00152FA4">
        <w:rPr>
          <w:rFonts w:ascii="Open Sans" w:hAnsi="Open Sans" w:cs="Open Sans"/>
        </w:rPr>
        <w:t>accounts from case</w:t>
      </w:r>
      <w:r w:rsidR="00B0772E" w:rsidRPr="00152FA4">
        <w:rPr>
          <w:rFonts w:ascii="Open Sans" w:hAnsi="Open Sans" w:cs="Open Sans"/>
        </w:rPr>
        <w:t xml:space="preserve"> studies</w:t>
      </w:r>
      <w:r w:rsidR="00BA13B8" w:rsidRPr="00152FA4">
        <w:rPr>
          <w:rFonts w:ascii="Open Sans" w:hAnsi="Open Sans" w:cs="Open Sans"/>
        </w:rPr>
        <w:fldChar w:fldCharType="begin" w:fldLock="1"/>
      </w:r>
      <w:r w:rsidR="00CA2038">
        <w:rPr>
          <w:rFonts w:ascii="Open Sans" w:hAnsi="Open Sans" w:cs="Open Sans"/>
        </w:rPr>
        <w:instrText xml:space="preserve"> ADDIN ZOTERO_ITEM CSL_CITATION {"citationID":"9WrtOqSH","properties":{"formattedCitation":"\\super 3,22,23\\nosupersub{}","plainCitation":"3,22,23","noteIndex":0},"citationItems":[{"id":3079,"uris":["http://www.mendeley.com/documents/?uuid=29a7e30f-8823-4d2a-9f11-197d49a49a7e","http://zotero.org/users/13355268/items/37EP7VPZ"],"itemData":{"id":3079,"type":"article-journal","abstract":"Artisanal gold mining plays an important role in sustainable development of rural communities. The objectives of this study were to: i) assess the environmental impacts of recent artisanal gold mining activities in Chimanimani National Park (CNP), eastern Zimbabwe, and ii) discuss the associated implications of artisanal gold mining to sustainable development in the Chimanimani area. Data were collected in January 2010 and law enforcement records kept at CNP were examined to gather trends in artisanal gold miner’s arrests. Field visits to areas affected by artisanal gold mining in CNP were undertaken and key informants were interviewed. Site observations in some sections of CNP indicated that destructive methods of artisanal gold mining were used. Land degradation and water pollution were some of the recorded negative impacts of mining activities in CNP ecosystem. Our findings suggest that artisanal gold mining activities within CNP are incompatible with biodiversity conservation.","container-title":"Journal of Sustainable Development in Africa","ISSN":"1520-5509","issue":"6","page":"29-37","title":"Biodiversity conservation versus artisanal gold mining: a case study of Chimanimani National Park, Zimbabwe","volume":"14","author":[{"family":"Gandiwa","given":"E."},{"family":"Gandiwa","given":"P."}],"issued":{"date-parts":[["2012"]]}}},{"id":2624,"uris":["http://www.mendeley.com/documents/?uuid=0eb465ae-08ce-4f10-8d65-acac3331fad5","http://zotero.org/users/13355268/items/69PWLFN9"],"itemData":{"id":2624,"type":"report","event-place":"Cambridge, UK","publisher":"Estelle Levin Limited and WWF","publisher-place":"Cambridge, UK","title":"Artisanal and Small-scale Mining in Protected Areas and Critical Ecosystems Programme (ASM-PACE): A Global Solutions Study","author":[{"family":"Villegas","given":"Cristina"},{"family":"Weinberg","given":"Ruby"},{"family":"Levin","given":"Estelle"},{"family":"Hund","given":"Kirsten"}],"issued":{"date-parts":[["2012"]]}}},{"id":4043,"uris":["http://www.mendeley.com/documents/?uuid=18cc23a7-fd42-42f8-a956-fb406b8fd565","http://zotero.org/users/13355268/items/P39M8PLJ"],"itemData":{"id":4043,"type":"article-journal","abstract":"Artisanal and small-scale mining is a significant economic sector in Rwanda. Mining activities often use a watercourse, in which secondary extraction takes place and minerals are washed. Mining thus greatly affects the geomorphological conditions in the area. The aim of this paper is a digest of environmental impacts of alluvial artisanal and small-scale mining with a focus on anthropogenic influences on topography with regard to the methods used in raw material mining. The author draws on a case study from the mining site of Rutsiro district in Rwanda. Main findings of alluvial artisanal mining in a riverscape are changes in landscape structure, deforestation, intensification of geomorphological processes, new relief shapes (suffosion depressions, check dams, gravel benches, anthropogenic channels) and hydrological river regime, chemical pollution of soil and watercourses. Artisanal and small-scale mining may lead to a significant change and acceleration of fluvial processes. This paper covers a broad understanding of environmental impacts of alluvial artisanal and small-scale mining with a focus on anthropogenic influencing.","container-title":"Forests","DOI":"10.3390/F11070762","ISSN":"19994907","issue":"7","title":"Alluvial artisanal and small-scale mining in a river stream-Rutsiro case study (Rwanda)","volume":"11","author":[{"family":"Macháček","given":"Jan"}],"issued":{"date-parts":[["2020"]]}}}],"schema":"https://github.com/citation-style-language/schema/raw/master/csl-citation.json"} </w:instrText>
      </w:r>
      <w:r w:rsidR="00BA13B8" w:rsidRPr="00152FA4">
        <w:rPr>
          <w:rFonts w:ascii="Open Sans" w:hAnsi="Open Sans" w:cs="Open Sans"/>
        </w:rPr>
        <w:fldChar w:fldCharType="separate"/>
      </w:r>
      <w:r w:rsidR="00CA2038" w:rsidRPr="00CA2038">
        <w:rPr>
          <w:rFonts w:ascii="Open Sans" w:hAnsi="Open Sans" w:cs="Open Sans"/>
          <w:vertAlign w:val="superscript"/>
        </w:rPr>
        <w:t>3,22,23</w:t>
      </w:r>
      <w:r w:rsidR="00BA13B8" w:rsidRPr="00152FA4">
        <w:rPr>
          <w:rFonts w:ascii="Open Sans" w:hAnsi="Open Sans" w:cs="Open Sans"/>
        </w:rPr>
        <w:fldChar w:fldCharType="end"/>
      </w:r>
      <w:r w:rsidR="005D4785" w:rsidRPr="00152FA4">
        <w:rPr>
          <w:rFonts w:ascii="Open Sans" w:hAnsi="Open Sans" w:cs="Open Sans"/>
        </w:rPr>
        <w:t xml:space="preserve">. </w:t>
      </w:r>
      <w:r w:rsidR="008669CD" w:rsidRPr="00152FA4">
        <w:rPr>
          <w:rFonts w:ascii="Open Sans" w:hAnsi="Open Sans" w:cs="Open Sans"/>
        </w:rPr>
        <w:t xml:space="preserve">Quantitative evidence is limited and </w:t>
      </w:r>
      <w:r w:rsidR="008669CD">
        <w:rPr>
          <w:rFonts w:ascii="Open Sans" w:hAnsi="Open Sans" w:cs="Open Sans"/>
        </w:rPr>
        <w:t>mostly</w:t>
      </w:r>
      <w:r w:rsidR="008669CD" w:rsidRPr="00152FA4">
        <w:rPr>
          <w:rFonts w:ascii="Open Sans" w:hAnsi="Open Sans" w:cs="Open Sans"/>
        </w:rPr>
        <w:t xml:space="preserve"> </w:t>
      </w:r>
      <w:r w:rsidR="008669CD">
        <w:rPr>
          <w:rFonts w:ascii="Open Sans" w:hAnsi="Open Sans" w:cs="Open Sans"/>
        </w:rPr>
        <w:t>focussed on</w:t>
      </w:r>
      <w:r w:rsidR="008669CD" w:rsidRPr="00152FA4">
        <w:rPr>
          <w:rFonts w:ascii="Open Sans" w:hAnsi="Open Sans" w:cs="Open Sans"/>
        </w:rPr>
        <w:t xml:space="preserve"> </w:t>
      </w:r>
      <w:r w:rsidR="008669CD">
        <w:rPr>
          <w:rFonts w:ascii="Open Sans" w:hAnsi="Open Sans" w:cs="Open Sans"/>
        </w:rPr>
        <w:t>artisanal gold mining in the</w:t>
      </w:r>
      <w:r w:rsidR="008669CD" w:rsidRPr="00152FA4">
        <w:rPr>
          <w:rFonts w:ascii="Open Sans" w:hAnsi="Open Sans" w:cs="Open Sans"/>
        </w:rPr>
        <w:t xml:space="preserve"> Amazon and Ghana</w:t>
      </w:r>
      <w:r w:rsidR="00C819F3">
        <w:rPr>
          <w:rFonts w:ascii="Open Sans" w:hAnsi="Open Sans" w:cs="Open Sans"/>
        </w:rPr>
        <w:t>,</w:t>
      </w:r>
      <w:r w:rsidR="008669CD">
        <w:rPr>
          <w:rFonts w:ascii="Open Sans" w:hAnsi="Open Sans" w:cs="Open Sans"/>
        </w:rPr>
        <w:t xml:space="preserve"> where </w:t>
      </w:r>
      <w:r w:rsidR="0002562B">
        <w:rPr>
          <w:rFonts w:ascii="Open Sans" w:hAnsi="Open Sans" w:cs="Open Sans"/>
        </w:rPr>
        <w:t>mining is extensive</w:t>
      </w:r>
      <w:r w:rsidR="00857017">
        <w:rPr>
          <w:rFonts w:ascii="Open Sans" w:hAnsi="Open Sans" w:cs="Open Sans"/>
        </w:rPr>
        <w:t xml:space="preserve">, uses </w:t>
      </w:r>
      <w:r w:rsidR="00992F09">
        <w:rPr>
          <w:rFonts w:ascii="Open Sans" w:hAnsi="Open Sans" w:cs="Open Sans"/>
        </w:rPr>
        <w:t>environmentally damaging</w:t>
      </w:r>
      <w:r w:rsidR="00857017">
        <w:rPr>
          <w:rFonts w:ascii="Open Sans" w:hAnsi="Open Sans" w:cs="Open Sans"/>
        </w:rPr>
        <w:t xml:space="preserve"> mercury</w:t>
      </w:r>
      <w:r w:rsidR="00992F09">
        <w:rPr>
          <w:rFonts w:ascii="Open Sans" w:hAnsi="Open Sans" w:cs="Open Sans"/>
        </w:rPr>
        <w:t>,</w:t>
      </w:r>
      <w:r w:rsidR="00857017">
        <w:rPr>
          <w:rFonts w:ascii="Open Sans" w:hAnsi="Open Sans" w:cs="Open Sans"/>
        </w:rPr>
        <w:t xml:space="preserve"> and is therefore</w:t>
      </w:r>
      <w:r w:rsidR="00D40FF0">
        <w:rPr>
          <w:rFonts w:ascii="Open Sans" w:hAnsi="Open Sans" w:cs="Open Sans"/>
        </w:rPr>
        <w:t xml:space="preserve"> particularly</w:t>
      </w:r>
      <w:r w:rsidR="0002562B">
        <w:rPr>
          <w:rFonts w:ascii="Open Sans" w:hAnsi="Open Sans" w:cs="Open Sans"/>
        </w:rPr>
        <w:t xml:space="preserve"> impactful</w:t>
      </w:r>
      <w:r w:rsidR="00372F39">
        <w:rPr>
          <w:rFonts w:ascii="Open Sans" w:hAnsi="Open Sans" w:cs="Open Sans"/>
        </w:rPr>
        <w:fldChar w:fldCharType="begin"/>
      </w:r>
      <w:r w:rsidR="00F621A3">
        <w:rPr>
          <w:rFonts w:ascii="Open Sans" w:hAnsi="Open Sans" w:cs="Open Sans"/>
        </w:rPr>
        <w:instrText xml:space="preserve"> ADDIN ZOTERO_ITEM CSL_CITATION {"citationID":"a10gs67doru","properties":{"formattedCitation":"\\super 10,24\\nosupersub{}","plainCitation":"10,24","noteIndex":0},"citationItems":[{"id":2008,"uris":["http://www.mendeley.com/documents/?uuid=66a3aaaa-afb9-33e5-89b9-08a4ffdfecaa","http://zotero.org/users/13355268/items/C6HFI65H"],"itemData":{"id":2008,"type":"article-journal","DOI":"10.1016/j.scitotenv.2021.146644","title":"The large footprint of small-scale artisanal gold mining in Ghana","URL":"https://doi.org/10.1016/j.scitotenv.2021.146644","volume":"781","author":[{"family":"Barenblitt","given":"Abigail"},{"family":"Payton","given":"Amanda"},{"family":"Lagomasino","given":"David"},{"family":"Fatoyinbo","given":"Lola"},{"family":"Asare","given":"Kofi"},{"family":"Aidoo","given":"Kenneth"},{"family":"Pigott","given":"Hugo"},{"family":"Som","given":"Charles Kofi"},{"family":"Smeets","given":"Laurent"},{"family":"Seidu","given":"Omar"},{"family":"Wood","given":"Danielle"}],"accessed":{"date-parts":[["2021",7,26]]},"issued":{"date-parts":[["2021"]]}}},{"id":5122,"uris":["http://zotero.org/users/13355268/items/APDHIKAM"],"itemData":{"id":5122,"type":"book","publisher":"CNRS Editions","title":"Chercheurs d'or: L'orpaillage clandestin en Guyane française","author":[{"family":"Le Tourneau","given":"Jean-Michel"}],"issued":{"date-parts":[["2020"]]}}}],"schema":"https://github.com/citation-style-language/schema/raw/master/csl-citation.json"} </w:instrText>
      </w:r>
      <w:r w:rsidR="00372F39">
        <w:rPr>
          <w:rFonts w:ascii="Open Sans" w:hAnsi="Open Sans" w:cs="Open Sans"/>
        </w:rPr>
        <w:fldChar w:fldCharType="separate"/>
      </w:r>
      <w:r w:rsidR="00F621A3" w:rsidRPr="00F621A3">
        <w:rPr>
          <w:rFonts w:ascii="Open Sans" w:hAnsi="Open Sans" w:cs="Open Sans"/>
          <w:vertAlign w:val="superscript"/>
        </w:rPr>
        <w:t>10,24</w:t>
      </w:r>
      <w:r w:rsidR="00372F39">
        <w:rPr>
          <w:rFonts w:ascii="Open Sans" w:hAnsi="Open Sans" w:cs="Open Sans"/>
        </w:rPr>
        <w:fldChar w:fldCharType="end"/>
      </w:r>
      <w:r w:rsidR="008669CD" w:rsidRPr="00152FA4">
        <w:rPr>
          <w:rFonts w:ascii="Open Sans" w:hAnsi="Open Sans" w:cs="Open Sans"/>
        </w:rPr>
        <w:t xml:space="preserve">. </w:t>
      </w:r>
      <w:r w:rsidR="0034220E" w:rsidRPr="00152FA4">
        <w:rPr>
          <w:rFonts w:ascii="Open Sans" w:hAnsi="Open Sans" w:cs="Open Sans"/>
        </w:rPr>
        <w:t>These</w:t>
      </w:r>
      <w:r w:rsidR="00761FF1" w:rsidRPr="00152FA4">
        <w:rPr>
          <w:rFonts w:ascii="Open Sans" w:hAnsi="Open Sans" w:cs="Open Sans"/>
        </w:rPr>
        <w:t xml:space="preserve"> studies</w:t>
      </w:r>
      <w:r w:rsidR="003D07BE" w:rsidRPr="00152FA4">
        <w:rPr>
          <w:rFonts w:ascii="Open Sans" w:hAnsi="Open Sans" w:cs="Open Sans"/>
        </w:rPr>
        <w:t xml:space="preserve"> </w:t>
      </w:r>
      <w:r w:rsidR="00AA464F" w:rsidRPr="00152FA4">
        <w:rPr>
          <w:rFonts w:ascii="Open Sans" w:hAnsi="Open Sans" w:cs="Open Sans"/>
        </w:rPr>
        <w:t>use</w:t>
      </w:r>
      <w:r w:rsidR="006D4ADF" w:rsidRPr="00152FA4">
        <w:rPr>
          <w:rFonts w:ascii="Open Sans" w:hAnsi="Open Sans" w:cs="Open Sans"/>
        </w:rPr>
        <w:t xml:space="preserve"> satellite imagery or secondary forest change data</w:t>
      </w:r>
      <w:r w:rsidR="0031147F" w:rsidRPr="00152FA4">
        <w:rPr>
          <w:rFonts w:ascii="Open Sans" w:hAnsi="Open Sans" w:cs="Open Sans"/>
        </w:rPr>
        <w:t xml:space="preserve"> to quantify</w:t>
      </w:r>
      <w:r w:rsidR="003C6092" w:rsidRPr="00152FA4">
        <w:rPr>
          <w:rFonts w:ascii="Open Sans" w:hAnsi="Open Sans" w:cs="Open Sans"/>
        </w:rPr>
        <w:t xml:space="preserve"> deforestation in</w:t>
      </w:r>
      <w:r w:rsidR="002831FC" w:rsidRPr="00152FA4">
        <w:rPr>
          <w:rFonts w:ascii="Open Sans" w:hAnsi="Open Sans" w:cs="Open Sans"/>
        </w:rPr>
        <w:t xml:space="preserve"> known</w:t>
      </w:r>
      <w:r w:rsidR="003C6092" w:rsidRPr="00152FA4">
        <w:rPr>
          <w:rFonts w:ascii="Open Sans" w:hAnsi="Open Sans" w:cs="Open Sans"/>
        </w:rPr>
        <w:t xml:space="preserve"> </w:t>
      </w:r>
      <w:r w:rsidR="00FC2180" w:rsidRPr="00152FA4">
        <w:rPr>
          <w:rFonts w:ascii="Open Sans" w:hAnsi="Open Sans" w:cs="Open Sans"/>
        </w:rPr>
        <w:t>ASM</w:t>
      </w:r>
      <w:r w:rsidR="0031147F" w:rsidRPr="00152FA4">
        <w:rPr>
          <w:rFonts w:ascii="Open Sans" w:hAnsi="Open Sans" w:cs="Open Sans"/>
        </w:rPr>
        <w:t xml:space="preserve"> areas</w:t>
      </w:r>
      <w:r w:rsidR="00EA6C4F" w:rsidRPr="00152FA4">
        <w:rPr>
          <w:rFonts w:ascii="Open Sans" w:hAnsi="Open Sans" w:cs="Open Sans"/>
        </w:rPr>
        <w:fldChar w:fldCharType="begin" w:fldLock="1"/>
      </w:r>
      <w:r w:rsidR="00F621A3">
        <w:rPr>
          <w:rFonts w:ascii="Open Sans" w:hAnsi="Open Sans" w:cs="Open Sans"/>
        </w:rPr>
        <w:instrText xml:space="preserve"> ADDIN ZOTERO_ITEM CSL_CITATION {"citationID":"Uh1kOtcf","properties":{"formattedCitation":"\\super 4,5,11,25\\nosupersub{}","plainCitation":"4,5,11,25","noteIndex":0},"citationItems":[{"id":1184,"uris":["http://www.mendeley.com/documents/?uuid=ef90b226-4749-4f88-a890-9a136ee83365","http://zotero.org/users/13355268/items/54YBRDUJ"],"itemData":{"id":1184,"type":"article-journal","abstract":"While deforestation rates decline globally they are rising in the Western Amazon. Artisanal-scale gold mining (ASGM) is a large cause of this deforestation and brings with it extensive environmental, social, governance, and public health impacts, including large carbon emissions and mercury pollution. Underlying ASGM is a broad network of factors that influence its growth, distribution, and practices such as poverty, flows of legal and illegal capital, conflicting governance, and global economic trends. Despite its central role in land use and land cover change in the Western Amazon and the severity of its social and environmental impacts, it is relatively poorly studied. While ASGM in Southeastern Peru has been quantified previously, doing so is difficult due to the heterogeneous nature of the resulting landscape. Using a novel approach to classify mining that relies on a fusion of CLASlite and the Global Forest Change dataset, two Landsat-based deforestation detection tools, we sought to quantify ASGM-caused deforestation in the period 1984-2017 in the southern Peruvian Amazon and examine trends in the geography, methods, and impacts of ASGM across that time. We identify nearly 100,000 ha of deforestation due to ASGM in the 34-year study period, an increase of 21% compared to previous estimates. Further, we find that 10% of that deforestation occurred in 2017, the highest annual amount of deforestation in the study period, with 53% occurring since 2011. Finally, we demonstrate that not all mining is created equal by examining key patterns and changes in ASGM activity and techniques through time and space. We discuss their connections with, and impacts on, socio-economic factors, such as land tenure, infrastructure, international markets, governance efforts, and social and environmental impacts.","container-title":"Remote Sensing","DOI":"10.3390/rs10121903","ISSN":"20724292","issue":"12","page":"1-17","title":"Deforestation and forest degradation due to gold mining in the Peruvian Amazon: A 34-year perspective","volume":"10","author":[{"family":"Espejo","given":"Jorge Caballero"},{"family":"Messinger","given":"Max"},{"family":"Román-Dañobeytia","given":"Francisco"},{"family":"Ascorra","given":"Cesar"},{"family":"Fernandez","given":"Luis E."},{"family":"Silman","given":"Miles"}],"issued":{"date-parts":[["2018"]]}}},{"id":4002,"uris":["http://www.mendeley.com/documents/?uuid=e6986fce-1402-4212-a526-ba224bb845db","http://zotero.org/users/13355268/items/9TSFXWNX"],"itemData":{"id":4002,"type":"article-journal","abstract":"Gold mining in Amazonia involves forest removal, soil excavation, and the use of liquid mercury, which together pose a major threat to biodiversity, water quality, forest carbon stocks, and human health. Within the global biodiversity hotspot of Madre de Dios, Peru, gold mining has continued despite numerous 2012 government decrees and enforcement actions against it. Mining is now also thought to have entered federally protected areas, but the rates of miner encroachment are unknown. Here, we utilize high-resolution remote sensing to assess annual changes in gold mining extent from 1999 to 2016 throughout the Madre de Dios region, including the high-diversity Tambopata National Reserve and buffer zone. Regionally, gold mining-related losses of forest averaged 4437 ha yr-1. A temporary downward inflection in the annual growth rate of mining-related forest loss following 2012 government action was followed by a near doubling of the deforestation rate from mining in 2013-2014. The total estimated area of gold mining throughout the region increased about 40% between 2012 and 2016, including in the Tambopata National Reserve. Our results reveal an urgent need for more socio-environmental effort and law enforcement action to combat illegal gold mining in the Peruvian Amazon.","container-title":"Environmental Research Letters","DOI":"10.1088/1748-9326/aa7dab","ISSN":"17489326","issue":"9","title":"Accelerated losses of protected forests from gold mining in the Peruvian Amazon","volume":"12","author":[{"family":"Asner","given":"Gregory P."},{"family":"Tupayachi","given":"Raul"}],"issued":{"date-parts":[["2017"]]}}},{"id":4039,"uris":["http://www.mendeley.com/documents/?uuid=5f2d1b32-dd71-459a-a389-f2bc263205c7","http://zotero.org/users/13355268/items/CH8N6QAN"],"itemData":{"id":4039,"type":"article-journal","abstract":"Tropical forests of the Guiana Shield are the most affected by gold-mining in South America, experiencing an exponential increase in deforestation since the early 2000's. Using yearly deforestation data encompassing Guyana, Suriname, French Guiana and the Brazilian State of Amapá, we demonstrated a strong relationship between deforestation due to gold-mining and gold-prices at the regional scale. In order to assess additional drivers of deforestation due to gold-mining, we focused on the national scale and highlighted the heterogeneity of the response to gold-prices under different political contexts. Deforestation due to gold-mining over the Guiana Shield occurs mainly in Guyana and Suriname. On the contrary, past and current repressive policies in Amapá and French Guiana likely contribute to the decorrelation of deforestation and gold prices. In this work, we finally present a case study focusing on French Guiana and Suriname, two neighbouring countries with very different levels of law enforcement against illegal gold-mining. We developed a modelling framework to estimate potential deforestation leakages from French Guiana to Suriname in the border areas. Based on our assumptions, we estimated a decrease in deforestation due to gold-mining of approx. 4300 hectares in French Guiana and an increase of approx. 12 100 hectares in Suriname in response to the active military repression of illegal gold-mining launched in French Guiana. Gold-mining in the Guiana Shield provides challenging questions regarding REDD+ implementation. These questions are discussed at the end of this study and are important to policy makers who need to provide sustainable alternative employment to local populations in order to ensure the effectiveness of environmental policies.","container-title":"Environmental Research Letters","DOI":"10.1088/1748-9326/aa6082","ISSN":"17489326","issue":"3","title":"Gold-rush in a forested El Dorado: Deforestation leakages and the need for regional cooperation","volume":"12","author":[{"family":"Dezécache","given":"Camille"},{"family":"Faure","given":"Emmanuel"},{"family":"Gond","given":"Valéry"},{"family":"Salles","given":"Jean Michel"},{"family":"Vieilledent","given":"Ghislain"},{"family":"Hérault","given":"Bruno"}],"issued":{"date-parts":[["2017"]]}}},{"id":1227,"uris":["http://www.mendeley.com/documents/?uuid=aa3b0bf7-da2e-486a-98f8-3e7d71139775","http://zotero.org/users/13355268/items/KDMND5I6"],"itemData":{"id":1227,"type":"article-journal","abstract":"The Ankobra River basin, which forms part of the Southern-Western River System of Ghana, has become a hub for both large and small-scale mining activities. Some of the activities of these mines threatens the sustainability of its resources in the basin. A study in the basin which focuses on changes in LULC patterns in the basin over the past years is therefore paramount to understand the changes that has taken place and its potential impact on resources in the basin. This study assessed the pattern of Land use/cover changes, and the possible drivers of change, in the basin. The study used multi-spectral Landsat images of 30 m resolution for the years 1991, 2002, 2008 and 2016. The Semi-Automatic Classification Plugin (SCP) in QGIS was used for atmospheric correction, image classification using the spectral angle mapping algorithm, and post processing. The overall difference between the reference and the classified map of 2016 was 5.5% with the overall quantity, exchange and shift components as 1.5%, 3% and 1% respectively. Findings from the study show that, the Ankobra River basin has witnessed noticeable changes over the 25-year study period. Closed forest which occupied 40.4% of the total basin area in 1991 reduced drastically to 22.8% in 2016. The dominant LULC change patterns in the basin are from Closed Forest to Open Forest; Open Forest to Farmland, Settlement/Bare land and Mining Area; and the increase in surface area of Water consequently resulting from the increase in Mining Area. Mining activities, particularly illegal mining was identified to be the dominant driver of deforestation in the Ankobra Basin between the years 2008 and 2016 where mining activities in the basin sharply increased.","container-title":"Remote Sensing Applications: Society and Environment","DOI":"10.1016/j.rsase.2018.10.007","ISSN":"23529385","issue":"October 2018","note":"publisher: Elsevier B.V.","page":"247-256","title":"Land use/land cover dynamics using landsat data in a gold mining basin-the Ankobra, Ghana","volume":"13","author":[{"family":"Obodai","given":"Josephine"},{"family":"Adjei","given":"Kwaku Amaning"},{"family":"Odai","given":"Samuel Nii"},{"family":"Lumor","given":"Mawuli"}],"issued":{"date-parts":[["2019"]]}}}],"schema":"https://github.com/citation-style-language/schema/raw/master/csl-citation.json"} </w:instrText>
      </w:r>
      <w:r w:rsidR="00EA6C4F" w:rsidRPr="00152FA4">
        <w:rPr>
          <w:rFonts w:ascii="Open Sans" w:hAnsi="Open Sans" w:cs="Open Sans"/>
        </w:rPr>
        <w:fldChar w:fldCharType="separate"/>
      </w:r>
      <w:r w:rsidR="00F621A3" w:rsidRPr="00F621A3">
        <w:rPr>
          <w:rFonts w:ascii="Open Sans" w:hAnsi="Open Sans" w:cs="Open Sans"/>
          <w:vertAlign w:val="superscript"/>
        </w:rPr>
        <w:t>4,5,11,25</w:t>
      </w:r>
      <w:r w:rsidR="00EA6C4F" w:rsidRPr="00152FA4">
        <w:rPr>
          <w:rFonts w:ascii="Open Sans" w:hAnsi="Open Sans" w:cs="Open Sans"/>
        </w:rPr>
        <w:fldChar w:fldCharType="end"/>
      </w:r>
      <w:r w:rsidR="007B6186" w:rsidRPr="008A07AC">
        <w:rPr>
          <w:rFonts w:ascii="Open Sans" w:hAnsi="Open Sans" w:cs="Open Sans"/>
        </w:rPr>
        <w:t>.</w:t>
      </w:r>
      <w:r w:rsidR="00D73824" w:rsidRPr="008A07AC">
        <w:rPr>
          <w:rFonts w:ascii="Open Sans" w:hAnsi="Open Sans" w:cs="Open Sans"/>
        </w:rPr>
        <w:t xml:space="preserve"> </w:t>
      </w:r>
      <w:r w:rsidR="00C13958" w:rsidRPr="00152FA4">
        <w:rPr>
          <w:rFonts w:ascii="Open Sans" w:hAnsi="Open Sans" w:cs="Open Sans"/>
        </w:rPr>
        <w:t>The most extensive</w:t>
      </w:r>
      <w:r w:rsidR="002A2E08" w:rsidRPr="00152FA4">
        <w:rPr>
          <w:rFonts w:ascii="Open Sans" w:hAnsi="Open Sans" w:cs="Open Sans"/>
        </w:rPr>
        <w:t xml:space="preserve"> </w:t>
      </w:r>
      <w:r w:rsidR="00C13958" w:rsidRPr="00152FA4">
        <w:rPr>
          <w:rFonts w:ascii="Open Sans" w:hAnsi="Open Sans" w:cs="Open Sans"/>
        </w:rPr>
        <w:t>analysis</w:t>
      </w:r>
      <w:r w:rsidR="00A96E5B" w:rsidRPr="00152FA4">
        <w:rPr>
          <w:rFonts w:ascii="Open Sans" w:hAnsi="Open Sans" w:cs="Open Sans"/>
        </w:rPr>
        <w:t xml:space="preserve">, </w:t>
      </w:r>
      <w:r w:rsidR="00CA1F84" w:rsidRPr="00152FA4">
        <w:rPr>
          <w:rFonts w:ascii="Open Sans" w:hAnsi="Open Sans" w:cs="Open Sans"/>
        </w:rPr>
        <w:t>quantifying</w:t>
      </w:r>
      <w:r w:rsidR="00A96E5B" w:rsidRPr="00152FA4">
        <w:rPr>
          <w:rFonts w:ascii="Open Sans" w:hAnsi="Open Sans" w:cs="Open Sans"/>
        </w:rPr>
        <w:t xml:space="preserve"> </w:t>
      </w:r>
      <w:r w:rsidR="00BC6EC3" w:rsidRPr="00152FA4">
        <w:rPr>
          <w:rFonts w:ascii="Open Sans" w:hAnsi="Open Sans" w:cs="Open Sans"/>
        </w:rPr>
        <w:t>deforestation</w:t>
      </w:r>
      <w:r w:rsidR="00CA1F84" w:rsidRPr="00152FA4">
        <w:rPr>
          <w:rFonts w:ascii="Open Sans" w:hAnsi="Open Sans" w:cs="Open Sans"/>
        </w:rPr>
        <w:t xml:space="preserve"> </w:t>
      </w:r>
      <w:r w:rsidR="00BC6EC3" w:rsidRPr="00152FA4">
        <w:rPr>
          <w:rFonts w:ascii="Open Sans" w:hAnsi="Open Sans" w:cs="Open Sans"/>
        </w:rPr>
        <w:t>around</w:t>
      </w:r>
      <w:r w:rsidR="001F7F93" w:rsidRPr="00152FA4">
        <w:rPr>
          <w:rFonts w:ascii="Open Sans" w:hAnsi="Open Sans" w:cs="Open Sans"/>
        </w:rPr>
        <w:t xml:space="preserve"> </w:t>
      </w:r>
      <w:r w:rsidR="00A96E5B" w:rsidRPr="00152FA4">
        <w:rPr>
          <w:rFonts w:ascii="Open Sans" w:hAnsi="Open Sans" w:cs="Open Sans"/>
        </w:rPr>
        <w:t>21</w:t>
      </w:r>
      <w:r w:rsidR="009B074D" w:rsidRPr="00152FA4">
        <w:rPr>
          <w:rFonts w:ascii="Open Sans" w:hAnsi="Open Sans" w:cs="Open Sans"/>
        </w:rPr>
        <w:t xml:space="preserve"> ASM</w:t>
      </w:r>
      <w:r w:rsidR="00A96E5B" w:rsidRPr="00152FA4">
        <w:rPr>
          <w:rFonts w:ascii="Open Sans" w:hAnsi="Open Sans" w:cs="Open Sans"/>
        </w:rPr>
        <w:t xml:space="preserve"> sites </w:t>
      </w:r>
      <w:r w:rsidR="009303A5" w:rsidRPr="00152FA4">
        <w:rPr>
          <w:rFonts w:ascii="Open Sans" w:hAnsi="Open Sans" w:cs="Open Sans"/>
        </w:rPr>
        <w:t xml:space="preserve">in </w:t>
      </w:r>
      <w:r w:rsidR="00A96E5B" w:rsidRPr="00152FA4">
        <w:rPr>
          <w:rFonts w:ascii="Open Sans" w:hAnsi="Open Sans" w:cs="Open Sans"/>
        </w:rPr>
        <w:t>12 countries</w:t>
      </w:r>
      <w:r w:rsidR="00F3639C" w:rsidRPr="00152FA4">
        <w:rPr>
          <w:rFonts w:ascii="Open Sans" w:hAnsi="Open Sans" w:cs="Open Sans"/>
        </w:rPr>
        <w:t>,</w:t>
      </w:r>
      <w:r w:rsidR="00A96E5B" w:rsidRPr="00152FA4">
        <w:rPr>
          <w:rFonts w:ascii="Open Sans" w:hAnsi="Open Sans" w:cs="Open Sans"/>
        </w:rPr>
        <w:t xml:space="preserve"> found that </w:t>
      </w:r>
      <w:r w:rsidR="00D952F7" w:rsidRPr="00152FA4">
        <w:rPr>
          <w:rFonts w:ascii="Open Sans" w:hAnsi="Open Sans" w:cs="Open Sans"/>
        </w:rPr>
        <w:t xml:space="preserve">the rate of forest loss within a 5km buffer zone varied between </w:t>
      </w:r>
      <w:r w:rsidR="00501AAB" w:rsidRPr="00152FA4">
        <w:rPr>
          <w:rFonts w:ascii="Open Sans" w:hAnsi="Open Sans" w:cs="Open Sans"/>
        </w:rPr>
        <w:t xml:space="preserve">0.1% </w:t>
      </w:r>
      <w:r w:rsidR="00C02BE3">
        <w:rPr>
          <w:rFonts w:ascii="Open Sans" w:hAnsi="Open Sans" w:cs="Open Sans"/>
        </w:rPr>
        <w:t xml:space="preserve">and </w:t>
      </w:r>
      <w:r w:rsidR="00501AAB" w:rsidRPr="00152FA4">
        <w:rPr>
          <w:rFonts w:ascii="Open Sans" w:hAnsi="Open Sans" w:cs="Open Sans"/>
        </w:rPr>
        <w:t>46%</w:t>
      </w:r>
      <w:r w:rsidR="00AF20E6" w:rsidRPr="00152FA4">
        <w:rPr>
          <w:rFonts w:ascii="Open Sans" w:hAnsi="Open Sans" w:cs="Open Sans"/>
        </w:rPr>
        <w:fldChar w:fldCharType="begin" w:fldLock="1"/>
      </w:r>
      <w:r w:rsidR="005E5B7E">
        <w:rPr>
          <w:rFonts w:ascii="Open Sans" w:hAnsi="Open Sans" w:cs="Open Sans"/>
        </w:rPr>
        <w:instrText xml:space="preserve"> ADDIN ZOTERO_ITEM CSL_CITATION {"citationID":"FPWdiyb9","properties":{"formattedCitation":"\\super 12\\nosupersub{}","plainCitation":"12","noteIndex":0},"citationItems":[{"id":4022,"uris":["http://www.mendeley.com/documents/?uuid=ed53455a-c9cc-4cb8-92a1-2e992fb75021","http://zotero.org/users/13355268/items/5U584P7I"],"itemData":{"id":4022,"type":"article-journal","title":"Forest-Smart Mining: Artisanal &amp; Small-Scale Mining in Forest Landscapes (ASM)","author":[{"literal":"World Bank"}],"issued":{"date-parts":[["2019"]]}}}],"schema":"https://github.com/citation-style-language/schema/raw/master/csl-citation.json"} </w:instrText>
      </w:r>
      <w:r w:rsidR="00AF20E6" w:rsidRPr="00152FA4">
        <w:rPr>
          <w:rFonts w:ascii="Open Sans" w:hAnsi="Open Sans" w:cs="Open Sans"/>
        </w:rPr>
        <w:fldChar w:fldCharType="separate"/>
      </w:r>
      <w:r w:rsidR="00B56C19" w:rsidRPr="00B56C19">
        <w:rPr>
          <w:rFonts w:ascii="Open Sans" w:hAnsi="Open Sans" w:cs="Open Sans"/>
          <w:vertAlign w:val="superscript"/>
        </w:rPr>
        <w:t>12</w:t>
      </w:r>
      <w:r w:rsidR="00AF20E6" w:rsidRPr="00152FA4">
        <w:rPr>
          <w:rFonts w:ascii="Open Sans" w:hAnsi="Open Sans" w:cs="Open Sans"/>
        </w:rPr>
        <w:fldChar w:fldCharType="end"/>
      </w:r>
      <w:r w:rsidR="00AF20E6" w:rsidRPr="00152FA4">
        <w:rPr>
          <w:rFonts w:ascii="Open Sans" w:hAnsi="Open Sans" w:cs="Open Sans"/>
        </w:rPr>
        <w:t xml:space="preserve">. </w:t>
      </w:r>
      <w:r w:rsidR="00DF71D6">
        <w:rPr>
          <w:rFonts w:ascii="Open Sans" w:hAnsi="Open Sans" w:cs="Open Sans"/>
        </w:rPr>
        <w:t>However</w:t>
      </w:r>
      <w:r w:rsidR="00BC7696">
        <w:rPr>
          <w:rFonts w:ascii="Open Sans" w:hAnsi="Open Sans" w:cs="Open Sans"/>
        </w:rPr>
        <w:t>,</w:t>
      </w:r>
      <w:r w:rsidR="0098778D" w:rsidRPr="00694C70">
        <w:rPr>
          <w:rFonts w:ascii="Open Sans" w:hAnsi="Open Sans" w:cs="Open Sans"/>
        </w:rPr>
        <w:t xml:space="preserve"> </w:t>
      </w:r>
      <w:r w:rsidR="00824636">
        <w:rPr>
          <w:rFonts w:ascii="Open Sans" w:hAnsi="Open Sans" w:cs="Open Sans"/>
        </w:rPr>
        <w:t xml:space="preserve">none of these </w:t>
      </w:r>
      <w:r w:rsidR="00F71918">
        <w:rPr>
          <w:rFonts w:ascii="Open Sans" w:hAnsi="Open Sans" w:cs="Open Sans"/>
        </w:rPr>
        <w:t>studies use</w:t>
      </w:r>
      <w:r w:rsidR="0098778D" w:rsidRPr="00694C70">
        <w:rPr>
          <w:rFonts w:ascii="Open Sans" w:hAnsi="Open Sans" w:cs="Open Sans"/>
        </w:rPr>
        <w:t xml:space="preserve"> </w:t>
      </w:r>
      <w:r w:rsidR="0098778D" w:rsidRPr="00694C70">
        <w:rPr>
          <w:rFonts w:ascii="Open Sans" w:hAnsi="Open Sans" w:cs="Open Sans"/>
        </w:rPr>
        <w:lastRenderedPageBreak/>
        <w:t xml:space="preserve">counterfactual methods </w:t>
      </w:r>
      <w:r w:rsidR="007F5018">
        <w:rPr>
          <w:rFonts w:ascii="Open Sans" w:hAnsi="Open Sans" w:cs="Open Sans"/>
        </w:rPr>
        <w:t>to</w:t>
      </w:r>
      <w:r w:rsidR="00F26791">
        <w:rPr>
          <w:rFonts w:ascii="Open Sans" w:hAnsi="Open Sans" w:cs="Open Sans"/>
        </w:rPr>
        <w:t xml:space="preserve"> </w:t>
      </w:r>
      <w:r w:rsidR="00C84A8A">
        <w:rPr>
          <w:rFonts w:ascii="Open Sans" w:hAnsi="Open Sans" w:cs="Open Sans"/>
        </w:rPr>
        <w:t xml:space="preserve">estimate </w:t>
      </w:r>
      <w:r w:rsidR="007F5018">
        <w:rPr>
          <w:rFonts w:ascii="Open Sans" w:hAnsi="Open Sans" w:cs="Open Sans"/>
        </w:rPr>
        <w:t>the impact</w:t>
      </w:r>
      <w:r w:rsidR="00C20362">
        <w:rPr>
          <w:rFonts w:ascii="Open Sans" w:hAnsi="Open Sans" w:cs="Open Sans"/>
        </w:rPr>
        <w:t>s</w:t>
      </w:r>
      <w:r w:rsidR="00955641">
        <w:rPr>
          <w:rFonts w:ascii="Open Sans" w:hAnsi="Open Sans" w:cs="Open Sans"/>
        </w:rPr>
        <w:t xml:space="preserve"> of mining</w:t>
      </w:r>
      <w:r w:rsidR="00975131">
        <w:rPr>
          <w:rFonts w:ascii="Open Sans" w:hAnsi="Open Sans" w:cs="Open Sans"/>
        </w:rPr>
        <w:t xml:space="preserve"> </w:t>
      </w:r>
      <w:r w:rsidR="00C20362">
        <w:rPr>
          <w:rFonts w:ascii="Open Sans" w:hAnsi="Open Sans" w:cs="Open Sans"/>
        </w:rPr>
        <w:t>relative to alternative land use</w:t>
      </w:r>
      <w:r w:rsidR="00045049">
        <w:rPr>
          <w:rFonts w:ascii="Open Sans" w:hAnsi="Open Sans" w:cs="Open Sans"/>
        </w:rPr>
        <w:t>s</w:t>
      </w:r>
      <w:r w:rsidR="00C20362">
        <w:rPr>
          <w:rFonts w:ascii="Open Sans" w:hAnsi="Open Sans" w:cs="Open Sans"/>
        </w:rPr>
        <w:t>.</w:t>
      </w:r>
    </w:p>
    <w:p w14:paraId="0ADF7943" w14:textId="13BDBB99" w:rsidR="00EB65B4" w:rsidRPr="00152FA4" w:rsidRDefault="009D5F6D" w:rsidP="005B26CD">
      <w:pPr>
        <w:rPr>
          <w:rFonts w:ascii="Open Sans" w:hAnsi="Open Sans" w:cs="Open Sans"/>
        </w:rPr>
      </w:pPr>
      <w:r>
        <w:rPr>
          <w:rFonts w:ascii="Open Sans" w:hAnsi="Open Sans" w:cs="Open Sans"/>
        </w:rPr>
        <w:t xml:space="preserve">Artisanal and small-scale mining </w:t>
      </w:r>
      <w:r w:rsidR="00E81016">
        <w:rPr>
          <w:rFonts w:ascii="Open Sans" w:hAnsi="Open Sans" w:cs="Open Sans"/>
        </w:rPr>
        <w:t>rushes</w:t>
      </w:r>
      <w:r w:rsidR="00CF5A82">
        <w:rPr>
          <w:rFonts w:ascii="Open Sans" w:hAnsi="Open Sans" w:cs="Open Sans"/>
        </w:rPr>
        <w:t xml:space="preserve"> occur </w:t>
      </w:r>
      <w:r w:rsidR="00093C8C">
        <w:rPr>
          <w:rFonts w:ascii="Open Sans" w:hAnsi="Open Sans" w:cs="Open Sans"/>
        </w:rPr>
        <w:t>when the</w:t>
      </w:r>
      <w:r w:rsidR="00EB65B4" w:rsidRPr="00152FA4">
        <w:rPr>
          <w:rFonts w:ascii="Open Sans" w:hAnsi="Open Sans" w:cs="Open Sans"/>
        </w:rPr>
        <w:t xml:space="preserve"> discovery of a </w:t>
      </w:r>
      <w:r w:rsidR="001B4BC5">
        <w:rPr>
          <w:rFonts w:ascii="Open Sans" w:hAnsi="Open Sans" w:cs="Open Sans"/>
        </w:rPr>
        <w:t>high-value mineral</w:t>
      </w:r>
      <w:r w:rsidR="001B4BC5" w:rsidRPr="00152FA4">
        <w:rPr>
          <w:rFonts w:ascii="Open Sans" w:hAnsi="Open Sans" w:cs="Open Sans"/>
        </w:rPr>
        <w:t xml:space="preserve"> </w:t>
      </w:r>
      <w:r w:rsidR="00EB65B4" w:rsidRPr="00152FA4">
        <w:rPr>
          <w:rFonts w:ascii="Open Sans" w:hAnsi="Open Sans" w:cs="Open Sans"/>
        </w:rPr>
        <w:t xml:space="preserve">deposit </w:t>
      </w:r>
      <w:r w:rsidR="001B4BC5">
        <w:rPr>
          <w:rFonts w:ascii="Open Sans" w:hAnsi="Open Sans" w:cs="Open Sans"/>
        </w:rPr>
        <w:t xml:space="preserve">(typically gold or gemstones) </w:t>
      </w:r>
      <w:r w:rsidR="00EB65B4" w:rsidRPr="00152FA4">
        <w:rPr>
          <w:rFonts w:ascii="Open Sans" w:hAnsi="Open Sans" w:cs="Open Sans"/>
        </w:rPr>
        <w:t xml:space="preserve">sparks a </w:t>
      </w:r>
      <w:r w:rsidR="00E81016">
        <w:rPr>
          <w:rFonts w:ascii="Open Sans" w:hAnsi="Open Sans" w:cs="Open Sans"/>
        </w:rPr>
        <w:t>rapid</w:t>
      </w:r>
      <w:r w:rsidR="00EF7A4A">
        <w:rPr>
          <w:rFonts w:ascii="Open Sans" w:hAnsi="Open Sans" w:cs="Open Sans"/>
        </w:rPr>
        <w:t xml:space="preserve">, </w:t>
      </w:r>
      <w:r w:rsidR="00E81016">
        <w:rPr>
          <w:rFonts w:ascii="Open Sans" w:hAnsi="Open Sans" w:cs="Open Sans"/>
        </w:rPr>
        <w:t xml:space="preserve">uncontrolled </w:t>
      </w:r>
      <w:r w:rsidR="00800E38">
        <w:rPr>
          <w:rFonts w:ascii="Open Sans" w:hAnsi="Open Sans" w:cs="Open Sans"/>
        </w:rPr>
        <w:t>movement</w:t>
      </w:r>
      <w:r w:rsidR="00800E38" w:rsidRPr="00152FA4">
        <w:rPr>
          <w:rFonts w:ascii="Open Sans" w:hAnsi="Open Sans" w:cs="Open Sans"/>
        </w:rPr>
        <w:t xml:space="preserve"> </w:t>
      </w:r>
      <w:r w:rsidR="00EB65B4" w:rsidRPr="00152FA4">
        <w:rPr>
          <w:rFonts w:ascii="Open Sans" w:hAnsi="Open Sans" w:cs="Open Sans"/>
        </w:rPr>
        <w:t xml:space="preserve">of people into </w:t>
      </w:r>
      <w:r w:rsidR="00E81016">
        <w:rPr>
          <w:rFonts w:ascii="Open Sans" w:hAnsi="Open Sans" w:cs="Open Sans"/>
        </w:rPr>
        <w:t>an</w:t>
      </w:r>
      <w:r w:rsidR="00E81016" w:rsidRPr="00152FA4">
        <w:rPr>
          <w:rFonts w:ascii="Open Sans" w:hAnsi="Open Sans" w:cs="Open Sans"/>
        </w:rPr>
        <w:t xml:space="preserve"> </w:t>
      </w:r>
      <w:r w:rsidR="00EB65B4" w:rsidRPr="00152FA4">
        <w:rPr>
          <w:rFonts w:ascii="Open Sans" w:hAnsi="Open Sans" w:cs="Open Sans"/>
        </w:rPr>
        <w:t>area to mine</w:t>
      </w:r>
      <w:r w:rsidR="00C31ADF" w:rsidRPr="00152FA4">
        <w:rPr>
          <w:rFonts w:ascii="Open Sans" w:hAnsi="Open Sans" w:cs="Open Sans"/>
        </w:rPr>
        <w:fldChar w:fldCharType="begin" w:fldLock="1"/>
      </w:r>
      <w:r w:rsidR="005C7DEB">
        <w:rPr>
          <w:rFonts w:ascii="Open Sans" w:hAnsi="Open Sans" w:cs="Open Sans"/>
        </w:rPr>
        <w:instrText xml:space="preserve"> ADDIN ZOTERO_ITEM CSL_CITATION {"citationID":"y5w4a3XH","properties":{"formattedCitation":"\\super 12,26,27\\nosupersub{}","plainCitation":"12,26,27","noteIndex":0},"citationItems":[{"id":4034,"uris":["http://www.mendeley.com/documents/?uuid=34c717c5-238a-4799-922c-f524caeacdae","http://zotero.org/users/13355268/items/27CREP6D"],"itemData":{"id":4034,"type":"report","publisher":"International Council on Mining and Metals (ICMM), Communities and Small-Scale Mining (CASM) and International Finance Corporation (IFC) Oil, Gas and Mining Sustainable Community Development Fund","title":"Working together: How large-scale mining can engage with artisanal and small-scale miners","URL":"https://www.icmm.com/en-gb/guidance/social-performance/2010/artisanal-and-small-scale-miners","author":[{"literal":"ICMM"}],"issued":{"date-parts":[["2010"]]}}},{"id":4022,"uris":["http://www.mendeley.com/documents/?uuid=ed53455a-c9cc-4cb8-92a1-2e992fb75021","http://zotero.org/users/13355268/items/5U584P7I"],"itemData":{"id":4022,"type":"article-journal","title":"Forest-Smart Mining: Artisanal &amp; Small-Scale Mining in Forest Landscapes (ASM)","author":[{"literal":"World Bank"}],"issued":{"date-parts":[["2019"]]}}},{"id":83,"uris":["http://www.mendeley.com/documents/?uuid=9e0f607b-0ab9-3117-b12d-92a055c08943","http://zotero.org/users/13355268/items/D3JES7AU"],"itemData":{"id":83,"type":"article-journal","abstract":"The extraction of gold and gemstones is often done by small-scale miners, particularly in Africa. It is labor intensive and during the last two centuries the extraction of these resources produced a large number of rushes. This article compares the nineteenth-century North American, Australian and New Zealand rushes for gold, and the Malagasy rushes produced by gemstone mining since the 1990s. Rushes are classified according to the number of participating migrants who participated in each rush. On this point, the article show that artisanal and small-scale gemstone mining in Madagascar produced rushes of comparable magnitude to those observed in North America and Australia in the second half of the 19th century. Moreover, by relating these migratory phenomena, which are often studied independently of each other, a global analysis of rushes demonstrates that most of them fit into a migratory network more vast and durable than the durations of rushes themselves.","container-title":"The Extractive Industries and Society","DOI":"10.1016/J.EXIS.2019.08.005","ISSN":"2214-790X","note":"publisher: Elsevier","title":"Rushing for gemstones and gold: Reflecting on experiences from the United States, Canada, New Zealand, Australia and Madagascar, 1848-present","URL":"https://www.sciencedirect.com/science/article/pii/S2214790X19300267","author":[{"family":"Canavesio","given":"Remy"},{"family":"Pardieu","given":"Vincent"}],"accessed":{"date-parts":[["2019",11,20]]},"issued":{"date-parts":[["2019",9,12]]}}}],"schema":"https://github.com/citation-style-language/schema/raw/master/csl-citation.json"} </w:instrText>
      </w:r>
      <w:r w:rsidR="00C31ADF" w:rsidRPr="00152FA4">
        <w:rPr>
          <w:rFonts w:ascii="Open Sans" w:hAnsi="Open Sans" w:cs="Open Sans"/>
        </w:rPr>
        <w:fldChar w:fldCharType="separate"/>
      </w:r>
      <w:r w:rsidR="00F621A3" w:rsidRPr="00F621A3">
        <w:rPr>
          <w:rFonts w:ascii="Open Sans" w:hAnsi="Open Sans" w:cs="Open Sans"/>
          <w:vertAlign w:val="superscript"/>
        </w:rPr>
        <w:t>12,26,27</w:t>
      </w:r>
      <w:r w:rsidR="00C31ADF" w:rsidRPr="00152FA4">
        <w:rPr>
          <w:rFonts w:ascii="Open Sans" w:hAnsi="Open Sans" w:cs="Open Sans"/>
        </w:rPr>
        <w:fldChar w:fldCharType="end"/>
      </w:r>
      <w:r w:rsidR="00E81016" w:rsidRPr="00152FA4">
        <w:rPr>
          <w:rFonts w:ascii="Open Sans" w:hAnsi="Open Sans" w:cs="Open Sans"/>
        </w:rPr>
        <w:t xml:space="preserve">. </w:t>
      </w:r>
      <w:r w:rsidR="00EB65B4" w:rsidRPr="00152FA4">
        <w:rPr>
          <w:rFonts w:ascii="Open Sans" w:hAnsi="Open Sans" w:cs="Open Sans"/>
        </w:rPr>
        <w:t>People may travel from different regions, or even countries, to take part</w:t>
      </w:r>
      <w:r w:rsidR="002C5A66" w:rsidRPr="00152FA4">
        <w:rPr>
          <w:rFonts w:ascii="Open Sans" w:hAnsi="Open Sans" w:cs="Open Sans"/>
        </w:rPr>
        <w:fldChar w:fldCharType="begin" w:fldLock="1"/>
      </w:r>
      <w:r w:rsidR="005C7DEB">
        <w:rPr>
          <w:rFonts w:ascii="Open Sans" w:hAnsi="Open Sans" w:cs="Open Sans"/>
        </w:rPr>
        <w:instrText xml:space="preserve"> ADDIN ZOTERO_ITEM CSL_CITATION {"citationID":"uX9XNO98","properties":{"formattedCitation":"\\super 28\\nosupersub{}","plainCitation":"28","noteIndex":0},"citationItems":[{"id":4028,"uris":["http://www.mendeley.com/documents/?uuid=c14cb2d8-e94c-44d7-9b01-2c76646bc68e","http://zotero.org/users/13355268/items/A3KBK4PB"],"itemData":{"id":4028,"type":"article-journal","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 © 2009 Institute of Social Studies.","container-title":"Development and Change","DOI":"10.1111/j.1467-7660.2009.01514.x","ISSN":"0012155X","issue":"2","page":"249-279","title":"Rushing for gold: Mobility and small-scale mining in East Africa","volume":"40","author":[{"family":"Bosse Jønsson","given":"Jesper"},{"family":"Fahy Bryceson","given":"Deborah"}],"issued":{"date-parts":[["2009"]]}}}],"schema":"https://github.com/citation-style-language/schema/raw/master/csl-citation.json"} </w:instrText>
      </w:r>
      <w:r w:rsidR="002C5A66" w:rsidRPr="00152FA4">
        <w:rPr>
          <w:rFonts w:ascii="Open Sans" w:hAnsi="Open Sans" w:cs="Open Sans"/>
        </w:rPr>
        <w:fldChar w:fldCharType="separate"/>
      </w:r>
      <w:r w:rsidR="00F621A3" w:rsidRPr="00F621A3">
        <w:rPr>
          <w:rFonts w:ascii="Open Sans" w:hAnsi="Open Sans" w:cs="Open Sans"/>
          <w:vertAlign w:val="superscript"/>
        </w:rPr>
        <w:t>28</w:t>
      </w:r>
      <w:r w:rsidR="002C5A66" w:rsidRPr="00152FA4">
        <w:rPr>
          <w:rFonts w:ascii="Open Sans" w:hAnsi="Open Sans" w:cs="Open Sans"/>
        </w:rPr>
        <w:fldChar w:fldCharType="end"/>
      </w:r>
      <w:r w:rsidR="00EB65B4" w:rsidRPr="00152FA4">
        <w:rPr>
          <w:rFonts w:ascii="Open Sans" w:hAnsi="Open Sans" w:cs="Open Sans"/>
        </w:rPr>
        <w:t xml:space="preserve">. </w:t>
      </w:r>
      <w:r w:rsidR="00093C8C">
        <w:rPr>
          <w:rFonts w:ascii="Open Sans" w:hAnsi="Open Sans" w:cs="Open Sans"/>
        </w:rPr>
        <w:t xml:space="preserve">Mining activity typically peaks within a few months or years then </w:t>
      </w:r>
      <w:r w:rsidR="00C463D2">
        <w:rPr>
          <w:rFonts w:ascii="Open Sans" w:hAnsi="Open Sans" w:cs="Open Sans"/>
        </w:rPr>
        <w:t>declines</w:t>
      </w:r>
      <w:r w:rsidR="00B318D9" w:rsidRPr="00152FA4">
        <w:rPr>
          <w:rFonts w:ascii="Open Sans" w:hAnsi="Open Sans" w:cs="Open Sans"/>
        </w:rPr>
        <w:t xml:space="preserve"> </w:t>
      </w:r>
      <w:r w:rsidR="00EB65B4" w:rsidRPr="00152FA4">
        <w:rPr>
          <w:rFonts w:ascii="Open Sans" w:hAnsi="Open Sans" w:cs="Open Sans"/>
        </w:rPr>
        <w:t>rapidly as the deposit become</w:t>
      </w:r>
      <w:r w:rsidR="007A4BA6">
        <w:rPr>
          <w:rFonts w:ascii="Open Sans" w:hAnsi="Open Sans" w:cs="Open Sans"/>
        </w:rPr>
        <w:t>s</w:t>
      </w:r>
      <w:r w:rsidR="00EB65B4" w:rsidRPr="00152FA4">
        <w:rPr>
          <w:rFonts w:ascii="Open Sans" w:hAnsi="Open Sans" w:cs="Open Sans"/>
        </w:rPr>
        <w:t xml:space="preserve"> depleted</w:t>
      </w:r>
      <w:r w:rsidR="00EB65B4" w:rsidRPr="00152FA4">
        <w:rPr>
          <w:rFonts w:ascii="Open Sans" w:hAnsi="Open Sans" w:cs="Open Sans"/>
        </w:rPr>
        <w:fldChar w:fldCharType="begin" w:fldLock="1"/>
      </w:r>
      <w:r w:rsidR="00F621A3">
        <w:rPr>
          <w:rFonts w:ascii="Open Sans" w:hAnsi="Open Sans" w:cs="Open Sans"/>
        </w:rPr>
        <w:instrText xml:space="preserve"> ADDIN ZOTERO_ITEM CSL_CITATION {"citationID":"gMDkfh0T","properties":{"formattedCitation":"\\super 27,29\\nosupersub{}","plainCitation":"27,29","noteIndex":0},"citationItems":[{"id":83,"uris":["http://www.mendeley.com/documents/?uuid=9e0f607b-0ab9-3117-b12d-92a055c08943","http://zotero.org/users/13355268/items/D3JES7AU"],"itemData":{"id":83,"type":"article-journal","abstract":"The extraction of gold and gemstones is often done by small-scale miners, particularly in Africa. It is labor intensive and during the last two centuries the extraction of these resources produced a large number of rushes. This article compares the nineteenth-century North American, Australian and New Zealand rushes for gold, and the Malagasy rushes produced by gemstone mining since the 1990s. Rushes are classified according to the number of participating migrants who participated in each rush. On this point, the article show that artisanal and small-scale gemstone mining in Madagascar produced rushes of comparable magnitude to those observed in North America and Australia in the second half of the 19th century. Moreover, by relating these migratory phenomena, which are often studied independently of each other, a global analysis of rushes demonstrates that most of them fit into a migratory network more vast and durable than the durations of rushes themselves.","container-title":"The Extractive Industries and Society","DOI":"10.1016/J.EXIS.2019.08.005","ISSN":"2214-790X","note":"publisher: Elsevier","title":"Rushing for gemstones and gold: Reflecting on experiences from the United States, Canada, New Zealand, Australia and Madagascar, 1848-present","URL":"https://www.sciencedirect.com/science/article/pii/S2214790X19300267","author":[{"family":"Canavesio","given":"Remy"},{"family":"Pardieu","given":"Vincent"}],"accessed":{"date-parts":[["2019",11,20]]},"issued":{"date-parts":[["2019",9,12]]}}},{"id":4030,"uris":["http://www.mendeley.com/documents/?uuid=6ff17bb0-da83-4cc3-a82f-0380a2071189","http://zotero.org/users/13355268/items/58N4UP9L"],"itemData":{"id":4030,"type":"article-journal","abstract":"In light of Shiller’s concept of ‘irrational exuberance’, we interrogate migrants’ optimistic material expectations at artisanal and industrial gold mining locations during a period of exceptional mobility spurred by the international gold boom of 2000–2013. Our household survey and interview findings reveal miners’ and residents’ mobility and settlement patterns in three Tanzanian gold mining settlements, representing different stages and forms of mining along a trajectory of deepening gold extraction and increasing urbanization. Resident miners’, traders’ and service providers’ personal motivations, strategies and dilemmas surface. The constancy of migrants’ motivation for economic betterment and the contingency of their strategic thinking in the face of gold supply uncertainty emerges clearly. However, mining site residents’ highly mobile lives entail toleration of temporary, inadequate housing in infrastructurally deficient, polluted and unsafe mining environments, a situation at odds with their aims for lifestyle enhancement. Given the unpredictability of gold production, residents reconcile their expectations of striking it rich with the reality of sub-optimal outcomes. Those who gain satisfaction and esteem in their careers are likely to do so through high levels of mobility, ultimately rewarded with desirable housing and settlement locations, whereas others adapt to constrained mobility and unenviable settlement locations, or abandon mining.","container-title":"Mobilities","DOI":"10.1080/17450101.2020.1723879","ISSN":"1745011X","issue":"3","note":"publisher: Routledge","page":"446-463","title":"Mining mobility and settlement during an East African gold boom: Seeking fortune and accommodating fate","volume":"15","author":[{"family":"Fahy Bryceson","given":"Deborah"},{"family":"Bosse Jønsson","given":"Jesper"},{"family":"Clarke Shand","given":"Mike"}],"issued":{"date-parts":[["2020"]]}}}],"schema":"https://github.com/citation-style-language/schema/raw/master/csl-citation.json"} </w:instrText>
      </w:r>
      <w:r w:rsidR="00EB65B4" w:rsidRPr="00152FA4">
        <w:rPr>
          <w:rFonts w:ascii="Open Sans" w:hAnsi="Open Sans" w:cs="Open Sans"/>
        </w:rPr>
        <w:fldChar w:fldCharType="separate"/>
      </w:r>
      <w:r w:rsidR="00F621A3" w:rsidRPr="00F621A3">
        <w:rPr>
          <w:rFonts w:ascii="Open Sans" w:hAnsi="Open Sans" w:cs="Open Sans"/>
          <w:vertAlign w:val="superscript"/>
        </w:rPr>
        <w:t>27,29</w:t>
      </w:r>
      <w:r w:rsidR="00EB65B4" w:rsidRPr="00152FA4">
        <w:rPr>
          <w:rFonts w:ascii="Open Sans" w:hAnsi="Open Sans" w:cs="Open Sans"/>
        </w:rPr>
        <w:fldChar w:fldCharType="end"/>
      </w:r>
      <w:r w:rsidR="00062D6F">
        <w:rPr>
          <w:rFonts w:ascii="Open Sans" w:hAnsi="Open Sans" w:cs="Open Sans"/>
        </w:rPr>
        <w:t>,</w:t>
      </w:r>
      <w:r w:rsidR="00C463D2">
        <w:rPr>
          <w:rFonts w:ascii="Open Sans" w:hAnsi="Open Sans" w:cs="Open Sans"/>
        </w:rPr>
        <w:t xml:space="preserve"> </w:t>
      </w:r>
      <w:r w:rsidR="00062D6F">
        <w:rPr>
          <w:rFonts w:ascii="Open Sans" w:hAnsi="Open Sans" w:cs="Open Sans"/>
        </w:rPr>
        <w:t xml:space="preserve">although </w:t>
      </w:r>
      <w:r w:rsidR="0048176F">
        <w:rPr>
          <w:rFonts w:ascii="Open Sans" w:hAnsi="Open Sans" w:cs="Open Sans"/>
        </w:rPr>
        <w:t xml:space="preserve">some limited </w:t>
      </w:r>
      <w:r w:rsidR="00A14921">
        <w:rPr>
          <w:rFonts w:ascii="Open Sans" w:hAnsi="Open Sans" w:cs="Open Sans"/>
        </w:rPr>
        <w:t xml:space="preserve">mining </w:t>
      </w:r>
      <w:r w:rsidR="000A605C">
        <w:rPr>
          <w:rFonts w:ascii="Open Sans" w:hAnsi="Open Sans" w:cs="Open Sans"/>
        </w:rPr>
        <w:t xml:space="preserve">may continue </w:t>
      </w:r>
      <w:r w:rsidR="00A14921">
        <w:rPr>
          <w:rFonts w:ascii="Open Sans" w:hAnsi="Open Sans" w:cs="Open Sans"/>
        </w:rPr>
        <w:t>long-term</w:t>
      </w:r>
      <w:r w:rsidR="002F3EB9">
        <w:rPr>
          <w:rFonts w:ascii="Open Sans" w:hAnsi="Open Sans" w:cs="Open Sans"/>
        </w:rPr>
        <w:t>.</w:t>
      </w:r>
      <w:r w:rsidR="00A14921">
        <w:rPr>
          <w:rFonts w:ascii="Open Sans" w:hAnsi="Open Sans" w:cs="Open Sans"/>
        </w:rPr>
        <w:t xml:space="preserve"> </w:t>
      </w:r>
      <w:r w:rsidR="0077269E" w:rsidRPr="00152FA4">
        <w:rPr>
          <w:rFonts w:ascii="Open Sans" w:hAnsi="Open Sans" w:cs="Open Sans"/>
        </w:rPr>
        <w:t>T</w:t>
      </w:r>
      <w:r w:rsidR="00EB65B4" w:rsidRPr="00152FA4">
        <w:rPr>
          <w:rFonts w:ascii="Open Sans" w:hAnsi="Open Sans" w:cs="Open Sans"/>
        </w:rPr>
        <w:t xml:space="preserve">he discovery of a new deposit elsewhere or the intervention of </w:t>
      </w:r>
      <w:r w:rsidR="00CF5A82">
        <w:rPr>
          <w:rFonts w:ascii="Open Sans" w:hAnsi="Open Sans" w:cs="Open Sans"/>
        </w:rPr>
        <w:t xml:space="preserve">law enforcement agents </w:t>
      </w:r>
      <w:r w:rsidR="00EB65B4" w:rsidRPr="00152FA4">
        <w:rPr>
          <w:rFonts w:ascii="Open Sans" w:hAnsi="Open Sans" w:cs="Open Sans"/>
        </w:rPr>
        <w:t>will often cut short the evolution of a mining rush</w:t>
      </w:r>
      <w:r w:rsidR="002C5A66" w:rsidRPr="00152FA4">
        <w:rPr>
          <w:rFonts w:ascii="Open Sans" w:hAnsi="Open Sans" w:cs="Open Sans"/>
        </w:rPr>
        <w:fldChar w:fldCharType="begin" w:fldLock="1"/>
      </w:r>
      <w:r w:rsidR="005C7DEB">
        <w:rPr>
          <w:rFonts w:ascii="Open Sans" w:hAnsi="Open Sans" w:cs="Open Sans"/>
        </w:rPr>
        <w:instrText xml:space="preserve"> ADDIN ZOTERO_ITEM CSL_CITATION {"citationID":"9yuvoKYf","properties":{"formattedCitation":"\\super 28\\nosupersub{}","plainCitation":"28","noteIndex":0},"citationItems":[{"id":4028,"uris":["http://www.mendeley.com/documents/?uuid=c14cb2d8-e94c-44d7-9b01-2c76646bc68e","http://zotero.org/users/13355268/items/A3KBK4PB"],"itemData":{"id":4028,"type":"article-journal","abstract":"African rural dwellers have faced depressed economic prospects for several decades. Now, in a number of mineral-rich countries, multiple discoveries of gold and precious stones have attracted large numbers of prospective small-scale miners. While their 'rush' to, and activities within, mining sites are increasingly being noted, there is little analysis of miners' mobility patterns and material outcomes. In this article, on the basis of a sample survey and interviews at two gold-mining sites in Tanzania, we probe when and why miners leave one site in favour of another. Our findings indicate that movement is often 'rushed' but rarely rash. Whereas movement to the first site may be an adventure, movement to subsequent sites is calculated with knowledge of the many risks entailed. Miners spend considerable time at each site before migrating onwards. Those with the highest site mobility tend to be more affluent than the others, suggesting that movement can be rewarding for those willing to 'try their luck' with the hard work and social networking demands of mining another site. © 2009 Institute of Social Studies.","container-title":"Development and Change","DOI":"10.1111/j.1467-7660.2009.01514.x","ISSN":"0012155X","issue":"2","page":"249-279","title":"Rushing for gold: Mobility and small-scale mining in East Africa","volume":"40","author":[{"family":"Bosse Jønsson","given":"Jesper"},{"family":"Fahy Bryceson","given":"Deborah"}],"issued":{"date-parts":[["2009"]]}}}],"schema":"https://github.com/citation-style-language/schema/raw/master/csl-citation.json"} </w:instrText>
      </w:r>
      <w:r w:rsidR="002C5A66" w:rsidRPr="00152FA4">
        <w:rPr>
          <w:rFonts w:ascii="Open Sans" w:hAnsi="Open Sans" w:cs="Open Sans"/>
        </w:rPr>
        <w:fldChar w:fldCharType="separate"/>
      </w:r>
      <w:r w:rsidR="00F621A3" w:rsidRPr="00F621A3">
        <w:rPr>
          <w:rFonts w:ascii="Open Sans" w:hAnsi="Open Sans" w:cs="Open Sans"/>
          <w:vertAlign w:val="superscript"/>
        </w:rPr>
        <w:t>28</w:t>
      </w:r>
      <w:r w:rsidR="002C5A66" w:rsidRPr="00152FA4">
        <w:rPr>
          <w:rFonts w:ascii="Open Sans" w:hAnsi="Open Sans" w:cs="Open Sans"/>
        </w:rPr>
        <w:fldChar w:fldCharType="end"/>
      </w:r>
      <w:r w:rsidR="00EB65B4" w:rsidRPr="00152FA4">
        <w:rPr>
          <w:rFonts w:ascii="Open Sans" w:hAnsi="Open Sans" w:cs="Open Sans"/>
        </w:rPr>
        <w:t xml:space="preserve">. </w:t>
      </w:r>
      <w:r w:rsidR="00E4388D">
        <w:rPr>
          <w:rFonts w:ascii="Open Sans" w:hAnsi="Open Sans" w:cs="Open Sans"/>
        </w:rPr>
        <w:t>The size</w:t>
      </w:r>
      <w:r w:rsidR="0048176F">
        <w:rPr>
          <w:rFonts w:ascii="Open Sans" w:hAnsi="Open Sans" w:cs="Open Sans"/>
        </w:rPr>
        <w:t xml:space="preserve"> of a mining rush</w:t>
      </w:r>
      <w:r w:rsidR="00E4388D">
        <w:rPr>
          <w:rFonts w:ascii="Open Sans" w:hAnsi="Open Sans" w:cs="Open Sans"/>
        </w:rPr>
        <w:t xml:space="preserve"> and lack of regulati</w:t>
      </w:r>
      <w:r w:rsidR="00615451">
        <w:rPr>
          <w:rFonts w:ascii="Open Sans" w:hAnsi="Open Sans" w:cs="Open Sans"/>
        </w:rPr>
        <w:t>on mean the collective impact</w:t>
      </w:r>
      <w:r w:rsidR="0048176F">
        <w:rPr>
          <w:rFonts w:ascii="Open Sans" w:hAnsi="Open Sans" w:cs="Open Sans"/>
        </w:rPr>
        <w:t>s</w:t>
      </w:r>
      <w:r w:rsidR="00615451">
        <w:rPr>
          <w:rFonts w:ascii="Open Sans" w:hAnsi="Open Sans" w:cs="Open Sans"/>
        </w:rPr>
        <w:t xml:space="preserve"> can be</w:t>
      </w:r>
      <w:r w:rsidR="001B4BC5">
        <w:rPr>
          <w:rFonts w:ascii="Open Sans" w:hAnsi="Open Sans" w:cs="Open Sans"/>
        </w:rPr>
        <w:t xml:space="preserve"> </w:t>
      </w:r>
      <w:r w:rsidR="00615451">
        <w:rPr>
          <w:rFonts w:ascii="Open Sans" w:hAnsi="Open Sans" w:cs="Open Sans"/>
        </w:rPr>
        <w:t xml:space="preserve">serious. </w:t>
      </w:r>
    </w:p>
    <w:p w14:paraId="6B00B4E6" w14:textId="70629D2B" w:rsidR="00CF5A82" w:rsidRDefault="00D57DE5" w:rsidP="0076797B">
      <w:pPr>
        <w:rPr>
          <w:rFonts w:ascii="Open Sans" w:hAnsi="Open Sans" w:cs="Open Sans"/>
        </w:rPr>
      </w:pPr>
      <w:r w:rsidRPr="00152FA4">
        <w:rPr>
          <w:rFonts w:ascii="Open Sans" w:hAnsi="Open Sans" w:cs="Open Sans"/>
        </w:rPr>
        <w:t>Madagascar is a hotspot for both minerals and biodiversity</w:t>
      </w:r>
      <w:r w:rsidR="0048176F">
        <w:rPr>
          <w:rFonts w:ascii="Open Sans" w:hAnsi="Open Sans" w:cs="Open Sans"/>
        </w:rPr>
        <w:fldChar w:fldCharType="begin" w:fldLock="1"/>
      </w:r>
      <w:r w:rsidR="00F621A3">
        <w:rPr>
          <w:rFonts w:ascii="Open Sans" w:hAnsi="Open Sans" w:cs="Open Sans"/>
        </w:rPr>
        <w:instrText xml:space="preserve"> ADDIN ZOTERO_ITEM CSL_CITATION {"citationID":"E2dCJu3R","properties":{"formattedCitation":"\\super 30\\uc0\\u8211{}32\\nosupersub{}","plainCitation":"30–32","noteIndex":0},"citationItems":[{"id":789,"uris":["http://www.mendeley.com/documents/?uuid=1f9bebea-2fe2-3a09-9da0-7ede3cc85ee5","http://zotero.org/users/13355268/items/VL6Q26FU"],"itemData":{"id":789,"type":"article-journal","abstract":"Conservationists are far from able to assist all species under threat, if only for lack of funding. This places a premium on priorities: how can we support the most species at the least cost? One way is to identify`biodiversityidentify`biodiversity hotspots' where exceptional concentrations of endemic species are undergoing exceptional loss of habitat. As many as 44% of all species of vascular plants and 35% of all species in four vertebrate groups are con®ned to 25 hotspots comprising only 1.4% of the land surface of the Earth. This opens the way for a `silver bullet' strategy on the part of conservation planners, focusing on these hotspots in proportion to their share of the world's species at risk. The number of species threatened with extinction far outstrips available conservation resources, and the situation looks set to become rapidly worse 1±4. This places a premium on identifying priorities. How can we protect the most species per dollar invested? This key question is at the forefront of conservation planning, and forms the focus of this article. By concentrating on areas where there is greatest need and where the payoff from safeguard measures would also be greatest, conservationists can engage in a systematic response to the challenge of large-scale extinctions ahead. A promising approach is to identify`hotspotsidentify`hotspots' , or areas featuring exceptional concentrations of endemic species and experiencing exceptional loss of habitat 5±9. Here we focus on species, rather than populations or other taxa, as the most prominent and readily recognizable form of biodiversity. This is not to suggest that populations and even ecological processes are not important manifestations of biodiversity, but they do not belong in this assessment. There are other types of hotspot 10,11 , featuring richness of, for example, rare 12,13 or taxonomically unusual species 14,15. This article considers only hotspots as de®ned above. Concentrating a large proportion of conservation support on these areas would go far to stem the mass extinction of species that is now underway. The hotspots' boundaries have been determined by`biologicalby`biological commonalities'. Each of the areas features a separate biota or community of species that ®ts together as a biogeographic unit. This is apparent in the case of islands or island groups such as New Caledonia, New Zealand, the Caribbean, Polynesia/Micronesia, Madagascar and the Philippines. Much the same applies tòeco-logical islands' in clearly de®ned continental units such as the Cape Figure 1 The 25 hotspots. The hotspot expanses comprise 30±3% of the red areas.","container-title":"Nature","title":"Biodiversity hotspots for conservation priorities","URL":"www.nature.com","volume":"403","author":[{"family":"Myers","given":"Norman"},{"family":"Mittermeier²","given":"Russell A"},{"family":"Mittermeier²","given":"Cristina G"},{"family":"Da Fonseca³","given":"Gustavo A B"},{"family":"Kent","given":"Jennifer"}],"issued":{"date-parts":[["2000"]]}}},{"id":3560,"uris":["http://www.mendeley.com/documents/?uuid=db64839c-71ec-4252-a500-2815d15e657d","http://zotero.org/users/13355268/items/3E7947CH"],"itemData":{"id":3560,"type":"book","publisher":"Lapis International","title":"Madagascar: A mineral and gemstone paradise","author":[{"family":"Pezzotta","given":"Federico"}],"issued":{"date-parts":[["2001"]]}}},{"id":4045,"uris":["http://www.mendeley.com/documents/?uuid=40ee5b83-d8c9-4fc9-b210-796c2f132d42","http://zotero.org/users/13355268/items/HVEYUQIR"],"itemData":{"id":4045,"type":"article-journal","container-title":"The Extractive Industries and Society","DOI":"10.1016/j.exis.2023.101311","ISSN":"2214-790X","note":"publisher: Elsevier Ltd","title":"Mapping to explore the challenges and opportunities for reconciling artisanal gem mining and biodiversity conservation","URL":"https://doi.org/10.1016/j.exis.2023.101311","author":[{"family":"Devenish","given":"Katie"},{"family":"Goodenough","given":"Kathryn"},{"family":"Jones","given":"Julia P G"},{"family":"Rakoto Ratsimba","given":"Harifidy"},{"family":"Willcock","given":"Simon"}],"issued":{"date-parts":[["2023"]]}}}],"schema":"https://github.com/citation-style-language/schema/raw/master/csl-citation.json"} </w:instrText>
      </w:r>
      <w:r w:rsidR="0048176F">
        <w:rPr>
          <w:rFonts w:ascii="Open Sans" w:hAnsi="Open Sans" w:cs="Open Sans"/>
        </w:rPr>
        <w:fldChar w:fldCharType="separate"/>
      </w:r>
      <w:r w:rsidR="00F621A3" w:rsidRPr="00F621A3">
        <w:rPr>
          <w:rFonts w:ascii="Open Sans" w:hAnsi="Open Sans" w:cs="Open Sans"/>
          <w:vertAlign w:val="superscript"/>
        </w:rPr>
        <w:t>30–32</w:t>
      </w:r>
      <w:r w:rsidR="0048176F">
        <w:rPr>
          <w:rFonts w:ascii="Open Sans" w:hAnsi="Open Sans" w:cs="Open Sans"/>
        </w:rPr>
        <w:fldChar w:fldCharType="end"/>
      </w:r>
      <w:r w:rsidRPr="00152FA4">
        <w:rPr>
          <w:rFonts w:ascii="Open Sans" w:hAnsi="Open Sans" w:cs="Open Sans"/>
        </w:rPr>
        <w:t xml:space="preserve">. The ASM sector has grown rapidly </w:t>
      </w:r>
      <w:r w:rsidR="00515400" w:rsidRPr="00152FA4">
        <w:rPr>
          <w:rFonts w:ascii="Open Sans" w:hAnsi="Open Sans" w:cs="Open Sans"/>
        </w:rPr>
        <w:t xml:space="preserve">over the past 30 years </w:t>
      </w:r>
      <w:r w:rsidRPr="00152FA4">
        <w:rPr>
          <w:rFonts w:ascii="Open Sans" w:hAnsi="Open Sans" w:cs="Open Sans"/>
        </w:rPr>
        <w:t>to become the second most important rural livelihood after agriculture, supporting an estimated half a million people</w:t>
      </w:r>
      <w:r w:rsidRPr="00152FA4">
        <w:rPr>
          <w:rFonts w:ascii="Open Sans" w:hAnsi="Open Sans" w:cs="Open Sans"/>
        </w:rPr>
        <w:fldChar w:fldCharType="begin" w:fldLock="1"/>
      </w:r>
      <w:r w:rsidR="00F621A3">
        <w:rPr>
          <w:rFonts w:ascii="Open Sans" w:hAnsi="Open Sans" w:cs="Open Sans"/>
        </w:rPr>
        <w:instrText xml:space="preserve"> ADDIN ZOTERO_ITEM CSL_CITATION {"citationID":"HRyaC3B1","properties":{"formattedCitation":"\\super 6,12,33\\nosupersub{}","plainCitation":"6,12,33","noteIndex":0},"citationItems":[{"id":2508,"uris":["http://www.mendeley.com/documents/?uuid=565e3603-e6ed-41db-abda-2dba31964502","http://zotero.org/users/13355268/items/7FZZ3BXY"],"itemData":{"id":2508,"type":"report","title":"Madagascar: Governance and Development Effectiveness Review, A Political Economy Analysis of Governance in Madagascar. AFTPR, Report No. 54277-MG.","author":[{"literal":"World Bank"}],"issued":{"date-parts":[["2010"]]}}},{"id":4022,"uris":["http://www.mendeley.com/documents/?uuid=ed53455a-c9cc-4cb8-92a1-2e992fb75021","http://zotero.org/users/13355268/items/5U584P7I"],"itemData":{"id":4022,"type":"article-journal","title":"Forest-Smart Mining: Artisanal &amp; Small-Scale Mining in Forest Landscapes (ASM)","author":[{"literal":"World Bank"}],"issued":{"date-parts":[["2019"]]}}},{"id":19,"uris":["http://www.mendeley.com/documents/?uuid=495edf1b-408b-4cea-a898-b37526abdff4","http://zotero.org/users/13355268/items/CWN25TFD"],"itemData":{"id":19,"type":"report","abstract":"This report details a case study of historical and contemporary artisanal and small-scale mining (ASM) in and around Sapo National Park (SNP), assesses the ecological, social, and economic impacts of ASM, the key motivations of diggers/miners, the responses of affected stakeholders, including the sustainability of the 2010 SNP eviction and makes recommendations for future action. It is intended that the lessons learned from the SNP case will feed into the development of sustainable responses both locally and in protected areas in other countries, either directly through ASM-PACE intervention programmes or indirectly through publications (tools, guidance notes, and project reports).","publisher":"WWF, Estelle Levin","title":"Artisanal and Small-Scale Mining in and Around Protected Areas and Critical Ecosystems Project (ASM PACE) - Madagascar case study: Artisanal mining rushes in protected areas and a response toolkit","author":[{"family":"Cook","given":"Rupert"},{"family":"Healy","given":"Timothy"}],"issued":{"date-parts":[["2012"]]}}}],"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6,12,33</w:t>
      </w:r>
      <w:r w:rsidRPr="00152FA4">
        <w:rPr>
          <w:rFonts w:ascii="Open Sans" w:hAnsi="Open Sans" w:cs="Open Sans"/>
        </w:rPr>
        <w:fldChar w:fldCharType="end"/>
      </w:r>
      <w:r w:rsidRPr="00152FA4">
        <w:rPr>
          <w:rFonts w:ascii="Open Sans" w:hAnsi="Open Sans" w:cs="Open Sans"/>
        </w:rPr>
        <w:t xml:space="preserve">. </w:t>
      </w:r>
      <w:r w:rsidR="006F5EE1" w:rsidRPr="00152FA4">
        <w:rPr>
          <w:rFonts w:ascii="Open Sans" w:hAnsi="Open Sans" w:cs="Open Sans"/>
        </w:rPr>
        <w:t xml:space="preserve">The </w:t>
      </w:r>
      <w:r w:rsidR="006F4C77" w:rsidRPr="00152FA4">
        <w:rPr>
          <w:rFonts w:ascii="Open Sans" w:hAnsi="Open Sans" w:cs="Open Sans"/>
        </w:rPr>
        <w:t xml:space="preserve">rapid </w:t>
      </w:r>
      <w:r w:rsidRPr="00152FA4">
        <w:rPr>
          <w:rFonts w:ascii="Open Sans" w:hAnsi="Open Sans" w:cs="Open Sans"/>
        </w:rPr>
        <w:t xml:space="preserve">expansion of ASM </w:t>
      </w:r>
      <w:r w:rsidR="00524D03" w:rsidRPr="00152FA4">
        <w:rPr>
          <w:rFonts w:ascii="Open Sans" w:hAnsi="Open Sans" w:cs="Open Sans"/>
        </w:rPr>
        <w:t xml:space="preserve">across the island </w:t>
      </w:r>
      <w:r w:rsidR="00C015A6" w:rsidRPr="00152FA4">
        <w:rPr>
          <w:rFonts w:ascii="Open Sans" w:hAnsi="Open Sans" w:cs="Open Sans"/>
        </w:rPr>
        <w:t xml:space="preserve">was </w:t>
      </w:r>
      <w:r w:rsidR="00524D03" w:rsidRPr="00152FA4">
        <w:rPr>
          <w:rFonts w:ascii="Open Sans" w:hAnsi="Open Sans" w:cs="Open Sans"/>
        </w:rPr>
        <w:t xml:space="preserve">sparked by </w:t>
      </w:r>
      <w:r w:rsidRPr="00152FA4">
        <w:rPr>
          <w:rFonts w:ascii="Open Sans" w:hAnsi="Open Sans" w:cs="Open Sans"/>
        </w:rPr>
        <w:t>a series of discoveries of high</w:t>
      </w:r>
      <w:r w:rsidR="00594145" w:rsidRPr="00152FA4">
        <w:rPr>
          <w:rFonts w:ascii="Open Sans" w:hAnsi="Open Sans" w:cs="Open Sans"/>
        </w:rPr>
        <w:t>-</w:t>
      </w:r>
      <w:r w:rsidRPr="00152FA4">
        <w:rPr>
          <w:rFonts w:ascii="Open Sans" w:hAnsi="Open Sans" w:cs="Open Sans"/>
        </w:rPr>
        <w:t>value ruby and sapphire deposits</w:t>
      </w:r>
      <w:r w:rsidRPr="00152FA4">
        <w:rPr>
          <w:rFonts w:ascii="Open Sans" w:hAnsi="Open Sans" w:cs="Open Sans"/>
        </w:rPr>
        <w:fldChar w:fldCharType="begin" w:fldLock="1"/>
      </w:r>
      <w:r w:rsidR="00F621A3">
        <w:rPr>
          <w:rFonts w:ascii="Open Sans" w:hAnsi="Open Sans" w:cs="Open Sans"/>
        </w:rPr>
        <w:instrText xml:space="preserve"> ADDIN ZOTERO_ITEM CSL_CITATION {"citationID":"vrYYtVKh","properties":{"formattedCitation":"\\super 27\\nosupersub{}","plainCitation":"27","noteIndex":0},"citationItems":[{"id":83,"uris":["http://www.mendeley.com/documents/?uuid=9e0f607b-0ab9-3117-b12d-92a055c08943","http://zotero.org/users/13355268/items/D3JES7AU"],"itemData":{"id":83,"type":"article-journal","abstract":"The extraction of gold and gemstones is often done by small-scale miners, particularly in Africa. It is labor intensive and during the last two centuries the extraction of these resources produced a large number of rushes. This article compares the nineteenth-century North American, Australian and New Zealand rushes for gold, and the Malagasy rushes produced by gemstone mining since the 1990s. Rushes are classified according to the number of participating migrants who participated in each rush. On this point, the article show that artisanal and small-scale gemstone mining in Madagascar produced rushes of comparable magnitude to those observed in North America and Australia in the second half of the 19th century. Moreover, by relating these migratory phenomena, which are often studied independently of each other, a global analysis of rushes demonstrates that most of them fit into a migratory network more vast and durable than the durations of rushes themselves.","container-title":"The Extractive Industries and Society","DOI":"10.1016/J.EXIS.2019.08.005","ISSN":"2214-790X","note":"publisher: Elsevier","title":"Rushing for gemstones and gold: Reflecting on experiences from the United States, Canada, New Zealand, Australia and Madagascar, 1848-present","URL":"https://www.sciencedirect.com/science/article/pii/S2214790X19300267","author":[{"family":"Canavesio","given":"Remy"},{"family":"Pardieu","given":"Vincent"}],"accessed":{"date-parts":[["2019",11,20]]},"issued":{"date-parts":[["2019",9,12]]}}}],"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27</w:t>
      </w:r>
      <w:r w:rsidRPr="00152FA4">
        <w:rPr>
          <w:rFonts w:ascii="Open Sans" w:hAnsi="Open Sans" w:cs="Open Sans"/>
        </w:rPr>
        <w:fldChar w:fldCharType="end"/>
      </w:r>
      <w:r w:rsidRPr="00152FA4">
        <w:rPr>
          <w:rFonts w:ascii="Open Sans" w:hAnsi="Open Sans" w:cs="Open Sans"/>
        </w:rPr>
        <w:t xml:space="preserve">. These discoveries triggered rushes, where thousands </w:t>
      </w:r>
      <w:r w:rsidR="00CF73E3" w:rsidRPr="00152FA4">
        <w:rPr>
          <w:rFonts w:ascii="Open Sans" w:hAnsi="Open Sans" w:cs="Open Sans"/>
        </w:rPr>
        <w:t xml:space="preserve">of </w:t>
      </w:r>
      <w:r w:rsidRPr="00152FA4">
        <w:rPr>
          <w:rFonts w:ascii="Open Sans" w:hAnsi="Open Sans" w:cs="Open Sans"/>
        </w:rPr>
        <w:t>people from across the island move</w:t>
      </w:r>
      <w:r w:rsidR="00524D03" w:rsidRPr="00152FA4">
        <w:rPr>
          <w:rFonts w:ascii="Open Sans" w:hAnsi="Open Sans" w:cs="Open Sans"/>
        </w:rPr>
        <w:t>d</w:t>
      </w:r>
      <w:r w:rsidRPr="00152FA4">
        <w:rPr>
          <w:rFonts w:ascii="Open Sans" w:hAnsi="Open Sans" w:cs="Open Sans"/>
        </w:rPr>
        <w:t xml:space="preserve"> </w:t>
      </w:r>
      <w:r w:rsidR="00824636">
        <w:rPr>
          <w:rFonts w:ascii="Open Sans" w:hAnsi="Open Sans" w:cs="Open Sans"/>
        </w:rPr>
        <w:t>to</w:t>
      </w:r>
      <w:r w:rsidR="00824636" w:rsidRPr="00152FA4">
        <w:rPr>
          <w:rFonts w:ascii="Open Sans" w:hAnsi="Open Sans" w:cs="Open Sans"/>
        </w:rPr>
        <w:t xml:space="preserve"> </w:t>
      </w:r>
      <w:r w:rsidR="00CF73E3" w:rsidRPr="00152FA4">
        <w:rPr>
          <w:rFonts w:ascii="Open Sans" w:hAnsi="Open Sans" w:cs="Open Sans"/>
        </w:rPr>
        <w:t>the</w:t>
      </w:r>
      <w:r w:rsidR="00F253C8" w:rsidRPr="00152FA4">
        <w:rPr>
          <w:rFonts w:ascii="Open Sans" w:hAnsi="Open Sans" w:cs="Open Sans"/>
        </w:rPr>
        <w:t xml:space="preserve"> </w:t>
      </w:r>
      <w:r w:rsidRPr="00152FA4">
        <w:rPr>
          <w:rFonts w:ascii="Open Sans" w:hAnsi="Open Sans" w:cs="Open Sans"/>
        </w:rPr>
        <w:t>area to mine</w:t>
      </w:r>
      <w:r w:rsidR="005E5B7E">
        <w:rPr>
          <w:rFonts w:ascii="Open Sans" w:hAnsi="Open Sans" w:cs="Open Sans"/>
        </w:rPr>
        <w:fldChar w:fldCharType="begin"/>
      </w:r>
      <w:r w:rsidR="00F621A3">
        <w:rPr>
          <w:rFonts w:ascii="Open Sans" w:hAnsi="Open Sans" w:cs="Open Sans"/>
        </w:rPr>
        <w:instrText xml:space="preserve"> ADDIN ZOTERO_ITEM CSL_CITATION {"citationID":"I4OhRBMG","properties":{"formattedCitation":"\\super 6,34\\nosupersub{}","plainCitation":"6,34","noteIndex":0},"citationItems":[{"id":19,"uris":["http://www.mendeley.com/documents/?uuid=495edf1b-408b-4cea-a898-b37526abdff4","http://zotero.org/users/13355268/items/CWN25TFD"],"itemData":{"id":19,"type":"report","abstract":"This report details a case study of historical and contemporary artisanal and small-scale mining (ASM) in and around Sapo National Park (SNP), assesses the ecological, social, and economic impacts of ASM, the key motivations of diggers/miners, the responses of affected stakeholders, including the sustainability of the 2010 SNP eviction and makes recommendations for future action. It is intended that the lessons learned from the SNP case will feed into the development of sustainable responses both locally and in protected areas in other countries, either directly through ASM-PACE intervention programmes or indirectly through publications (tools, guidance notes, and project reports).","publisher":"WWF, Estelle Levin","title":"Artisanal and Small-Scale Mining in and Around Protected Areas and Critical Ecosystems Project (ASM PACE) - Madagascar case study: Artisanal mining rushes in protected areas and a response toolkit","author":[{"family":"Cook","given":"Rupert"},{"family":"Healy","given":"Timothy"}],"issued":{"date-parts":[["2012"]]}}},{"id":5123,"uris":["http://zotero.org/users/13355268/items/324M59BT"],"itemData":{"id":5123,"type":"thesis","genre":"PhD","publisher":"Université Michel De Montaigne Bordeaux III","title":"Exploitation informelle des pierres précieuses et développement dans les nouveaux pays producteurs. Le cas des fronts pionniers d'Ilakaka a Madagascar","URL":"https://shs.hal.science/tel-00636786/","author":[{"family":"Canavesio","given":"Remy"}],"issued":{"date-parts":[["2010"]]}}}],"schema":"https://github.com/citation-style-language/schema/raw/master/csl-citation.json"} </w:instrText>
      </w:r>
      <w:r w:rsidR="005E5B7E">
        <w:rPr>
          <w:rFonts w:ascii="Open Sans" w:hAnsi="Open Sans" w:cs="Open Sans"/>
        </w:rPr>
        <w:fldChar w:fldCharType="separate"/>
      </w:r>
      <w:r w:rsidR="00F621A3" w:rsidRPr="00F621A3">
        <w:rPr>
          <w:rFonts w:ascii="Open Sans" w:hAnsi="Open Sans" w:cs="Open Sans"/>
          <w:vertAlign w:val="superscript"/>
        </w:rPr>
        <w:t>6,34</w:t>
      </w:r>
      <w:r w:rsidR="005E5B7E">
        <w:rPr>
          <w:rFonts w:ascii="Open Sans" w:hAnsi="Open Sans" w:cs="Open Sans"/>
        </w:rPr>
        <w:fldChar w:fldCharType="end"/>
      </w:r>
      <w:r w:rsidRPr="00152FA4">
        <w:rPr>
          <w:rFonts w:ascii="Open Sans" w:hAnsi="Open Sans" w:cs="Open Sans"/>
        </w:rPr>
        <w:t xml:space="preserve">. </w:t>
      </w:r>
      <w:r w:rsidR="006F4C77" w:rsidRPr="00152FA4">
        <w:rPr>
          <w:rFonts w:ascii="Open Sans" w:hAnsi="Open Sans" w:cs="Open Sans"/>
        </w:rPr>
        <w:t xml:space="preserve">Although mining </w:t>
      </w:r>
      <w:r w:rsidR="00EC43DD">
        <w:rPr>
          <w:rFonts w:ascii="Open Sans" w:hAnsi="Open Sans" w:cs="Open Sans"/>
        </w:rPr>
        <w:t>with</w:t>
      </w:r>
      <w:r w:rsidR="006F4C77" w:rsidRPr="00152FA4">
        <w:rPr>
          <w:rFonts w:ascii="Open Sans" w:hAnsi="Open Sans" w:cs="Open Sans"/>
        </w:rPr>
        <w:t>in protected areas is illegal in Madagascar</w:t>
      </w:r>
      <w:r w:rsidR="006F4C77" w:rsidRPr="00152FA4">
        <w:rPr>
          <w:rFonts w:ascii="Open Sans" w:hAnsi="Open Sans" w:cs="Open Sans"/>
        </w:rPr>
        <w:fldChar w:fldCharType="begin" w:fldLock="1"/>
      </w:r>
      <w:r w:rsidR="001A10F4">
        <w:rPr>
          <w:rFonts w:ascii="Open Sans" w:hAnsi="Open Sans" w:cs="Open Sans"/>
        </w:rPr>
        <w:instrText xml:space="preserve"> ADDIN ZOTERO_ITEM CSL_CITATION {"citationID":"a28e9alnhub","properties":{"formattedCitation":"\\super 35\\nosupersub{}","plainCitation":"35","noteIndex":0},"citationItems":[{"id":4036,"uris":["http://zotero.org/users/13355268/items/EZ3FCZWM"],"itemData":{"id":4036,"type":"legislation","container-title":"Loi no. 2023-007 pourtant refonte du code minier de Madagascar","number":"Loi no. 2023-007","title":"Code Minier","issued":{"date-parts":[["2023"]]}}}],"schema":"https://github.com/citation-style-language/schema/raw/master/csl-citation.json"} </w:instrText>
      </w:r>
      <w:r w:rsidR="006F4C77" w:rsidRPr="00152FA4">
        <w:rPr>
          <w:rFonts w:ascii="Open Sans" w:hAnsi="Open Sans" w:cs="Open Sans"/>
        </w:rPr>
        <w:fldChar w:fldCharType="separate"/>
      </w:r>
      <w:r w:rsidR="005C7DEB" w:rsidRPr="005C7DEB">
        <w:rPr>
          <w:rFonts w:ascii="Open Sans" w:hAnsi="Open Sans" w:cs="Open Sans"/>
          <w:vertAlign w:val="superscript"/>
        </w:rPr>
        <w:t>35</w:t>
      </w:r>
      <w:r w:rsidR="006F4C77" w:rsidRPr="00152FA4">
        <w:rPr>
          <w:rFonts w:ascii="Open Sans" w:hAnsi="Open Sans" w:cs="Open Sans"/>
        </w:rPr>
        <w:fldChar w:fldCharType="end"/>
      </w:r>
      <w:r w:rsidR="006F4C77" w:rsidRPr="00152FA4">
        <w:rPr>
          <w:rFonts w:ascii="Open Sans" w:hAnsi="Open Sans" w:cs="Open Sans"/>
        </w:rPr>
        <w:t>, s</w:t>
      </w:r>
      <w:r w:rsidR="0041532D" w:rsidRPr="00152FA4">
        <w:rPr>
          <w:rFonts w:ascii="Open Sans" w:hAnsi="Open Sans" w:cs="Open Sans"/>
        </w:rPr>
        <w:t>ome of these</w:t>
      </w:r>
      <w:r w:rsidR="0096142E" w:rsidRPr="00152FA4">
        <w:rPr>
          <w:rFonts w:ascii="Open Sans" w:hAnsi="Open Sans" w:cs="Open Sans"/>
        </w:rPr>
        <w:t xml:space="preserve"> </w:t>
      </w:r>
      <w:r w:rsidR="00EE0A8A" w:rsidRPr="00152FA4">
        <w:rPr>
          <w:rFonts w:ascii="Open Sans" w:hAnsi="Open Sans" w:cs="Open Sans"/>
        </w:rPr>
        <w:t xml:space="preserve">mining </w:t>
      </w:r>
      <w:r w:rsidR="00677950" w:rsidRPr="00152FA4">
        <w:rPr>
          <w:rFonts w:ascii="Open Sans" w:hAnsi="Open Sans" w:cs="Open Sans"/>
        </w:rPr>
        <w:t xml:space="preserve">rushes </w:t>
      </w:r>
      <w:r w:rsidR="0041532D" w:rsidRPr="00152FA4">
        <w:rPr>
          <w:rFonts w:ascii="Open Sans" w:hAnsi="Open Sans" w:cs="Open Sans"/>
        </w:rPr>
        <w:t>occurred with</w:t>
      </w:r>
      <w:r w:rsidR="00677950" w:rsidRPr="00152FA4">
        <w:rPr>
          <w:rFonts w:ascii="Open Sans" w:hAnsi="Open Sans" w:cs="Open Sans"/>
        </w:rPr>
        <w:t xml:space="preserve">in </w:t>
      </w:r>
      <w:r w:rsidR="00CF73E3" w:rsidRPr="00152FA4">
        <w:rPr>
          <w:rFonts w:ascii="Open Sans" w:hAnsi="Open Sans" w:cs="Open Sans"/>
        </w:rPr>
        <w:t xml:space="preserve">protected </w:t>
      </w:r>
      <w:r w:rsidR="00677950" w:rsidRPr="00152FA4">
        <w:rPr>
          <w:rFonts w:ascii="Open Sans" w:hAnsi="Open Sans" w:cs="Open Sans"/>
        </w:rPr>
        <w:t>areas</w:t>
      </w:r>
      <w:r w:rsidR="003D64B7" w:rsidRPr="00152FA4">
        <w:rPr>
          <w:rFonts w:ascii="Open Sans" w:hAnsi="Open Sans" w:cs="Open Sans"/>
        </w:rPr>
        <w:t>,</w:t>
      </w:r>
      <w:r w:rsidR="00CD20E2" w:rsidRPr="00152FA4">
        <w:rPr>
          <w:rFonts w:ascii="Open Sans" w:hAnsi="Open Sans" w:cs="Open Sans"/>
        </w:rPr>
        <w:t xml:space="preserve"> for example </w:t>
      </w:r>
      <w:proofErr w:type="spellStart"/>
      <w:r w:rsidRPr="00152FA4">
        <w:rPr>
          <w:rFonts w:ascii="Open Sans" w:hAnsi="Open Sans" w:cs="Open Sans"/>
        </w:rPr>
        <w:t>Zombitse-Vohibasia</w:t>
      </w:r>
      <w:proofErr w:type="spellEnd"/>
      <w:r w:rsidRPr="00152FA4">
        <w:rPr>
          <w:rFonts w:ascii="Open Sans" w:hAnsi="Open Sans" w:cs="Open Sans"/>
        </w:rPr>
        <w:t xml:space="preserve"> National Park and </w:t>
      </w:r>
      <w:proofErr w:type="spellStart"/>
      <w:r w:rsidRPr="00152FA4">
        <w:rPr>
          <w:rFonts w:ascii="Open Sans" w:hAnsi="Open Sans" w:cs="Open Sans"/>
        </w:rPr>
        <w:t>Ankarana</w:t>
      </w:r>
      <w:proofErr w:type="spellEnd"/>
      <w:r w:rsidRPr="00152FA4">
        <w:rPr>
          <w:rFonts w:ascii="Open Sans" w:hAnsi="Open Sans" w:cs="Open Sans"/>
        </w:rPr>
        <w:t xml:space="preserve"> Special Reserve</w:t>
      </w:r>
      <w:r w:rsidR="0048176F">
        <w:rPr>
          <w:rFonts w:ascii="Open Sans" w:hAnsi="Open Sans" w:cs="Open Sans"/>
        </w:rPr>
        <w:fldChar w:fldCharType="begin" w:fldLock="1"/>
      </w:r>
      <w:r w:rsidR="00F621A3">
        <w:rPr>
          <w:rFonts w:ascii="Open Sans" w:hAnsi="Open Sans" w:cs="Open Sans"/>
        </w:rPr>
        <w:instrText xml:space="preserve"> ADDIN ZOTERO_ITEM CSL_CITATION {"citationID":"KJsCZbi0","properties":{"formattedCitation":"\\super 6,32,36\\nosupersub{}","plainCitation":"6,32,36","noteIndex":0},"citationItems":[{"id":1879,"uris":["http://www.mendeley.com/documents/?uuid=23c2536f-a89b-4723-b2e4-642c2be23279","http://zotero.org/users/13355268/items/QSECGUSI"],"itemData":{"id":1879,"type":"article-journal","container-title":"University of Vermont Gemecology Reports","title":"Artisanal Sapphire Mining in Madagascar: Environmental and Social Impacts","author":[{"family":"Tilghman","given":"Laura"},{"family":"Baker","given":"Merrill"},{"family":"Deleon","given":"Sally Dickinson"}],"issued":{"date-parts":[["2007"]]}}},{"id":19,"uris":["http://www.mendeley.com/documents/?uuid=495edf1b-408b-4cea-a898-b37526abdff4","http://zotero.org/users/13355268/items/CWN25TFD"],"itemData":{"id":19,"type":"report","abstract":"This report details a case study of historical and contemporary artisanal and small-scale mining (ASM) in and around Sapo National Park (SNP), assesses the ecological, social, and economic impacts of ASM, the key motivations of diggers/miners, the responses of affected stakeholders, including the sustainability of the 2010 SNP eviction and makes recommendations for future action. It is intended that the lessons learned from the SNP case will feed into the development of sustainable responses both locally and in protected areas in other countries, either directly through ASM-PACE intervention programmes or indirectly through publications (tools, guidance notes, and project reports).","publisher":"WWF, Estelle Levin","title":"Artisanal and Small-Scale Mining in and Around Protected Areas and Critical Ecosystems Project (ASM PACE) - Madagascar case study: Artisanal mining rushes in protected areas and a response toolkit","author":[{"family":"Cook","given":"Rupert"},{"family":"Healy","given":"Timothy"}],"issued":{"date-parts":[["2012"]]}}},{"id":4045,"uris":["http://www.mendeley.com/documents/?uuid=40ee5b83-d8c9-4fc9-b210-796c2f132d42","http://zotero.org/users/13355268/items/HVEYUQIR"],"itemData":{"id":4045,"type":"article-journal","container-title":"The Extractive Industries and Society","DOI":"10.1016/j.exis.2023.101311","ISSN":"2214-790X","note":"publisher: Elsevier Ltd","title":"Mapping to explore the challenges and opportunities for reconciling artisanal gem mining and biodiversity conservation","URL":"https://doi.org/10.1016/j.exis.2023.101311","author":[{"family":"Devenish","given":"Katie"},{"family":"Goodenough","given":"Kathryn"},{"family":"Jones","given":"Julia P G"},{"family":"Rakoto Ratsimba","given":"Harifidy"},{"family":"Willcock","given":"Simon"}],"issued":{"date-parts":[["2023"]]}}}],"schema":"https://github.com/citation-style-language/schema/raw/master/csl-citation.json"} </w:instrText>
      </w:r>
      <w:r w:rsidR="0048176F">
        <w:rPr>
          <w:rFonts w:ascii="Open Sans" w:hAnsi="Open Sans" w:cs="Open Sans"/>
        </w:rPr>
        <w:fldChar w:fldCharType="separate"/>
      </w:r>
      <w:r w:rsidR="00F621A3" w:rsidRPr="00F621A3">
        <w:rPr>
          <w:rFonts w:ascii="Open Sans" w:hAnsi="Open Sans" w:cs="Open Sans"/>
          <w:vertAlign w:val="superscript"/>
        </w:rPr>
        <w:t>6,32,36</w:t>
      </w:r>
      <w:r w:rsidR="0048176F">
        <w:rPr>
          <w:rFonts w:ascii="Open Sans" w:hAnsi="Open Sans" w:cs="Open Sans"/>
        </w:rPr>
        <w:fldChar w:fldCharType="end"/>
      </w:r>
      <w:r w:rsidR="0048176F">
        <w:rPr>
          <w:rFonts w:ascii="Open Sans" w:hAnsi="Open Sans" w:cs="Open Sans"/>
        </w:rPr>
        <w:t>.</w:t>
      </w:r>
      <w:r w:rsidR="00A74BD5" w:rsidRPr="00152FA4">
        <w:rPr>
          <w:rFonts w:ascii="Open Sans" w:hAnsi="Open Sans" w:cs="Open Sans"/>
        </w:rPr>
        <w:t xml:space="preserve"> </w:t>
      </w:r>
      <w:r w:rsidR="006504C7" w:rsidRPr="00152FA4">
        <w:rPr>
          <w:rFonts w:ascii="Open Sans" w:hAnsi="Open Sans" w:cs="Open Sans"/>
        </w:rPr>
        <w:t>W</w:t>
      </w:r>
      <w:r w:rsidRPr="00152FA4">
        <w:rPr>
          <w:rFonts w:ascii="Open Sans" w:hAnsi="Open Sans" w:cs="Open Sans"/>
        </w:rPr>
        <w:t xml:space="preserve">e focus on the </w:t>
      </w:r>
      <w:r w:rsidR="00F65125" w:rsidRPr="00152FA4">
        <w:rPr>
          <w:rFonts w:ascii="Open Sans" w:hAnsi="Open Sans" w:cs="Open Sans"/>
        </w:rPr>
        <w:t xml:space="preserve">particularly </w:t>
      </w:r>
      <w:r w:rsidRPr="00152FA4">
        <w:rPr>
          <w:rFonts w:ascii="Open Sans" w:hAnsi="Open Sans" w:cs="Open Sans"/>
        </w:rPr>
        <w:t xml:space="preserve">high-profile sapphire rush at Bemainty </w:t>
      </w:r>
      <w:r w:rsidR="00BD64DD">
        <w:rPr>
          <w:rFonts w:ascii="Open Sans" w:hAnsi="Open Sans" w:cs="Open Sans"/>
        </w:rPr>
        <w:t xml:space="preserve">in Eastern Madagascar, </w:t>
      </w:r>
      <w:r w:rsidR="000D7F03">
        <w:rPr>
          <w:rFonts w:ascii="Open Sans" w:hAnsi="Open Sans" w:cs="Open Sans"/>
        </w:rPr>
        <w:t>which</w:t>
      </w:r>
      <w:r w:rsidRPr="00152FA4">
        <w:rPr>
          <w:rFonts w:ascii="Open Sans" w:hAnsi="Open Sans" w:cs="Open Sans"/>
        </w:rPr>
        <w:t xml:space="preserve"> began in</w:t>
      </w:r>
      <w:r w:rsidR="00A744F6" w:rsidRPr="00152FA4">
        <w:rPr>
          <w:rFonts w:ascii="Open Sans" w:hAnsi="Open Sans" w:cs="Open Sans"/>
        </w:rPr>
        <w:t xml:space="preserve"> </w:t>
      </w:r>
      <w:r w:rsidRPr="00152FA4">
        <w:rPr>
          <w:rFonts w:ascii="Open Sans" w:hAnsi="Open Sans" w:cs="Open Sans"/>
        </w:rPr>
        <w:t>September 2016</w:t>
      </w:r>
      <w:r w:rsidR="00A744F6" w:rsidRPr="00152FA4">
        <w:rPr>
          <w:rFonts w:ascii="Open Sans" w:hAnsi="Open Sans" w:cs="Open Sans"/>
        </w:rPr>
        <w:t xml:space="preserve">, following </w:t>
      </w:r>
      <w:r w:rsidR="005C6A1F">
        <w:rPr>
          <w:rFonts w:ascii="Open Sans" w:hAnsi="Open Sans" w:cs="Open Sans"/>
        </w:rPr>
        <w:t>limited</w:t>
      </w:r>
      <w:r w:rsidR="005C6A1F" w:rsidRPr="00152FA4">
        <w:rPr>
          <w:rFonts w:ascii="Open Sans" w:hAnsi="Open Sans" w:cs="Open Sans"/>
        </w:rPr>
        <w:t xml:space="preserve"> </w:t>
      </w:r>
      <w:r w:rsidR="00000AB6">
        <w:rPr>
          <w:rFonts w:ascii="Open Sans" w:hAnsi="Open Sans" w:cs="Open Sans"/>
        </w:rPr>
        <w:t>sapphire mining</w:t>
      </w:r>
      <w:r w:rsidR="00A744F6" w:rsidRPr="00152FA4">
        <w:rPr>
          <w:rFonts w:ascii="Open Sans" w:hAnsi="Open Sans" w:cs="Open Sans"/>
        </w:rPr>
        <w:t xml:space="preserve"> </w:t>
      </w:r>
      <w:r w:rsidR="00857BED">
        <w:rPr>
          <w:rFonts w:ascii="Open Sans" w:hAnsi="Open Sans" w:cs="Open Sans"/>
        </w:rPr>
        <w:t>from</w:t>
      </w:r>
      <w:r w:rsidR="005C6A1F" w:rsidRPr="00152FA4">
        <w:rPr>
          <w:rFonts w:ascii="Open Sans" w:hAnsi="Open Sans" w:cs="Open Sans"/>
        </w:rPr>
        <w:t xml:space="preserve"> </w:t>
      </w:r>
      <w:r w:rsidR="00A744F6" w:rsidRPr="00152FA4">
        <w:rPr>
          <w:rFonts w:ascii="Open Sans" w:hAnsi="Open Sans" w:cs="Open Sans"/>
        </w:rPr>
        <w:t>2012</w:t>
      </w:r>
      <w:r w:rsidR="007470CD">
        <w:rPr>
          <w:rFonts w:ascii="Open Sans" w:hAnsi="Open Sans" w:cs="Open Sans"/>
        </w:rPr>
        <w:fldChar w:fldCharType="begin"/>
      </w:r>
      <w:r w:rsidR="00C65948">
        <w:rPr>
          <w:rFonts w:ascii="Open Sans" w:hAnsi="Open Sans" w:cs="Open Sans"/>
        </w:rPr>
        <w:instrText xml:space="preserve"> ADDIN ZOTERO_ITEM CSL_CITATION {"citationID":"MmpFHHAF","properties":{"formattedCitation":"\\super 37\\uc0\\u8211{}39\\nosupersub{}","plainCitation":"37–39","noteIndex":0},"citationItems":[{"id":3802,"uris":["http://www.mendeley.com/documents/?uuid=86bf17db-8a63-4da7-bbc8-be123a62e169","http://zotero.org/users/13355268/items/C4ZVGAEM"],"itemData":{"id":3802,"type":"thesis","genre":"Master's","note":"issue: Novembre\nISBN: 1984081920091","publisher":"Université Paris X Nanterre La Défense, Ecole des Mines ParisTech, ESCP EUROPE","title":"L’insertion des instruments incitatifs dans les politiques de préservation des ressources naturelles","author":[{"family":"Desbureaux","given":"Sébastien"}],"issued":{"date-parts":[["2012"]]}}},{"id":127,"uris":["http://www.mendeley.com/documents/?uuid=03863aa9-fba7-4b03-8fac-b53ed1f29568","http://zotero.org/users/13355268/items/BDAMJ2UU"],"itemData":{"id":127,"type":"report","page":"1-17","title":"Sapphire Rush in the Jungle East of Ambatodrazaka, Madagascar","URL":"https://roseyperkins.com/wp-content/uploads/2016/11/SapphireRushMadagascarOctober2016by-RoseyPerkins.pdf","author":[{"family":"Perkins","given":"Rosey"}],"accessed":{"date-parts":[["2021",12,7]]},"issued":{"date-parts":[["2016"]]}}},{"id":94,"uris":["http://www.mendeley.com/documents/?uuid=8097c806-b867-4f87-b336-8339f51f7792","http://zotero.org/users/13355268/items/QUXJP8A3"],"itemData":{"id":94,"type":"report","page":"1-18","title":"Old and New Sapphire Rushes in the Bemainty Mining Area, Madagascar","URL":"https://roseyperkins.com/wp-content/uploads/2017/06/Old-and-New-Sapphire-Rushes-in-Bemainty-Area-Madagascar2017.pdf","author":[{"family":"Perkins","given":"Rosey"}],"issued":{"date-parts":[["2017"]]}}}],"schema":"https://github.com/citation-style-language/schema/raw/master/csl-citation.json"} </w:instrText>
      </w:r>
      <w:r w:rsidR="007470CD">
        <w:rPr>
          <w:rFonts w:ascii="Open Sans" w:hAnsi="Open Sans" w:cs="Open Sans"/>
        </w:rPr>
        <w:fldChar w:fldCharType="separate"/>
      </w:r>
      <w:r w:rsidR="00F621A3" w:rsidRPr="00F621A3">
        <w:rPr>
          <w:rFonts w:ascii="Open Sans" w:hAnsi="Open Sans" w:cs="Open Sans"/>
          <w:vertAlign w:val="superscript"/>
        </w:rPr>
        <w:t>37–39</w:t>
      </w:r>
      <w:r w:rsidR="007470CD">
        <w:rPr>
          <w:rFonts w:ascii="Open Sans" w:hAnsi="Open Sans" w:cs="Open Sans"/>
        </w:rPr>
        <w:fldChar w:fldCharType="end"/>
      </w:r>
      <w:r w:rsidR="007E1353" w:rsidRPr="00152FA4">
        <w:rPr>
          <w:rFonts w:ascii="Open Sans" w:hAnsi="Open Sans" w:cs="Open Sans"/>
        </w:rPr>
        <w:t xml:space="preserve"> (</w:t>
      </w:r>
      <w:r w:rsidR="003C47FE" w:rsidRPr="00152FA4">
        <w:rPr>
          <w:rFonts w:ascii="Open Sans" w:hAnsi="Open Sans" w:cs="Open Sans"/>
        </w:rPr>
        <w:t>Figure 1</w:t>
      </w:r>
      <w:r w:rsidR="003C47FE">
        <w:rPr>
          <w:rFonts w:ascii="Open Sans" w:hAnsi="Open Sans" w:cs="Open Sans"/>
        </w:rPr>
        <w:t>;</w:t>
      </w:r>
      <w:r w:rsidR="00E870DE">
        <w:rPr>
          <w:rFonts w:ascii="Open Sans" w:hAnsi="Open Sans" w:cs="Open Sans"/>
        </w:rPr>
        <w:t>see Methods</w:t>
      </w:r>
      <w:r w:rsidR="007E1353" w:rsidRPr="00152FA4">
        <w:rPr>
          <w:rFonts w:ascii="Open Sans" w:hAnsi="Open Sans" w:cs="Open Sans"/>
        </w:rPr>
        <w:t>)</w:t>
      </w:r>
      <w:r w:rsidRPr="00152FA4">
        <w:rPr>
          <w:rFonts w:ascii="Open Sans" w:hAnsi="Open Sans" w:cs="Open Sans"/>
        </w:rPr>
        <w:t xml:space="preserve">. </w:t>
      </w:r>
    </w:p>
    <w:p w14:paraId="35BFD84C" w14:textId="343FDAA4" w:rsidR="00FB6FB5" w:rsidRPr="00152FA4" w:rsidRDefault="00CF5A82" w:rsidP="0076797B">
      <w:pPr>
        <w:rPr>
          <w:rFonts w:ascii="Open Sans" w:hAnsi="Open Sans" w:cs="Open Sans"/>
        </w:rPr>
      </w:pPr>
      <w:bookmarkStart w:id="0" w:name="_Hlk167291625"/>
      <w:r>
        <w:rPr>
          <w:rFonts w:ascii="Open Sans" w:hAnsi="Open Sans" w:cs="Open Sans"/>
        </w:rPr>
        <w:t xml:space="preserve">The Bemainty </w:t>
      </w:r>
      <w:r w:rsidR="00D57DE5" w:rsidRPr="00152FA4">
        <w:rPr>
          <w:rFonts w:ascii="Open Sans" w:hAnsi="Open Sans" w:cs="Open Sans"/>
        </w:rPr>
        <w:t xml:space="preserve">rush generated </w:t>
      </w:r>
      <w:r w:rsidR="004B3062">
        <w:rPr>
          <w:rFonts w:ascii="Open Sans" w:hAnsi="Open Sans" w:cs="Open Sans"/>
        </w:rPr>
        <w:t>substantial</w:t>
      </w:r>
      <w:r w:rsidR="004B3062" w:rsidRPr="00152FA4">
        <w:rPr>
          <w:rFonts w:ascii="Open Sans" w:hAnsi="Open Sans" w:cs="Open Sans"/>
        </w:rPr>
        <w:t xml:space="preserve"> </w:t>
      </w:r>
      <w:r w:rsidR="00D57DE5" w:rsidRPr="00152FA4">
        <w:rPr>
          <w:rFonts w:ascii="Open Sans" w:hAnsi="Open Sans" w:cs="Open Sans"/>
        </w:rPr>
        <w:t>national and international media attention</w:t>
      </w:r>
      <w:r w:rsidR="003D0A10">
        <w:rPr>
          <w:rFonts w:ascii="Open Sans" w:hAnsi="Open Sans" w:cs="Open Sans"/>
        </w:rPr>
        <w:fldChar w:fldCharType="begin" w:fldLock="1"/>
      </w:r>
      <w:r w:rsidR="00F621A3">
        <w:rPr>
          <w:rFonts w:ascii="Open Sans" w:hAnsi="Open Sans" w:cs="Open Sans"/>
        </w:rPr>
        <w:instrText xml:space="preserve"> ADDIN ZOTERO_ITEM CSL_CITATION {"citationID":"ssFaKSjT","properties":{"formattedCitation":"\\super 40,41\\nosupersub{}","plainCitation":"40,41","noteIndex":0},"citationItems":[{"id":4085,"uris":["http://www.mendeley.com/documents/?uuid=01cd121f-d057-4f7a-8bd4-bda2c2abcdd9","http://zotero.org/users/13355268/items/WC2XIHXN"],"itemData":{"id":4085,"type":"article-magazine","container-title":"National Geographic","title":"How illegal mining is threatening imperilled lemurs","URL":"https://www.nationalgeographic.com/animals/article/sapphire-mining-fuels-lemur-deaths-in-madagascar?loggedin=true&amp;rnd=1690475933071","author":[{"family":"Tullis","given":"Paul"}],"issued":{"date-parts":[["2019",3]]}}},{"id":4350,"uris":["http://www.mendeley.com/documents/?uuid=b3782f78-e70b-41f1-8f7c-24b758bf3c33","http://zotero.org/users/13355268/items/T5527QQL"],"itemData":{"id":4350,"type":"article-newspaper","container-title":"The Guardian","title":"'Sapphire rush' threatens rainforests of Madagascar","URL":"https://www.theguardian.com/world/2017/apr/02/sapphire-rush-threatens-rainforests-of-madagascar","author":[{"family":"Carver","given":"Edward"}],"issued":{"date-parts":[["2017",4,2]]}}}],"schema":"https://github.com/citation-style-language/schema/raw/master/csl-citation.json"} </w:instrText>
      </w:r>
      <w:r w:rsidR="003D0A10">
        <w:rPr>
          <w:rFonts w:ascii="Open Sans" w:hAnsi="Open Sans" w:cs="Open Sans"/>
        </w:rPr>
        <w:fldChar w:fldCharType="separate"/>
      </w:r>
      <w:r w:rsidR="00F621A3" w:rsidRPr="00F621A3">
        <w:rPr>
          <w:rFonts w:ascii="Open Sans" w:hAnsi="Open Sans" w:cs="Open Sans"/>
          <w:vertAlign w:val="superscript"/>
        </w:rPr>
        <w:t>40,41</w:t>
      </w:r>
      <w:r w:rsidR="003D0A10">
        <w:rPr>
          <w:rFonts w:ascii="Open Sans" w:hAnsi="Open Sans" w:cs="Open Sans"/>
        </w:rPr>
        <w:fldChar w:fldCharType="end"/>
      </w:r>
      <w:r w:rsidR="00367C6C" w:rsidRPr="00152FA4">
        <w:rPr>
          <w:rFonts w:ascii="Open Sans" w:hAnsi="Open Sans" w:cs="Open Sans"/>
        </w:rPr>
        <w:t xml:space="preserve"> </w:t>
      </w:r>
      <w:r w:rsidR="00D57DE5" w:rsidRPr="00152FA4">
        <w:rPr>
          <w:rFonts w:ascii="Open Sans" w:hAnsi="Open Sans" w:cs="Open Sans"/>
        </w:rPr>
        <w:t xml:space="preserve">as it occurred </w:t>
      </w:r>
      <w:r w:rsidR="00AB7FD2" w:rsidRPr="00152FA4">
        <w:rPr>
          <w:rFonts w:ascii="Open Sans" w:hAnsi="Open Sans" w:cs="Open Sans"/>
        </w:rPr>
        <w:t>with</w:t>
      </w:r>
      <w:r w:rsidR="00D57DE5" w:rsidRPr="00152FA4">
        <w:rPr>
          <w:rFonts w:ascii="Open Sans" w:hAnsi="Open Sans" w:cs="Open Sans"/>
        </w:rPr>
        <w:t>in the</w:t>
      </w:r>
      <w:r w:rsidR="00CE0AFD" w:rsidRPr="00152FA4">
        <w:rPr>
          <w:rFonts w:ascii="Open Sans" w:hAnsi="Open Sans" w:cs="Open Sans"/>
        </w:rPr>
        <w:t xml:space="preserve"> </w:t>
      </w:r>
      <w:r w:rsidR="00D57DE5" w:rsidRPr="00152FA4">
        <w:rPr>
          <w:rFonts w:ascii="Open Sans" w:hAnsi="Open Sans" w:cs="Open Sans"/>
        </w:rPr>
        <w:t>rainforests of the</w:t>
      </w:r>
      <w:r w:rsidR="00F833B1" w:rsidRPr="00152FA4">
        <w:rPr>
          <w:rFonts w:ascii="Open Sans" w:hAnsi="Open Sans" w:cs="Open Sans"/>
        </w:rPr>
        <w:t xml:space="preserve"> </w:t>
      </w:r>
      <w:proofErr w:type="spellStart"/>
      <w:r w:rsidR="00D57DE5" w:rsidRPr="00152FA4">
        <w:rPr>
          <w:rFonts w:ascii="Open Sans" w:hAnsi="Open Sans" w:cs="Open Sans"/>
        </w:rPr>
        <w:t>Coridor</w:t>
      </w:r>
      <w:proofErr w:type="spellEnd"/>
      <w:r w:rsidR="00D57DE5" w:rsidRPr="00152FA4">
        <w:rPr>
          <w:rFonts w:ascii="Open Sans" w:hAnsi="Open Sans" w:cs="Open Sans"/>
        </w:rPr>
        <w:t xml:space="preserve"> </w:t>
      </w:r>
      <w:proofErr w:type="spellStart"/>
      <w:r w:rsidR="00D57DE5" w:rsidRPr="00152FA4">
        <w:rPr>
          <w:rFonts w:ascii="Open Sans" w:hAnsi="Open Sans" w:cs="Open Sans"/>
        </w:rPr>
        <w:t>Ankeniheny-Zahamena</w:t>
      </w:r>
      <w:proofErr w:type="spellEnd"/>
      <w:r w:rsidR="00D57DE5" w:rsidRPr="00152FA4">
        <w:rPr>
          <w:rFonts w:ascii="Open Sans" w:hAnsi="Open Sans" w:cs="Open Sans"/>
        </w:rPr>
        <w:t xml:space="preserve"> (CAZ</w:t>
      </w:r>
      <w:r w:rsidR="00CE3F4D" w:rsidRPr="00152FA4">
        <w:rPr>
          <w:rFonts w:ascii="Open Sans" w:hAnsi="Open Sans" w:cs="Open Sans"/>
        </w:rPr>
        <w:t>)</w:t>
      </w:r>
      <w:r w:rsidR="00A31790" w:rsidRPr="00152FA4">
        <w:rPr>
          <w:rFonts w:ascii="Open Sans" w:hAnsi="Open Sans" w:cs="Open Sans"/>
        </w:rPr>
        <w:t xml:space="preserve">, a </w:t>
      </w:r>
      <w:r w:rsidR="00DE325A" w:rsidRPr="00152FA4">
        <w:rPr>
          <w:rFonts w:ascii="Open Sans" w:hAnsi="Open Sans" w:cs="Open Sans"/>
        </w:rPr>
        <w:t>protected area</w:t>
      </w:r>
      <w:r w:rsidR="00561733" w:rsidRPr="00152FA4">
        <w:rPr>
          <w:rFonts w:ascii="Open Sans" w:hAnsi="Open Sans" w:cs="Open Sans"/>
        </w:rPr>
        <w:t xml:space="preserve"> </w:t>
      </w:r>
      <w:r w:rsidR="00042707" w:rsidRPr="00152FA4">
        <w:rPr>
          <w:rFonts w:ascii="Open Sans" w:hAnsi="Open Sans" w:cs="Open Sans"/>
        </w:rPr>
        <w:t>home to globally important biodiversity</w:t>
      </w:r>
      <w:r w:rsidR="00CA5FB7">
        <w:rPr>
          <w:rFonts w:ascii="Open Sans" w:hAnsi="Open Sans" w:cs="Open Sans"/>
        </w:rPr>
        <w:t>,</w:t>
      </w:r>
      <w:r w:rsidR="002F388C" w:rsidRPr="00152FA4">
        <w:rPr>
          <w:rFonts w:ascii="Open Sans" w:hAnsi="Open Sans" w:cs="Open Sans"/>
        </w:rPr>
        <w:t xml:space="preserve"> including </w:t>
      </w:r>
      <w:r w:rsidR="00042707" w:rsidRPr="00152FA4">
        <w:rPr>
          <w:rFonts w:ascii="Open Sans" w:hAnsi="Open Sans" w:cs="Open Sans"/>
        </w:rPr>
        <w:t>many endemic and threatened species</w:t>
      </w:r>
      <w:r w:rsidR="003C47FE">
        <w:rPr>
          <w:rFonts w:ascii="Open Sans" w:hAnsi="Open Sans" w:cs="Open Sans"/>
        </w:rPr>
        <w:t>,</w:t>
      </w:r>
      <w:r w:rsidR="00CA5FB7">
        <w:rPr>
          <w:rFonts w:ascii="Open Sans" w:hAnsi="Open Sans" w:cs="Open Sans"/>
        </w:rPr>
        <w:t xml:space="preserve"> </w:t>
      </w:r>
      <w:r w:rsidR="00CC5819">
        <w:rPr>
          <w:rFonts w:ascii="Open Sans" w:hAnsi="Open Sans" w:cs="Open Sans"/>
        </w:rPr>
        <w:t>such as the critically-endangered Indri</w:t>
      </w:r>
      <w:r w:rsidR="00447F50" w:rsidRPr="00152FA4">
        <w:rPr>
          <w:rFonts w:ascii="Open Sans" w:hAnsi="Open Sans" w:cs="Open Sans"/>
        </w:rPr>
        <w:fldChar w:fldCharType="begin" w:fldLock="1"/>
      </w:r>
      <w:r w:rsidR="00F621A3">
        <w:rPr>
          <w:rFonts w:ascii="Open Sans" w:hAnsi="Open Sans" w:cs="Open Sans"/>
        </w:rPr>
        <w:instrText xml:space="preserve"> ADDIN ZOTERO_ITEM CSL_CITATION {"citationID":"mXw6ZPkP","properties":{"formattedCitation":"\\super 42\\uc0\\u8211{}44\\nosupersub{}","plainCitation":"42–44","noteIndex":0},"citationItems":[{"id":4049,"uris":["http://www.mendeley.com/documents/?uuid=6dd95971-54eb-4af0-82c0-00fef913df3e","http://zotero.org/users/13355268/items/BA9CWXJN"],"itemData":{"id":4049,"type":"book","event-place":"Antananarivo, Madagascar","publisher":"Association Vahatra","publisher-place":"Antananarivo, Madagascar","title":"The Terrestrial Protected Areas of Madagascar: Their History, Description and Biota. Volume II: Northern and Eastern Madagascar","author":[{"family":"Goodman","given":"Steven M"},{"family":"Raherilalao","given":"M J"},{"family":"Wohlauser","given":"S"}],"issued":{"date-parts":[["2018"]]}}},{"id":4050,"uris":["http://www.mendeley.com/documents/?uuid=76499347-709a-4f06-8e1b-3421120cb36d","http://zotero.org/users/13355268/items/UX4ZHUB8"],"itemData":{"id":4050,"type":"chapter","container-title":"The New Natural History of Madagascar: Volume 2","event-place":"Princeton, New Jersey","publisher":"Princeton University Press","publisher-place":"Princeton, New Jersey","title":"Introduction to the birds","author":[{"family":"Safford","given":"R J"},{"family":"Goodman","given":"Steven M."},{"family":"Raherilalao","given":"M J"},{"family":"Hawkins","given":"A F A"}],"editor":[{"family":"Goodman","given":"Steven M."}],"issued":{"date-parts":[["2022"]]}}},{"id":4051,"uris":["http://www.mendeley.com/documents/?uuid=d6b68fe9-13b5-4284-95dc-8c26c8d230e4","http://zotero.org/users/13355268/items/I8AAA9LC"],"itemData":{"id":4051,"type":"chapter","container-title":"The New Natural History of Madagascar: Volume 2","event-place":"Princeton, New Jersey","page":"1967-1971","publisher":"Princeton University Press","publisher-place":"Princeton, New Jersey","title":"Indriidae: Indri indri, Indri, Babakoto","author":[{"family":"Gamba","given":"M"},{"family":"Torti","given":"V"},{"family":"Powzyk","given":"J"},{"family":"Thalmann","given":"U"},{"family":"Miaretsoa","given":"L"},{"family":"Randrianarison","given":"M"},{"family":"Giacoma","given":"C"}],"editor":[{"family":"Goodman","given":"Steven M."}],"issued":{"date-parts":[["2022"]]}}}],"schema":"https://github.com/citation-style-language/schema/raw/master/csl-citation.json"} </w:instrText>
      </w:r>
      <w:r w:rsidR="00447F50" w:rsidRPr="00152FA4">
        <w:rPr>
          <w:rFonts w:ascii="Open Sans" w:hAnsi="Open Sans" w:cs="Open Sans"/>
        </w:rPr>
        <w:fldChar w:fldCharType="separate"/>
      </w:r>
      <w:r w:rsidR="00F621A3" w:rsidRPr="00F621A3">
        <w:rPr>
          <w:rFonts w:ascii="Open Sans" w:hAnsi="Open Sans" w:cs="Open Sans"/>
          <w:vertAlign w:val="superscript"/>
        </w:rPr>
        <w:t>42–44</w:t>
      </w:r>
      <w:r w:rsidR="00447F50" w:rsidRPr="00152FA4">
        <w:rPr>
          <w:rFonts w:ascii="Open Sans" w:hAnsi="Open Sans" w:cs="Open Sans"/>
        </w:rPr>
        <w:fldChar w:fldCharType="end"/>
      </w:r>
      <w:r w:rsidR="00A3631C" w:rsidRPr="00152FA4">
        <w:rPr>
          <w:rFonts w:ascii="Open Sans" w:hAnsi="Open Sans" w:cs="Open Sans"/>
        </w:rPr>
        <w:t>.</w:t>
      </w:r>
      <w:r w:rsidR="00592FC9" w:rsidRPr="00152FA4">
        <w:rPr>
          <w:rFonts w:ascii="Open Sans" w:hAnsi="Open Sans" w:cs="Open Sans"/>
        </w:rPr>
        <w:t xml:space="preserve"> </w:t>
      </w:r>
      <w:bookmarkEnd w:id="0"/>
      <w:r w:rsidR="00D57DE5" w:rsidRPr="00152FA4">
        <w:rPr>
          <w:rFonts w:ascii="Open Sans" w:hAnsi="Open Sans" w:cs="Open Sans"/>
        </w:rPr>
        <w:t xml:space="preserve">At its peak, </w:t>
      </w:r>
      <w:r w:rsidR="00984E60">
        <w:rPr>
          <w:rFonts w:ascii="Open Sans" w:hAnsi="Open Sans" w:cs="Open Sans"/>
        </w:rPr>
        <w:t>an estimated</w:t>
      </w:r>
      <w:r w:rsidR="00EB736D" w:rsidRPr="00152FA4">
        <w:rPr>
          <w:rFonts w:ascii="Open Sans" w:hAnsi="Open Sans" w:cs="Open Sans"/>
        </w:rPr>
        <w:t xml:space="preserve"> </w:t>
      </w:r>
      <w:r w:rsidR="00F22B95" w:rsidRPr="00152FA4">
        <w:rPr>
          <w:rFonts w:ascii="Open Sans" w:hAnsi="Open Sans" w:cs="Open Sans"/>
        </w:rPr>
        <w:t>10</w:t>
      </w:r>
      <w:r w:rsidR="00EB736D" w:rsidRPr="00152FA4">
        <w:rPr>
          <w:rFonts w:ascii="Open Sans" w:hAnsi="Open Sans" w:cs="Open Sans"/>
        </w:rPr>
        <w:t>,</w:t>
      </w:r>
      <w:r w:rsidR="00F22B95" w:rsidRPr="00152FA4">
        <w:rPr>
          <w:rFonts w:ascii="Open Sans" w:hAnsi="Open Sans" w:cs="Open Sans"/>
        </w:rPr>
        <w:t>000</w:t>
      </w:r>
      <w:r w:rsidR="00984E60">
        <w:rPr>
          <w:rFonts w:ascii="Open Sans" w:hAnsi="Open Sans" w:cs="Open Sans"/>
        </w:rPr>
        <w:t xml:space="preserve"> – 30,000</w:t>
      </w:r>
      <w:r w:rsidR="00D57DE5" w:rsidRPr="00152FA4">
        <w:rPr>
          <w:rFonts w:ascii="Open Sans" w:hAnsi="Open Sans" w:cs="Open Sans"/>
        </w:rPr>
        <w:t xml:space="preserve"> people were </w:t>
      </w:r>
      <w:r w:rsidR="00662832" w:rsidRPr="00152FA4">
        <w:rPr>
          <w:rFonts w:ascii="Open Sans" w:hAnsi="Open Sans" w:cs="Open Sans"/>
        </w:rPr>
        <w:t xml:space="preserve">illegally </w:t>
      </w:r>
      <w:r w:rsidR="00D57DE5" w:rsidRPr="00152FA4">
        <w:rPr>
          <w:rFonts w:ascii="Open Sans" w:hAnsi="Open Sans" w:cs="Open Sans"/>
        </w:rPr>
        <w:t xml:space="preserve">mining in several valleys </w:t>
      </w:r>
      <w:r w:rsidR="00E870DE">
        <w:rPr>
          <w:rFonts w:ascii="Open Sans" w:hAnsi="Open Sans" w:cs="Open Sans"/>
        </w:rPr>
        <w:t xml:space="preserve">(named </w:t>
      </w:r>
      <w:proofErr w:type="spellStart"/>
      <w:r w:rsidR="00E870DE">
        <w:rPr>
          <w:rFonts w:ascii="Open Sans" w:hAnsi="Open Sans" w:cs="Open Sans"/>
        </w:rPr>
        <w:t>Ambodipaiso</w:t>
      </w:r>
      <w:proofErr w:type="spellEnd"/>
      <w:r w:rsidR="00E870DE">
        <w:rPr>
          <w:rFonts w:ascii="Open Sans" w:hAnsi="Open Sans" w:cs="Open Sans"/>
        </w:rPr>
        <w:t xml:space="preserve"> and Antananarivo) </w:t>
      </w:r>
      <w:r w:rsidR="008667EC">
        <w:rPr>
          <w:rFonts w:ascii="Open Sans" w:hAnsi="Open Sans" w:cs="Open Sans"/>
        </w:rPr>
        <w:t xml:space="preserve">near the village </w:t>
      </w:r>
      <w:r w:rsidR="00B62CC7">
        <w:rPr>
          <w:rFonts w:ascii="Open Sans" w:hAnsi="Open Sans" w:cs="Open Sans"/>
        </w:rPr>
        <w:t xml:space="preserve">of </w:t>
      </w:r>
      <w:r w:rsidR="008667EC">
        <w:rPr>
          <w:rFonts w:ascii="Open Sans" w:hAnsi="Open Sans" w:cs="Open Sans"/>
        </w:rPr>
        <w:t>Bemainty</w:t>
      </w:r>
      <w:r w:rsidR="00032823">
        <w:rPr>
          <w:rFonts w:ascii="Open Sans" w:hAnsi="Open Sans" w:cs="Open Sans"/>
        </w:rPr>
        <w:fldChar w:fldCharType="begin" w:fldLock="1"/>
      </w:r>
      <w:r w:rsidR="00D24CA2">
        <w:rPr>
          <w:rFonts w:ascii="Open Sans" w:hAnsi="Open Sans" w:cs="Open Sans"/>
        </w:rPr>
        <w:instrText xml:space="preserve"> ADDIN ZOTERO_ITEM CSL_CITATION {"citationID":"HlkD7Hun","properties":{"formattedCitation":"\\super 27,45\\nosupersub{}","plainCitation":"27,45","noteIndex":0},"citationItems":[{"id":83,"uris":["http://www.mendeley.com/documents/?uuid=9e0f607b-0ab9-3117-b12d-92a055c08943","http://zotero.org/users/13355268/items/D3JES7AU"],"itemData":{"id":83,"type":"article-journal","abstract":"The extraction of gold and gemstones is often done by small-scale miners, particularly in Africa. It is labor intensive and during the last two centuries the extraction of these resources produced a large number of rushes. This article compares the nineteenth-century North American, Australian and New Zealand rushes for gold, and the Malagasy rushes produced by gemstone mining since the 1990s. Rushes are classified according to the number of participating migrants who participated in each rush. On this point, the article show that artisanal and small-scale gemstone mining in Madagascar produced rushes of comparable magnitude to those observed in North America and Australia in the second half of the 19th century. Moreover, by relating these migratory phenomena, which are often studied independently of each other, a global analysis of rushes demonstrates that most of them fit into a migratory network more vast and durable than the durations of rushes themselves.","container-title":"The Extractive Industries and Society","DOI":"10.1016/J.EXIS.2019.08.005","ISSN":"2214-790X","note":"publisher: Elsevier","title":"Rushing for gemstones and gold: Reflecting on experiences from the United States, Canada, New Zealand, Australia and Madagascar, 1848-present","URL":"https://www.sciencedirect.com/science/article/pii/S2214790X19300267","author":[{"family":"Canavesio","given":"Remy"},{"family":"Pardieu","given":"Vincent"}],"accessed":{"date-parts":[["2019",11,20]]},"issued":{"date-parts":[["2019",9,12]]}}},{"id":2204,"uris":["http://www.mendeley.com/documents/?uuid=b7a4fc69-a3d2-42b3-b851-40ea91cf537a","http://zotero.org/users/13355268/items/EAXZ9JVF"],"itemData":{"id":2204,"type":"report","page":"1-45","publisher":"GIA News from Research","title":"Sapphires from the gem rush Bemainty area, Ambatondrazaka (Madagascar)","URL":"https://www.gia.edu/gia-news-research/sapphires-gem-rush-bemainty-ambatondrazaka-madagascar","author":[{"family":"Pardieu","given":"Vincent"},{"family":"Vertriest","given":"Wim"},{"family":"Weeramonkhonlert","given":"Vararut"},{"family":"Raynaud","given":"Victoria"},{"family":"Atikarnsakul","given":"Ungkhana"},{"family":"Perkins","given":"Rosey"}],"issued":{"date-parts":[["2017"]]}}}],"schema":"https://github.com/citation-style-language/schema/raw/master/csl-citation.json"} </w:instrText>
      </w:r>
      <w:r w:rsidR="00032823">
        <w:rPr>
          <w:rFonts w:ascii="Open Sans" w:hAnsi="Open Sans" w:cs="Open Sans"/>
        </w:rPr>
        <w:fldChar w:fldCharType="separate"/>
      </w:r>
      <w:r w:rsidR="00F621A3" w:rsidRPr="00F621A3">
        <w:rPr>
          <w:rFonts w:ascii="Open Sans" w:hAnsi="Open Sans" w:cs="Open Sans"/>
          <w:vertAlign w:val="superscript"/>
        </w:rPr>
        <w:t>27,45</w:t>
      </w:r>
      <w:r w:rsidR="00032823">
        <w:rPr>
          <w:rFonts w:ascii="Open Sans" w:hAnsi="Open Sans" w:cs="Open Sans"/>
        </w:rPr>
        <w:fldChar w:fldCharType="end"/>
      </w:r>
      <w:r w:rsidR="00D57DE5" w:rsidRPr="00A35A0B">
        <w:rPr>
          <w:rFonts w:ascii="Open Sans" w:hAnsi="Open Sans" w:cs="Open Sans"/>
        </w:rPr>
        <w:t xml:space="preserve">. </w:t>
      </w:r>
      <w:r w:rsidR="00850F64" w:rsidRPr="00A35A0B">
        <w:rPr>
          <w:rFonts w:ascii="Open Sans" w:hAnsi="Open Sans" w:cs="Open Sans"/>
        </w:rPr>
        <w:t>A</w:t>
      </w:r>
      <w:r w:rsidR="00D57DE5" w:rsidRPr="00A35A0B">
        <w:rPr>
          <w:rFonts w:ascii="Open Sans" w:hAnsi="Open Sans" w:cs="Open Sans"/>
        </w:rPr>
        <w:t xml:space="preserve"> National Geographic article blamed </w:t>
      </w:r>
      <w:r w:rsidR="00032823" w:rsidRPr="00A35A0B">
        <w:rPr>
          <w:rFonts w:ascii="Open Sans" w:hAnsi="Open Sans" w:cs="Open Sans"/>
        </w:rPr>
        <w:t xml:space="preserve">the </w:t>
      </w:r>
      <w:r w:rsidR="00D57DE5" w:rsidRPr="00A35A0B">
        <w:rPr>
          <w:rFonts w:ascii="Open Sans" w:hAnsi="Open Sans" w:cs="Open Sans"/>
        </w:rPr>
        <w:t xml:space="preserve">miners for causing hundreds of hectares of deforestation and threatening </w:t>
      </w:r>
      <w:r w:rsidR="00D57DE5" w:rsidRPr="00A35A0B">
        <w:rPr>
          <w:rFonts w:ascii="Open Sans" w:hAnsi="Open Sans" w:cs="Open Sans"/>
        </w:rPr>
        <w:lastRenderedPageBreak/>
        <w:t>endangered lemur</w:t>
      </w:r>
      <w:r w:rsidR="00264FF7" w:rsidRPr="00A35A0B">
        <w:rPr>
          <w:rFonts w:ascii="Open Sans" w:hAnsi="Open Sans" w:cs="Open Sans"/>
        </w:rPr>
        <w:t xml:space="preserve"> populations</w:t>
      </w:r>
      <w:r w:rsidR="007B6314">
        <w:rPr>
          <w:rFonts w:ascii="Open Sans" w:hAnsi="Open Sans" w:cs="Open Sans"/>
        </w:rPr>
        <w:fldChar w:fldCharType="begin" w:fldLock="1"/>
      </w:r>
      <w:r w:rsidR="00F621A3">
        <w:rPr>
          <w:rFonts w:ascii="Open Sans" w:hAnsi="Open Sans" w:cs="Open Sans"/>
        </w:rPr>
        <w:instrText xml:space="preserve"> ADDIN ZOTERO_ITEM CSL_CITATION {"citationID":"HAb0fjWD","properties":{"formattedCitation":"\\super 40\\nosupersub{}","plainCitation":"40","noteIndex":0},"citationItems":[{"id":4085,"uris":["http://www.mendeley.com/documents/?uuid=01cd121f-d057-4f7a-8bd4-bda2c2abcdd9","http://zotero.org/users/13355268/items/WC2XIHXN"],"itemData":{"id":4085,"type":"article-magazine","container-title":"National Geographic","title":"How illegal mining is threatening imperilled lemurs","URL":"https://www.nationalgeographic.com/animals/article/sapphire-mining-fuels-lemur-deaths-in-madagascar?loggedin=true&amp;rnd=1690475933071","author":[{"family":"Tullis","given":"Paul"}],"issued":{"date-parts":[["2019",3]]}}}],"schema":"https://github.com/citation-style-language/schema/raw/master/csl-citation.json"} </w:instrText>
      </w:r>
      <w:r w:rsidR="007B6314">
        <w:rPr>
          <w:rFonts w:ascii="Open Sans" w:hAnsi="Open Sans" w:cs="Open Sans"/>
        </w:rPr>
        <w:fldChar w:fldCharType="separate"/>
      </w:r>
      <w:r w:rsidR="00F621A3" w:rsidRPr="00F621A3">
        <w:rPr>
          <w:rFonts w:ascii="Open Sans" w:hAnsi="Open Sans" w:cs="Open Sans"/>
          <w:vertAlign w:val="superscript"/>
        </w:rPr>
        <w:t>40</w:t>
      </w:r>
      <w:r w:rsidR="007B6314">
        <w:rPr>
          <w:rFonts w:ascii="Open Sans" w:hAnsi="Open Sans" w:cs="Open Sans"/>
        </w:rPr>
        <w:fldChar w:fldCharType="end"/>
      </w:r>
      <w:r w:rsidR="00D56E60" w:rsidRPr="00A35A0B">
        <w:rPr>
          <w:rFonts w:ascii="Open Sans" w:hAnsi="Open Sans" w:cs="Open Sans"/>
        </w:rPr>
        <w:t xml:space="preserve">. </w:t>
      </w:r>
      <w:r>
        <w:rPr>
          <w:rFonts w:ascii="Open Sans" w:hAnsi="Open Sans" w:cs="Open Sans"/>
        </w:rPr>
        <w:t xml:space="preserve">A World Bank study </w:t>
      </w:r>
      <w:r w:rsidR="00931A38">
        <w:rPr>
          <w:rFonts w:ascii="Open Sans" w:hAnsi="Open Sans" w:cs="Open Sans"/>
        </w:rPr>
        <w:t>reported that</w:t>
      </w:r>
      <w:r w:rsidR="007344D5">
        <w:rPr>
          <w:rFonts w:ascii="Open Sans" w:hAnsi="Open Sans" w:cs="Open Sans"/>
        </w:rPr>
        <w:t xml:space="preserve"> </w:t>
      </w:r>
      <w:r w:rsidR="00824636">
        <w:rPr>
          <w:rFonts w:ascii="Open Sans" w:hAnsi="Open Sans" w:cs="Open Sans"/>
        </w:rPr>
        <w:t>43%</w:t>
      </w:r>
      <w:r w:rsidR="00093C8C">
        <w:rPr>
          <w:rFonts w:ascii="Open Sans" w:hAnsi="Open Sans" w:cs="Open Sans"/>
        </w:rPr>
        <w:t xml:space="preserve"> of</w:t>
      </w:r>
      <w:r w:rsidR="00187B71">
        <w:rPr>
          <w:rFonts w:ascii="Open Sans" w:hAnsi="Open Sans" w:cs="Open Sans"/>
        </w:rPr>
        <w:t xml:space="preserve"> the</w:t>
      </w:r>
      <w:r w:rsidR="00093C8C">
        <w:rPr>
          <w:rFonts w:ascii="Open Sans" w:hAnsi="Open Sans" w:cs="Open Sans"/>
        </w:rPr>
        <w:t xml:space="preserve"> forest</w:t>
      </w:r>
      <w:r w:rsidR="006D7605">
        <w:rPr>
          <w:rFonts w:ascii="Open Sans" w:hAnsi="Open Sans" w:cs="Open Sans"/>
        </w:rPr>
        <w:t xml:space="preserve"> was cleared</w:t>
      </w:r>
      <w:r w:rsidR="00824636">
        <w:rPr>
          <w:rFonts w:ascii="Open Sans" w:hAnsi="Open Sans" w:cs="Open Sans"/>
        </w:rPr>
        <w:t xml:space="preserve"> within the mining area</w:t>
      </w:r>
      <w:r w:rsidR="00931A38">
        <w:rPr>
          <w:rFonts w:ascii="Open Sans" w:hAnsi="Open Sans" w:cs="Open Sans"/>
        </w:rPr>
        <w:t xml:space="preserve"> and</w:t>
      </w:r>
      <w:r w:rsidR="00824636">
        <w:rPr>
          <w:rFonts w:ascii="Open Sans" w:hAnsi="Open Sans" w:cs="Open Sans"/>
        </w:rPr>
        <w:t xml:space="preserve"> 4.5% within a 5km buffer zon</w:t>
      </w:r>
      <w:r w:rsidR="007344D5">
        <w:rPr>
          <w:rFonts w:ascii="Open Sans" w:hAnsi="Open Sans" w:cs="Open Sans"/>
        </w:rPr>
        <w:t>e</w:t>
      </w:r>
      <w:r w:rsidR="00032823">
        <w:rPr>
          <w:rFonts w:ascii="Open Sans" w:hAnsi="Open Sans" w:cs="Open Sans"/>
        </w:rPr>
        <w:fldChar w:fldCharType="begin" w:fldLock="1"/>
      </w:r>
      <w:r w:rsidR="005E5B7E">
        <w:rPr>
          <w:rFonts w:ascii="Open Sans" w:hAnsi="Open Sans" w:cs="Open Sans"/>
        </w:rPr>
        <w:instrText xml:space="preserve"> ADDIN ZOTERO_ITEM CSL_CITATION {"citationID":"X5CRg2lB","properties":{"formattedCitation":"\\super 12\\nosupersub{}","plainCitation":"12","noteIndex":0},"citationItems":[{"id":4022,"uris":["http://www.mendeley.com/documents/?uuid=ed53455a-c9cc-4cb8-92a1-2e992fb75021","http://zotero.org/users/13355268/items/5U584P7I"],"itemData":{"id":4022,"type":"article-journal","title":"Forest-Smart Mining: Artisanal &amp; Small-Scale Mining in Forest Landscapes (ASM)","author":[{"literal":"World Bank"}],"issued":{"date-parts":[["2019"]]}}}],"schema":"https://github.com/citation-style-language/schema/raw/master/csl-citation.json"} </w:instrText>
      </w:r>
      <w:r w:rsidR="00032823">
        <w:rPr>
          <w:rFonts w:ascii="Open Sans" w:hAnsi="Open Sans" w:cs="Open Sans"/>
        </w:rPr>
        <w:fldChar w:fldCharType="separate"/>
      </w:r>
      <w:r w:rsidR="00B56C19" w:rsidRPr="00B56C19">
        <w:rPr>
          <w:rFonts w:ascii="Open Sans" w:hAnsi="Open Sans" w:cs="Open Sans"/>
          <w:vertAlign w:val="superscript"/>
        </w:rPr>
        <w:t>12</w:t>
      </w:r>
      <w:r w:rsidR="00032823">
        <w:rPr>
          <w:rFonts w:ascii="Open Sans" w:hAnsi="Open Sans" w:cs="Open Sans"/>
        </w:rPr>
        <w:fldChar w:fldCharType="end"/>
      </w:r>
      <w:r w:rsidR="007344D5">
        <w:rPr>
          <w:rFonts w:ascii="Open Sans" w:hAnsi="Open Sans" w:cs="Open Sans"/>
        </w:rPr>
        <w:t>.</w:t>
      </w:r>
      <w:r w:rsidR="001D4366">
        <w:rPr>
          <w:rFonts w:ascii="Open Sans" w:hAnsi="Open Sans" w:cs="Open Sans"/>
        </w:rPr>
        <w:t xml:space="preserve"> </w:t>
      </w:r>
      <w:r w:rsidR="002E08AC">
        <w:rPr>
          <w:rFonts w:ascii="Open Sans" w:hAnsi="Open Sans" w:cs="Open Sans"/>
        </w:rPr>
        <w:t>However, t</w:t>
      </w:r>
      <w:r w:rsidR="006D7605">
        <w:rPr>
          <w:rFonts w:ascii="Open Sans" w:hAnsi="Open Sans" w:cs="Open Sans"/>
        </w:rPr>
        <w:t xml:space="preserve">hese estimates cover the period 2000 </w:t>
      </w:r>
      <w:r w:rsidR="00364484">
        <w:rPr>
          <w:rFonts w:ascii="Open Sans" w:hAnsi="Open Sans" w:cs="Open Sans"/>
        </w:rPr>
        <w:t>–2016</w:t>
      </w:r>
      <w:r w:rsidR="006D7605">
        <w:rPr>
          <w:rFonts w:ascii="Open Sans" w:hAnsi="Open Sans" w:cs="Open Sans"/>
        </w:rPr>
        <w:t xml:space="preserve"> </w:t>
      </w:r>
      <w:r w:rsidR="00187B71">
        <w:rPr>
          <w:rFonts w:ascii="Open Sans" w:hAnsi="Open Sans" w:cs="Open Sans"/>
        </w:rPr>
        <w:t xml:space="preserve">yet </w:t>
      </w:r>
      <w:r w:rsidR="00824636">
        <w:rPr>
          <w:rFonts w:ascii="Open Sans" w:hAnsi="Open Sans" w:cs="Open Sans"/>
        </w:rPr>
        <w:t>mining at Bemainty only started in 2012</w:t>
      </w:r>
      <w:r w:rsidR="00F22BEA">
        <w:rPr>
          <w:rFonts w:ascii="Open Sans" w:hAnsi="Open Sans" w:cs="Open Sans"/>
        </w:rPr>
        <w:fldChar w:fldCharType="begin"/>
      </w:r>
      <w:r w:rsidR="00F621A3">
        <w:rPr>
          <w:rFonts w:ascii="Open Sans" w:hAnsi="Open Sans" w:cs="Open Sans"/>
        </w:rPr>
        <w:instrText xml:space="preserve"> ADDIN ZOTERO_ITEM CSL_CITATION {"citationID":"xH9VJny6","properties":{"formattedCitation":"\\super 37\\nosupersub{}","plainCitation":"37","noteIndex":0},"citationItems":[{"id":3802,"uris":["http://www.mendeley.com/documents/?uuid=86bf17db-8a63-4da7-bbc8-be123a62e169","http://zotero.org/users/13355268/items/C4ZVGAEM"],"itemData":{"id":3802,"type":"thesis","genre":"Master's","note":"issue: Novembre\nISBN: 1984081920091","publisher":"Université Paris X Nanterre La Défense, Ecole des Mines ParisTech, ESCP EUROPE","title":"L’insertion des instruments incitatifs dans les politiques de préservation des ressources naturelles","author":[{"family":"Desbureaux","given":"Sébastien"}],"issued":{"date-parts":[["2012"]]}}}],"schema":"https://github.com/citation-style-language/schema/raw/master/csl-citation.json"} </w:instrText>
      </w:r>
      <w:r w:rsidR="00F22BEA">
        <w:rPr>
          <w:rFonts w:ascii="Open Sans" w:hAnsi="Open Sans" w:cs="Open Sans"/>
        </w:rPr>
        <w:fldChar w:fldCharType="separate"/>
      </w:r>
      <w:r w:rsidR="00F621A3" w:rsidRPr="00F621A3">
        <w:rPr>
          <w:rFonts w:ascii="Open Sans" w:hAnsi="Open Sans" w:cs="Open Sans"/>
          <w:vertAlign w:val="superscript"/>
        </w:rPr>
        <w:t>37</w:t>
      </w:r>
      <w:r w:rsidR="00F22BEA">
        <w:rPr>
          <w:rFonts w:ascii="Open Sans" w:hAnsi="Open Sans" w:cs="Open Sans"/>
        </w:rPr>
        <w:fldChar w:fldCharType="end"/>
      </w:r>
      <w:r w:rsidR="00824636">
        <w:rPr>
          <w:rFonts w:ascii="Open Sans" w:hAnsi="Open Sans" w:cs="Open Sans"/>
        </w:rPr>
        <w:t xml:space="preserve"> (and the rush didn’t begin until 2016</w:t>
      </w:r>
      <w:r w:rsidR="00F22BEA">
        <w:rPr>
          <w:rFonts w:ascii="Open Sans" w:hAnsi="Open Sans" w:cs="Open Sans"/>
        </w:rPr>
        <w:fldChar w:fldCharType="begin"/>
      </w:r>
      <w:r w:rsidR="00C65948">
        <w:rPr>
          <w:rFonts w:ascii="Open Sans" w:hAnsi="Open Sans" w:cs="Open Sans"/>
        </w:rPr>
        <w:instrText xml:space="preserve"> ADDIN ZOTERO_ITEM CSL_CITATION {"citationID":"uDzUKTO4","properties":{"formattedCitation":"\\super 38\\nosupersub{}","plainCitation":"38","noteIndex":0},"citationItems":[{"id":127,"uris":["http://www.mendeley.com/documents/?uuid=03863aa9-fba7-4b03-8fac-b53ed1f29568","http://zotero.org/users/13355268/items/BDAMJ2UU"],"itemData":{"id":127,"type":"report","page":"1-17","title":"Sapphire Rush in the Jungle East of Ambatodrazaka, Madagascar","URL":"https://roseyperkins.com/wp-content/uploads/2016/11/SapphireRushMadagascarOctober2016by-RoseyPerkins.pdf","author":[{"family":"Perkins","given":"Rosey"}],"accessed":{"date-parts":[["2021",12,7]]},"issued":{"date-parts":[["2016"]]}}}],"schema":"https://github.com/citation-style-language/schema/raw/master/csl-citation.json"} </w:instrText>
      </w:r>
      <w:r w:rsidR="00F22BEA">
        <w:rPr>
          <w:rFonts w:ascii="Open Sans" w:hAnsi="Open Sans" w:cs="Open Sans"/>
        </w:rPr>
        <w:fldChar w:fldCharType="separate"/>
      </w:r>
      <w:r w:rsidR="00F621A3" w:rsidRPr="00F621A3">
        <w:rPr>
          <w:rFonts w:ascii="Open Sans" w:hAnsi="Open Sans" w:cs="Open Sans"/>
          <w:vertAlign w:val="superscript"/>
        </w:rPr>
        <w:t>38</w:t>
      </w:r>
      <w:r w:rsidR="00F22BEA">
        <w:rPr>
          <w:rFonts w:ascii="Open Sans" w:hAnsi="Open Sans" w:cs="Open Sans"/>
        </w:rPr>
        <w:fldChar w:fldCharType="end"/>
      </w:r>
      <w:r w:rsidR="00F22BEA">
        <w:rPr>
          <w:rFonts w:ascii="Open Sans" w:hAnsi="Open Sans" w:cs="Open Sans"/>
        </w:rPr>
        <w:t>)</w:t>
      </w:r>
      <w:r>
        <w:rPr>
          <w:rFonts w:ascii="Open Sans" w:hAnsi="Open Sans" w:cs="Open Sans"/>
        </w:rPr>
        <w:t xml:space="preserve">. </w:t>
      </w:r>
      <w:r w:rsidR="004A564C">
        <w:rPr>
          <w:rFonts w:ascii="Open Sans" w:hAnsi="Open Sans" w:cs="Open Sans"/>
        </w:rPr>
        <w:t>Furthermore</w:t>
      </w:r>
      <w:r>
        <w:rPr>
          <w:rFonts w:ascii="Open Sans" w:hAnsi="Open Sans" w:cs="Open Sans"/>
        </w:rPr>
        <w:t xml:space="preserve">, </w:t>
      </w:r>
      <w:r w:rsidR="00A9775B">
        <w:rPr>
          <w:rFonts w:ascii="Open Sans" w:hAnsi="Open Sans" w:cs="Open Sans"/>
        </w:rPr>
        <w:t xml:space="preserve">the </w:t>
      </w:r>
      <w:r w:rsidR="00931A38">
        <w:rPr>
          <w:rFonts w:ascii="Open Sans" w:hAnsi="Open Sans" w:cs="Open Sans"/>
        </w:rPr>
        <w:t xml:space="preserve">global forest change </w:t>
      </w:r>
      <w:r w:rsidR="00A9775B">
        <w:rPr>
          <w:rFonts w:ascii="Open Sans" w:hAnsi="Open Sans" w:cs="Open Sans"/>
        </w:rPr>
        <w:t>dataset used in this analysis</w:t>
      </w:r>
      <w:r w:rsidR="00950DB0">
        <w:rPr>
          <w:rFonts w:ascii="Open Sans" w:hAnsi="Open Sans" w:cs="Open Sans"/>
        </w:rPr>
        <w:fldChar w:fldCharType="begin"/>
      </w:r>
      <w:r w:rsidR="00F621A3">
        <w:rPr>
          <w:rFonts w:ascii="Open Sans" w:hAnsi="Open Sans" w:cs="Open Sans"/>
        </w:rPr>
        <w:instrText xml:space="preserve"> ADDIN ZOTERO_ITEM CSL_CITATION {"citationID":"S6jOgQzJ","properties":{"formattedCitation":"\\super 46\\nosupersub{}","plainCitation":"46","noteIndex":0},"citationItems":[{"id":315,"uris":["http://zotero.org/users/13355268/items/HWVG9B3K"],"itemData":{"id":315,"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10959203","issue":"6160","note":"PMID: 24233722","page":"850-853","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G."}],"issued":{"date-parts":[["2013"]]}}}],"schema":"https://github.com/citation-style-language/schema/raw/master/csl-citation.json"} </w:instrText>
      </w:r>
      <w:r w:rsidR="00950DB0">
        <w:rPr>
          <w:rFonts w:ascii="Open Sans" w:hAnsi="Open Sans" w:cs="Open Sans"/>
        </w:rPr>
        <w:fldChar w:fldCharType="separate"/>
      </w:r>
      <w:r w:rsidR="00F621A3" w:rsidRPr="00F621A3">
        <w:rPr>
          <w:rFonts w:ascii="Open Sans" w:hAnsi="Open Sans" w:cs="Open Sans"/>
          <w:vertAlign w:val="superscript"/>
        </w:rPr>
        <w:t>46</w:t>
      </w:r>
      <w:r w:rsidR="00950DB0">
        <w:rPr>
          <w:rFonts w:ascii="Open Sans" w:hAnsi="Open Sans" w:cs="Open Sans"/>
        </w:rPr>
        <w:fldChar w:fldCharType="end"/>
      </w:r>
      <w:r w:rsidR="00A9775B">
        <w:rPr>
          <w:rFonts w:ascii="Open Sans" w:hAnsi="Open Sans" w:cs="Open Sans"/>
        </w:rPr>
        <w:t xml:space="preserve"> detected </w:t>
      </w:r>
      <w:r w:rsidR="00883C60">
        <w:rPr>
          <w:rFonts w:ascii="Open Sans" w:hAnsi="Open Sans" w:cs="Open Sans"/>
        </w:rPr>
        <w:t xml:space="preserve">much of </w:t>
      </w:r>
      <w:r w:rsidR="00A9775B">
        <w:rPr>
          <w:rFonts w:ascii="Open Sans" w:hAnsi="Open Sans" w:cs="Open Sans"/>
        </w:rPr>
        <w:t>this</w:t>
      </w:r>
      <w:r w:rsidR="00883C60">
        <w:rPr>
          <w:rFonts w:ascii="Open Sans" w:hAnsi="Open Sans" w:cs="Open Sans"/>
        </w:rPr>
        <w:t xml:space="preserve"> deforestation in valleys which were in fact cleared long ago (Suppleme</w:t>
      </w:r>
      <w:r w:rsidR="00883C60" w:rsidRPr="003F4372">
        <w:rPr>
          <w:rFonts w:ascii="Open Sans" w:hAnsi="Open Sans" w:cs="Open Sans"/>
        </w:rPr>
        <w:t>ntary Figure</w:t>
      </w:r>
      <w:r w:rsidR="00493946">
        <w:rPr>
          <w:rFonts w:ascii="Open Sans" w:hAnsi="Open Sans" w:cs="Open Sans"/>
        </w:rPr>
        <w:t xml:space="preserve"> 6</w:t>
      </w:r>
      <w:r w:rsidR="00883C60" w:rsidRPr="003F4372">
        <w:rPr>
          <w:rFonts w:ascii="Open Sans" w:hAnsi="Open Sans" w:cs="Open Sans"/>
        </w:rPr>
        <w:t>)</w:t>
      </w:r>
      <w:r w:rsidR="00883C60">
        <w:rPr>
          <w:rFonts w:ascii="Open Sans" w:hAnsi="Open Sans" w:cs="Open Sans"/>
        </w:rPr>
        <w:t>.</w:t>
      </w:r>
      <w:r w:rsidR="00DF71D6">
        <w:rPr>
          <w:rFonts w:ascii="Open Sans" w:hAnsi="Open Sans" w:cs="Open Sans"/>
        </w:rPr>
        <w:t xml:space="preserve"> </w:t>
      </w:r>
      <w:r w:rsidR="006D7605">
        <w:rPr>
          <w:rFonts w:ascii="Open Sans" w:hAnsi="Open Sans" w:cs="Open Sans"/>
        </w:rPr>
        <w:t>O</w:t>
      </w:r>
      <w:r w:rsidR="00931A38">
        <w:rPr>
          <w:rFonts w:ascii="Open Sans" w:hAnsi="Open Sans" w:cs="Open Sans"/>
        </w:rPr>
        <w:t>thers have</w:t>
      </w:r>
      <w:r>
        <w:rPr>
          <w:rFonts w:ascii="Open Sans" w:hAnsi="Open Sans" w:cs="Open Sans"/>
        </w:rPr>
        <w:t xml:space="preserve"> </w:t>
      </w:r>
      <w:r w:rsidRPr="00152FA4">
        <w:rPr>
          <w:rFonts w:ascii="Open Sans" w:hAnsi="Open Sans" w:cs="Open Sans"/>
        </w:rPr>
        <w:t>criticised th</w:t>
      </w:r>
      <w:r>
        <w:rPr>
          <w:rFonts w:ascii="Open Sans" w:hAnsi="Open Sans" w:cs="Open Sans"/>
        </w:rPr>
        <w:t>e</w:t>
      </w:r>
      <w:r w:rsidRPr="00152FA4">
        <w:rPr>
          <w:rFonts w:ascii="Open Sans" w:hAnsi="Open Sans" w:cs="Open Sans"/>
        </w:rPr>
        <w:t xml:space="preserve"> narrative </w:t>
      </w:r>
      <w:r>
        <w:rPr>
          <w:rFonts w:ascii="Open Sans" w:hAnsi="Open Sans" w:cs="Open Sans"/>
        </w:rPr>
        <w:t>that the Bemainty rush caused substantial forest loss</w:t>
      </w:r>
      <w:r w:rsidR="00124BFA">
        <w:rPr>
          <w:rFonts w:ascii="Open Sans" w:hAnsi="Open Sans" w:cs="Open Sans"/>
        </w:rPr>
        <w:t>,</w:t>
      </w:r>
      <w:r>
        <w:rPr>
          <w:rFonts w:ascii="Open Sans" w:hAnsi="Open Sans" w:cs="Open Sans"/>
        </w:rPr>
        <w:t xml:space="preserve"> </w:t>
      </w:r>
      <w:r w:rsidRPr="00152FA4">
        <w:rPr>
          <w:rFonts w:ascii="Open Sans" w:hAnsi="Open Sans" w:cs="Open Sans"/>
        </w:rPr>
        <w:t>suggesting that land clearance in the valley long pre-dated the start of mining and was driven by</w:t>
      </w:r>
      <w:r w:rsidR="00124BFA">
        <w:rPr>
          <w:rFonts w:ascii="Open Sans" w:hAnsi="Open Sans" w:cs="Open Sans"/>
        </w:rPr>
        <w:t xml:space="preserve"> </w:t>
      </w:r>
      <w:r w:rsidRPr="00152FA4">
        <w:rPr>
          <w:rFonts w:ascii="Open Sans" w:hAnsi="Open Sans" w:cs="Open Sans"/>
        </w:rPr>
        <w:t>conversion to agriculture</w:t>
      </w:r>
      <w:r w:rsidRPr="00152FA4">
        <w:rPr>
          <w:rFonts w:ascii="Open Sans" w:hAnsi="Open Sans" w:cs="Open Sans"/>
        </w:rPr>
        <w:fldChar w:fldCharType="begin" w:fldLock="1"/>
      </w:r>
      <w:r w:rsidR="00D210EB">
        <w:rPr>
          <w:rFonts w:ascii="Open Sans" w:hAnsi="Open Sans" w:cs="Open Sans"/>
        </w:rPr>
        <w:instrText xml:space="preserve"> ADDIN ZOTERO_ITEM CSL_CITATION {"citationID":"297wkbgj","properties":{"formattedCitation":"\\super 47\\nosupersub{}","plainCitation":"47","noteIndex":0},"citationItems":[{"id":3810,"uris":["http://www.mendeley.com/documents/?uuid=9294a4c9-36bb-4691-8804-6b84a01765aa","http://zotero.org/users/13355268/items/FITCVKBZ"],"itemData":{"id":3810,"type":"report","title":"Is the sapphire trade really driving lemurs towards extinction as journalist Paul Tullis claims on National Geographic ?","URL":"https://www.linkedin.com/pulse/sapphire-trade-really-driving-lemurs-towards-paul-tullis-pardieu/?published=t","author":[{"family":"Pardieu","given":"Vincent"}],"issued":{"date-parts":[["2019"]]}}}],"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47</w:t>
      </w:r>
      <w:r w:rsidRPr="00152FA4">
        <w:rPr>
          <w:rFonts w:ascii="Open Sans" w:hAnsi="Open Sans" w:cs="Open Sans"/>
        </w:rPr>
        <w:fldChar w:fldCharType="end"/>
      </w:r>
      <w:r w:rsidRPr="00152FA4">
        <w:rPr>
          <w:rFonts w:ascii="Open Sans" w:hAnsi="Open Sans" w:cs="Open Sans"/>
        </w:rPr>
        <w:t xml:space="preserve">. </w:t>
      </w:r>
      <w:r w:rsidR="00DF71D6">
        <w:rPr>
          <w:rFonts w:ascii="Open Sans" w:hAnsi="Open Sans" w:cs="Open Sans"/>
        </w:rPr>
        <w:t>Th</w:t>
      </w:r>
      <w:r w:rsidR="00032823">
        <w:rPr>
          <w:rFonts w:ascii="Open Sans" w:hAnsi="Open Sans" w:cs="Open Sans"/>
        </w:rPr>
        <w:t>is</w:t>
      </w:r>
      <w:r w:rsidR="00124BFA">
        <w:rPr>
          <w:rFonts w:ascii="Open Sans" w:hAnsi="Open Sans" w:cs="Open Sans"/>
        </w:rPr>
        <w:t xml:space="preserve"> debate </w:t>
      </w:r>
      <w:r w:rsidR="00DF71D6">
        <w:rPr>
          <w:rFonts w:ascii="Open Sans" w:hAnsi="Open Sans" w:cs="Open Sans"/>
        </w:rPr>
        <w:t xml:space="preserve">emphasizes the importance of using robust methods to evaluate the environmental impacts of mining. </w:t>
      </w:r>
    </w:p>
    <w:p w14:paraId="122F9834" w14:textId="2CAA6981" w:rsidR="00D57DE5" w:rsidRDefault="00124BFA" w:rsidP="00D57DE5">
      <w:pPr>
        <w:rPr>
          <w:rFonts w:ascii="Open Sans" w:hAnsi="Open Sans" w:cs="Open Sans"/>
        </w:rPr>
      </w:pPr>
      <w:r>
        <w:rPr>
          <w:rFonts w:ascii="Open Sans" w:hAnsi="Open Sans" w:cs="Open Sans"/>
        </w:rPr>
        <w:t>W</w:t>
      </w:r>
      <w:r w:rsidR="005A4908" w:rsidRPr="00152FA4">
        <w:rPr>
          <w:rFonts w:ascii="Open Sans" w:hAnsi="Open Sans" w:cs="Open Sans"/>
        </w:rPr>
        <w:t>e</w:t>
      </w:r>
      <w:r w:rsidR="00D57DE5" w:rsidRPr="00152FA4">
        <w:rPr>
          <w:rFonts w:ascii="Open Sans" w:hAnsi="Open Sans" w:cs="Open Sans"/>
        </w:rPr>
        <w:t xml:space="preserve"> evaluate whether the mining</w:t>
      </w:r>
      <w:r w:rsidR="00340690" w:rsidRPr="00152FA4">
        <w:rPr>
          <w:rFonts w:ascii="Open Sans" w:hAnsi="Open Sans" w:cs="Open Sans"/>
        </w:rPr>
        <w:t xml:space="preserve"> rush</w:t>
      </w:r>
      <w:r w:rsidR="00D57DE5" w:rsidRPr="00152FA4">
        <w:rPr>
          <w:rFonts w:ascii="Open Sans" w:hAnsi="Open Sans" w:cs="Open Sans"/>
        </w:rPr>
        <w:t xml:space="preserve"> led to an increase in deforestation and forest degradation </w:t>
      </w:r>
      <w:r w:rsidR="000260FF">
        <w:rPr>
          <w:rFonts w:ascii="Open Sans" w:hAnsi="Open Sans" w:cs="Open Sans"/>
        </w:rPr>
        <w:t>(</w:t>
      </w:r>
      <w:r w:rsidR="00F71918">
        <w:rPr>
          <w:rFonts w:ascii="Open Sans" w:hAnsi="Open Sans" w:cs="Open Sans"/>
        </w:rPr>
        <w:t xml:space="preserve">defined here as temporary </w:t>
      </w:r>
      <w:r w:rsidR="007919C3">
        <w:rPr>
          <w:rFonts w:ascii="Open Sans" w:hAnsi="Open Sans" w:cs="Open Sans"/>
        </w:rPr>
        <w:t>tree co</w:t>
      </w:r>
      <w:r w:rsidR="00F71918">
        <w:rPr>
          <w:rFonts w:ascii="Open Sans" w:hAnsi="Open Sans" w:cs="Open Sans"/>
        </w:rPr>
        <w:t>ver</w:t>
      </w:r>
      <w:r w:rsidR="007919C3">
        <w:rPr>
          <w:rFonts w:ascii="Open Sans" w:hAnsi="Open Sans" w:cs="Open Sans"/>
        </w:rPr>
        <w:t xml:space="preserve"> loss</w:t>
      </w:r>
      <w:r w:rsidR="005D49D1">
        <w:rPr>
          <w:rFonts w:ascii="Open Sans" w:hAnsi="Open Sans" w:cs="Open Sans"/>
        </w:rPr>
        <w:t xml:space="preserve">) </w:t>
      </w:r>
      <w:r w:rsidR="00130D80" w:rsidRPr="00152FA4">
        <w:rPr>
          <w:rFonts w:ascii="Open Sans" w:hAnsi="Open Sans" w:cs="Open Sans"/>
        </w:rPr>
        <w:t>in the Bemainty drainage basin</w:t>
      </w:r>
      <w:r w:rsidR="00032823">
        <w:rPr>
          <w:rFonts w:ascii="Open Sans" w:hAnsi="Open Sans" w:cs="Open Sans"/>
        </w:rPr>
        <w:t>,</w:t>
      </w:r>
      <w:r w:rsidR="00130D80" w:rsidRPr="00152FA4">
        <w:rPr>
          <w:rFonts w:ascii="Open Sans" w:hAnsi="Open Sans" w:cs="Open Sans"/>
        </w:rPr>
        <w:t xml:space="preserve"> </w:t>
      </w:r>
      <w:r w:rsidR="00D57DE5" w:rsidRPr="00152FA4">
        <w:rPr>
          <w:rFonts w:ascii="Open Sans" w:hAnsi="Open Sans" w:cs="Open Sans"/>
        </w:rPr>
        <w:t xml:space="preserve">relative to a counterfactual </w:t>
      </w:r>
      <w:r w:rsidR="00F112C4">
        <w:rPr>
          <w:rFonts w:ascii="Open Sans" w:hAnsi="Open Sans" w:cs="Open Sans"/>
        </w:rPr>
        <w:t xml:space="preserve">scenario </w:t>
      </w:r>
      <w:r w:rsidR="00D57DE5" w:rsidRPr="00152FA4">
        <w:rPr>
          <w:rFonts w:ascii="Open Sans" w:hAnsi="Open Sans" w:cs="Open Sans"/>
        </w:rPr>
        <w:t>of no mining</w:t>
      </w:r>
      <w:r w:rsidR="00256C8C" w:rsidRPr="00152FA4">
        <w:rPr>
          <w:rFonts w:ascii="Open Sans" w:hAnsi="Open Sans" w:cs="Open Sans"/>
        </w:rPr>
        <w:t>.</w:t>
      </w:r>
      <w:r w:rsidR="00FB2110">
        <w:rPr>
          <w:rFonts w:ascii="Open Sans" w:hAnsi="Open Sans" w:cs="Open Sans"/>
        </w:rPr>
        <w:t xml:space="preserve"> We use drainage basins as our unit of analysis</w:t>
      </w:r>
      <w:r w:rsidR="00FB2110" w:rsidRPr="00152FA4">
        <w:rPr>
          <w:rFonts w:ascii="Open Sans" w:hAnsi="Open Sans" w:cs="Open Sans"/>
        </w:rPr>
        <w:t xml:space="preserve"> as basin geography influences </w:t>
      </w:r>
      <w:r w:rsidR="00F431C0">
        <w:rPr>
          <w:rFonts w:ascii="Open Sans" w:hAnsi="Open Sans" w:cs="Open Sans"/>
        </w:rPr>
        <w:t>both</w:t>
      </w:r>
      <w:r w:rsidR="00FB2110" w:rsidRPr="00152FA4">
        <w:rPr>
          <w:rFonts w:ascii="Open Sans" w:hAnsi="Open Sans" w:cs="Open Sans"/>
        </w:rPr>
        <w:t xml:space="preserve"> </w:t>
      </w:r>
      <w:r w:rsidR="00EC20A5">
        <w:rPr>
          <w:rFonts w:ascii="Open Sans" w:hAnsi="Open Sans" w:cs="Open Sans"/>
        </w:rPr>
        <w:t xml:space="preserve">the </w:t>
      </w:r>
      <w:r w:rsidR="00FB2110" w:rsidRPr="00152FA4">
        <w:rPr>
          <w:rFonts w:ascii="Open Sans" w:hAnsi="Open Sans" w:cs="Open Sans"/>
        </w:rPr>
        <w:t>distribution of gemstones</w:t>
      </w:r>
      <w:r w:rsidR="008A3183">
        <w:rPr>
          <w:rFonts w:ascii="Open Sans" w:hAnsi="Open Sans" w:cs="Open Sans"/>
        </w:rPr>
        <w:t xml:space="preserve"> (</w:t>
      </w:r>
      <w:r w:rsidR="007F0644">
        <w:rPr>
          <w:rFonts w:ascii="Open Sans" w:hAnsi="Open Sans" w:cs="Open Sans"/>
        </w:rPr>
        <w:t xml:space="preserve">as </w:t>
      </w:r>
      <w:r w:rsidR="00FE22A2">
        <w:rPr>
          <w:rFonts w:ascii="Open Sans" w:hAnsi="Open Sans" w:cs="Open Sans"/>
        </w:rPr>
        <w:t xml:space="preserve">miners </w:t>
      </w:r>
      <w:r w:rsidR="000A29AE">
        <w:rPr>
          <w:rFonts w:ascii="Open Sans" w:hAnsi="Open Sans" w:cs="Open Sans"/>
        </w:rPr>
        <w:t>were</w:t>
      </w:r>
      <w:r w:rsidR="00FE22A2">
        <w:rPr>
          <w:rFonts w:ascii="Open Sans" w:hAnsi="Open Sans" w:cs="Open Sans"/>
        </w:rPr>
        <w:t xml:space="preserve"> exploiting an alluvial deposit</w:t>
      </w:r>
      <w:r w:rsidR="00702043">
        <w:rPr>
          <w:rFonts w:ascii="Open Sans" w:hAnsi="Open Sans" w:cs="Open Sans"/>
        </w:rPr>
        <w:t>)</w:t>
      </w:r>
      <w:r w:rsidR="00FB2110" w:rsidRPr="00152FA4">
        <w:rPr>
          <w:rFonts w:ascii="Open Sans" w:hAnsi="Open Sans" w:cs="Open Sans"/>
        </w:rPr>
        <w:t xml:space="preserve"> and </w:t>
      </w:r>
      <w:r w:rsidR="00702043">
        <w:rPr>
          <w:rFonts w:ascii="Open Sans" w:hAnsi="Open Sans" w:cs="Open Sans"/>
        </w:rPr>
        <w:t xml:space="preserve">the potential spread of forest </w:t>
      </w:r>
      <w:r w:rsidR="007F0644">
        <w:rPr>
          <w:rFonts w:ascii="Open Sans" w:hAnsi="Open Sans" w:cs="Open Sans"/>
        </w:rPr>
        <w:t>impacts</w:t>
      </w:r>
      <w:r w:rsidR="00FB2110">
        <w:rPr>
          <w:rFonts w:ascii="Open Sans" w:hAnsi="Open Sans" w:cs="Open Sans"/>
        </w:rPr>
        <w:t xml:space="preserve">. </w:t>
      </w:r>
      <w:r w:rsidR="00AD7013" w:rsidRPr="00152FA4">
        <w:rPr>
          <w:rFonts w:ascii="Open Sans" w:hAnsi="Open Sans" w:cs="Open Sans"/>
        </w:rPr>
        <w:t xml:space="preserve">Counterfactual outcomes are estimated using </w:t>
      </w:r>
      <w:r w:rsidR="003C4BD3" w:rsidRPr="00152FA4">
        <w:rPr>
          <w:rFonts w:ascii="Open Sans" w:hAnsi="Open Sans" w:cs="Open Sans"/>
        </w:rPr>
        <w:t>a</w:t>
      </w:r>
      <w:r w:rsidR="00AD7013" w:rsidRPr="00152FA4">
        <w:rPr>
          <w:rFonts w:ascii="Open Sans" w:hAnsi="Open Sans" w:cs="Open Sans"/>
        </w:rPr>
        <w:t xml:space="preserve"> synthetic control</w:t>
      </w:r>
      <w:r w:rsidR="00EF408B" w:rsidRPr="00152FA4">
        <w:rPr>
          <w:rFonts w:ascii="Open Sans" w:hAnsi="Open Sans" w:cs="Open Sans"/>
        </w:rPr>
        <w:t>;</w:t>
      </w:r>
      <w:r w:rsidR="00C909B8" w:rsidRPr="00152FA4">
        <w:rPr>
          <w:rFonts w:ascii="Open Sans" w:hAnsi="Open Sans" w:cs="Open Sans"/>
        </w:rPr>
        <w:t xml:space="preserve"> </w:t>
      </w:r>
      <w:r w:rsidR="004E3647" w:rsidRPr="00152FA4">
        <w:rPr>
          <w:rFonts w:ascii="Open Sans" w:hAnsi="Open Sans" w:cs="Open Sans"/>
        </w:rPr>
        <w:t>a weighted combination of control drainage basin</w:t>
      </w:r>
      <w:r w:rsidR="00993ED1" w:rsidRPr="00152FA4">
        <w:rPr>
          <w:rFonts w:ascii="Open Sans" w:hAnsi="Open Sans" w:cs="Open Sans"/>
        </w:rPr>
        <w:t xml:space="preserve">s designed </w:t>
      </w:r>
      <w:r w:rsidR="00C909B8" w:rsidRPr="00152FA4">
        <w:rPr>
          <w:rFonts w:ascii="Open Sans" w:hAnsi="Open Sans" w:cs="Open Sans"/>
        </w:rPr>
        <w:t>to be as similar as possible to</w:t>
      </w:r>
      <w:r w:rsidR="008667EC">
        <w:rPr>
          <w:rFonts w:ascii="Open Sans" w:hAnsi="Open Sans" w:cs="Open Sans"/>
        </w:rPr>
        <w:t xml:space="preserve"> the</w:t>
      </w:r>
      <w:r w:rsidR="00C909B8" w:rsidRPr="00152FA4">
        <w:rPr>
          <w:rFonts w:ascii="Open Sans" w:hAnsi="Open Sans" w:cs="Open Sans"/>
        </w:rPr>
        <w:t xml:space="preserve"> Bemainty</w:t>
      </w:r>
      <w:r w:rsidR="008667EC">
        <w:rPr>
          <w:rFonts w:ascii="Open Sans" w:hAnsi="Open Sans" w:cs="Open Sans"/>
        </w:rPr>
        <w:t xml:space="preserve"> basin</w:t>
      </w:r>
      <w:r w:rsidR="00C909B8" w:rsidRPr="00152FA4">
        <w:rPr>
          <w:rFonts w:ascii="Open Sans" w:hAnsi="Open Sans" w:cs="Open Sans"/>
        </w:rPr>
        <w:t xml:space="preserve"> </w:t>
      </w:r>
      <w:r w:rsidR="00992FF0" w:rsidRPr="00152FA4">
        <w:rPr>
          <w:rFonts w:ascii="Open Sans" w:hAnsi="Open Sans" w:cs="Open Sans"/>
        </w:rPr>
        <w:t xml:space="preserve">in factors </w:t>
      </w:r>
      <w:r w:rsidR="00F15C04" w:rsidRPr="00152FA4">
        <w:rPr>
          <w:rFonts w:ascii="Open Sans" w:hAnsi="Open Sans" w:cs="Open Sans"/>
        </w:rPr>
        <w:t>influencing</w:t>
      </w:r>
      <w:r w:rsidR="00992FF0" w:rsidRPr="00152FA4">
        <w:rPr>
          <w:rFonts w:ascii="Open Sans" w:hAnsi="Open Sans" w:cs="Open Sans"/>
        </w:rPr>
        <w:t xml:space="preserve"> </w:t>
      </w:r>
      <w:r w:rsidR="00D37625" w:rsidRPr="00152FA4">
        <w:rPr>
          <w:rFonts w:ascii="Open Sans" w:hAnsi="Open Sans" w:cs="Open Sans"/>
        </w:rPr>
        <w:t>forest loss</w:t>
      </w:r>
      <w:r w:rsidR="00CB4080">
        <w:rPr>
          <w:rFonts w:ascii="Open Sans" w:hAnsi="Open Sans" w:cs="Open Sans"/>
        </w:rPr>
        <w:t xml:space="preserve"> (see </w:t>
      </w:r>
      <w:r w:rsidR="00EC58A5">
        <w:rPr>
          <w:rFonts w:ascii="Open Sans" w:hAnsi="Open Sans" w:cs="Open Sans"/>
        </w:rPr>
        <w:t>M</w:t>
      </w:r>
      <w:r w:rsidR="00CB4080">
        <w:rPr>
          <w:rFonts w:ascii="Open Sans" w:hAnsi="Open Sans" w:cs="Open Sans"/>
        </w:rPr>
        <w:t>ethods)</w:t>
      </w:r>
      <w:r w:rsidR="00992FF0" w:rsidRPr="00152FA4">
        <w:rPr>
          <w:rFonts w:ascii="Open Sans" w:hAnsi="Open Sans" w:cs="Open Sans"/>
        </w:rPr>
        <w:t xml:space="preserve">. </w:t>
      </w:r>
      <w:r w:rsidR="005F1B18" w:rsidRPr="00152FA4">
        <w:rPr>
          <w:rFonts w:ascii="Open Sans" w:hAnsi="Open Sans" w:cs="Open Sans"/>
        </w:rPr>
        <w:t xml:space="preserve">We also draw on </w:t>
      </w:r>
      <w:r w:rsidR="00D943D8">
        <w:rPr>
          <w:rFonts w:ascii="Open Sans" w:hAnsi="Open Sans" w:cs="Open Sans"/>
        </w:rPr>
        <w:t>anecdotal</w:t>
      </w:r>
      <w:r w:rsidR="00F60DE0" w:rsidRPr="00AE30B2">
        <w:rPr>
          <w:rFonts w:ascii="Open Sans" w:hAnsi="Open Sans" w:cs="Open Sans"/>
        </w:rPr>
        <w:t xml:space="preserve"> evidence from</w:t>
      </w:r>
      <w:r w:rsidR="000309E7">
        <w:rPr>
          <w:rFonts w:ascii="Open Sans" w:hAnsi="Open Sans" w:cs="Open Sans"/>
        </w:rPr>
        <w:t xml:space="preserve"> </w:t>
      </w:r>
      <w:r w:rsidR="00AE30B2">
        <w:rPr>
          <w:rFonts w:ascii="Open Sans" w:hAnsi="Open Sans" w:cs="Open Sans"/>
        </w:rPr>
        <w:t xml:space="preserve">informal </w:t>
      </w:r>
      <w:r w:rsidR="005F1B18" w:rsidRPr="00152FA4">
        <w:rPr>
          <w:rFonts w:ascii="Open Sans" w:hAnsi="Open Sans" w:cs="Open Sans"/>
        </w:rPr>
        <w:t xml:space="preserve">interviews and lemur </w:t>
      </w:r>
      <w:r w:rsidR="003F24A2" w:rsidRPr="00152FA4">
        <w:rPr>
          <w:rFonts w:ascii="Open Sans" w:hAnsi="Open Sans" w:cs="Open Sans"/>
        </w:rPr>
        <w:t>surveys</w:t>
      </w:r>
      <w:r w:rsidR="005F1B18" w:rsidRPr="00152FA4">
        <w:rPr>
          <w:rFonts w:ascii="Open Sans" w:hAnsi="Open Sans" w:cs="Open Sans"/>
        </w:rPr>
        <w:t xml:space="preserve"> conducted at the mine site to </w:t>
      </w:r>
      <w:r w:rsidR="006F4C77" w:rsidRPr="00152FA4">
        <w:rPr>
          <w:rFonts w:ascii="Open Sans" w:hAnsi="Open Sans" w:cs="Open Sans"/>
        </w:rPr>
        <w:t xml:space="preserve">explore the </w:t>
      </w:r>
      <w:r w:rsidR="00C403E3">
        <w:rPr>
          <w:rFonts w:ascii="Open Sans" w:hAnsi="Open Sans" w:cs="Open Sans"/>
        </w:rPr>
        <w:t xml:space="preserve">wider </w:t>
      </w:r>
      <w:r w:rsidR="003214DD" w:rsidRPr="00152FA4">
        <w:rPr>
          <w:rFonts w:ascii="Open Sans" w:hAnsi="Open Sans" w:cs="Open Sans"/>
        </w:rPr>
        <w:t>impacts</w:t>
      </w:r>
      <w:r w:rsidR="006E3CDC">
        <w:rPr>
          <w:rFonts w:ascii="Open Sans" w:hAnsi="Open Sans" w:cs="Open Sans"/>
        </w:rPr>
        <w:t xml:space="preserve"> and trade-offs</w:t>
      </w:r>
      <w:r w:rsidR="003214DD" w:rsidRPr="00152FA4">
        <w:rPr>
          <w:rFonts w:ascii="Open Sans" w:hAnsi="Open Sans" w:cs="Open Sans"/>
        </w:rPr>
        <w:t xml:space="preserve"> of</w:t>
      </w:r>
      <w:r w:rsidR="00C518DF">
        <w:rPr>
          <w:rFonts w:ascii="Open Sans" w:hAnsi="Open Sans" w:cs="Open Sans"/>
        </w:rPr>
        <w:t xml:space="preserve"> </w:t>
      </w:r>
      <w:r w:rsidR="00A12F34" w:rsidRPr="00152FA4">
        <w:rPr>
          <w:rFonts w:ascii="Open Sans" w:hAnsi="Open Sans" w:cs="Open Sans"/>
        </w:rPr>
        <w:t>mining</w:t>
      </w:r>
      <w:r w:rsidR="00C518DF">
        <w:rPr>
          <w:rFonts w:ascii="Open Sans" w:hAnsi="Open Sans" w:cs="Open Sans"/>
        </w:rPr>
        <w:t xml:space="preserve"> </w:t>
      </w:r>
      <w:r w:rsidR="003214DD" w:rsidRPr="00152FA4">
        <w:rPr>
          <w:rFonts w:ascii="Open Sans" w:hAnsi="Open Sans" w:cs="Open Sans"/>
        </w:rPr>
        <w:t xml:space="preserve">at </w:t>
      </w:r>
      <w:r w:rsidR="0072569C" w:rsidRPr="00152FA4">
        <w:rPr>
          <w:rFonts w:ascii="Open Sans" w:hAnsi="Open Sans" w:cs="Open Sans"/>
        </w:rPr>
        <w:t>Bemainty</w:t>
      </w:r>
      <w:r w:rsidR="0072569C">
        <w:rPr>
          <w:rFonts w:ascii="Open Sans" w:hAnsi="Open Sans" w:cs="Open Sans"/>
        </w:rPr>
        <w:t xml:space="preserve"> and</w:t>
      </w:r>
      <w:r w:rsidR="00C403E3">
        <w:rPr>
          <w:rFonts w:ascii="Open Sans" w:hAnsi="Open Sans" w:cs="Open Sans"/>
        </w:rPr>
        <w:t xml:space="preserve"> </w:t>
      </w:r>
      <w:r w:rsidR="00010264">
        <w:rPr>
          <w:rFonts w:ascii="Open Sans" w:hAnsi="Open Sans" w:cs="Open Sans"/>
        </w:rPr>
        <w:t xml:space="preserve">assess </w:t>
      </w:r>
      <w:r w:rsidR="00C403E3">
        <w:rPr>
          <w:rFonts w:ascii="Open Sans" w:hAnsi="Open Sans" w:cs="Open Sans"/>
        </w:rPr>
        <w:t xml:space="preserve">the </w:t>
      </w:r>
      <w:r w:rsidR="00FE6905">
        <w:rPr>
          <w:rFonts w:ascii="Open Sans" w:hAnsi="Open Sans" w:cs="Open Sans"/>
        </w:rPr>
        <w:t>status</w:t>
      </w:r>
      <w:r w:rsidR="00C403E3">
        <w:rPr>
          <w:rFonts w:ascii="Open Sans" w:hAnsi="Open Sans" w:cs="Open Sans"/>
        </w:rPr>
        <w:t xml:space="preserve"> of lemur populations </w:t>
      </w:r>
      <w:r w:rsidR="00592531">
        <w:rPr>
          <w:rFonts w:ascii="Open Sans" w:hAnsi="Open Sans" w:cs="Open Sans"/>
        </w:rPr>
        <w:t>two</w:t>
      </w:r>
      <w:r w:rsidR="00C403E3">
        <w:rPr>
          <w:rFonts w:ascii="Open Sans" w:hAnsi="Open Sans" w:cs="Open Sans"/>
        </w:rPr>
        <w:t xml:space="preserve"> years after the rush</w:t>
      </w:r>
      <w:r w:rsidR="00340690" w:rsidRPr="00152FA4">
        <w:rPr>
          <w:rFonts w:ascii="Open Sans" w:hAnsi="Open Sans" w:cs="Open Sans"/>
        </w:rPr>
        <w:t xml:space="preserve">. </w:t>
      </w:r>
      <w:r w:rsidR="00B6179D">
        <w:rPr>
          <w:rFonts w:ascii="Open Sans" w:hAnsi="Open Sans" w:cs="Open Sans"/>
        </w:rPr>
        <w:t>We find that the mining</w:t>
      </w:r>
      <w:r w:rsidR="00635E32">
        <w:rPr>
          <w:rFonts w:ascii="Open Sans" w:hAnsi="Open Sans" w:cs="Open Sans"/>
        </w:rPr>
        <w:t xml:space="preserve"> rush</w:t>
      </w:r>
      <w:r w:rsidR="00B6179D">
        <w:rPr>
          <w:rFonts w:ascii="Open Sans" w:hAnsi="Open Sans" w:cs="Open Sans"/>
        </w:rPr>
        <w:t xml:space="preserve"> did not cause a significant increase in deforestation or</w:t>
      </w:r>
      <w:r w:rsidR="003A3937">
        <w:rPr>
          <w:rFonts w:ascii="Open Sans" w:hAnsi="Open Sans" w:cs="Open Sans"/>
        </w:rPr>
        <w:t xml:space="preserve"> forest</w:t>
      </w:r>
      <w:r w:rsidR="00B6179D">
        <w:rPr>
          <w:rFonts w:ascii="Open Sans" w:hAnsi="Open Sans" w:cs="Open Sans"/>
        </w:rPr>
        <w:t xml:space="preserve"> degradation</w:t>
      </w:r>
      <w:r w:rsidR="007C1BB0">
        <w:rPr>
          <w:rFonts w:ascii="Open Sans" w:hAnsi="Open Sans" w:cs="Open Sans"/>
        </w:rPr>
        <w:t xml:space="preserve"> </w:t>
      </w:r>
      <w:r w:rsidR="00380C42">
        <w:rPr>
          <w:rFonts w:ascii="Open Sans" w:hAnsi="Open Sans" w:cs="Open Sans"/>
        </w:rPr>
        <w:t>above</w:t>
      </w:r>
      <w:r w:rsidR="007A3551">
        <w:rPr>
          <w:rFonts w:ascii="Open Sans" w:hAnsi="Open Sans" w:cs="Open Sans"/>
        </w:rPr>
        <w:t xml:space="preserve"> the</w:t>
      </w:r>
      <w:r w:rsidR="00380C42">
        <w:rPr>
          <w:rFonts w:ascii="Open Sans" w:hAnsi="Open Sans" w:cs="Open Sans"/>
        </w:rPr>
        <w:t xml:space="preserve"> estimated counterfactual</w:t>
      </w:r>
      <w:r w:rsidR="008847BD">
        <w:rPr>
          <w:rFonts w:ascii="Open Sans" w:hAnsi="Open Sans" w:cs="Open Sans"/>
        </w:rPr>
        <w:t>,</w:t>
      </w:r>
      <w:r w:rsidR="00380C42">
        <w:rPr>
          <w:rFonts w:ascii="Open Sans" w:hAnsi="Open Sans" w:cs="Open Sans"/>
        </w:rPr>
        <w:t xml:space="preserve"> </w:t>
      </w:r>
      <w:r w:rsidR="005B5063">
        <w:rPr>
          <w:rFonts w:ascii="Open Sans" w:hAnsi="Open Sans" w:cs="Open Sans"/>
        </w:rPr>
        <w:t xml:space="preserve">and </w:t>
      </w:r>
      <w:r w:rsidR="007A3551">
        <w:rPr>
          <w:rFonts w:ascii="Open Sans" w:hAnsi="Open Sans" w:cs="Open Sans"/>
        </w:rPr>
        <w:t xml:space="preserve">that </w:t>
      </w:r>
      <w:r w:rsidR="005B5063">
        <w:rPr>
          <w:rFonts w:ascii="Open Sans" w:hAnsi="Open Sans" w:cs="Open Sans"/>
        </w:rPr>
        <w:t xml:space="preserve">lemur populations appear to remain healthy </w:t>
      </w:r>
      <w:r w:rsidR="004B33ED">
        <w:rPr>
          <w:rFonts w:ascii="Open Sans" w:hAnsi="Open Sans" w:cs="Open Sans"/>
        </w:rPr>
        <w:t>and diverse</w:t>
      </w:r>
      <w:r w:rsidR="005B5063">
        <w:rPr>
          <w:rFonts w:ascii="Open Sans" w:hAnsi="Open Sans" w:cs="Open Sans"/>
        </w:rPr>
        <w:t xml:space="preserve">. </w:t>
      </w:r>
      <w:r w:rsidR="00724B61" w:rsidRPr="00152FA4">
        <w:rPr>
          <w:rFonts w:ascii="Open Sans" w:hAnsi="Open Sans" w:cs="Open Sans"/>
        </w:rPr>
        <w:t xml:space="preserve">To </w:t>
      </w:r>
      <w:r w:rsidR="001E46FD">
        <w:rPr>
          <w:rFonts w:ascii="Open Sans" w:hAnsi="Open Sans" w:cs="Open Sans"/>
        </w:rPr>
        <w:t xml:space="preserve">the best of </w:t>
      </w:r>
      <w:r w:rsidR="00724B61" w:rsidRPr="00152FA4">
        <w:rPr>
          <w:rFonts w:ascii="Open Sans" w:hAnsi="Open Sans" w:cs="Open Sans"/>
        </w:rPr>
        <w:t xml:space="preserve">our knowledge this is the first study to use </w:t>
      </w:r>
      <w:r w:rsidR="001A6E43" w:rsidRPr="00152FA4">
        <w:rPr>
          <w:rFonts w:ascii="Open Sans" w:hAnsi="Open Sans" w:cs="Open Sans"/>
        </w:rPr>
        <w:t xml:space="preserve">robust </w:t>
      </w:r>
      <w:r w:rsidR="00724B61" w:rsidRPr="00152FA4">
        <w:rPr>
          <w:rFonts w:ascii="Open Sans" w:hAnsi="Open Sans" w:cs="Open Sans"/>
        </w:rPr>
        <w:t>counterfactual methods to evaluate the</w:t>
      </w:r>
      <w:r w:rsidR="0075585B" w:rsidRPr="00152FA4">
        <w:rPr>
          <w:rFonts w:ascii="Open Sans" w:hAnsi="Open Sans" w:cs="Open Sans"/>
        </w:rPr>
        <w:t xml:space="preserve"> environmental impact of ASM.</w:t>
      </w:r>
      <w:r w:rsidR="00DA45F7">
        <w:rPr>
          <w:rFonts w:ascii="Open Sans" w:hAnsi="Open Sans" w:cs="Open Sans"/>
        </w:rPr>
        <w:t xml:space="preserve"> </w:t>
      </w:r>
    </w:p>
    <w:p w14:paraId="6E52316E" w14:textId="77777777" w:rsidR="00555710" w:rsidRPr="00152FA4" w:rsidRDefault="00555710" w:rsidP="00D57DE5">
      <w:pPr>
        <w:rPr>
          <w:rFonts w:ascii="Open Sans" w:hAnsi="Open Sans" w:cs="Open Sans"/>
        </w:rPr>
      </w:pPr>
    </w:p>
    <w:p w14:paraId="67A901C1" w14:textId="3321BC80" w:rsidR="007A7A56" w:rsidRPr="00152FA4" w:rsidRDefault="007A7A56" w:rsidP="007A7A56">
      <w:pPr>
        <w:rPr>
          <w:rFonts w:ascii="Open Sans" w:hAnsi="Open Sans" w:cs="Open Sans"/>
        </w:rPr>
      </w:pPr>
    </w:p>
    <w:p w14:paraId="76B06D46" w14:textId="3990C946" w:rsidR="00E566ED" w:rsidRPr="00152FA4" w:rsidRDefault="00570A32" w:rsidP="005940C6">
      <w:pPr>
        <w:rPr>
          <w:rFonts w:ascii="Open Sans" w:hAnsi="Open Sans" w:cs="Open Sans"/>
          <w:b/>
          <w:bCs/>
          <w:sz w:val="28"/>
          <w:szCs w:val="28"/>
        </w:rPr>
      </w:pPr>
      <w:r w:rsidRPr="00152FA4">
        <w:rPr>
          <w:rFonts w:ascii="Open Sans" w:hAnsi="Open Sans" w:cs="Open Sans"/>
          <w:b/>
          <w:bCs/>
          <w:u w:val="single"/>
        </w:rPr>
        <w:br w:type="page"/>
      </w:r>
      <w:r w:rsidR="00E566ED" w:rsidRPr="00152FA4">
        <w:rPr>
          <w:rFonts w:ascii="Open Sans" w:hAnsi="Open Sans" w:cs="Open Sans"/>
          <w:b/>
          <w:bCs/>
          <w:sz w:val="28"/>
          <w:szCs w:val="28"/>
        </w:rPr>
        <w:lastRenderedPageBreak/>
        <w:t>Results</w:t>
      </w:r>
    </w:p>
    <w:p w14:paraId="217AB655" w14:textId="76431184" w:rsidR="00590BDC" w:rsidRPr="00152FA4" w:rsidRDefault="00E566ED" w:rsidP="00E566ED">
      <w:pPr>
        <w:spacing w:line="276" w:lineRule="auto"/>
        <w:rPr>
          <w:rFonts w:ascii="Open Sans" w:hAnsi="Open Sans" w:cs="Open Sans"/>
          <w:i/>
          <w:iCs/>
          <w:sz w:val="26"/>
          <w:szCs w:val="26"/>
        </w:rPr>
      </w:pPr>
      <w:r w:rsidRPr="00152FA4">
        <w:rPr>
          <w:rFonts w:ascii="Open Sans" w:hAnsi="Open Sans" w:cs="Open Sans"/>
          <w:i/>
          <w:iCs/>
          <w:sz w:val="26"/>
          <w:szCs w:val="26"/>
        </w:rPr>
        <w:t>Forest loss</w:t>
      </w:r>
    </w:p>
    <w:p w14:paraId="319EB663" w14:textId="4213B920" w:rsidR="003C0EC2" w:rsidRPr="00152FA4" w:rsidRDefault="00E566ED" w:rsidP="00EB33EB">
      <w:pPr>
        <w:rPr>
          <w:rFonts w:ascii="Open Sans" w:hAnsi="Open Sans" w:cs="Open Sans"/>
        </w:rPr>
      </w:pPr>
      <w:r w:rsidRPr="00152FA4">
        <w:rPr>
          <w:rFonts w:ascii="Open Sans" w:hAnsi="Open Sans" w:cs="Open Sans"/>
        </w:rPr>
        <w:t xml:space="preserve">We find no evidence that </w:t>
      </w:r>
      <w:r w:rsidR="00544BE6" w:rsidRPr="00152FA4">
        <w:rPr>
          <w:rFonts w:ascii="Open Sans" w:hAnsi="Open Sans" w:cs="Open Sans"/>
        </w:rPr>
        <w:t>artisanal gem mining</w:t>
      </w:r>
      <w:r w:rsidR="00621099" w:rsidRPr="00152FA4">
        <w:rPr>
          <w:rFonts w:ascii="Open Sans" w:hAnsi="Open Sans" w:cs="Open Sans"/>
        </w:rPr>
        <w:t xml:space="preserve"> </w:t>
      </w:r>
      <w:r w:rsidR="004C63A9" w:rsidRPr="00152FA4">
        <w:rPr>
          <w:rFonts w:ascii="Open Sans" w:hAnsi="Open Sans" w:cs="Open Sans"/>
        </w:rPr>
        <w:t>at Bemainty,</w:t>
      </w:r>
      <w:r w:rsidR="00F13E2E" w:rsidRPr="00152FA4">
        <w:rPr>
          <w:rFonts w:ascii="Open Sans" w:hAnsi="Open Sans" w:cs="Open Sans"/>
        </w:rPr>
        <w:t xml:space="preserve"> </w:t>
      </w:r>
      <w:r w:rsidR="007435D3" w:rsidRPr="00152FA4">
        <w:rPr>
          <w:rFonts w:ascii="Open Sans" w:hAnsi="Open Sans" w:cs="Open Sans"/>
        </w:rPr>
        <w:t>which began</w:t>
      </w:r>
      <w:r w:rsidR="00D80E45" w:rsidRPr="00152FA4">
        <w:rPr>
          <w:rFonts w:ascii="Open Sans" w:hAnsi="Open Sans" w:cs="Open Sans"/>
        </w:rPr>
        <w:t xml:space="preserve"> in</w:t>
      </w:r>
      <w:r w:rsidR="00621099" w:rsidRPr="00152FA4">
        <w:rPr>
          <w:rFonts w:ascii="Open Sans" w:hAnsi="Open Sans" w:cs="Open Sans"/>
        </w:rPr>
        <w:t xml:space="preserve"> 2012 and </w:t>
      </w:r>
      <w:r w:rsidR="001442B8" w:rsidRPr="00152FA4">
        <w:rPr>
          <w:rFonts w:ascii="Open Sans" w:hAnsi="Open Sans" w:cs="Open Sans"/>
        </w:rPr>
        <w:t>surged</w:t>
      </w:r>
      <w:r w:rsidR="00DE74B9" w:rsidRPr="00152FA4">
        <w:rPr>
          <w:rFonts w:ascii="Open Sans" w:hAnsi="Open Sans" w:cs="Open Sans"/>
        </w:rPr>
        <w:t xml:space="preserve"> during</w:t>
      </w:r>
      <w:r w:rsidR="00BE3BAB" w:rsidRPr="00152FA4">
        <w:rPr>
          <w:rFonts w:ascii="Open Sans" w:hAnsi="Open Sans" w:cs="Open Sans"/>
        </w:rPr>
        <w:t xml:space="preserve"> the rush </w:t>
      </w:r>
      <w:r w:rsidR="007D0AE4" w:rsidRPr="00152FA4">
        <w:rPr>
          <w:rFonts w:ascii="Open Sans" w:hAnsi="Open Sans" w:cs="Open Sans"/>
        </w:rPr>
        <w:t>of</w:t>
      </w:r>
      <w:r w:rsidR="00BE3BAB" w:rsidRPr="00152FA4">
        <w:rPr>
          <w:rFonts w:ascii="Open Sans" w:hAnsi="Open Sans" w:cs="Open Sans"/>
        </w:rPr>
        <w:t xml:space="preserve"> 2016</w:t>
      </w:r>
      <w:r w:rsidR="00DE74B9" w:rsidRPr="00152FA4">
        <w:rPr>
          <w:rFonts w:ascii="Open Sans" w:hAnsi="Open Sans" w:cs="Open Sans"/>
        </w:rPr>
        <w:t>-2017</w:t>
      </w:r>
      <w:r w:rsidR="00FD35C1" w:rsidRPr="00152FA4">
        <w:rPr>
          <w:rFonts w:ascii="Open Sans" w:hAnsi="Open Sans" w:cs="Open Sans"/>
        </w:rPr>
        <w:t>,</w:t>
      </w:r>
      <w:r w:rsidRPr="00152FA4">
        <w:rPr>
          <w:rFonts w:ascii="Open Sans" w:hAnsi="Open Sans" w:cs="Open Sans"/>
        </w:rPr>
        <w:t xml:space="preserve"> caused a significant increase in deforestation or forest degradation</w:t>
      </w:r>
      <w:r w:rsidR="00F71918">
        <w:rPr>
          <w:rFonts w:ascii="Open Sans" w:hAnsi="Open Sans" w:cs="Open Sans"/>
        </w:rPr>
        <w:t xml:space="preserve"> (collectively termed forest loss)</w:t>
      </w:r>
      <w:r w:rsidR="000D4ECA">
        <w:rPr>
          <w:rFonts w:ascii="Open Sans" w:hAnsi="Open Sans" w:cs="Open Sans"/>
        </w:rPr>
        <w:t>,</w:t>
      </w:r>
      <w:r w:rsidR="00367C8E" w:rsidRPr="00152FA4">
        <w:rPr>
          <w:rFonts w:ascii="Open Sans" w:hAnsi="Open Sans" w:cs="Open Sans"/>
        </w:rPr>
        <w:t xml:space="preserve"> </w:t>
      </w:r>
      <w:r w:rsidR="00B53293" w:rsidRPr="00152FA4">
        <w:rPr>
          <w:rFonts w:ascii="Open Sans" w:hAnsi="Open Sans" w:cs="Open Sans"/>
        </w:rPr>
        <w:t xml:space="preserve">relative to </w:t>
      </w:r>
      <w:r w:rsidR="00E52FD1" w:rsidRPr="00152FA4">
        <w:rPr>
          <w:rFonts w:ascii="Open Sans" w:hAnsi="Open Sans" w:cs="Open Sans"/>
        </w:rPr>
        <w:t>a counterfactual of no mining</w:t>
      </w:r>
      <w:r w:rsidR="00E93A8D">
        <w:rPr>
          <w:rFonts w:ascii="Open Sans" w:hAnsi="Open Sans" w:cs="Open Sans"/>
        </w:rPr>
        <w:t>,</w:t>
      </w:r>
      <w:r w:rsidR="00E52FD1" w:rsidRPr="00152FA4">
        <w:rPr>
          <w:rFonts w:ascii="Open Sans" w:hAnsi="Open Sans" w:cs="Open Sans"/>
        </w:rPr>
        <w:t xml:space="preserve"> estimated using </w:t>
      </w:r>
      <w:r w:rsidR="007B7B8E" w:rsidRPr="00152FA4">
        <w:rPr>
          <w:rFonts w:ascii="Open Sans" w:hAnsi="Open Sans" w:cs="Open Sans"/>
        </w:rPr>
        <w:t>a</w:t>
      </w:r>
      <w:r w:rsidR="00E52FD1" w:rsidRPr="00152FA4">
        <w:rPr>
          <w:rFonts w:ascii="Open Sans" w:hAnsi="Open Sans" w:cs="Open Sans"/>
        </w:rPr>
        <w:t xml:space="preserve"> synthetic control</w:t>
      </w:r>
      <w:r w:rsidR="003C0EC2" w:rsidRPr="00152FA4">
        <w:rPr>
          <w:rFonts w:ascii="Open Sans" w:hAnsi="Open Sans" w:cs="Open Sans"/>
        </w:rPr>
        <w:t xml:space="preserve">. </w:t>
      </w:r>
      <w:r w:rsidR="0016254B">
        <w:rPr>
          <w:rFonts w:ascii="Open Sans" w:hAnsi="Open Sans" w:cs="Open Sans"/>
        </w:rPr>
        <w:t xml:space="preserve">For </w:t>
      </w:r>
      <w:r w:rsidR="000A4B0F">
        <w:rPr>
          <w:rFonts w:ascii="Open Sans" w:hAnsi="Open Sans" w:cs="Open Sans"/>
        </w:rPr>
        <w:t>both</w:t>
      </w:r>
      <w:r w:rsidR="0016254B">
        <w:rPr>
          <w:rFonts w:ascii="Open Sans" w:hAnsi="Open Sans" w:cs="Open Sans"/>
        </w:rPr>
        <w:t xml:space="preserve"> outcome</w:t>
      </w:r>
      <w:r w:rsidR="000A4B0F">
        <w:rPr>
          <w:rFonts w:ascii="Open Sans" w:hAnsi="Open Sans" w:cs="Open Sans"/>
        </w:rPr>
        <w:t>s</w:t>
      </w:r>
      <w:r w:rsidR="0016254B">
        <w:rPr>
          <w:rFonts w:ascii="Open Sans" w:hAnsi="Open Sans" w:cs="Open Sans"/>
        </w:rPr>
        <w:t xml:space="preserve"> t</w:t>
      </w:r>
      <w:r w:rsidR="009F2CC7" w:rsidRPr="00152FA4">
        <w:rPr>
          <w:rFonts w:ascii="Open Sans" w:hAnsi="Open Sans" w:cs="Open Sans"/>
        </w:rPr>
        <w:t xml:space="preserve">his finding is consistent across </w:t>
      </w:r>
      <w:r w:rsidR="00FA3811" w:rsidRPr="00152FA4">
        <w:rPr>
          <w:rFonts w:ascii="Open Sans" w:hAnsi="Open Sans" w:cs="Open Sans"/>
        </w:rPr>
        <w:t xml:space="preserve">three </w:t>
      </w:r>
      <w:r w:rsidR="009F2CC7" w:rsidRPr="00152FA4">
        <w:rPr>
          <w:rFonts w:ascii="Open Sans" w:hAnsi="Open Sans" w:cs="Open Sans"/>
        </w:rPr>
        <w:t>different measures</w:t>
      </w:r>
      <w:r w:rsidR="00850CEB" w:rsidRPr="00152FA4">
        <w:rPr>
          <w:rFonts w:ascii="Open Sans" w:hAnsi="Open Sans" w:cs="Open Sans"/>
        </w:rPr>
        <w:t xml:space="preserve"> (raw hectares of deforestation, deforestation rate and cumulative deforestation)</w:t>
      </w:r>
      <w:r w:rsidR="009F2CC7" w:rsidRPr="00152FA4">
        <w:rPr>
          <w:rFonts w:ascii="Open Sans" w:hAnsi="Open Sans" w:cs="Open Sans"/>
        </w:rPr>
        <w:t xml:space="preserve"> and</w:t>
      </w:r>
      <w:r w:rsidR="006469EC">
        <w:rPr>
          <w:rFonts w:ascii="Open Sans" w:hAnsi="Open Sans" w:cs="Open Sans"/>
        </w:rPr>
        <w:t xml:space="preserve"> </w:t>
      </w:r>
      <w:r w:rsidR="00FA3811" w:rsidRPr="00152FA4">
        <w:rPr>
          <w:rFonts w:ascii="Open Sans" w:hAnsi="Open Sans" w:cs="Open Sans"/>
        </w:rPr>
        <w:t>two</w:t>
      </w:r>
      <w:r w:rsidR="009F2CC7" w:rsidRPr="00152FA4">
        <w:rPr>
          <w:rFonts w:ascii="Open Sans" w:hAnsi="Open Sans" w:cs="Open Sans"/>
        </w:rPr>
        <w:t xml:space="preserve"> scales of analysis (</w:t>
      </w:r>
      <w:r w:rsidR="000B1B5E">
        <w:rPr>
          <w:rFonts w:ascii="Open Sans" w:hAnsi="Open Sans" w:cs="Open Sans"/>
        </w:rPr>
        <w:t>first sampling control basins from</w:t>
      </w:r>
      <w:r w:rsidR="007F0B72">
        <w:rPr>
          <w:rFonts w:ascii="Open Sans" w:hAnsi="Open Sans" w:cs="Open Sans"/>
        </w:rPr>
        <w:t xml:space="preserve"> the</w:t>
      </w:r>
      <w:r w:rsidR="000B1B5E">
        <w:rPr>
          <w:rFonts w:ascii="Open Sans" w:hAnsi="Open Sans" w:cs="Open Sans"/>
        </w:rPr>
        <w:t xml:space="preserve"> </w:t>
      </w:r>
      <w:r w:rsidR="00793776" w:rsidRPr="00152FA4">
        <w:rPr>
          <w:rFonts w:ascii="Open Sans" w:hAnsi="Open Sans" w:cs="Open Sans"/>
        </w:rPr>
        <w:t>CAZ</w:t>
      </w:r>
      <w:r w:rsidR="000B1B5E">
        <w:rPr>
          <w:rFonts w:ascii="Open Sans" w:hAnsi="Open Sans" w:cs="Open Sans"/>
        </w:rPr>
        <w:t>,</w:t>
      </w:r>
      <w:r w:rsidR="00793776" w:rsidRPr="00152FA4">
        <w:rPr>
          <w:rFonts w:ascii="Open Sans" w:hAnsi="Open Sans" w:cs="Open Sans"/>
        </w:rPr>
        <w:t xml:space="preserve"> and</w:t>
      </w:r>
      <w:r w:rsidR="000B1B5E">
        <w:rPr>
          <w:rFonts w:ascii="Open Sans" w:hAnsi="Open Sans" w:cs="Open Sans"/>
        </w:rPr>
        <w:t xml:space="preserve"> second from</w:t>
      </w:r>
      <w:r w:rsidR="00793776" w:rsidRPr="00152FA4">
        <w:rPr>
          <w:rFonts w:ascii="Open Sans" w:hAnsi="Open Sans" w:cs="Open Sans"/>
        </w:rPr>
        <w:t xml:space="preserve"> the wider </w:t>
      </w:r>
      <w:r w:rsidR="00EF7795" w:rsidRPr="00152FA4">
        <w:rPr>
          <w:rFonts w:ascii="Open Sans" w:hAnsi="Open Sans" w:cs="Open Sans"/>
        </w:rPr>
        <w:t xml:space="preserve">province of </w:t>
      </w:r>
      <w:proofErr w:type="spellStart"/>
      <w:r w:rsidR="00EF7795" w:rsidRPr="00152FA4">
        <w:rPr>
          <w:rFonts w:ascii="Open Sans" w:hAnsi="Open Sans" w:cs="Open Sans"/>
        </w:rPr>
        <w:t>Toamasina</w:t>
      </w:r>
      <w:proofErr w:type="spellEnd"/>
      <w:r w:rsidR="00FA3811" w:rsidRPr="00152FA4">
        <w:rPr>
          <w:rFonts w:ascii="Open Sans" w:hAnsi="Open Sans" w:cs="Open Sans"/>
        </w:rPr>
        <w:t xml:space="preserve">, </w:t>
      </w:r>
      <w:r w:rsidR="009F2CC7" w:rsidRPr="00152FA4">
        <w:rPr>
          <w:rFonts w:ascii="Open Sans" w:hAnsi="Open Sans" w:cs="Open Sans"/>
        </w:rPr>
        <w:t xml:space="preserve">Supplementary Figure </w:t>
      </w:r>
      <w:r w:rsidR="00627D2D">
        <w:rPr>
          <w:rFonts w:ascii="Open Sans" w:hAnsi="Open Sans" w:cs="Open Sans"/>
        </w:rPr>
        <w:t>1</w:t>
      </w:r>
      <w:r w:rsidR="002B20DF">
        <w:rPr>
          <w:rFonts w:ascii="Open Sans" w:hAnsi="Open Sans" w:cs="Open Sans"/>
        </w:rPr>
        <w:t>3</w:t>
      </w:r>
      <w:r w:rsidR="009F2CC7" w:rsidRPr="00152FA4">
        <w:rPr>
          <w:rFonts w:ascii="Open Sans" w:hAnsi="Open Sans" w:cs="Open Sans"/>
        </w:rPr>
        <w:t xml:space="preserve">). </w:t>
      </w:r>
    </w:p>
    <w:p w14:paraId="0129DD23" w14:textId="7B40A459" w:rsidR="00124BFA" w:rsidRPr="00152FA4" w:rsidRDefault="00740BAC" w:rsidP="00124BFA">
      <w:pPr>
        <w:rPr>
          <w:rFonts w:ascii="Open Sans" w:hAnsi="Open Sans" w:cs="Open Sans"/>
        </w:rPr>
      </w:pPr>
      <w:r w:rsidRPr="00152FA4">
        <w:rPr>
          <w:rFonts w:ascii="Open Sans" w:hAnsi="Open Sans" w:cs="Open Sans"/>
        </w:rPr>
        <w:t xml:space="preserve">While deforestation at Bemainty did increase </w:t>
      </w:r>
      <w:r w:rsidR="009151E0" w:rsidRPr="00152FA4">
        <w:rPr>
          <w:rFonts w:ascii="Open Sans" w:hAnsi="Open Sans" w:cs="Open Sans"/>
        </w:rPr>
        <w:t>between 2016 and 2017</w:t>
      </w:r>
      <w:r w:rsidR="002F6E28" w:rsidRPr="00152FA4">
        <w:rPr>
          <w:rFonts w:ascii="Open Sans" w:hAnsi="Open Sans" w:cs="Open Sans"/>
        </w:rPr>
        <w:t xml:space="preserve"> </w:t>
      </w:r>
      <w:r w:rsidR="00286405">
        <w:rPr>
          <w:rFonts w:ascii="Open Sans" w:hAnsi="Open Sans" w:cs="Open Sans"/>
        </w:rPr>
        <w:t xml:space="preserve">(Figure 2) </w:t>
      </w:r>
      <w:r w:rsidR="00B72E96" w:rsidRPr="00152FA4">
        <w:rPr>
          <w:rFonts w:ascii="Open Sans" w:hAnsi="Open Sans" w:cs="Open Sans"/>
        </w:rPr>
        <w:t>and was higher than the</w:t>
      </w:r>
      <w:r w:rsidR="00F366EA" w:rsidRPr="00152FA4">
        <w:rPr>
          <w:rFonts w:ascii="Open Sans" w:hAnsi="Open Sans" w:cs="Open Sans"/>
        </w:rPr>
        <w:t xml:space="preserve"> synthetic control</w:t>
      </w:r>
      <w:r w:rsidR="00B72E96" w:rsidRPr="00152FA4">
        <w:rPr>
          <w:rFonts w:ascii="Open Sans" w:hAnsi="Open Sans" w:cs="Open Sans"/>
        </w:rPr>
        <w:t xml:space="preserve"> in 2017</w:t>
      </w:r>
      <w:r w:rsidR="00103F7A" w:rsidRPr="00152FA4">
        <w:rPr>
          <w:rFonts w:ascii="Open Sans" w:hAnsi="Open Sans" w:cs="Open Sans"/>
        </w:rPr>
        <w:t xml:space="preserve"> (</w:t>
      </w:r>
      <w:r w:rsidR="00663774" w:rsidRPr="00152FA4">
        <w:rPr>
          <w:rFonts w:ascii="Open Sans" w:hAnsi="Open Sans" w:cs="Open Sans"/>
        </w:rPr>
        <w:t>particularly for</w:t>
      </w:r>
      <w:r w:rsidR="00015AB8" w:rsidRPr="00152FA4">
        <w:rPr>
          <w:rFonts w:ascii="Open Sans" w:hAnsi="Open Sans" w:cs="Open Sans"/>
        </w:rPr>
        <w:t xml:space="preserve"> cumulative deforestation)</w:t>
      </w:r>
      <w:r w:rsidR="00013AD9" w:rsidRPr="00152FA4">
        <w:rPr>
          <w:rFonts w:ascii="Open Sans" w:hAnsi="Open Sans" w:cs="Open Sans"/>
        </w:rPr>
        <w:t xml:space="preserve">, </w:t>
      </w:r>
      <w:r w:rsidR="000F651D" w:rsidRPr="00152FA4">
        <w:rPr>
          <w:rFonts w:ascii="Open Sans" w:hAnsi="Open Sans" w:cs="Open Sans"/>
        </w:rPr>
        <w:t>th</w:t>
      </w:r>
      <w:r w:rsidR="00EF2DB7" w:rsidRPr="00152FA4">
        <w:rPr>
          <w:rFonts w:ascii="Open Sans" w:hAnsi="Open Sans" w:cs="Open Sans"/>
        </w:rPr>
        <w:t xml:space="preserve">is difference </w:t>
      </w:r>
      <w:r w:rsidR="00EE76BB" w:rsidRPr="00152FA4">
        <w:rPr>
          <w:rFonts w:ascii="Open Sans" w:hAnsi="Open Sans" w:cs="Open Sans"/>
        </w:rPr>
        <w:t>is well within the range of statistical noise established using placebo tests</w:t>
      </w:r>
      <w:r w:rsidR="00286405">
        <w:rPr>
          <w:rFonts w:ascii="Open Sans" w:hAnsi="Open Sans" w:cs="Open Sans"/>
        </w:rPr>
        <w:t xml:space="preserve"> (Figure 3)</w:t>
      </w:r>
      <w:r w:rsidR="00BB2A0F" w:rsidRPr="00152FA4">
        <w:rPr>
          <w:rFonts w:ascii="Open Sans" w:hAnsi="Open Sans" w:cs="Open Sans"/>
        </w:rPr>
        <w:t xml:space="preserve">. It is </w:t>
      </w:r>
      <w:r w:rsidR="00EE76BB" w:rsidRPr="00152FA4">
        <w:rPr>
          <w:rFonts w:ascii="Open Sans" w:hAnsi="Open Sans" w:cs="Open Sans"/>
        </w:rPr>
        <w:t>therefore</w:t>
      </w:r>
      <w:r w:rsidR="00827A78" w:rsidRPr="00152FA4">
        <w:rPr>
          <w:rFonts w:ascii="Open Sans" w:hAnsi="Open Sans" w:cs="Open Sans"/>
        </w:rPr>
        <w:t xml:space="preserve"> considered</w:t>
      </w:r>
      <w:r w:rsidR="00EE76BB" w:rsidRPr="00152FA4">
        <w:rPr>
          <w:rFonts w:ascii="Open Sans" w:hAnsi="Open Sans" w:cs="Open Sans"/>
        </w:rPr>
        <w:t xml:space="preserve"> </w:t>
      </w:r>
      <w:r w:rsidR="009259B5" w:rsidRPr="00152FA4">
        <w:rPr>
          <w:rFonts w:ascii="Open Sans" w:hAnsi="Open Sans" w:cs="Open Sans"/>
        </w:rPr>
        <w:t xml:space="preserve">a </w:t>
      </w:r>
      <w:r w:rsidR="00EE76BB" w:rsidRPr="00152FA4">
        <w:rPr>
          <w:rFonts w:ascii="Open Sans" w:hAnsi="Open Sans" w:cs="Open Sans"/>
        </w:rPr>
        <w:t>non-significant</w:t>
      </w:r>
      <w:r w:rsidR="009259B5" w:rsidRPr="00152FA4">
        <w:rPr>
          <w:rFonts w:ascii="Open Sans" w:hAnsi="Open Sans" w:cs="Open Sans"/>
        </w:rPr>
        <w:t xml:space="preserve"> effect</w:t>
      </w:r>
      <w:r w:rsidR="00EE76BB" w:rsidRPr="00152FA4">
        <w:rPr>
          <w:rFonts w:ascii="Open Sans" w:hAnsi="Open Sans" w:cs="Open Sans"/>
        </w:rPr>
        <w:t xml:space="preserve">. </w:t>
      </w:r>
      <w:r w:rsidR="007D1D85" w:rsidRPr="00152FA4">
        <w:rPr>
          <w:rFonts w:ascii="Open Sans" w:hAnsi="Open Sans" w:cs="Open Sans"/>
        </w:rPr>
        <w:t xml:space="preserve">Furthermore, </w:t>
      </w:r>
      <w:r w:rsidR="007463E6" w:rsidRPr="00152FA4">
        <w:rPr>
          <w:rFonts w:ascii="Open Sans" w:hAnsi="Open Sans" w:cs="Open Sans"/>
        </w:rPr>
        <w:t>seven</w:t>
      </w:r>
      <w:r w:rsidR="00D66C46" w:rsidRPr="00152FA4">
        <w:rPr>
          <w:rFonts w:ascii="Open Sans" w:hAnsi="Open Sans" w:cs="Open Sans"/>
        </w:rPr>
        <w:t xml:space="preserve"> of the </w:t>
      </w:r>
      <w:r w:rsidR="007463E6" w:rsidRPr="00152FA4">
        <w:rPr>
          <w:rFonts w:ascii="Open Sans" w:hAnsi="Open Sans" w:cs="Open Sans"/>
        </w:rPr>
        <w:t>eight</w:t>
      </w:r>
      <w:r w:rsidR="007D1D85" w:rsidRPr="00152FA4">
        <w:rPr>
          <w:rFonts w:ascii="Open Sans" w:hAnsi="Open Sans" w:cs="Open Sans"/>
        </w:rPr>
        <w:t xml:space="preserve"> </w:t>
      </w:r>
      <w:r w:rsidR="001B669C" w:rsidRPr="00152FA4">
        <w:rPr>
          <w:rFonts w:ascii="Open Sans" w:hAnsi="Open Sans" w:cs="Open Sans"/>
        </w:rPr>
        <w:t xml:space="preserve">similarly forested </w:t>
      </w:r>
      <w:r w:rsidR="007D1D85" w:rsidRPr="00152FA4">
        <w:rPr>
          <w:rFonts w:ascii="Open Sans" w:hAnsi="Open Sans" w:cs="Open Sans"/>
        </w:rPr>
        <w:t xml:space="preserve">drainage basins </w:t>
      </w:r>
      <w:r w:rsidR="00655563" w:rsidRPr="00152FA4">
        <w:rPr>
          <w:rFonts w:ascii="Open Sans" w:hAnsi="Open Sans" w:cs="Open Sans"/>
        </w:rPr>
        <w:t>in the CAZ</w:t>
      </w:r>
      <w:r w:rsidR="00C01746" w:rsidRPr="00152FA4">
        <w:rPr>
          <w:rFonts w:ascii="Open Sans" w:hAnsi="Open Sans" w:cs="Open Sans"/>
        </w:rPr>
        <w:t xml:space="preserve"> </w:t>
      </w:r>
      <w:r w:rsidR="00A72741" w:rsidRPr="00152FA4">
        <w:rPr>
          <w:rFonts w:ascii="Open Sans" w:hAnsi="Open Sans" w:cs="Open Sans"/>
        </w:rPr>
        <w:t xml:space="preserve">also </w:t>
      </w:r>
      <w:r w:rsidR="00655563" w:rsidRPr="00152FA4">
        <w:rPr>
          <w:rFonts w:ascii="Open Sans" w:hAnsi="Open Sans" w:cs="Open Sans"/>
        </w:rPr>
        <w:t>experienced an</w:t>
      </w:r>
      <w:r w:rsidR="00BF464C" w:rsidRPr="00152FA4">
        <w:rPr>
          <w:rFonts w:ascii="Open Sans" w:hAnsi="Open Sans" w:cs="Open Sans"/>
        </w:rPr>
        <w:t xml:space="preserve"> increase in deforestation between 2016 and 2017, indicating that this </w:t>
      </w:r>
      <w:r w:rsidR="00C106DC" w:rsidRPr="00152FA4">
        <w:rPr>
          <w:rFonts w:ascii="Open Sans" w:hAnsi="Open Sans" w:cs="Open Sans"/>
        </w:rPr>
        <w:t xml:space="preserve">increase was likely driven by </w:t>
      </w:r>
      <w:r w:rsidR="001E57DB" w:rsidRPr="00152FA4">
        <w:rPr>
          <w:rFonts w:ascii="Open Sans" w:hAnsi="Open Sans" w:cs="Open Sans"/>
        </w:rPr>
        <w:t xml:space="preserve">external </w:t>
      </w:r>
      <w:r w:rsidR="00C106DC" w:rsidRPr="00152FA4">
        <w:rPr>
          <w:rFonts w:ascii="Open Sans" w:hAnsi="Open Sans" w:cs="Open Sans"/>
        </w:rPr>
        <w:t>factors</w:t>
      </w:r>
      <w:r w:rsidR="00C02186" w:rsidRPr="00152FA4">
        <w:rPr>
          <w:rFonts w:ascii="Open Sans" w:hAnsi="Open Sans" w:cs="Open Sans"/>
        </w:rPr>
        <w:t xml:space="preserve"> affecting a wide</w:t>
      </w:r>
      <w:r w:rsidR="009C5458" w:rsidRPr="00152FA4">
        <w:rPr>
          <w:rFonts w:ascii="Open Sans" w:hAnsi="Open Sans" w:cs="Open Sans"/>
        </w:rPr>
        <w:t>r</w:t>
      </w:r>
      <w:r w:rsidR="00C02186" w:rsidRPr="00152FA4">
        <w:rPr>
          <w:rFonts w:ascii="Open Sans" w:hAnsi="Open Sans" w:cs="Open Sans"/>
        </w:rPr>
        <w:t xml:space="preserve"> area</w:t>
      </w:r>
      <w:r w:rsidR="00AE01B5" w:rsidRPr="00152FA4">
        <w:rPr>
          <w:rFonts w:ascii="Open Sans" w:hAnsi="Open Sans" w:cs="Open Sans"/>
        </w:rPr>
        <w:t xml:space="preserve"> (Supplementary</w:t>
      </w:r>
      <w:r w:rsidR="00444C60" w:rsidRPr="00152FA4">
        <w:rPr>
          <w:rFonts w:ascii="Open Sans" w:hAnsi="Open Sans" w:cs="Open Sans"/>
        </w:rPr>
        <w:t xml:space="preserve"> Table </w:t>
      </w:r>
      <w:r w:rsidR="007600C7">
        <w:rPr>
          <w:rFonts w:ascii="Open Sans" w:hAnsi="Open Sans" w:cs="Open Sans"/>
        </w:rPr>
        <w:t>3</w:t>
      </w:r>
      <w:r w:rsidR="00444C60" w:rsidRPr="00152FA4">
        <w:rPr>
          <w:rFonts w:ascii="Open Sans" w:hAnsi="Open Sans" w:cs="Open Sans"/>
        </w:rPr>
        <w:t>)</w:t>
      </w:r>
      <w:r w:rsidR="00C02186" w:rsidRPr="00152FA4">
        <w:rPr>
          <w:rFonts w:ascii="Open Sans" w:hAnsi="Open Sans" w:cs="Open Sans"/>
        </w:rPr>
        <w:t xml:space="preserve">. </w:t>
      </w:r>
      <w:r w:rsidR="00124BFA" w:rsidRPr="00152FA4">
        <w:rPr>
          <w:rFonts w:ascii="Open Sans" w:hAnsi="Open Sans" w:cs="Open Sans"/>
        </w:rPr>
        <w:t xml:space="preserve">There </w:t>
      </w:r>
      <w:r w:rsidR="00124BFA">
        <w:rPr>
          <w:rFonts w:ascii="Open Sans" w:hAnsi="Open Sans" w:cs="Open Sans"/>
        </w:rPr>
        <w:t xml:space="preserve">are some signs </w:t>
      </w:r>
      <w:r w:rsidR="00124BFA" w:rsidRPr="00152FA4">
        <w:rPr>
          <w:rFonts w:ascii="Open Sans" w:hAnsi="Open Sans" w:cs="Open Sans"/>
        </w:rPr>
        <w:t>that mining may in</w:t>
      </w:r>
      <w:r w:rsidR="00124BFA">
        <w:rPr>
          <w:rFonts w:ascii="Open Sans" w:hAnsi="Open Sans" w:cs="Open Sans"/>
        </w:rPr>
        <w:t xml:space="preserve"> </w:t>
      </w:r>
      <w:r w:rsidR="00124BFA" w:rsidRPr="00152FA4">
        <w:rPr>
          <w:rFonts w:ascii="Open Sans" w:hAnsi="Open Sans" w:cs="Open Sans"/>
        </w:rPr>
        <w:t xml:space="preserve">fact have been associated with reduced, rather than increased forest loss at Bemainty. After the onset of mining, deforestation and </w:t>
      </w:r>
      <w:r w:rsidR="00392F35">
        <w:rPr>
          <w:rFonts w:ascii="Open Sans" w:hAnsi="Open Sans" w:cs="Open Sans"/>
        </w:rPr>
        <w:t xml:space="preserve">forest </w:t>
      </w:r>
      <w:r w:rsidR="00124BFA" w:rsidRPr="00152FA4">
        <w:rPr>
          <w:rFonts w:ascii="Open Sans" w:hAnsi="Open Sans" w:cs="Open Sans"/>
        </w:rPr>
        <w:t>degradation were mostly lower in Bemainty than the synthetic control (</w:t>
      </w:r>
      <w:r w:rsidR="00124BFA">
        <w:rPr>
          <w:rFonts w:ascii="Open Sans" w:hAnsi="Open Sans" w:cs="Open Sans"/>
        </w:rPr>
        <w:t>Figures 2 and 3</w:t>
      </w:r>
      <w:r w:rsidR="00124BFA" w:rsidRPr="00152FA4">
        <w:rPr>
          <w:rFonts w:ascii="Open Sans" w:hAnsi="Open Sans" w:cs="Open Sans"/>
        </w:rPr>
        <w:t xml:space="preserve">). </w:t>
      </w:r>
      <w:r w:rsidR="00124BFA">
        <w:rPr>
          <w:rFonts w:ascii="Open Sans" w:hAnsi="Open Sans" w:cs="Open Sans"/>
        </w:rPr>
        <w:t>However, i</w:t>
      </w:r>
      <w:r w:rsidR="00124BFA" w:rsidRPr="00152FA4">
        <w:rPr>
          <w:rFonts w:ascii="Open Sans" w:hAnsi="Open Sans" w:cs="Open Sans"/>
        </w:rPr>
        <w:t xml:space="preserve">n almost all cases this difference is within the range of statistical noise (although it is very close to the lower boundary in many cases), and therefore cannot be differentiated from uncertainty in the estimation method </w:t>
      </w:r>
      <w:r w:rsidR="00124BFA" w:rsidRPr="00152FA4">
        <w:rPr>
          <w:rFonts w:ascii="Open Sans" w:hAnsi="Open Sans" w:cs="Open Sans"/>
        </w:rPr>
        <w:fldChar w:fldCharType="begin" w:fldLock="1"/>
      </w:r>
      <w:r w:rsidR="00F621A3">
        <w:rPr>
          <w:rFonts w:ascii="Open Sans" w:hAnsi="Open Sans" w:cs="Open Sans"/>
        </w:rPr>
        <w:instrText xml:space="preserve"> ADDIN ZOTERO_ITEM CSL_CITATION {"citationID":"D7U4MEKh","properties":{"formattedCitation":"\\super 48\\nosupersub{}","plainCitation":"48","noteIndex":0},"citationItems":[{"id":3641,"uris":["http://www.mendeley.com/documents/?uuid=060e0972-9fac-47d2-8caf-b1f63db97d39","http://zotero.org/users/13355268/items/2JWBB7JA"],"itemData":{"id":3641,"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container-title":"Journal of Economic Literature","DOI":"10.1257/jel.20191450","ISSN":"00220515","issue":"2","page":"391-425","title":"Using synthetic controls: Feasibility, data requirements, and methodological aspects","volume":"59","author":[{"family":"Abadie","given":"Alberto"}],"issued":{"date-parts":[["2021"]]}}}],"schema":"https://github.com/citation-style-language/schema/raw/master/csl-citation.json"} </w:instrText>
      </w:r>
      <w:r w:rsidR="00124BFA" w:rsidRPr="00152FA4">
        <w:rPr>
          <w:rFonts w:ascii="Open Sans" w:hAnsi="Open Sans" w:cs="Open Sans"/>
        </w:rPr>
        <w:fldChar w:fldCharType="separate"/>
      </w:r>
      <w:r w:rsidR="00F621A3" w:rsidRPr="00F621A3">
        <w:rPr>
          <w:rFonts w:ascii="Open Sans" w:hAnsi="Open Sans" w:cs="Open Sans"/>
          <w:vertAlign w:val="superscript"/>
        </w:rPr>
        <w:t>48</w:t>
      </w:r>
      <w:r w:rsidR="00124BFA" w:rsidRPr="00152FA4">
        <w:rPr>
          <w:rFonts w:ascii="Open Sans" w:hAnsi="Open Sans" w:cs="Open Sans"/>
        </w:rPr>
        <w:fldChar w:fldCharType="end"/>
      </w:r>
      <w:r w:rsidR="00124BFA">
        <w:rPr>
          <w:rFonts w:ascii="Open Sans" w:hAnsi="Open Sans" w:cs="Open Sans"/>
        </w:rPr>
        <w:t xml:space="preserve">; </w:t>
      </w:r>
      <w:r w:rsidR="00124BFA" w:rsidRPr="00152FA4">
        <w:rPr>
          <w:rFonts w:ascii="Open Sans" w:hAnsi="Open Sans" w:cs="Open Sans"/>
        </w:rPr>
        <w:t xml:space="preserve">Figure </w:t>
      </w:r>
      <w:r w:rsidR="00124BFA">
        <w:rPr>
          <w:rFonts w:ascii="Open Sans" w:hAnsi="Open Sans" w:cs="Open Sans"/>
        </w:rPr>
        <w:t>3</w:t>
      </w:r>
      <w:r w:rsidR="00124BFA" w:rsidRPr="00152FA4">
        <w:rPr>
          <w:rFonts w:ascii="Open Sans" w:hAnsi="Open Sans" w:cs="Open Sans"/>
        </w:rPr>
        <w:t>). Isolated observations of significantly lower deforestation in Bemainty in certain years (e</w:t>
      </w:r>
      <w:r w:rsidR="00613206">
        <w:rPr>
          <w:rFonts w:ascii="Open Sans" w:hAnsi="Open Sans" w:cs="Open Sans"/>
        </w:rPr>
        <w:t>.</w:t>
      </w:r>
      <w:r w:rsidR="00124BFA" w:rsidRPr="00152FA4">
        <w:rPr>
          <w:rFonts w:ascii="Open Sans" w:hAnsi="Open Sans" w:cs="Open Sans"/>
        </w:rPr>
        <w:t>g.</w:t>
      </w:r>
      <w:r w:rsidR="00613206">
        <w:rPr>
          <w:rFonts w:ascii="Open Sans" w:hAnsi="Open Sans" w:cs="Open Sans"/>
        </w:rPr>
        <w:t>,</w:t>
      </w:r>
      <w:r w:rsidR="00124BFA" w:rsidRPr="00152FA4">
        <w:rPr>
          <w:rFonts w:ascii="Open Sans" w:hAnsi="Open Sans" w:cs="Open Sans"/>
        </w:rPr>
        <w:t xml:space="preserve"> 2013) are not consistent across all outcome measures and scales of analysis</w:t>
      </w:r>
      <w:r w:rsidR="00124BFA">
        <w:rPr>
          <w:rFonts w:ascii="Open Sans" w:hAnsi="Open Sans" w:cs="Open Sans"/>
        </w:rPr>
        <w:t xml:space="preserve"> (Figure 3, Supplementary Figure 1</w:t>
      </w:r>
      <w:r w:rsidR="002B20DF">
        <w:rPr>
          <w:rFonts w:ascii="Open Sans" w:hAnsi="Open Sans" w:cs="Open Sans"/>
        </w:rPr>
        <w:t>3</w:t>
      </w:r>
      <w:r w:rsidR="00124BFA">
        <w:rPr>
          <w:rFonts w:ascii="Open Sans" w:hAnsi="Open Sans" w:cs="Open Sans"/>
        </w:rPr>
        <w:t>)</w:t>
      </w:r>
      <w:r w:rsidR="00124BFA" w:rsidRPr="00152FA4">
        <w:rPr>
          <w:rFonts w:ascii="Open Sans" w:hAnsi="Open Sans" w:cs="Open Sans"/>
        </w:rPr>
        <w:t>.</w:t>
      </w:r>
    </w:p>
    <w:p w14:paraId="3379DB0F" w14:textId="3E1537BF" w:rsidR="00EB33EB" w:rsidRPr="00152FA4" w:rsidRDefault="00EB33EB" w:rsidP="00EB33EB">
      <w:pPr>
        <w:rPr>
          <w:rFonts w:ascii="Open Sans" w:hAnsi="Open Sans" w:cs="Open Sans"/>
        </w:rPr>
      </w:pPr>
    </w:p>
    <w:p w14:paraId="039527CA" w14:textId="0D83D441" w:rsidR="00905928" w:rsidRPr="00152FA4" w:rsidRDefault="00905928" w:rsidP="00905928">
      <w:pPr>
        <w:spacing w:line="276" w:lineRule="auto"/>
        <w:rPr>
          <w:rFonts w:ascii="Open Sans" w:hAnsi="Open Sans" w:cs="Open Sans"/>
        </w:rPr>
      </w:pPr>
    </w:p>
    <w:p w14:paraId="4744A775" w14:textId="77777777" w:rsidR="005E2C53" w:rsidRPr="00152FA4" w:rsidRDefault="005E2C53" w:rsidP="00152FA4">
      <w:pPr>
        <w:spacing w:line="276" w:lineRule="auto"/>
        <w:rPr>
          <w:rFonts w:ascii="Open Sans" w:hAnsi="Open Sans" w:cs="Open Sans"/>
        </w:rPr>
      </w:pPr>
    </w:p>
    <w:p w14:paraId="01B98731" w14:textId="77777777" w:rsidR="00E566ED" w:rsidRPr="00152FA4" w:rsidRDefault="00E566ED" w:rsidP="00E566ED">
      <w:pPr>
        <w:spacing w:line="276" w:lineRule="auto"/>
        <w:rPr>
          <w:rFonts w:ascii="Open Sans" w:hAnsi="Open Sans" w:cs="Open Sans"/>
          <w:i/>
          <w:iCs/>
          <w:sz w:val="26"/>
          <w:szCs w:val="26"/>
        </w:rPr>
      </w:pPr>
      <w:r w:rsidRPr="00152FA4">
        <w:rPr>
          <w:rFonts w:ascii="Open Sans" w:hAnsi="Open Sans" w:cs="Open Sans"/>
          <w:i/>
          <w:iCs/>
          <w:sz w:val="26"/>
          <w:szCs w:val="26"/>
        </w:rPr>
        <w:lastRenderedPageBreak/>
        <w:t>Lemur populations</w:t>
      </w:r>
    </w:p>
    <w:p w14:paraId="63D7DBC9" w14:textId="7CA884F2" w:rsidR="009F2CEC" w:rsidRPr="00526605" w:rsidRDefault="001A1F8D" w:rsidP="00526605">
      <w:pPr>
        <w:jc w:val="both"/>
        <w:rPr>
          <w:rFonts w:ascii="Open Sans" w:hAnsi="Open Sans" w:cs="Open Sans"/>
          <w:shd w:val="clear" w:color="auto" w:fill="FFFFFF"/>
        </w:rPr>
      </w:pPr>
      <w:r>
        <w:rPr>
          <w:rFonts w:ascii="Open Sans" w:hAnsi="Open Sans" w:cs="Open Sans"/>
        </w:rPr>
        <w:t xml:space="preserve">Data from </w:t>
      </w:r>
      <w:r w:rsidR="008B3E2A">
        <w:rPr>
          <w:rFonts w:ascii="Open Sans" w:hAnsi="Open Sans" w:cs="Open Sans"/>
        </w:rPr>
        <w:t>lemur surveys</w:t>
      </w:r>
      <w:r w:rsidR="002631FA">
        <w:rPr>
          <w:rFonts w:ascii="Open Sans" w:hAnsi="Open Sans" w:cs="Open Sans"/>
        </w:rPr>
        <w:t xml:space="preserve"> conducted </w:t>
      </w:r>
      <w:r w:rsidR="008D6878">
        <w:rPr>
          <w:rFonts w:ascii="Open Sans" w:hAnsi="Open Sans" w:cs="Open Sans"/>
        </w:rPr>
        <w:t xml:space="preserve">along </w:t>
      </w:r>
      <w:r w:rsidR="008D6878" w:rsidRPr="00152FA4">
        <w:rPr>
          <w:rFonts w:ascii="Open Sans" w:hAnsi="Open Sans" w:cs="Open Sans"/>
        </w:rPr>
        <w:t xml:space="preserve">five transects in the </w:t>
      </w:r>
      <w:r w:rsidR="008D6878">
        <w:rPr>
          <w:rFonts w:ascii="Open Sans" w:hAnsi="Open Sans" w:cs="Open Sans"/>
        </w:rPr>
        <w:t xml:space="preserve">Bemainty basin </w:t>
      </w:r>
      <w:r w:rsidR="002631FA">
        <w:rPr>
          <w:rFonts w:ascii="Open Sans" w:hAnsi="Open Sans" w:cs="Open Sans"/>
        </w:rPr>
        <w:t>by R.</w:t>
      </w:r>
      <w:r w:rsidR="008D6878">
        <w:rPr>
          <w:rFonts w:ascii="Open Sans" w:hAnsi="Open Sans" w:cs="Open Sans"/>
        </w:rPr>
        <w:t xml:space="preserve">H between </w:t>
      </w:r>
      <w:r w:rsidR="002631FA">
        <w:rPr>
          <w:rFonts w:ascii="Open Sans" w:hAnsi="Open Sans" w:cs="Open Sans"/>
        </w:rPr>
        <w:t>October</w:t>
      </w:r>
      <w:r w:rsidR="008D6878">
        <w:rPr>
          <w:rFonts w:ascii="Open Sans" w:hAnsi="Open Sans" w:cs="Open Sans"/>
        </w:rPr>
        <w:t xml:space="preserve"> and </w:t>
      </w:r>
      <w:r w:rsidR="002631FA">
        <w:rPr>
          <w:rFonts w:ascii="Open Sans" w:hAnsi="Open Sans" w:cs="Open Sans"/>
        </w:rPr>
        <w:t xml:space="preserve">November 2019 </w:t>
      </w:r>
      <w:r w:rsidR="005C7BC8" w:rsidRPr="00152FA4">
        <w:rPr>
          <w:rFonts w:ascii="Open Sans" w:hAnsi="Open Sans" w:cs="Open Sans"/>
        </w:rPr>
        <w:t>(see Methods)</w:t>
      </w:r>
      <w:r w:rsidR="00DD3CB8">
        <w:rPr>
          <w:rFonts w:ascii="Open Sans" w:hAnsi="Open Sans" w:cs="Open Sans"/>
        </w:rPr>
        <w:t xml:space="preserve"> </w:t>
      </w:r>
      <w:r w:rsidR="008B3E2A">
        <w:rPr>
          <w:rFonts w:ascii="Open Sans" w:hAnsi="Open Sans" w:cs="Open Sans"/>
        </w:rPr>
        <w:t xml:space="preserve">suggest that </w:t>
      </w:r>
      <w:r w:rsidR="009215AF">
        <w:rPr>
          <w:rFonts w:ascii="Open Sans" w:hAnsi="Open Sans" w:cs="Open Sans"/>
        </w:rPr>
        <w:t xml:space="preserve">two </w:t>
      </w:r>
      <w:r w:rsidR="008B3E2A">
        <w:rPr>
          <w:rFonts w:ascii="Open Sans" w:hAnsi="Open Sans" w:cs="Open Sans"/>
        </w:rPr>
        <w:t>years after the</w:t>
      </w:r>
      <w:r w:rsidR="009215AF">
        <w:rPr>
          <w:rFonts w:ascii="Open Sans" w:hAnsi="Open Sans" w:cs="Open Sans"/>
        </w:rPr>
        <w:t xml:space="preserve"> end of the</w:t>
      </w:r>
      <w:r w:rsidR="008B3E2A">
        <w:rPr>
          <w:rFonts w:ascii="Open Sans" w:hAnsi="Open Sans" w:cs="Open Sans"/>
        </w:rPr>
        <w:t xml:space="preserve"> rush</w:t>
      </w:r>
      <w:r w:rsidR="000115C9">
        <w:rPr>
          <w:rFonts w:ascii="Open Sans" w:hAnsi="Open Sans" w:cs="Open Sans"/>
        </w:rPr>
        <w:t>,</w:t>
      </w:r>
      <w:r w:rsidR="008B3E2A">
        <w:rPr>
          <w:rFonts w:ascii="Open Sans" w:hAnsi="Open Sans" w:cs="Open Sans"/>
        </w:rPr>
        <w:t xml:space="preserve"> the lemur community</w:t>
      </w:r>
      <w:r>
        <w:rPr>
          <w:rFonts w:ascii="Open Sans" w:hAnsi="Open Sans" w:cs="Open Sans"/>
        </w:rPr>
        <w:t xml:space="preserve"> </w:t>
      </w:r>
      <w:r w:rsidR="00DD3CB8">
        <w:rPr>
          <w:rFonts w:ascii="Open Sans" w:hAnsi="Open Sans" w:cs="Open Sans"/>
        </w:rPr>
        <w:t>in the</w:t>
      </w:r>
      <w:r w:rsidR="002631FA">
        <w:rPr>
          <w:rFonts w:ascii="Open Sans" w:hAnsi="Open Sans" w:cs="Open Sans"/>
        </w:rPr>
        <w:t xml:space="preserve"> surrounding forests </w:t>
      </w:r>
      <w:r w:rsidR="008D6878">
        <w:rPr>
          <w:rFonts w:ascii="Open Sans" w:hAnsi="Open Sans" w:cs="Open Sans"/>
        </w:rPr>
        <w:t>appeared</w:t>
      </w:r>
      <w:r>
        <w:rPr>
          <w:rFonts w:ascii="Open Sans" w:hAnsi="Open Sans" w:cs="Open Sans"/>
        </w:rPr>
        <w:t xml:space="preserve"> relatively healthy</w:t>
      </w:r>
      <w:r w:rsidR="005C7BC8" w:rsidRPr="00152FA4">
        <w:rPr>
          <w:rFonts w:ascii="Open Sans" w:hAnsi="Open Sans" w:cs="Open Sans"/>
        </w:rPr>
        <w:t>.</w:t>
      </w:r>
      <w:r w:rsidR="00E566ED" w:rsidRPr="00152FA4">
        <w:rPr>
          <w:rFonts w:ascii="Open Sans" w:hAnsi="Open Sans" w:cs="Open Sans"/>
        </w:rPr>
        <w:t xml:space="preserve"> </w:t>
      </w:r>
      <w:r w:rsidR="00BE476F">
        <w:rPr>
          <w:rFonts w:ascii="Open Sans" w:hAnsi="Open Sans" w:cs="Open Sans"/>
          <w:shd w:val="clear" w:color="auto" w:fill="FFFFFF"/>
        </w:rPr>
        <w:t>We recorded t</w:t>
      </w:r>
      <w:r w:rsidR="00456DFD">
        <w:rPr>
          <w:rFonts w:ascii="Open Sans" w:hAnsi="Open Sans" w:cs="Open Sans"/>
          <w:shd w:val="clear" w:color="auto" w:fill="FFFFFF"/>
        </w:rPr>
        <w:t xml:space="preserve">en of the thirteen </w:t>
      </w:r>
      <w:r w:rsidR="00185AB9" w:rsidRPr="00152FA4">
        <w:rPr>
          <w:rFonts w:ascii="Open Sans" w:hAnsi="Open Sans" w:cs="Open Sans"/>
          <w:shd w:val="clear" w:color="auto" w:fill="FFFFFF"/>
        </w:rPr>
        <w:t xml:space="preserve">lemur species </w:t>
      </w:r>
      <w:r w:rsidR="00456DFD">
        <w:rPr>
          <w:rFonts w:ascii="Open Sans" w:hAnsi="Open Sans" w:cs="Open Sans"/>
          <w:shd w:val="clear" w:color="auto" w:fill="FFFFFF"/>
        </w:rPr>
        <w:t>known to occur in the CAZ</w:t>
      </w:r>
      <w:r w:rsidR="006D3236">
        <w:rPr>
          <w:rFonts w:ascii="Open Sans" w:hAnsi="Open Sans" w:cs="Open Sans"/>
          <w:shd w:val="clear" w:color="auto" w:fill="FFFFFF"/>
        </w:rPr>
        <w:fldChar w:fldCharType="begin" w:fldLock="1"/>
      </w:r>
      <w:r w:rsidR="00F621A3">
        <w:rPr>
          <w:rFonts w:ascii="Open Sans" w:hAnsi="Open Sans" w:cs="Open Sans"/>
          <w:shd w:val="clear" w:color="auto" w:fill="FFFFFF"/>
        </w:rPr>
        <w:instrText xml:space="preserve"> ADDIN ZOTERO_ITEM CSL_CITATION {"citationID":"DF5DkMKI","properties":{"formattedCitation":"\\super 42\\nosupersub{}","plainCitation":"42","noteIndex":0},"citationItems":[{"id":4049,"uris":["http://www.mendeley.com/documents/?uuid=6dd95971-54eb-4af0-82c0-00fef913df3e","http://zotero.org/users/13355268/items/BA9CWXJN"],"itemData":{"id":4049,"type":"book","event-place":"Antananarivo, Madagascar","publisher":"Association Vahatra","publisher-place":"Antananarivo, Madagascar","title":"The Terrestrial Protected Areas of Madagascar: Their History, Description and Biota. Volume II: Northern and Eastern Madagascar","author":[{"family":"Goodman","given":"Steven M"},{"family":"Raherilalao","given":"M J"},{"family":"Wohlauser","given":"S"}],"issued":{"date-parts":[["2018"]]}}}],"schema":"https://github.com/citation-style-language/schema/raw/master/csl-citation.json"} </w:instrText>
      </w:r>
      <w:r w:rsidR="006D3236">
        <w:rPr>
          <w:rFonts w:ascii="Open Sans" w:hAnsi="Open Sans" w:cs="Open Sans"/>
          <w:shd w:val="clear" w:color="auto" w:fill="FFFFFF"/>
        </w:rPr>
        <w:fldChar w:fldCharType="separate"/>
      </w:r>
      <w:r w:rsidR="00F621A3" w:rsidRPr="00F621A3">
        <w:rPr>
          <w:rFonts w:ascii="Open Sans" w:hAnsi="Open Sans" w:cs="Open Sans"/>
          <w:vertAlign w:val="superscript"/>
        </w:rPr>
        <w:t>42</w:t>
      </w:r>
      <w:r w:rsidR="006D3236">
        <w:rPr>
          <w:rFonts w:ascii="Open Sans" w:hAnsi="Open Sans" w:cs="Open Sans"/>
          <w:shd w:val="clear" w:color="auto" w:fill="FFFFFF"/>
        </w:rPr>
        <w:fldChar w:fldCharType="end"/>
      </w:r>
      <w:r w:rsidR="00456DFD">
        <w:rPr>
          <w:rFonts w:ascii="Open Sans" w:hAnsi="Open Sans" w:cs="Open Sans"/>
          <w:shd w:val="clear" w:color="auto" w:fill="FFFFFF"/>
        </w:rPr>
        <w:t>.</w:t>
      </w:r>
      <w:r w:rsidR="008B3E2A">
        <w:rPr>
          <w:rFonts w:ascii="Open Sans" w:hAnsi="Open Sans" w:cs="Open Sans"/>
          <w:shd w:val="clear" w:color="auto" w:fill="FFFFFF"/>
        </w:rPr>
        <w:t xml:space="preserve"> Two of the three not encountered</w:t>
      </w:r>
      <w:r w:rsidR="00DD3CB8">
        <w:rPr>
          <w:rFonts w:ascii="Open Sans" w:hAnsi="Open Sans" w:cs="Open Sans"/>
          <w:shd w:val="clear" w:color="auto" w:fill="FFFFFF"/>
        </w:rPr>
        <w:t>,</w:t>
      </w:r>
      <w:r w:rsidR="008B3E2A">
        <w:rPr>
          <w:rFonts w:ascii="Open Sans" w:hAnsi="Open Sans" w:cs="Open Sans"/>
          <w:shd w:val="clear" w:color="auto" w:fill="FFFFFF"/>
        </w:rPr>
        <w:t xml:space="preserve"> </w:t>
      </w:r>
      <w:proofErr w:type="spellStart"/>
      <w:r w:rsidR="007907D3" w:rsidRPr="00526605">
        <w:rPr>
          <w:rFonts w:ascii="Open Sans" w:hAnsi="Open Sans" w:cs="Open Sans"/>
          <w:i/>
          <w:iCs/>
          <w:shd w:val="clear" w:color="auto" w:fill="FFFFFF"/>
        </w:rPr>
        <w:t>Allocebus</w:t>
      </w:r>
      <w:proofErr w:type="spellEnd"/>
      <w:r w:rsidR="007907D3" w:rsidRPr="00526605">
        <w:rPr>
          <w:rFonts w:ascii="Open Sans" w:hAnsi="Open Sans" w:cs="Open Sans"/>
          <w:i/>
          <w:iCs/>
          <w:shd w:val="clear" w:color="auto" w:fill="FFFFFF"/>
        </w:rPr>
        <w:t xml:space="preserve"> </w:t>
      </w:r>
      <w:proofErr w:type="spellStart"/>
      <w:r w:rsidR="007907D3" w:rsidRPr="00526605">
        <w:rPr>
          <w:rFonts w:ascii="Open Sans" w:hAnsi="Open Sans" w:cs="Open Sans"/>
          <w:i/>
          <w:iCs/>
          <w:shd w:val="clear" w:color="auto" w:fill="FFFFFF"/>
        </w:rPr>
        <w:t>trichotis</w:t>
      </w:r>
      <w:proofErr w:type="spellEnd"/>
      <w:r w:rsidR="007907D3">
        <w:rPr>
          <w:rFonts w:ascii="Open Sans" w:hAnsi="Open Sans" w:cs="Open Sans"/>
          <w:shd w:val="clear" w:color="auto" w:fill="FFFFFF"/>
        </w:rPr>
        <w:t xml:space="preserve"> </w:t>
      </w:r>
      <w:r w:rsidR="008B3E2A">
        <w:rPr>
          <w:rFonts w:ascii="Open Sans" w:hAnsi="Open Sans" w:cs="Open Sans"/>
          <w:shd w:val="clear" w:color="auto" w:fill="FFFFFF"/>
        </w:rPr>
        <w:t xml:space="preserve">and </w:t>
      </w:r>
      <w:proofErr w:type="spellStart"/>
      <w:r w:rsidR="008B3E2A" w:rsidRPr="003E52BB">
        <w:rPr>
          <w:rFonts w:ascii="Open Sans" w:eastAsia="Times New Roman" w:hAnsi="Open Sans" w:cs="Open Sans"/>
          <w:i/>
          <w:iCs/>
          <w:color w:val="000000"/>
          <w:lang w:eastAsia="fr-FR"/>
        </w:rPr>
        <w:t>Daubentonia</w:t>
      </w:r>
      <w:proofErr w:type="spellEnd"/>
      <w:r w:rsidR="008B3E2A" w:rsidRPr="003E52BB">
        <w:rPr>
          <w:rFonts w:ascii="Open Sans" w:eastAsia="Times New Roman" w:hAnsi="Open Sans" w:cs="Open Sans"/>
          <w:i/>
          <w:iCs/>
          <w:color w:val="000000"/>
          <w:lang w:eastAsia="fr-FR"/>
        </w:rPr>
        <w:t xml:space="preserve"> madagascariensis</w:t>
      </w:r>
      <w:r w:rsidR="00DD3CB8">
        <w:rPr>
          <w:rFonts w:ascii="Open Sans" w:eastAsia="Times New Roman" w:hAnsi="Open Sans" w:cs="Open Sans"/>
          <w:i/>
          <w:iCs/>
          <w:color w:val="000000"/>
          <w:lang w:eastAsia="fr-FR"/>
        </w:rPr>
        <w:t>,</w:t>
      </w:r>
      <w:r w:rsidR="008B3E2A">
        <w:rPr>
          <w:rFonts w:ascii="Open Sans" w:eastAsia="Times New Roman" w:hAnsi="Open Sans" w:cs="Open Sans"/>
          <w:bCs/>
          <w:i/>
          <w:iCs/>
          <w:color w:val="000000"/>
          <w:lang w:eastAsia="fr-FR"/>
        </w:rPr>
        <w:t xml:space="preserve"> </w:t>
      </w:r>
      <w:r w:rsidR="008B3E2A">
        <w:rPr>
          <w:rFonts w:ascii="Open Sans" w:hAnsi="Open Sans" w:cs="Open Sans"/>
          <w:shd w:val="clear" w:color="auto" w:fill="FFFFFF"/>
        </w:rPr>
        <w:t xml:space="preserve">are nocturnal and we </w:t>
      </w:r>
      <w:r w:rsidR="002631FA">
        <w:rPr>
          <w:rFonts w:ascii="Open Sans" w:hAnsi="Open Sans" w:cs="Open Sans"/>
          <w:shd w:val="clear" w:color="auto" w:fill="FFFFFF"/>
        </w:rPr>
        <w:t>were only able to conduct one</w:t>
      </w:r>
      <w:r w:rsidR="008B3E2A">
        <w:rPr>
          <w:rFonts w:ascii="Open Sans" w:hAnsi="Open Sans" w:cs="Open Sans"/>
          <w:shd w:val="clear" w:color="auto" w:fill="FFFFFF"/>
        </w:rPr>
        <w:t xml:space="preserve"> </w:t>
      </w:r>
      <w:r w:rsidR="002631FA">
        <w:rPr>
          <w:rFonts w:ascii="Open Sans" w:hAnsi="Open Sans" w:cs="Open Sans"/>
          <w:shd w:val="clear" w:color="auto" w:fill="FFFFFF"/>
        </w:rPr>
        <w:t xml:space="preserve">short </w:t>
      </w:r>
      <w:r w:rsidR="008B3E2A">
        <w:rPr>
          <w:rFonts w:ascii="Open Sans" w:hAnsi="Open Sans" w:cs="Open Sans"/>
          <w:shd w:val="clear" w:color="auto" w:fill="FFFFFF"/>
        </w:rPr>
        <w:t xml:space="preserve">nocturnal survey. The final </w:t>
      </w:r>
      <w:r w:rsidR="00DD3CB8">
        <w:rPr>
          <w:rFonts w:ascii="Open Sans" w:hAnsi="Open Sans" w:cs="Open Sans"/>
          <w:shd w:val="clear" w:color="auto" w:fill="FFFFFF"/>
        </w:rPr>
        <w:t>species</w:t>
      </w:r>
      <w:r w:rsidR="008B3E2A">
        <w:rPr>
          <w:rFonts w:ascii="Open Sans" w:hAnsi="Open Sans" w:cs="Open Sans"/>
          <w:shd w:val="clear" w:color="auto" w:fill="FFFFFF"/>
        </w:rPr>
        <w:t xml:space="preserve">, </w:t>
      </w:r>
      <w:r w:rsidR="008B3E2A" w:rsidRPr="00724F06">
        <w:rPr>
          <w:rFonts w:ascii="Open Sans" w:eastAsia="Times New Roman" w:hAnsi="Open Sans" w:cs="Open Sans"/>
          <w:i/>
          <w:iCs/>
          <w:color w:val="000000"/>
          <w:lang w:eastAsia="fr-FR"/>
        </w:rPr>
        <w:t>Prolemur simus</w:t>
      </w:r>
      <w:r w:rsidR="008B3E2A">
        <w:rPr>
          <w:rFonts w:ascii="Open Sans" w:eastAsia="Times New Roman" w:hAnsi="Open Sans" w:cs="Open Sans"/>
          <w:i/>
          <w:iCs/>
          <w:color w:val="000000"/>
          <w:lang w:eastAsia="fr-FR"/>
        </w:rPr>
        <w:t xml:space="preserve">, </w:t>
      </w:r>
      <w:r w:rsidR="008B3E2A" w:rsidRPr="00526605">
        <w:rPr>
          <w:rFonts w:ascii="Open Sans" w:eastAsia="Times New Roman" w:hAnsi="Open Sans" w:cs="Open Sans"/>
          <w:color w:val="000000"/>
          <w:lang w:eastAsia="fr-FR"/>
        </w:rPr>
        <w:t>is known to have a very limited and patchy distribution</w:t>
      </w:r>
      <w:r w:rsidR="008D6878">
        <w:rPr>
          <w:rFonts w:ascii="Open Sans" w:eastAsia="Times New Roman" w:hAnsi="Open Sans" w:cs="Open Sans"/>
          <w:color w:val="000000"/>
          <w:lang w:eastAsia="fr-FR"/>
        </w:rPr>
        <w:fldChar w:fldCharType="begin" w:fldLock="1"/>
      </w:r>
      <w:r w:rsidR="00F621A3">
        <w:rPr>
          <w:rFonts w:ascii="Open Sans" w:eastAsia="Times New Roman" w:hAnsi="Open Sans" w:cs="Open Sans"/>
          <w:color w:val="000000"/>
          <w:lang w:eastAsia="fr-FR"/>
        </w:rPr>
        <w:instrText xml:space="preserve"> ADDIN ZOTERO_ITEM CSL_CITATION {"citationID":"lYUiJ06n","properties":{"formattedCitation":"\\super 49\\nosupersub{}","plainCitation":"49","noteIndex":0},"citationItems":[{"id":4675,"uris":["http://www.mendeley.com/documents/?uuid=81b5b3e3-41fe-487a-a660-83d1ad2b73fb","http://zotero.org/users/13355268/items/PXXPMXPM"],"itemData":{"id":4675,"type":"report","publisher":"International Union for Conservation of Nature","title":"Prolemur Simus. The IUCN Red List of Threatened Species. Version 2023-1","author":[{"literal":"IUCN"}],"issued":{"date-parts":[["2014"]]}}}],"schema":"https://github.com/citation-style-language/schema/raw/master/csl-citation.json"} </w:instrText>
      </w:r>
      <w:r w:rsidR="008D6878">
        <w:rPr>
          <w:rFonts w:ascii="Open Sans" w:eastAsia="Times New Roman" w:hAnsi="Open Sans" w:cs="Open Sans"/>
          <w:color w:val="000000"/>
          <w:lang w:eastAsia="fr-FR"/>
        </w:rPr>
        <w:fldChar w:fldCharType="separate"/>
      </w:r>
      <w:r w:rsidR="00F621A3" w:rsidRPr="00F621A3">
        <w:rPr>
          <w:rFonts w:ascii="Open Sans" w:hAnsi="Open Sans" w:cs="Open Sans"/>
          <w:vertAlign w:val="superscript"/>
        </w:rPr>
        <w:t>49</w:t>
      </w:r>
      <w:r w:rsidR="008D6878">
        <w:rPr>
          <w:rFonts w:ascii="Open Sans" w:eastAsia="Times New Roman" w:hAnsi="Open Sans" w:cs="Open Sans"/>
          <w:color w:val="000000"/>
          <w:lang w:eastAsia="fr-FR"/>
        </w:rPr>
        <w:fldChar w:fldCharType="end"/>
      </w:r>
      <w:r w:rsidR="008B3E2A" w:rsidRPr="00526605">
        <w:rPr>
          <w:rFonts w:ascii="Open Sans" w:eastAsia="Times New Roman" w:hAnsi="Open Sans" w:cs="Open Sans"/>
          <w:color w:val="000000"/>
          <w:lang w:eastAsia="fr-FR"/>
        </w:rPr>
        <w:t>.</w:t>
      </w:r>
      <w:r w:rsidR="008B3E2A">
        <w:rPr>
          <w:rFonts w:ascii="Open Sans" w:eastAsia="Times New Roman" w:hAnsi="Open Sans" w:cs="Open Sans"/>
          <w:i/>
          <w:iCs/>
          <w:color w:val="000000"/>
          <w:lang w:eastAsia="fr-FR"/>
        </w:rPr>
        <w:t xml:space="preserve"> </w:t>
      </w:r>
      <w:r w:rsidR="008B3E2A" w:rsidRPr="00152FA4">
        <w:rPr>
          <w:rFonts w:ascii="Open Sans" w:hAnsi="Open Sans" w:cs="Open Sans"/>
        </w:rPr>
        <w:t xml:space="preserve">The most common species recorded were the </w:t>
      </w:r>
      <w:r w:rsidR="008B3E2A">
        <w:rPr>
          <w:rFonts w:ascii="Open Sans" w:hAnsi="Open Sans" w:cs="Open Sans"/>
        </w:rPr>
        <w:t xml:space="preserve">critically </w:t>
      </w:r>
      <w:r w:rsidR="008B3E2A" w:rsidRPr="00152FA4">
        <w:rPr>
          <w:rFonts w:ascii="Open Sans" w:hAnsi="Open Sans" w:cs="Open Sans"/>
        </w:rPr>
        <w:t>endangered Indri</w:t>
      </w:r>
      <w:r w:rsidR="001F3B93">
        <w:rPr>
          <w:rFonts w:ascii="Open Sans" w:hAnsi="Open Sans" w:cs="Open Sans"/>
        </w:rPr>
        <w:t xml:space="preserve"> (</w:t>
      </w:r>
      <w:r w:rsidR="001F3B93" w:rsidRPr="00526605">
        <w:rPr>
          <w:rFonts w:ascii="Open Sans" w:hAnsi="Open Sans" w:cs="Open Sans"/>
          <w:i/>
          <w:iCs/>
        </w:rPr>
        <w:t>Indri indri</w:t>
      </w:r>
      <w:r w:rsidR="001F3B93" w:rsidRPr="004732FD">
        <w:rPr>
          <w:rFonts w:ascii="Open Sans" w:hAnsi="Open Sans" w:cs="Open Sans"/>
        </w:rPr>
        <w:t>)</w:t>
      </w:r>
      <w:r w:rsidR="008B3E2A">
        <w:rPr>
          <w:rFonts w:ascii="Open Sans" w:hAnsi="Open Sans" w:cs="Open Sans"/>
        </w:rPr>
        <w:t xml:space="preserve">, </w:t>
      </w:r>
      <w:r w:rsidR="008B3E2A" w:rsidRPr="00152FA4">
        <w:rPr>
          <w:rFonts w:ascii="Open Sans" w:hAnsi="Open Sans" w:cs="Open Sans"/>
        </w:rPr>
        <w:t xml:space="preserve">followed by the critically endangered </w:t>
      </w:r>
      <w:r w:rsidR="00AA4FA6">
        <w:rPr>
          <w:rFonts w:ascii="Open Sans" w:hAnsi="Open Sans" w:cs="Open Sans"/>
        </w:rPr>
        <w:t>b</w:t>
      </w:r>
      <w:r w:rsidR="008B3E2A" w:rsidRPr="00152FA4">
        <w:rPr>
          <w:rFonts w:ascii="Open Sans" w:hAnsi="Open Sans" w:cs="Open Sans"/>
        </w:rPr>
        <w:t>lack</w:t>
      </w:r>
      <w:r w:rsidR="00AA4FA6">
        <w:rPr>
          <w:rFonts w:ascii="Open Sans" w:hAnsi="Open Sans" w:cs="Open Sans"/>
        </w:rPr>
        <w:t>-</w:t>
      </w:r>
      <w:r w:rsidR="008B3E2A" w:rsidRPr="00152FA4">
        <w:rPr>
          <w:rFonts w:ascii="Open Sans" w:hAnsi="Open Sans" w:cs="Open Sans"/>
        </w:rPr>
        <w:t>an</w:t>
      </w:r>
      <w:r w:rsidR="00AA4FA6">
        <w:rPr>
          <w:rFonts w:ascii="Open Sans" w:hAnsi="Open Sans" w:cs="Open Sans"/>
        </w:rPr>
        <w:t>d-w</w:t>
      </w:r>
      <w:r w:rsidR="008B3E2A" w:rsidRPr="00152FA4">
        <w:rPr>
          <w:rFonts w:ascii="Open Sans" w:hAnsi="Open Sans" w:cs="Open Sans"/>
        </w:rPr>
        <w:t xml:space="preserve">hite </w:t>
      </w:r>
      <w:r w:rsidR="00AA4FA6">
        <w:rPr>
          <w:rFonts w:ascii="Open Sans" w:hAnsi="Open Sans" w:cs="Open Sans"/>
        </w:rPr>
        <w:t>r</w:t>
      </w:r>
      <w:r w:rsidR="008B3E2A" w:rsidRPr="00152FA4">
        <w:rPr>
          <w:rFonts w:ascii="Open Sans" w:hAnsi="Open Sans" w:cs="Open Sans"/>
        </w:rPr>
        <w:t xml:space="preserve">uffed lemur </w:t>
      </w:r>
      <w:r w:rsidR="001F3B93">
        <w:rPr>
          <w:rFonts w:ascii="Open Sans" w:hAnsi="Open Sans" w:cs="Open Sans"/>
        </w:rPr>
        <w:t>(</w:t>
      </w:r>
      <w:proofErr w:type="spellStart"/>
      <w:r w:rsidR="001F3B93">
        <w:rPr>
          <w:rFonts w:ascii="Open Sans" w:hAnsi="Open Sans" w:cs="Open Sans"/>
          <w:i/>
          <w:iCs/>
        </w:rPr>
        <w:t>V</w:t>
      </w:r>
      <w:r w:rsidR="008B3E2A" w:rsidRPr="001F3B93">
        <w:rPr>
          <w:rFonts w:ascii="Open Sans" w:hAnsi="Open Sans" w:cs="Open Sans"/>
          <w:i/>
          <w:iCs/>
          <w:shd w:val="clear" w:color="auto" w:fill="FFFFFF"/>
        </w:rPr>
        <w:t>arecia</w:t>
      </w:r>
      <w:proofErr w:type="spellEnd"/>
      <w:r w:rsidR="008B3E2A" w:rsidRPr="001F3B93">
        <w:rPr>
          <w:rFonts w:ascii="Open Sans" w:hAnsi="Open Sans" w:cs="Open Sans"/>
          <w:i/>
          <w:iCs/>
          <w:shd w:val="clear" w:color="auto" w:fill="FFFFFF"/>
        </w:rPr>
        <w:t xml:space="preserve"> </w:t>
      </w:r>
      <w:r w:rsidR="00D0429A">
        <w:rPr>
          <w:rFonts w:ascii="Open Sans" w:hAnsi="Open Sans" w:cs="Open Sans"/>
          <w:i/>
          <w:iCs/>
          <w:shd w:val="clear" w:color="auto" w:fill="FFFFFF"/>
        </w:rPr>
        <w:t>variegate</w:t>
      </w:r>
      <w:r w:rsidR="00D0429A">
        <w:rPr>
          <w:rFonts w:ascii="Open Sans" w:hAnsi="Open Sans" w:cs="Open Sans"/>
          <w:shd w:val="clear" w:color="auto" w:fill="FFFFFF"/>
        </w:rPr>
        <w:t xml:space="preserve">; </w:t>
      </w:r>
      <w:r w:rsidR="004732FD">
        <w:rPr>
          <w:rFonts w:ascii="Open Sans" w:hAnsi="Open Sans" w:cs="Open Sans"/>
        </w:rPr>
        <w:t>Fig</w:t>
      </w:r>
      <w:r w:rsidR="00601064">
        <w:rPr>
          <w:rFonts w:ascii="Open Sans" w:hAnsi="Open Sans" w:cs="Open Sans"/>
        </w:rPr>
        <w:t>ure</w:t>
      </w:r>
      <w:r w:rsidR="004732FD">
        <w:rPr>
          <w:rFonts w:ascii="Open Sans" w:hAnsi="Open Sans" w:cs="Open Sans"/>
        </w:rPr>
        <w:t xml:space="preserve"> </w:t>
      </w:r>
      <w:r w:rsidR="009B6399">
        <w:rPr>
          <w:rFonts w:ascii="Open Sans" w:hAnsi="Open Sans" w:cs="Open Sans"/>
        </w:rPr>
        <w:t>4</w:t>
      </w:r>
      <w:r w:rsidR="004732FD">
        <w:rPr>
          <w:rFonts w:ascii="Open Sans" w:hAnsi="Open Sans" w:cs="Open Sans"/>
        </w:rPr>
        <w:t>b and c).</w:t>
      </w:r>
    </w:p>
    <w:p w14:paraId="79E4E098" w14:textId="1ACCBAEB" w:rsidR="00F565DF" w:rsidRDefault="000074A5" w:rsidP="00A35A0B">
      <w:pPr>
        <w:rPr>
          <w:rFonts w:ascii="Open Sans" w:eastAsia="Times New Roman" w:hAnsi="Open Sans" w:cs="Open Sans"/>
          <w:color w:val="000000"/>
          <w:lang w:eastAsia="en-GB"/>
        </w:rPr>
      </w:pPr>
      <w:r w:rsidRPr="00152FA4">
        <w:rPr>
          <w:rFonts w:ascii="Open Sans" w:eastAsia="Times New Roman" w:hAnsi="Open Sans" w:cs="Open Sans"/>
          <w:color w:val="000000"/>
          <w:lang w:eastAsia="en-GB"/>
        </w:rPr>
        <w:t xml:space="preserve">Neither R.H </w:t>
      </w:r>
      <w:r w:rsidR="008B3E2A">
        <w:rPr>
          <w:rFonts w:ascii="Open Sans" w:eastAsia="Times New Roman" w:hAnsi="Open Sans" w:cs="Open Sans"/>
          <w:color w:val="000000"/>
          <w:lang w:eastAsia="en-GB"/>
        </w:rPr>
        <w:t xml:space="preserve">from our team, </w:t>
      </w:r>
      <w:r w:rsidR="00601064">
        <w:rPr>
          <w:rFonts w:ascii="Open Sans" w:eastAsia="Times New Roman" w:hAnsi="Open Sans" w:cs="Open Sans"/>
          <w:color w:val="000000"/>
          <w:lang w:eastAsia="en-GB"/>
        </w:rPr>
        <w:t>n</w:t>
      </w:r>
      <w:r w:rsidR="008B3E2A">
        <w:rPr>
          <w:rFonts w:ascii="Open Sans" w:eastAsia="Times New Roman" w:hAnsi="Open Sans" w:cs="Open Sans"/>
          <w:color w:val="000000"/>
          <w:lang w:eastAsia="en-GB"/>
        </w:rPr>
        <w:t xml:space="preserve">or gemmologists who </w:t>
      </w:r>
      <w:r w:rsidRPr="00152FA4">
        <w:rPr>
          <w:rFonts w:ascii="Open Sans" w:eastAsia="Times New Roman" w:hAnsi="Open Sans" w:cs="Open Sans"/>
          <w:color w:val="000000"/>
          <w:lang w:eastAsia="en-GB"/>
        </w:rPr>
        <w:t>visit</w:t>
      </w:r>
      <w:r w:rsidR="008B3E2A">
        <w:rPr>
          <w:rFonts w:ascii="Open Sans" w:eastAsia="Times New Roman" w:hAnsi="Open Sans" w:cs="Open Sans"/>
          <w:color w:val="000000"/>
          <w:lang w:eastAsia="en-GB"/>
        </w:rPr>
        <w:t>ed</w:t>
      </w:r>
      <w:r w:rsidRPr="00152FA4">
        <w:rPr>
          <w:rFonts w:ascii="Open Sans" w:eastAsia="Times New Roman" w:hAnsi="Open Sans" w:cs="Open Sans"/>
          <w:color w:val="000000"/>
          <w:lang w:eastAsia="en-GB"/>
        </w:rPr>
        <w:t xml:space="preserve"> the site at the peak of the rush witnessed bushmeat openly on sale</w:t>
      </w:r>
      <w:r w:rsidR="00CB56D2" w:rsidRPr="00152FA4">
        <w:rPr>
          <w:rFonts w:ascii="Open Sans" w:eastAsia="Times New Roman" w:hAnsi="Open Sans" w:cs="Open Sans"/>
          <w:color w:val="000000"/>
          <w:lang w:eastAsia="en-GB"/>
        </w:rPr>
        <w:fldChar w:fldCharType="begin" w:fldLock="1"/>
      </w:r>
      <w:r w:rsidR="00D210EB">
        <w:rPr>
          <w:rFonts w:ascii="Open Sans" w:eastAsia="Times New Roman" w:hAnsi="Open Sans" w:cs="Open Sans"/>
          <w:color w:val="000000"/>
          <w:lang w:eastAsia="en-GB"/>
        </w:rPr>
        <w:instrText xml:space="preserve"> ADDIN ZOTERO_ITEM CSL_CITATION {"citationID":"rbhm1Yfp","properties":{"formattedCitation":"\\super 47\\nosupersub{}","plainCitation":"47","noteIndex":0},"citationItems":[{"id":3810,"uris":["http://www.mendeley.com/documents/?uuid=9294a4c9-36bb-4691-8804-6b84a01765aa","http://zotero.org/users/13355268/items/FITCVKBZ"],"itemData":{"id":3810,"type":"report","title":"Is the sapphire trade really driving lemurs towards extinction as journalist Paul Tullis claims on National Geographic ?","URL":"https://www.linkedin.com/pulse/sapphire-trade-really-driving-lemurs-towards-paul-tullis-pardieu/?published=t","author":[{"family":"Pardieu","given":"Vincent"}],"issued":{"date-parts":[["2019"]]}},"suppress-author":1}],"schema":"https://github.com/citation-style-language/schema/raw/master/csl-citation.json"} </w:instrText>
      </w:r>
      <w:r w:rsidR="00CB56D2"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47</w:t>
      </w:r>
      <w:r w:rsidR="00CB56D2" w:rsidRPr="00152FA4">
        <w:rPr>
          <w:rFonts w:ascii="Open Sans" w:eastAsia="Times New Roman" w:hAnsi="Open Sans" w:cs="Open Sans"/>
          <w:color w:val="000000"/>
          <w:lang w:eastAsia="en-GB"/>
        </w:rPr>
        <w:fldChar w:fldCharType="end"/>
      </w:r>
      <w:r w:rsidR="00CD0EA4">
        <w:rPr>
          <w:rFonts w:ascii="Open Sans" w:eastAsia="Times New Roman" w:hAnsi="Open Sans" w:cs="Open Sans"/>
          <w:color w:val="000000"/>
          <w:lang w:eastAsia="en-GB"/>
        </w:rPr>
        <w:t>,</w:t>
      </w:r>
      <w:r w:rsidR="00563782" w:rsidRPr="00152FA4">
        <w:rPr>
          <w:rFonts w:ascii="Open Sans" w:eastAsia="Times New Roman" w:hAnsi="Open Sans" w:cs="Open Sans"/>
          <w:color w:val="000000"/>
          <w:lang w:eastAsia="en-GB"/>
        </w:rPr>
        <w:t xml:space="preserve"> but </w:t>
      </w:r>
      <w:r w:rsidR="00875B9D" w:rsidRPr="00152FA4">
        <w:rPr>
          <w:rFonts w:ascii="Open Sans" w:eastAsia="Times New Roman" w:hAnsi="Open Sans" w:cs="Open Sans"/>
          <w:color w:val="000000"/>
          <w:lang w:eastAsia="en-GB"/>
        </w:rPr>
        <w:t>five lemur traps for small-bodied lemurs were</w:t>
      </w:r>
      <w:r w:rsidR="001D0A91" w:rsidRPr="00152FA4">
        <w:rPr>
          <w:rFonts w:ascii="Open Sans" w:eastAsia="Times New Roman" w:hAnsi="Open Sans" w:cs="Open Sans"/>
          <w:color w:val="000000"/>
          <w:lang w:eastAsia="en-GB"/>
        </w:rPr>
        <w:t xml:space="preserve"> </w:t>
      </w:r>
      <w:r w:rsidR="00FC0286" w:rsidRPr="00152FA4">
        <w:rPr>
          <w:rFonts w:ascii="Open Sans" w:eastAsia="Times New Roman" w:hAnsi="Open Sans" w:cs="Open Sans"/>
          <w:color w:val="000000"/>
          <w:lang w:eastAsia="en-GB"/>
        </w:rPr>
        <w:t xml:space="preserve">discovered </w:t>
      </w:r>
      <w:r w:rsidR="000F598D" w:rsidRPr="00152FA4">
        <w:rPr>
          <w:rFonts w:ascii="Open Sans" w:eastAsia="Times New Roman" w:hAnsi="Open Sans" w:cs="Open Sans"/>
          <w:color w:val="000000"/>
          <w:lang w:eastAsia="en-GB"/>
        </w:rPr>
        <w:t xml:space="preserve">during </w:t>
      </w:r>
      <w:r w:rsidR="008B3E2A">
        <w:rPr>
          <w:rFonts w:ascii="Open Sans" w:eastAsia="Times New Roman" w:hAnsi="Open Sans" w:cs="Open Sans"/>
          <w:color w:val="000000"/>
          <w:lang w:eastAsia="en-GB"/>
        </w:rPr>
        <w:t xml:space="preserve">our </w:t>
      </w:r>
      <w:r w:rsidR="000F598D" w:rsidRPr="00152FA4">
        <w:rPr>
          <w:rFonts w:ascii="Open Sans" w:eastAsia="Times New Roman" w:hAnsi="Open Sans" w:cs="Open Sans"/>
          <w:color w:val="000000"/>
          <w:lang w:eastAsia="en-GB"/>
        </w:rPr>
        <w:t>survey</w:t>
      </w:r>
      <w:r w:rsidR="008B3E2A">
        <w:rPr>
          <w:rFonts w:ascii="Open Sans" w:eastAsia="Times New Roman" w:hAnsi="Open Sans" w:cs="Open Sans"/>
          <w:color w:val="000000"/>
          <w:lang w:eastAsia="en-GB"/>
        </w:rPr>
        <w:t>s</w:t>
      </w:r>
      <w:r w:rsidR="000F598D" w:rsidRPr="00152FA4">
        <w:rPr>
          <w:rFonts w:ascii="Open Sans" w:eastAsia="Times New Roman" w:hAnsi="Open Sans" w:cs="Open Sans"/>
          <w:color w:val="000000"/>
          <w:lang w:eastAsia="en-GB"/>
        </w:rPr>
        <w:t>.</w:t>
      </w:r>
      <w:r w:rsidR="001D0A91" w:rsidRPr="00152FA4">
        <w:rPr>
          <w:rFonts w:ascii="Open Sans" w:eastAsia="Times New Roman" w:hAnsi="Open Sans" w:cs="Open Sans"/>
          <w:color w:val="000000"/>
          <w:lang w:eastAsia="en-GB"/>
        </w:rPr>
        <w:t xml:space="preserve"> </w:t>
      </w:r>
    </w:p>
    <w:p w14:paraId="5CED8FE9" w14:textId="2E3A97FB" w:rsidR="00E566ED" w:rsidRPr="00152FA4" w:rsidRDefault="00456D97" w:rsidP="00E566ED">
      <w:pPr>
        <w:spacing w:line="276" w:lineRule="auto"/>
        <w:rPr>
          <w:rFonts w:ascii="Open Sans" w:hAnsi="Open Sans" w:cs="Open Sans"/>
          <w:i/>
          <w:iCs/>
          <w:sz w:val="26"/>
          <w:szCs w:val="26"/>
        </w:rPr>
      </w:pPr>
      <w:r w:rsidRPr="00152FA4">
        <w:rPr>
          <w:rFonts w:ascii="Open Sans" w:hAnsi="Open Sans" w:cs="Open Sans"/>
          <w:i/>
          <w:iCs/>
          <w:sz w:val="26"/>
          <w:szCs w:val="26"/>
        </w:rPr>
        <w:t xml:space="preserve">Interview </w:t>
      </w:r>
      <w:r w:rsidR="00E566ED" w:rsidRPr="00152FA4">
        <w:rPr>
          <w:rFonts w:ascii="Open Sans" w:hAnsi="Open Sans" w:cs="Open Sans"/>
          <w:i/>
          <w:iCs/>
          <w:sz w:val="26"/>
          <w:szCs w:val="26"/>
        </w:rPr>
        <w:t>data</w:t>
      </w:r>
    </w:p>
    <w:p w14:paraId="4AF56E1C" w14:textId="0EF93FC3" w:rsidR="00F93D43" w:rsidRDefault="00F43948" w:rsidP="009E6463">
      <w:pPr>
        <w:rPr>
          <w:rFonts w:ascii="Open Sans" w:hAnsi="Open Sans" w:cs="Open Sans"/>
        </w:rPr>
      </w:pPr>
      <w:r>
        <w:rPr>
          <w:rFonts w:ascii="Open Sans" w:hAnsi="Open Sans" w:cs="Open Sans"/>
        </w:rPr>
        <w:t xml:space="preserve">Our informal interviews (carried out October </w:t>
      </w:r>
      <w:r w:rsidR="008D6878">
        <w:rPr>
          <w:rFonts w:ascii="Open Sans" w:hAnsi="Open Sans" w:cs="Open Sans"/>
        </w:rPr>
        <w:t xml:space="preserve">- </w:t>
      </w:r>
      <w:r>
        <w:rPr>
          <w:rFonts w:ascii="Open Sans" w:hAnsi="Open Sans" w:cs="Open Sans"/>
        </w:rPr>
        <w:t>November 2019 by R</w:t>
      </w:r>
      <w:r w:rsidR="00F565DF">
        <w:rPr>
          <w:rFonts w:ascii="Open Sans" w:hAnsi="Open Sans" w:cs="Open Sans"/>
        </w:rPr>
        <w:t>.</w:t>
      </w:r>
      <w:r>
        <w:rPr>
          <w:rFonts w:ascii="Open Sans" w:hAnsi="Open Sans" w:cs="Open Sans"/>
        </w:rPr>
        <w:t>H</w:t>
      </w:r>
      <w:r w:rsidR="00F565DF">
        <w:rPr>
          <w:rFonts w:ascii="Open Sans" w:hAnsi="Open Sans" w:cs="Open Sans"/>
        </w:rPr>
        <w:t>.</w:t>
      </w:r>
      <w:r>
        <w:rPr>
          <w:rFonts w:ascii="Open Sans" w:hAnsi="Open Sans" w:cs="Open Sans"/>
        </w:rPr>
        <w:t>) do not suggest that the influx of min</w:t>
      </w:r>
      <w:r w:rsidR="00F565DF">
        <w:rPr>
          <w:rFonts w:ascii="Open Sans" w:hAnsi="Open Sans" w:cs="Open Sans"/>
        </w:rPr>
        <w:t>ers</w:t>
      </w:r>
      <w:r>
        <w:rPr>
          <w:rFonts w:ascii="Open Sans" w:hAnsi="Open Sans" w:cs="Open Sans"/>
        </w:rPr>
        <w:t xml:space="preserve"> resulted in extensive </w:t>
      </w:r>
      <w:r w:rsidR="00152E3F">
        <w:rPr>
          <w:rFonts w:ascii="Open Sans" w:hAnsi="Open Sans" w:cs="Open Sans"/>
        </w:rPr>
        <w:t>forest</w:t>
      </w:r>
      <w:r>
        <w:rPr>
          <w:rFonts w:ascii="Open Sans" w:hAnsi="Open Sans" w:cs="Open Sans"/>
        </w:rPr>
        <w:t xml:space="preserve"> clearance or lemur hunting</w:t>
      </w:r>
      <w:r w:rsidR="00634EC2">
        <w:rPr>
          <w:rFonts w:ascii="Open Sans" w:hAnsi="Open Sans" w:cs="Open Sans"/>
        </w:rPr>
        <w:t>.</w:t>
      </w:r>
      <w:r w:rsidR="008A161C">
        <w:rPr>
          <w:rFonts w:ascii="Open Sans" w:hAnsi="Open Sans" w:cs="Open Sans"/>
        </w:rPr>
        <w:t xml:space="preserve"> </w:t>
      </w:r>
      <w:r w:rsidR="00D6213F">
        <w:rPr>
          <w:rFonts w:ascii="Open Sans" w:hAnsi="Open Sans" w:cs="Open Sans"/>
        </w:rPr>
        <w:t>O</w:t>
      </w:r>
      <w:r w:rsidR="00FF41AC">
        <w:rPr>
          <w:rFonts w:ascii="Open Sans" w:hAnsi="Open Sans" w:cs="Open Sans"/>
        </w:rPr>
        <w:t>f the 73 respondents interviewed, 29</w:t>
      </w:r>
      <w:r w:rsidR="00FF41AC" w:rsidRPr="00756351">
        <w:rPr>
          <w:rFonts w:ascii="Open Sans" w:hAnsi="Open Sans" w:cs="Open Sans"/>
        </w:rPr>
        <w:t xml:space="preserve"> </w:t>
      </w:r>
      <w:r w:rsidR="00EE4111">
        <w:rPr>
          <w:rFonts w:ascii="Open Sans" w:hAnsi="Open Sans" w:cs="Open Sans"/>
        </w:rPr>
        <w:t>identified themselves as</w:t>
      </w:r>
      <w:r w:rsidR="00FF41AC" w:rsidRPr="00756351">
        <w:rPr>
          <w:rFonts w:ascii="Open Sans" w:hAnsi="Open Sans" w:cs="Open Sans"/>
        </w:rPr>
        <w:t xml:space="preserve"> miners and 44 as farmers. All farmers except one were interviewed in the four established villages of Bemainty, </w:t>
      </w:r>
      <w:proofErr w:type="spellStart"/>
      <w:r w:rsidR="00FF41AC" w:rsidRPr="00756351">
        <w:rPr>
          <w:rFonts w:ascii="Open Sans" w:hAnsi="Open Sans" w:cs="Open Sans"/>
        </w:rPr>
        <w:t>Sahananto</w:t>
      </w:r>
      <w:proofErr w:type="spellEnd"/>
      <w:r w:rsidR="00FF41AC" w:rsidRPr="00756351">
        <w:rPr>
          <w:rFonts w:ascii="Open Sans" w:hAnsi="Open Sans" w:cs="Open Sans"/>
        </w:rPr>
        <w:t xml:space="preserve">, </w:t>
      </w:r>
      <w:proofErr w:type="spellStart"/>
      <w:r w:rsidR="00FF41AC" w:rsidRPr="00756351">
        <w:rPr>
          <w:rFonts w:ascii="Open Sans" w:hAnsi="Open Sans" w:cs="Open Sans"/>
        </w:rPr>
        <w:t>Ambanany</w:t>
      </w:r>
      <w:proofErr w:type="spellEnd"/>
      <w:r w:rsidR="00FF41AC" w:rsidRPr="00756351">
        <w:rPr>
          <w:rFonts w:ascii="Open Sans" w:hAnsi="Open Sans" w:cs="Open Sans"/>
        </w:rPr>
        <w:t xml:space="preserve"> </w:t>
      </w:r>
      <w:proofErr w:type="spellStart"/>
      <w:r w:rsidR="00FF41AC" w:rsidRPr="00756351">
        <w:rPr>
          <w:rFonts w:ascii="Open Sans" w:hAnsi="Open Sans" w:cs="Open Sans"/>
        </w:rPr>
        <w:t>Sahambato</w:t>
      </w:r>
      <w:proofErr w:type="spellEnd"/>
      <w:r w:rsidR="00FF41AC" w:rsidRPr="00756351">
        <w:rPr>
          <w:rFonts w:ascii="Open Sans" w:hAnsi="Open Sans" w:cs="Open Sans"/>
        </w:rPr>
        <w:t xml:space="preserve">, and </w:t>
      </w:r>
      <w:proofErr w:type="spellStart"/>
      <w:r w:rsidR="00FF41AC" w:rsidRPr="00756351">
        <w:rPr>
          <w:rFonts w:ascii="Open Sans" w:hAnsi="Open Sans" w:cs="Open Sans"/>
        </w:rPr>
        <w:t>Sahamatra</w:t>
      </w:r>
      <w:proofErr w:type="spellEnd"/>
      <w:r>
        <w:rPr>
          <w:rFonts w:ascii="Open Sans" w:hAnsi="Open Sans" w:cs="Open Sans"/>
        </w:rPr>
        <w:t xml:space="preserve"> (</w:t>
      </w:r>
      <w:r w:rsidR="00152E3F">
        <w:rPr>
          <w:rFonts w:ascii="Open Sans" w:hAnsi="Open Sans" w:cs="Open Sans"/>
        </w:rPr>
        <w:t xml:space="preserve">Figure </w:t>
      </w:r>
      <w:r w:rsidR="009B6399">
        <w:rPr>
          <w:rFonts w:ascii="Open Sans" w:hAnsi="Open Sans" w:cs="Open Sans"/>
        </w:rPr>
        <w:t>4</w:t>
      </w:r>
      <w:r>
        <w:rPr>
          <w:rFonts w:ascii="Open Sans" w:hAnsi="Open Sans" w:cs="Open Sans"/>
        </w:rPr>
        <w:t>)</w:t>
      </w:r>
      <w:r w:rsidR="0021598A">
        <w:rPr>
          <w:rFonts w:ascii="Open Sans" w:hAnsi="Open Sans" w:cs="Open Sans"/>
        </w:rPr>
        <w:t>.</w:t>
      </w:r>
      <w:r w:rsidR="00FF41AC" w:rsidRPr="00756351">
        <w:rPr>
          <w:rFonts w:ascii="Open Sans" w:hAnsi="Open Sans" w:cs="Open Sans"/>
        </w:rPr>
        <w:t xml:space="preserve"> All miners interviewed were found in the temporary settlements of Antananarivo and Milliard</w:t>
      </w:r>
      <w:r w:rsidR="00A82A58">
        <w:rPr>
          <w:rFonts w:ascii="Open Sans" w:hAnsi="Open Sans" w:cs="Open Sans"/>
        </w:rPr>
        <w:t xml:space="preserve"> which were</w:t>
      </w:r>
      <w:r w:rsidR="005E7FEC">
        <w:rPr>
          <w:rFonts w:ascii="Open Sans" w:hAnsi="Open Sans" w:cs="Open Sans"/>
        </w:rPr>
        <w:t xml:space="preserve"> constructed during the mining rush</w:t>
      </w:r>
      <w:r w:rsidR="000617CB">
        <w:rPr>
          <w:rFonts w:ascii="Open Sans" w:hAnsi="Open Sans" w:cs="Open Sans"/>
        </w:rPr>
        <w:t>.</w:t>
      </w:r>
      <w:r w:rsidR="0021598A">
        <w:rPr>
          <w:rFonts w:ascii="Open Sans" w:hAnsi="Open Sans" w:cs="Open Sans"/>
        </w:rPr>
        <w:t xml:space="preserve"> </w:t>
      </w:r>
      <w:r w:rsidR="001B0360">
        <w:rPr>
          <w:rFonts w:ascii="Open Sans" w:hAnsi="Open Sans" w:cs="Open Sans"/>
        </w:rPr>
        <w:t>As such</w:t>
      </w:r>
      <w:r w:rsidR="008F4C48">
        <w:rPr>
          <w:rFonts w:ascii="Open Sans" w:hAnsi="Open Sans" w:cs="Open Sans"/>
        </w:rPr>
        <w:t>,</w:t>
      </w:r>
      <w:r w:rsidR="00DF32A0">
        <w:rPr>
          <w:rFonts w:ascii="Open Sans" w:hAnsi="Open Sans" w:cs="Open Sans"/>
        </w:rPr>
        <w:t xml:space="preserve"> the </w:t>
      </w:r>
      <w:r w:rsidR="009A327B">
        <w:rPr>
          <w:rFonts w:ascii="Open Sans" w:hAnsi="Open Sans" w:cs="Open Sans"/>
        </w:rPr>
        <w:t>identification as</w:t>
      </w:r>
      <w:r w:rsidR="00DF32A0">
        <w:rPr>
          <w:rFonts w:ascii="Open Sans" w:hAnsi="Open Sans" w:cs="Open Sans"/>
        </w:rPr>
        <w:t xml:space="preserve"> </w:t>
      </w:r>
      <w:r w:rsidR="009E4E5B">
        <w:rPr>
          <w:rFonts w:ascii="Open Sans" w:hAnsi="Open Sans" w:cs="Open Sans"/>
        </w:rPr>
        <w:t xml:space="preserve">farmers </w:t>
      </w:r>
      <w:r w:rsidR="008B7670">
        <w:rPr>
          <w:rFonts w:ascii="Open Sans" w:hAnsi="Open Sans" w:cs="Open Sans"/>
        </w:rPr>
        <w:t xml:space="preserve">or </w:t>
      </w:r>
      <w:r w:rsidR="00B813E5">
        <w:rPr>
          <w:rFonts w:ascii="Open Sans" w:hAnsi="Open Sans" w:cs="Open Sans"/>
        </w:rPr>
        <w:t>miner</w:t>
      </w:r>
      <w:r w:rsidR="009E4E5B">
        <w:rPr>
          <w:rFonts w:ascii="Open Sans" w:hAnsi="Open Sans" w:cs="Open Sans"/>
        </w:rPr>
        <w:t>s</w:t>
      </w:r>
      <w:r w:rsidR="00B813E5">
        <w:rPr>
          <w:rFonts w:ascii="Open Sans" w:hAnsi="Open Sans" w:cs="Open Sans"/>
        </w:rPr>
        <w:t xml:space="preserve"> </w:t>
      </w:r>
      <w:r w:rsidR="009F43A8">
        <w:rPr>
          <w:rFonts w:ascii="Open Sans" w:hAnsi="Open Sans" w:cs="Open Sans"/>
        </w:rPr>
        <w:t>broadly</w:t>
      </w:r>
      <w:r w:rsidR="005041D3">
        <w:rPr>
          <w:rFonts w:ascii="Open Sans" w:hAnsi="Open Sans" w:cs="Open Sans"/>
        </w:rPr>
        <w:t xml:space="preserve"> </w:t>
      </w:r>
      <w:r w:rsidR="00AF78AF">
        <w:rPr>
          <w:rFonts w:ascii="Open Sans" w:hAnsi="Open Sans" w:cs="Open Sans"/>
        </w:rPr>
        <w:t xml:space="preserve">distinguishes </w:t>
      </w:r>
      <w:r w:rsidR="00EE5C67">
        <w:rPr>
          <w:rFonts w:ascii="Open Sans" w:hAnsi="Open Sans" w:cs="Open Sans"/>
        </w:rPr>
        <w:t xml:space="preserve">local residents </w:t>
      </w:r>
      <w:r w:rsidR="00E237A0">
        <w:rPr>
          <w:rFonts w:ascii="Open Sans" w:hAnsi="Open Sans" w:cs="Open Sans"/>
        </w:rPr>
        <w:t>and</w:t>
      </w:r>
      <w:r w:rsidR="00EE5C67">
        <w:rPr>
          <w:rFonts w:ascii="Open Sans" w:hAnsi="Open Sans" w:cs="Open Sans"/>
        </w:rPr>
        <w:t xml:space="preserve"> </w:t>
      </w:r>
      <w:r w:rsidR="004F3D87">
        <w:rPr>
          <w:rFonts w:ascii="Open Sans" w:hAnsi="Open Sans" w:cs="Open Sans"/>
        </w:rPr>
        <w:t>migrant</w:t>
      </w:r>
      <w:r w:rsidR="00A94E58">
        <w:rPr>
          <w:rFonts w:ascii="Open Sans" w:hAnsi="Open Sans" w:cs="Open Sans"/>
        </w:rPr>
        <w:t>s</w:t>
      </w:r>
      <w:r w:rsidR="001B799F">
        <w:rPr>
          <w:rFonts w:ascii="Open Sans" w:hAnsi="Open Sans" w:cs="Open Sans"/>
        </w:rPr>
        <w:t>,</w:t>
      </w:r>
      <w:r w:rsidR="001D161F">
        <w:rPr>
          <w:rFonts w:ascii="Open Sans" w:hAnsi="Open Sans" w:cs="Open Sans"/>
        </w:rPr>
        <w:t xml:space="preserve"> although </w:t>
      </w:r>
      <w:r>
        <w:rPr>
          <w:rFonts w:ascii="Open Sans" w:hAnsi="Open Sans" w:cs="Open Sans"/>
        </w:rPr>
        <w:t>some l</w:t>
      </w:r>
      <w:r w:rsidR="00F538CC">
        <w:rPr>
          <w:rFonts w:ascii="Open Sans" w:hAnsi="Open Sans" w:cs="Open Sans"/>
        </w:rPr>
        <w:t>ocal residents</w:t>
      </w:r>
      <w:r w:rsidR="001651A2">
        <w:rPr>
          <w:rFonts w:ascii="Open Sans" w:hAnsi="Open Sans" w:cs="Open Sans"/>
        </w:rPr>
        <w:t xml:space="preserve"> </w:t>
      </w:r>
      <w:r>
        <w:rPr>
          <w:rFonts w:ascii="Open Sans" w:hAnsi="Open Sans" w:cs="Open Sans"/>
        </w:rPr>
        <w:t>(8/4</w:t>
      </w:r>
      <w:r w:rsidR="00456FE6">
        <w:rPr>
          <w:rFonts w:ascii="Open Sans" w:hAnsi="Open Sans" w:cs="Open Sans"/>
        </w:rPr>
        <w:t>4</w:t>
      </w:r>
      <w:r>
        <w:rPr>
          <w:rFonts w:ascii="Open Sans" w:hAnsi="Open Sans" w:cs="Open Sans"/>
        </w:rPr>
        <w:t xml:space="preserve">) </w:t>
      </w:r>
      <w:r w:rsidR="008B7670">
        <w:rPr>
          <w:rFonts w:ascii="Open Sans" w:hAnsi="Open Sans" w:cs="Open Sans"/>
        </w:rPr>
        <w:t>also</w:t>
      </w:r>
      <w:r w:rsidR="00152E3F">
        <w:rPr>
          <w:rFonts w:ascii="Open Sans" w:hAnsi="Open Sans" w:cs="Open Sans"/>
        </w:rPr>
        <w:t xml:space="preserve"> </w:t>
      </w:r>
      <w:r>
        <w:rPr>
          <w:rFonts w:ascii="Open Sans" w:hAnsi="Open Sans" w:cs="Open Sans"/>
        </w:rPr>
        <w:t>engage</w:t>
      </w:r>
      <w:r w:rsidR="00601064">
        <w:rPr>
          <w:rFonts w:ascii="Open Sans" w:hAnsi="Open Sans" w:cs="Open Sans"/>
        </w:rPr>
        <w:t>d</w:t>
      </w:r>
      <w:r>
        <w:rPr>
          <w:rFonts w:ascii="Open Sans" w:hAnsi="Open Sans" w:cs="Open Sans"/>
        </w:rPr>
        <w:t xml:space="preserve"> </w:t>
      </w:r>
      <w:r w:rsidR="001B799F">
        <w:rPr>
          <w:rFonts w:ascii="Open Sans" w:hAnsi="Open Sans" w:cs="Open Sans"/>
        </w:rPr>
        <w:t>in mining</w:t>
      </w:r>
      <w:r>
        <w:rPr>
          <w:rFonts w:ascii="Open Sans" w:hAnsi="Open Sans" w:cs="Open Sans"/>
        </w:rPr>
        <w:t xml:space="preserve"> alongside farming</w:t>
      </w:r>
      <w:r w:rsidR="001F6CCB">
        <w:rPr>
          <w:rFonts w:ascii="Open Sans" w:hAnsi="Open Sans" w:cs="Open Sans"/>
        </w:rPr>
        <w:t>.</w:t>
      </w:r>
      <w:r w:rsidR="00FA6F25">
        <w:rPr>
          <w:rFonts w:ascii="Open Sans" w:hAnsi="Open Sans" w:cs="Open Sans"/>
        </w:rPr>
        <w:t xml:space="preserve"> </w:t>
      </w:r>
    </w:p>
    <w:p w14:paraId="640F8C1F" w14:textId="74EFDA89" w:rsidR="009E6463" w:rsidRPr="00152FA4" w:rsidRDefault="00DB59CA" w:rsidP="00526605">
      <w:pPr>
        <w:rPr>
          <w:rFonts w:ascii="Open Sans" w:eastAsia="Times New Roman" w:hAnsi="Open Sans" w:cs="Open Sans"/>
          <w:color w:val="000000"/>
          <w:lang w:eastAsia="en-GB"/>
        </w:rPr>
      </w:pPr>
      <w:r>
        <w:rPr>
          <w:rFonts w:ascii="Open Sans" w:eastAsia="Times New Roman" w:hAnsi="Open Sans" w:cs="Open Sans"/>
          <w:color w:val="000000"/>
          <w:lang w:eastAsia="en-GB"/>
        </w:rPr>
        <w:t>M</w:t>
      </w:r>
      <w:r w:rsidR="00E566ED" w:rsidRPr="00152FA4">
        <w:rPr>
          <w:rFonts w:ascii="Open Sans" w:eastAsia="Times New Roman" w:hAnsi="Open Sans" w:cs="Open Sans"/>
          <w:color w:val="000000"/>
          <w:lang w:eastAsia="en-GB"/>
        </w:rPr>
        <w:t>ost farmers</w:t>
      </w:r>
      <w:r>
        <w:rPr>
          <w:rFonts w:ascii="Open Sans" w:eastAsia="Times New Roman" w:hAnsi="Open Sans" w:cs="Open Sans"/>
          <w:color w:val="000000"/>
          <w:lang w:eastAsia="en-GB"/>
        </w:rPr>
        <w:t xml:space="preserve"> interviewed</w:t>
      </w:r>
      <w:r w:rsidR="00E566ED" w:rsidRPr="00152FA4">
        <w:rPr>
          <w:rFonts w:ascii="Open Sans" w:eastAsia="Times New Roman" w:hAnsi="Open Sans" w:cs="Open Sans"/>
          <w:color w:val="000000"/>
          <w:lang w:eastAsia="en-GB"/>
        </w:rPr>
        <w:t xml:space="preserve"> stated that the environment had changed or degraded</w:t>
      </w:r>
      <w:r w:rsidR="00393B05">
        <w:rPr>
          <w:rFonts w:ascii="Open Sans" w:eastAsia="Times New Roman" w:hAnsi="Open Sans" w:cs="Open Sans"/>
          <w:color w:val="000000"/>
          <w:lang w:eastAsia="en-GB"/>
        </w:rPr>
        <w:t xml:space="preserve"> since 2016.</w:t>
      </w:r>
      <w:r w:rsidR="00F565DF">
        <w:rPr>
          <w:rFonts w:ascii="Open Sans" w:eastAsia="Times New Roman" w:hAnsi="Open Sans" w:cs="Open Sans"/>
          <w:color w:val="000000"/>
          <w:lang w:eastAsia="en-GB"/>
        </w:rPr>
        <w:t xml:space="preserve"> Many of these </w:t>
      </w:r>
      <w:r w:rsidR="00E566ED" w:rsidRPr="00152FA4">
        <w:rPr>
          <w:rFonts w:ascii="Open Sans" w:eastAsia="Times New Roman" w:hAnsi="Open Sans" w:cs="Open Sans"/>
          <w:color w:val="000000"/>
          <w:lang w:eastAsia="en-GB"/>
        </w:rPr>
        <w:t>cited mining as a cause of environmental degradation</w:t>
      </w:r>
      <w:bookmarkStart w:id="1" w:name="_Hlk137754205"/>
      <w:r w:rsidR="001B7ADC" w:rsidRPr="00152FA4">
        <w:rPr>
          <w:rFonts w:ascii="Open Sans" w:eastAsia="Times New Roman" w:hAnsi="Open Sans" w:cs="Open Sans"/>
          <w:color w:val="000000"/>
          <w:lang w:eastAsia="en-GB"/>
        </w:rPr>
        <w:t>.</w:t>
      </w:r>
      <w:bookmarkEnd w:id="1"/>
      <w:r w:rsidR="00F565DF">
        <w:rPr>
          <w:rFonts w:ascii="Open Sans" w:eastAsia="Times New Roman" w:hAnsi="Open Sans" w:cs="Open Sans"/>
          <w:color w:val="000000"/>
          <w:lang w:eastAsia="en-GB"/>
        </w:rPr>
        <w:t xml:space="preserve"> </w:t>
      </w:r>
      <w:r w:rsidR="008B7670">
        <w:rPr>
          <w:rFonts w:ascii="Open Sans" w:eastAsia="Times New Roman" w:hAnsi="Open Sans" w:cs="Open Sans"/>
          <w:color w:val="000000"/>
          <w:lang w:eastAsia="en-GB"/>
        </w:rPr>
        <w:t>Conversely</w:t>
      </w:r>
      <w:r w:rsidR="00B07963">
        <w:rPr>
          <w:rFonts w:ascii="Open Sans" w:eastAsia="Times New Roman" w:hAnsi="Open Sans" w:cs="Open Sans"/>
          <w:color w:val="000000"/>
          <w:lang w:eastAsia="en-GB"/>
        </w:rPr>
        <w:t>,</w:t>
      </w:r>
      <w:r w:rsidR="00F565DF">
        <w:rPr>
          <w:rFonts w:ascii="Open Sans" w:eastAsia="Times New Roman" w:hAnsi="Open Sans" w:cs="Open Sans"/>
          <w:color w:val="000000"/>
          <w:lang w:eastAsia="en-GB"/>
        </w:rPr>
        <w:t xml:space="preserve"> </w:t>
      </w:r>
      <w:r w:rsidR="00D84385" w:rsidRPr="00152FA4">
        <w:rPr>
          <w:rFonts w:ascii="Open Sans" w:eastAsia="Times New Roman" w:hAnsi="Open Sans" w:cs="Open Sans"/>
          <w:color w:val="000000"/>
          <w:lang w:eastAsia="en-GB"/>
        </w:rPr>
        <w:t>miners claimed</w:t>
      </w:r>
      <w:r w:rsidR="006034B1">
        <w:rPr>
          <w:rFonts w:ascii="Open Sans" w:eastAsia="Times New Roman" w:hAnsi="Open Sans" w:cs="Open Sans"/>
          <w:color w:val="000000"/>
          <w:lang w:eastAsia="en-GB"/>
        </w:rPr>
        <w:t xml:space="preserve"> that</w:t>
      </w:r>
      <w:r w:rsidR="00D84385" w:rsidRPr="00152FA4">
        <w:rPr>
          <w:rFonts w:ascii="Open Sans" w:eastAsia="Times New Roman" w:hAnsi="Open Sans" w:cs="Open Sans"/>
          <w:color w:val="000000"/>
          <w:lang w:eastAsia="en-GB"/>
        </w:rPr>
        <w:t xml:space="preserve"> locals were responsible for </w:t>
      </w:r>
      <w:r w:rsidR="00F565DF">
        <w:rPr>
          <w:rFonts w:ascii="Open Sans" w:eastAsia="Times New Roman" w:hAnsi="Open Sans" w:cs="Open Sans"/>
          <w:color w:val="000000"/>
          <w:lang w:eastAsia="en-GB"/>
        </w:rPr>
        <w:t xml:space="preserve">most </w:t>
      </w:r>
      <w:r w:rsidR="00D84385" w:rsidRPr="00152FA4">
        <w:rPr>
          <w:rFonts w:ascii="Open Sans" w:eastAsia="Times New Roman" w:hAnsi="Open Sans" w:cs="Open Sans"/>
          <w:color w:val="000000"/>
          <w:lang w:eastAsia="en-GB"/>
        </w:rPr>
        <w:t>deforestation in the area</w:t>
      </w:r>
      <w:r w:rsidR="001B7ADC" w:rsidRPr="00152FA4">
        <w:rPr>
          <w:rFonts w:ascii="Open Sans" w:eastAsia="Times New Roman" w:hAnsi="Open Sans" w:cs="Open Sans"/>
          <w:color w:val="000000"/>
          <w:lang w:eastAsia="en-GB"/>
        </w:rPr>
        <w:t>:</w:t>
      </w:r>
    </w:p>
    <w:p w14:paraId="62C4756D" w14:textId="5C3687E0" w:rsidR="00E566ED" w:rsidRPr="008A07AC" w:rsidRDefault="00E566ED" w:rsidP="009E6463">
      <w:pPr>
        <w:rPr>
          <w:rFonts w:ascii="Open Sans" w:eastAsia="Times New Roman" w:hAnsi="Open Sans" w:cs="Open Sans"/>
          <w:color w:val="000000"/>
          <w:lang w:eastAsia="en-GB"/>
        </w:rPr>
      </w:pPr>
      <w:r w:rsidRPr="008A07AC">
        <w:rPr>
          <w:rFonts w:ascii="Open Sans" w:eastAsia="Times New Roman" w:hAnsi="Open Sans" w:cs="Open Sans"/>
          <w:color w:val="000000"/>
          <w:lang w:eastAsia="en-GB"/>
        </w:rPr>
        <w:lastRenderedPageBreak/>
        <w:t xml:space="preserve">“We are accused </w:t>
      </w:r>
      <w:r w:rsidR="00F43948" w:rsidRPr="008A07AC">
        <w:rPr>
          <w:rFonts w:ascii="Open Sans" w:eastAsia="Times New Roman" w:hAnsi="Open Sans" w:cs="Open Sans"/>
          <w:color w:val="000000"/>
          <w:lang w:eastAsia="en-GB"/>
        </w:rPr>
        <w:t>of cutting the</w:t>
      </w:r>
      <w:r w:rsidRPr="008A07AC">
        <w:rPr>
          <w:rFonts w:ascii="Open Sans" w:eastAsia="Times New Roman" w:hAnsi="Open Sans" w:cs="Open Sans"/>
          <w:color w:val="000000"/>
          <w:lang w:eastAsia="en-GB"/>
        </w:rPr>
        <w:t xml:space="preserve"> forest but it is not the case, we use very </w:t>
      </w:r>
      <w:r w:rsidR="00E6791C" w:rsidRPr="008A07AC">
        <w:rPr>
          <w:rFonts w:ascii="Open Sans" w:eastAsia="Times New Roman" w:hAnsi="Open Sans" w:cs="Open Sans"/>
          <w:color w:val="000000"/>
          <w:lang w:eastAsia="en-GB"/>
        </w:rPr>
        <w:t>few</w:t>
      </w:r>
      <w:r w:rsidRPr="008A07AC">
        <w:rPr>
          <w:rFonts w:ascii="Open Sans" w:eastAsia="Times New Roman" w:hAnsi="Open Sans" w:cs="Open Sans"/>
          <w:color w:val="000000"/>
          <w:lang w:eastAsia="en-GB"/>
        </w:rPr>
        <w:t xml:space="preserve"> trees compared to </w:t>
      </w:r>
      <w:r w:rsidR="009019D4" w:rsidRPr="008A07AC">
        <w:rPr>
          <w:rFonts w:ascii="Open Sans" w:eastAsia="Times New Roman" w:hAnsi="Open Sans" w:cs="Open Sans"/>
          <w:color w:val="000000"/>
          <w:lang w:eastAsia="en-GB"/>
        </w:rPr>
        <w:t xml:space="preserve">the </w:t>
      </w:r>
      <w:r w:rsidRPr="008A07AC">
        <w:rPr>
          <w:rFonts w:ascii="Open Sans" w:eastAsia="Times New Roman" w:hAnsi="Open Sans" w:cs="Open Sans"/>
          <w:color w:val="000000"/>
          <w:lang w:eastAsia="en-GB"/>
        </w:rPr>
        <w:t>local community and we do not burn the forest” (Miner, Antananarivo).</w:t>
      </w:r>
    </w:p>
    <w:p w14:paraId="25D9CF29" w14:textId="417F9FF2" w:rsidR="00E566ED" w:rsidRPr="00152FA4" w:rsidRDefault="001B7ADC" w:rsidP="00152FA4">
      <w:pPr>
        <w:spacing w:after="0"/>
        <w:rPr>
          <w:rFonts w:ascii="Open Sans" w:eastAsia="Times New Roman" w:hAnsi="Open Sans" w:cs="Open Sans"/>
          <w:color w:val="000000"/>
          <w:lang w:eastAsia="en-GB"/>
        </w:rPr>
      </w:pPr>
      <w:r w:rsidRPr="00152FA4">
        <w:rPr>
          <w:rFonts w:ascii="Open Sans" w:eastAsia="Times New Roman" w:hAnsi="Open Sans" w:cs="Open Sans"/>
          <w:color w:val="000000"/>
          <w:lang w:eastAsia="en-GB"/>
        </w:rPr>
        <w:t>Both</w:t>
      </w:r>
      <w:r w:rsidR="00E566ED" w:rsidRPr="00152FA4">
        <w:rPr>
          <w:rFonts w:ascii="Open Sans" w:eastAsia="Times New Roman" w:hAnsi="Open Sans" w:cs="Open Sans"/>
          <w:color w:val="000000"/>
          <w:lang w:eastAsia="en-GB"/>
        </w:rPr>
        <w:t xml:space="preserve"> miners and farmers reported that trees were harvested for firewood or construction materials.</w:t>
      </w:r>
      <w:r w:rsidR="001C3091" w:rsidRPr="00152FA4">
        <w:rPr>
          <w:rFonts w:ascii="Open Sans" w:eastAsia="Times New Roman" w:hAnsi="Open Sans" w:cs="Open Sans"/>
          <w:color w:val="000000"/>
          <w:lang w:eastAsia="en-GB"/>
        </w:rPr>
        <w:t xml:space="preserve"> </w:t>
      </w:r>
      <w:r w:rsidRPr="00152FA4">
        <w:rPr>
          <w:rFonts w:ascii="Open Sans" w:eastAsia="Times New Roman" w:hAnsi="Open Sans" w:cs="Open Sans"/>
          <w:color w:val="000000"/>
          <w:lang w:eastAsia="en-GB"/>
        </w:rPr>
        <w:t>However</w:t>
      </w:r>
      <w:r w:rsidR="001F6F7E" w:rsidRPr="00152FA4">
        <w:rPr>
          <w:rFonts w:ascii="Open Sans" w:eastAsia="Times New Roman" w:hAnsi="Open Sans" w:cs="Open Sans"/>
          <w:color w:val="000000"/>
          <w:lang w:eastAsia="en-GB"/>
        </w:rPr>
        <w:t>,</w:t>
      </w:r>
      <w:r w:rsidR="00CE3D60" w:rsidRPr="00152FA4">
        <w:rPr>
          <w:rFonts w:ascii="Open Sans" w:eastAsia="Times New Roman" w:hAnsi="Open Sans" w:cs="Open Sans"/>
          <w:color w:val="000000"/>
          <w:lang w:eastAsia="en-GB"/>
        </w:rPr>
        <w:t xml:space="preserve"> </w:t>
      </w:r>
      <w:r w:rsidR="000F6FBF" w:rsidRPr="00152FA4">
        <w:rPr>
          <w:rFonts w:ascii="Open Sans" w:eastAsia="Times New Roman" w:hAnsi="Open Sans" w:cs="Open Sans"/>
          <w:color w:val="000000"/>
          <w:lang w:eastAsia="en-GB"/>
        </w:rPr>
        <w:t>members of both groups</w:t>
      </w:r>
      <w:r w:rsidR="00CE3D60" w:rsidRPr="00152FA4">
        <w:rPr>
          <w:rFonts w:ascii="Open Sans" w:eastAsia="Times New Roman" w:hAnsi="Open Sans" w:cs="Open Sans"/>
          <w:color w:val="000000"/>
          <w:lang w:eastAsia="en-GB"/>
        </w:rPr>
        <w:t xml:space="preserve"> emphasize</w:t>
      </w:r>
      <w:r w:rsidR="00AA7F00" w:rsidRPr="00152FA4">
        <w:rPr>
          <w:rFonts w:ascii="Open Sans" w:eastAsia="Times New Roman" w:hAnsi="Open Sans" w:cs="Open Sans"/>
          <w:color w:val="000000"/>
          <w:lang w:eastAsia="en-GB"/>
        </w:rPr>
        <w:t>d</w:t>
      </w:r>
      <w:r w:rsidR="00CE3D60" w:rsidRPr="00152FA4">
        <w:rPr>
          <w:rFonts w:ascii="Open Sans" w:eastAsia="Times New Roman" w:hAnsi="Open Sans" w:cs="Open Sans"/>
          <w:color w:val="000000"/>
          <w:lang w:eastAsia="en-GB"/>
        </w:rPr>
        <w:t xml:space="preserve"> that they do not </w:t>
      </w:r>
      <w:r w:rsidRPr="00152FA4">
        <w:rPr>
          <w:rFonts w:ascii="Open Sans" w:eastAsia="Times New Roman" w:hAnsi="Open Sans" w:cs="Open Sans"/>
          <w:color w:val="000000"/>
          <w:lang w:eastAsia="en-GB"/>
        </w:rPr>
        <w:t xml:space="preserve">cut </w:t>
      </w:r>
      <w:r w:rsidR="009019D4">
        <w:rPr>
          <w:rFonts w:ascii="Open Sans" w:eastAsia="Times New Roman" w:hAnsi="Open Sans" w:cs="Open Sans"/>
          <w:color w:val="000000"/>
          <w:lang w:eastAsia="en-GB"/>
        </w:rPr>
        <w:t>mature</w:t>
      </w:r>
      <w:r w:rsidR="001774CB">
        <w:rPr>
          <w:rFonts w:ascii="Open Sans" w:eastAsia="Times New Roman" w:hAnsi="Open Sans" w:cs="Open Sans"/>
          <w:color w:val="000000"/>
          <w:lang w:eastAsia="en-GB"/>
        </w:rPr>
        <w:t xml:space="preserve"> tree</w:t>
      </w:r>
      <w:r w:rsidR="005D41C0">
        <w:rPr>
          <w:rFonts w:ascii="Open Sans" w:eastAsia="Times New Roman" w:hAnsi="Open Sans" w:cs="Open Sans"/>
          <w:color w:val="000000"/>
          <w:lang w:eastAsia="en-GB"/>
        </w:rPr>
        <w:t>s, o</w:t>
      </w:r>
      <w:r w:rsidR="00FE560E">
        <w:rPr>
          <w:rFonts w:ascii="Open Sans" w:eastAsia="Times New Roman" w:hAnsi="Open Sans" w:cs="Open Sans"/>
          <w:color w:val="000000"/>
          <w:lang w:eastAsia="en-GB"/>
        </w:rPr>
        <w:t xml:space="preserve">r they </w:t>
      </w:r>
      <w:r w:rsidR="00B27E27">
        <w:rPr>
          <w:rFonts w:ascii="Open Sans" w:eastAsia="Times New Roman" w:hAnsi="Open Sans" w:cs="Open Sans"/>
          <w:color w:val="000000"/>
          <w:lang w:eastAsia="en-GB"/>
        </w:rPr>
        <w:t xml:space="preserve">only </w:t>
      </w:r>
      <w:r w:rsidR="00FE560E">
        <w:rPr>
          <w:rFonts w:ascii="Open Sans" w:eastAsia="Times New Roman" w:hAnsi="Open Sans" w:cs="Open Sans"/>
          <w:color w:val="000000"/>
          <w:lang w:eastAsia="en-GB"/>
        </w:rPr>
        <w:t xml:space="preserve">use dry wood as firewood. </w:t>
      </w:r>
      <w:r w:rsidR="00E566ED" w:rsidRPr="00152FA4">
        <w:rPr>
          <w:rFonts w:ascii="Open Sans" w:eastAsia="Times New Roman" w:hAnsi="Open Sans" w:cs="Open Sans"/>
          <w:color w:val="000000"/>
          <w:lang w:eastAsia="en-GB"/>
        </w:rPr>
        <w:t xml:space="preserve">Only </w:t>
      </w:r>
      <w:r w:rsidR="00E07DF6" w:rsidRPr="00152FA4">
        <w:rPr>
          <w:rFonts w:ascii="Open Sans" w:eastAsia="Times New Roman" w:hAnsi="Open Sans" w:cs="Open Sans"/>
          <w:color w:val="000000"/>
          <w:lang w:eastAsia="en-GB"/>
        </w:rPr>
        <w:t xml:space="preserve">five </w:t>
      </w:r>
      <w:r w:rsidR="00E566ED" w:rsidRPr="00152FA4">
        <w:rPr>
          <w:rFonts w:ascii="Open Sans" w:eastAsia="Times New Roman" w:hAnsi="Open Sans" w:cs="Open Sans"/>
          <w:color w:val="000000"/>
          <w:lang w:eastAsia="en-GB"/>
        </w:rPr>
        <w:t>respondents mentioned deforestation for shifting agriculture (</w:t>
      </w:r>
      <w:r w:rsidR="001F48BE">
        <w:rPr>
          <w:rFonts w:ascii="Open Sans" w:eastAsia="Times New Roman" w:hAnsi="Open Sans" w:cs="Open Sans"/>
          <w:color w:val="000000"/>
          <w:lang w:eastAsia="en-GB"/>
        </w:rPr>
        <w:t>two miners and three farmers</w:t>
      </w:r>
      <w:r w:rsidR="00E566ED" w:rsidRPr="00152FA4">
        <w:rPr>
          <w:rFonts w:ascii="Open Sans" w:eastAsia="Times New Roman" w:hAnsi="Open Sans" w:cs="Open Sans"/>
          <w:color w:val="000000"/>
          <w:lang w:eastAsia="en-GB"/>
        </w:rPr>
        <w:t xml:space="preserve">). </w:t>
      </w:r>
    </w:p>
    <w:p w14:paraId="7487E20C" w14:textId="5DDF0FFB" w:rsidR="003E691A" w:rsidRPr="00152FA4" w:rsidRDefault="008A20A1" w:rsidP="00152FA4">
      <w:pPr>
        <w:spacing w:after="0"/>
        <w:rPr>
          <w:rFonts w:ascii="Open Sans" w:eastAsia="Times New Roman" w:hAnsi="Open Sans" w:cs="Open Sans"/>
          <w:color w:val="000000"/>
          <w:lang w:eastAsia="en-GB"/>
        </w:rPr>
      </w:pPr>
      <w:r w:rsidRPr="00152FA4">
        <w:rPr>
          <w:rFonts w:ascii="Open Sans" w:eastAsia="Times New Roman" w:hAnsi="Open Sans" w:cs="Open Sans"/>
          <w:color w:val="000000"/>
          <w:lang w:eastAsia="en-GB"/>
        </w:rPr>
        <w:t xml:space="preserve">While </w:t>
      </w:r>
      <w:r w:rsidR="00526605">
        <w:rPr>
          <w:rFonts w:ascii="Open Sans" w:eastAsia="Times New Roman" w:hAnsi="Open Sans" w:cs="Open Sans"/>
          <w:color w:val="000000"/>
          <w:lang w:eastAsia="en-GB"/>
        </w:rPr>
        <w:t>some farmers</w:t>
      </w:r>
      <w:r w:rsidRPr="00152FA4">
        <w:rPr>
          <w:rFonts w:ascii="Open Sans" w:eastAsia="Times New Roman" w:hAnsi="Open Sans" w:cs="Open Sans"/>
          <w:color w:val="000000"/>
          <w:lang w:eastAsia="en-GB"/>
        </w:rPr>
        <w:t xml:space="preserve"> said they hunt bushpig or birds, </w:t>
      </w:r>
      <w:r w:rsidR="00174761" w:rsidRPr="00152FA4">
        <w:rPr>
          <w:rFonts w:ascii="Open Sans" w:eastAsia="Times New Roman" w:hAnsi="Open Sans" w:cs="Open Sans"/>
          <w:color w:val="000000"/>
          <w:lang w:eastAsia="en-GB"/>
        </w:rPr>
        <w:t>n</w:t>
      </w:r>
      <w:r w:rsidR="00E566ED" w:rsidRPr="00152FA4">
        <w:rPr>
          <w:rFonts w:ascii="Open Sans" w:eastAsia="Times New Roman" w:hAnsi="Open Sans" w:cs="Open Sans"/>
          <w:color w:val="000000"/>
          <w:lang w:eastAsia="en-GB"/>
        </w:rPr>
        <w:t>o respondents (miners or farmers) reported hunting</w:t>
      </w:r>
      <w:r w:rsidR="004E22EE" w:rsidRPr="00152FA4">
        <w:rPr>
          <w:rFonts w:ascii="Open Sans" w:eastAsia="Times New Roman" w:hAnsi="Open Sans" w:cs="Open Sans"/>
          <w:color w:val="000000"/>
          <w:lang w:eastAsia="en-GB"/>
        </w:rPr>
        <w:t xml:space="preserve"> </w:t>
      </w:r>
      <w:r w:rsidR="00DE021F" w:rsidRPr="00152FA4">
        <w:rPr>
          <w:rFonts w:ascii="Open Sans" w:eastAsia="Times New Roman" w:hAnsi="Open Sans" w:cs="Open Sans"/>
          <w:color w:val="000000"/>
          <w:lang w:eastAsia="en-GB"/>
        </w:rPr>
        <w:t>lemurs</w:t>
      </w:r>
      <w:r w:rsidR="00174761" w:rsidRPr="00152FA4">
        <w:rPr>
          <w:rFonts w:ascii="Open Sans" w:eastAsia="Times New Roman" w:hAnsi="Open Sans" w:cs="Open Sans"/>
          <w:color w:val="000000"/>
          <w:lang w:eastAsia="en-GB"/>
        </w:rPr>
        <w:t xml:space="preserve">. </w:t>
      </w:r>
      <w:r w:rsidR="00F43948">
        <w:rPr>
          <w:rFonts w:ascii="Open Sans" w:eastAsia="Times New Roman" w:hAnsi="Open Sans" w:cs="Open Sans"/>
          <w:color w:val="000000"/>
          <w:lang w:eastAsia="en-GB"/>
        </w:rPr>
        <w:t>Four</w:t>
      </w:r>
      <w:r w:rsidR="00EA683F" w:rsidRPr="00152FA4">
        <w:rPr>
          <w:rFonts w:ascii="Open Sans" w:eastAsia="Times New Roman" w:hAnsi="Open Sans" w:cs="Open Sans"/>
          <w:color w:val="000000"/>
          <w:lang w:eastAsia="en-GB"/>
        </w:rPr>
        <w:t xml:space="preserve"> </w:t>
      </w:r>
      <w:r w:rsidR="001755A0" w:rsidRPr="00152FA4">
        <w:rPr>
          <w:rFonts w:ascii="Open Sans" w:eastAsia="Times New Roman" w:hAnsi="Open Sans" w:cs="Open Sans"/>
          <w:color w:val="000000"/>
          <w:lang w:eastAsia="en-GB"/>
        </w:rPr>
        <w:t>farmers</w:t>
      </w:r>
      <w:r w:rsidR="00F43948">
        <w:rPr>
          <w:rFonts w:ascii="Open Sans" w:eastAsia="Times New Roman" w:hAnsi="Open Sans" w:cs="Open Sans"/>
          <w:color w:val="000000"/>
          <w:lang w:eastAsia="en-GB"/>
        </w:rPr>
        <w:t>,</w:t>
      </w:r>
      <w:r w:rsidR="00A05A02" w:rsidRPr="00152FA4">
        <w:rPr>
          <w:rFonts w:ascii="Open Sans" w:eastAsia="Times New Roman" w:hAnsi="Open Sans" w:cs="Open Sans"/>
          <w:color w:val="000000"/>
          <w:lang w:eastAsia="en-GB"/>
        </w:rPr>
        <w:t xml:space="preserve"> </w:t>
      </w:r>
      <w:r w:rsidR="00F43948">
        <w:rPr>
          <w:rFonts w:ascii="Open Sans" w:eastAsia="Times New Roman" w:hAnsi="Open Sans" w:cs="Open Sans"/>
          <w:color w:val="000000"/>
          <w:lang w:eastAsia="en-GB"/>
        </w:rPr>
        <w:t xml:space="preserve">however, did acknowledge that </w:t>
      </w:r>
      <w:r w:rsidR="00EA683F" w:rsidRPr="00152FA4">
        <w:rPr>
          <w:rFonts w:ascii="Open Sans" w:eastAsia="Times New Roman" w:hAnsi="Open Sans" w:cs="Open Sans"/>
          <w:color w:val="000000"/>
          <w:lang w:eastAsia="en-GB"/>
        </w:rPr>
        <w:t xml:space="preserve">lemurs were </w:t>
      </w:r>
      <w:r w:rsidR="00F43948">
        <w:rPr>
          <w:rFonts w:ascii="Open Sans" w:eastAsia="Times New Roman" w:hAnsi="Open Sans" w:cs="Open Sans"/>
          <w:color w:val="000000"/>
          <w:lang w:eastAsia="en-GB"/>
        </w:rPr>
        <w:t xml:space="preserve">sometimes </w:t>
      </w:r>
      <w:r w:rsidR="00EA683F" w:rsidRPr="00152FA4">
        <w:rPr>
          <w:rFonts w:ascii="Open Sans" w:eastAsia="Times New Roman" w:hAnsi="Open Sans" w:cs="Open Sans"/>
          <w:color w:val="000000"/>
          <w:lang w:eastAsia="en-GB"/>
        </w:rPr>
        <w:t xml:space="preserve">hunted </w:t>
      </w:r>
      <w:r w:rsidR="00F43948">
        <w:rPr>
          <w:rFonts w:ascii="Open Sans" w:eastAsia="Times New Roman" w:hAnsi="Open Sans" w:cs="Open Sans"/>
          <w:color w:val="000000"/>
          <w:lang w:eastAsia="en-GB"/>
        </w:rPr>
        <w:t>by other</w:t>
      </w:r>
      <w:r w:rsidR="00526605">
        <w:rPr>
          <w:rFonts w:ascii="Open Sans" w:eastAsia="Times New Roman" w:hAnsi="Open Sans" w:cs="Open Sans"/>
          <w:color w:val="000000"/>
          <w:lang w:eastAsia="en-GB"/>
        </w:rPr>
        <w:t xml:space="preserve">s </w:t>
      </w:r>
      <w:r w:rsidR="00EA683F" w:rsidRPr="00152FA4">
        <w:rPr>
          <w:rFonts w:ascii="Open Sans" w:eastAsia="Times New Roman" w:hAnsi="Open Sans" w:cs="Open Sans"/>
          <w:color w:val="000000"/>
          <w:lang w:eastAsia="en-GB"/>
        </w:rPr>
        <w:t xml:space="preserve">in the area. </w:t>
      </w:r>
      <w:r w:rsidR="00F565DF" w:rsidRPr="00152FA4">
        <w:rPr>
          <w:rFonts w:ascii="Open Sans" w:eastAsia="Times New Roman" w:hAnsi="Open Sans" w:cs="Open Sans"/>
          <w:color w:val="000000"/>
          <w:lang w:eastAsia="en-GB"/>
        </w:rPr>
        <w:t xml:space="preserve">Both miners and farmers stated that it was </w:t>
      </w:r>
      <w:r w:rsidR="00F565DF" w:rsidRPr="00152FA4">
        <w:rPr>
          <w:rFonts w:ascii="Open Sans" w:eastAsia="Times New Roman" w:hAnsi="Open Sans" w:cs="Open Sans"/>
          <w:i/>
          <w:iCs/>
          <w:color w:val="000000"/>
          <w:lang w:eastAsia="en-GB"/>
        </w:rPr>
        <w:t>fady</w:t>
      </w:r>
      <w:r w:rsidR="00F565DF">
        <w:rPr>
          <w:rFonts w:ascii="Open Sans" w:eastAsia="Times New Roman" w:hAnsi="Open Sans" w:cs="Open Sans"/>
          <w:color w:val="000000"/>
          <w:lang w:eastAsia="en-GB"/>
        </w:rPr>
        <w:t xml:space="preserve"> </w:t>
      </w:r>
      <w:r w:rsidR="00F565DF" w:rsidRPr="00152FA4">
        <w:rPr>
          <w:rFonts w:ascii="Open Sans" w:eastAsia="Times New Roman" w:hAnsi="Open Sans" w:cs="Open Sans"/>
          <w:color w:val="000000"/>
          <w:lang w:eastAsia="en-GB"/>
        </w:rPr>
        <w:t xml:space="preserve">(taboo) to hunt and eat Indri. </w:t>
      </w:r>
      <w:r w:rsidR="00D00AB2">
        <w:rPr>
          <w:rFonts w:ascii="Open Sans" w:eastAsia="Times New Roman" w:hAnsi="Open Sans" w:cs="Open Sans"/>
          <w:color w:val="000000"/>
          <w:lang w:eastAsia="en-GB"/>
        </w:rPr>
        <w:t>Many miners emphasized that they do not hunt</w:t>
      </w:r>
      <w:r w:rsidR="00197B15">
        <w:rPr>
          <w:rFonts w:ascii="Open Sans" w:eastAsia="Times New Roman" w:hAnsi="Open Sans" w:cs="Open Sans"/>
          <w:color w:val="000000"/>
          <w:lang w:eastAsia="en-GB"/>
        </w:rPr>
        <w:t>,</w:t>
      </w:r>
      <w:r w:rsidR="00CE4AB9">
        <w:rPr>
          <w:rFonts w:ascii="Open Sans" w:eastAsia="Times New Roman" w:hAnsi="Open Sans" w:cs="Open Sans"/>
          <w:color w:val="000000"/>
          <w:lang w:eastAsia="en-GB"/>
        </w:rPr>
        <w:t xml:space="preserve"> </w:t>
      </w:r>
      <w:r w:rsidR="00D00AB2">
        <w:rPr>
          <w:rFonts w:ascii="Open Sans" w:eastAsia="Times New Roman" w:hAnsi="Open Sans" w:cs="Open Sans"/>
          <w:color w:val="000000"/>
          <w:lang w:eastAsia="en-GB"/>
        </w:rPr>
        <w:t xml:space="preserve">and </w:t>
      </w:r>
      <w:r w:rsidR="001A018D">
        <w:rPr>
          <w:rFonts w:ascii="Open Sans" w:eastAsia="Times New Roman" w:hAnsi="Open Sans" w:cs="Open Sans"/>
          <w:color w:val="000000"/>
          <w:lang w:eastAsia="en-GB"/>
        </w:rPr>
        <w:t>some e</w:t>
      </w:r>
      <w:r w:rsidRPr="00152FA4">
        <w:rPr>
          <w:rFonts w:ascii="Open Sans" w:eastAsia="Times New Roman" w:hAnsi="Open Sans" w:cs="Open Sans"/>
          <w:color w:val="000000"/>
          <w:lang w:eastAsia="en-GB"/>
        </w:rPr>
        <w:t xml:space="preserve">xplained that they must respect the </w:t>
      </w:r>
      <w:r w:rsidRPr="00526605">
        <w:rPr>
          <w:rFonts w:ascii="Open Sans" w:eastAsia="Times New Roman" w:hAnsi="Open Sans" w:cs="Open Sans"/>
          <w:i/>
          <w:iCs/>
          <w:color w:val="000000"/>
          <w:lang w:eastAsia="en-GB"/>
        </w:rPr>
        <w:t>fady</w:t>
      </w:r>
      <w:r w:rsidRPr="00152FA4">
        <w:rPr>
          <w:rFonts w:ascii="Open Sans" w:eastAsia="Times New Roman" w:hAnsi="Open Sans" w:cs="Open Sans"/>
          <w:color w:val="000000"/>
          <w:lang w:eastAsia="en-GB"/>
        </w:rPr>
        <w:t xml:space="preserve"> in order to find sapphires. </w:t>
      </w:r>
    </w:p>
    <w:p w14:paraId="56428015" w14:textId="0B0FE50C" w:rsidR="00E566ED" w:rsidRPr="008A07AC" w:rsidRDefault="00E566ED" w:rsidP="00152FA4">
      <w:pPr>
        <w:rPr>
          <w:rFonts w:ascii="Open Sans" w:hAnsi="Open Sans" w:cs="Open Sans"/>
        </w:rPr>
      </w:pPr>
      <w:r w:rsidRPr="008A07AC">
        <w:rPr>
          <w:rFonts w:ascii="Open Sans" w:hAnsi="Open Sans" w:cs="Open Sans"/>
        </w:rPr>
        <w:t xml:space="preserve">“Miners do not hunt. We are here in Antananarivo for sapphire </w:t>
      </w:r>
      <w:r w:rsidR="00DB59CA" w:rsidRPr="008A07AC">
        <w:rPr>
          <w:rFonts w:ascii="Open Sans" w:hAnsi="Open Sans" w:cs="Open Sans"/>
        </w:rPr>
        <w:t xml:space="preserve">mining, </w:t>
      </w:r>
      <w:r w:rsidRPr="008A07AC">
        <w:rPr>
          <w:rFonts w:ascii="Open Sans" w:hAnsi="Open Sans" w:cs="Open Sans"/>
        </w:rPr>
        <w:t xml:space="preserve">not for hunting. And the presence of Indri </w:t>
      </w:r>
      <w:proofErr w:type="spellStart"/>
      <w:r w:rsidRPr="008A07AC">
        <w:rPr>
          <w:rFonts w:ascii="Open Sans" w:hAnsi="Open Sans" w:cs="Open Sans"/>
        </w:rPr>
        <w:t>indri</w:t>
      </w:r>
      <w:proofErr w:type="spellEnd"/>
      <w:r w:rsidRPr="008A07AC">
        <w:rPr>
          <w:rFonts w:ascii="Open Sans" w:hAnsi="Open Sans" w:cs="Open Sans"/>
        </w:rPr>
        <w:t xml:space="preserve"> brings us good luck for </w:t>
      </w:r>
      <w:r w:rsidR="00DB59CA" w:rsidRPr="008A07AC">
        <w:rPr>
          <w:rFonts w:ascii="Open Sans" w:hAnsi="Open Sans" w:cs="Open Sans"/>
        </w:rPr>
        <w:t xml:space="preserve">finding </w:t>
      </w:r>
      <w:r w:rsidR="00197B15" w:rsidRPr="008A07AC">
        <w:rPr>
          <w:rFonts w:ascii="Open Sans" w:hAnsi="Open Sans" w:cs="Open Sans"/>
        </w:rPr>
        <w:t>sapphires,</w:t>
      </w:r>
      <w:r w:rsidRPr="008A07AC">
        <w:rPr>
          <w:rFonts w:ascii="Open Sans" w:hAnsi="Open Sans" w:cs="Open Sans"/>
        </w:rPr>
        <w:t xml:space="preserve"> so we do not kill them.”</w:t>
      </w:r>
      <w:r w:rsidR="000178CC" w:rsidRPr="008A07AC">
        <w:rPr>
          <w:rFonts w:ascii="Open Sans" w:hAnsi="Open Sans" w:cs="Open Sans"/>
        </w:rPr>
        <w:t xml:space="preserve"> </w:t>
      </w:r>
      <w:r w:rsidR="00B01B9B" w:rsidRPr="008A07AC">
        <w:rPr>
          <w:rFonts w:ascii="Open Sans" w:hAnsi="Open Sans" w:cs="Open Sans"/>
        </w:rPr>
        <w:t>(Miner, Antananarivo)</w:t>
      </w:r>
      <w:r w:rsidR="00154680" w:rsidRPr="008A07AC">
        <w:rPr>
          <w:rFonts w:ascii="Open Sans" w:hAnsi="Open Sans" w:cs="Open Sans"/>
        </w:rPr>
        <w:t>.</w:t>
      </w:r>
    </w:p>
    <w:p w14:paraId="3A31B53E" w14:textId="7BD2C297" w:rsidR="00154680" w:rsidRPr="00152FA4" w:rsidRDefault="0081284A" w:rsidP="00154680">
      <w:pPr>
        <w:spacing w:after="0"/>
        <w:rPr>
          <w:rFonts w:ascii="Open Sans" w:eastAsia="Times New Roman" w:hAnsi="Open Sans" w:cs="Open Sans"/>
          <w:color w:val="000000"/>
          <w:lang w:eastAsia="en-GB"/>
        </w:rPr>
      </w:pPr>
      <w:r>
        <w:rPr>
          <w:rFonts w:ascii="Open Sans" w:eastAsia="Times New Roman" w:hAnsi="Open Sans" w:cs="Open Sans"/>
          <w:color w:val="000000"/>
          <w:lang w:eastAsia="en-GB"/>
        </w:rPr>
        <w:t>I</w:t>
      </w:r>
      <w:r w:rsidR="00EB36AE">
        <w:rPr>
          <w:rFonts w:ascii="Open Sans" w:eastAsia="Times New Roman" w:hAnsi="Open Sans" w:cs="Open Sans"/>
          <w:color w:val="000000"/>
          <w:lang w:eastAsia="en-GB"/>
        </w:rPr>
        <w:t>t</w:t>
      </w:r>
      <w:r w:rsidR="00C9070D">
        <w:rPr>
          <w:rFonts w:ascii="Open Sans" w:eastAsia="Times New Roman" w:hAnsi="Open Sans" w:cs="Open Sans"/>
          <w:color w:val="000000"/>
          <w:lang w:eastAsia="en-GB"/>
        </w:rPr>
        <w:t xml:space="preserve"> is important to note that </w:t>
      </w:r>
      <w:r w:rsidR="00C9070D">
        <w:rPr>
          <w:rFonts w:ascii="Open Sans" w:hAnsi="Open Sans" w:cs="Open Sans"/>
        </w:rPr>
        <w:t>these</w:t>
      </w:r>
      <w:r w:rsidR="00060D3F">
        <w:rPr>
          <w:rFonts w:ascii="Open Sans" w:hAnsi="Open Sans" w:cs="Open Sans"/>
        </w:rPr>
        <w:t xml:space="preserve"> </w:t>
      </w:r>
      <w:r w:rsidR="00C9070D">
        <w:rPr>
          <w:rFonts w:ascii="Open Sans" w:hAnsi="Open Sans" w:cs="Open Sans"/>
        </w:rPr>
        <w:t>interviews were</w:t>
      </w:r>
      <w:r w:rsidR="00EB36AE">
        <w:rPr>
          <w:rFonts w:ascii="Open Sans" w:hAnsi="Open Sans" w:cs="Open Sans"/>
        </w:rPr>
        <w:t xml:space="preserve"> conducted </w:t>
      </w:r>
      <w:r w:rsidR="00EA5116">
        <w:rPr>
          <w:rFonts w:ascii="Open Sans" w:hAnsi="Open Sans" w:cs="Open Sans"/>
        </w:rPr>
        <w:t>two</w:t>
      </w:r>
      <w:r w:rsidR="00EB36AE">
        <w:rPr>
          <w:rFonts w:ascii="Open Sans" w:hAnsi="Open Sans" w:cs="Open Sans"/>
        </w:rPr>
        <w:t xml:space="preserve"> years after the rush </w:t>
      </w:r>
      <w:r w:rsidR="00EA5116">
        <w:rPr>
          <w:rFonts w:ascii="Open Sans" w:hAnsi="Open Sans" w:cs="Open Sans"/>
        </w:rPr>
        <w:t>had ended</w:t>
      </w:r>
      <w:r w:rsidR="008B1018">
        <w:rPr>
          <w:rFonts w:ascii="Open Sans" w:hAnsi="Open Sans" w:cs="Open Sans"/>
        </w:rPr>
        <w:t xml:space="preserve">, meaning </w:t>
      </w:r>
      <w:r w:rsidR="007A3551">
        <w:rPr>
          <w:rFonts w:ascii="Open Sans" w:hAnsi="Open Sans" w:cs="Open Sans"/>
        </w:rPr>
        <w:t xml:space="preserve">that </w:t>
      </w:r>
      <w:r w:rsidR="008B1018">
        <w:rPr>
          <w:rFonts w:ascii="Open Sans" w:hAnsi="Open Sans" w:cs="Open Sans"/>
        </w:rPr>
        <w:t xml:space="preserve">recollections may have </w:t>
      </w:r>
      <w:r w:rsidR="00BC73FF">
        <w:rPr>
          <w:rFonts w:ascii="Open Sans" w:hAnsi="Open Sans" w:cs="Open Sans"/>
        </w:rPr>
        <w:t>faded,</w:t>
      </w:r>
      <w:r w:rsidR="008B1018">
        <w:rPr>
          <w:rFonts w:ascii="Open Sans" w:hAnsi="Open Sans" w:cs="Open Sans"/>
        </w:rPr>
        <w:t xml:space="preserve"> and </w:t>
      </w:r>
      <w:r w:rsidR="001F7031" w:rsidRPr="00EC6CAB">
        <w:rPr>
          <w:rFonts w:ascii="Open Sans" w:hAnsi="Open Sans" w:cs="Open Sans"/>
        </w:rPr>
        <w:t xml:space="preserve">miners interviewed may not </w:t>
      </w:r>
      <w:r w:rsidR="009459BD">
        <w:rPr>
          <w:rFonts w:ascii="Open Sans" w:hAnsi="Open Sans" w:cs="Open Sans"/>
        </w:rPr>
        <w:t>be</w:t>
      </w:r>
      <w:r w:rsidR="001F7031" w:rsidRPr="00EC6CAB">
        <w:rPr>
          <w:rFonts w:ascii="Open Sans" w:hAnsi="Open Sans" w:cs="Open Sans"/>
        </w:rPr>
        <w:t xml:space="preserve"> representative of </w:t>
      </w:r>
      <w:r w:rsidR="006B1FB4">
        <w:rPr>
          <w:rFonts w:ascii="Open Sans" w:hAnsi="Open Sans" w:cs="Open Sans"/>
        </w:rPr>
        <w:t>t</w:t>
      </w:r>
      <w:r w:rsidR="00A33B49">
        <w:rPr>
          <w:rFonts w:ascii="Open Sans" w:hAnsi="Open Sans" w:cs="Open Sans"/>
        </w:rPr>
        <w:t xml:space="preserve">he </w:t>
      </w:r>
      <w:r w:rsidR="001F7031" w:rsidRPr="00EC6CAB">
        <w:rPr>
          <w:rFonts w:ascii="Open Sans" w:hAnsi="Open Sans" w:cs="Open Sans"/>
        </w:rPr>
        <w:t>miners present at the peak of the rush</w:t>
      </w:r>
      <w:r w:rsidR="000963C6">
        <w:rPr>
          <w:rFonts w:ascii="Open Sans" w:hAnsi="Open Sans" w:cs="Open Sans"/>
        </w:rPr>
        <w:t xml:space="preserve"> (see Discussion)</w:t>
      </w:r>
      <w:r w:rsidR="001F7031" w:rsidRPr="00EC6CAB">
        <w:rPr>
          <w:rFonts w:ascii="Open Sans" w:hAnsi="Open Sans" w:cs="Open Sans"/>
        </w:rPr>
        <w:t>.</w:t>
      </w:r>
      <w:r w:rsidR="001F7031">
        <w:rPr>
          <w:rFonts w:ascii="Open Sans" w:hAnsi="Open Sans" w:cs="Open Sans"/>
        </w:rPr>
        <w:t xml:space="preserve"> Furthermore, t</w:t>
      </w:r>
      <w:r w:rsidR="00EA5116">
        <w:rPr>
          <w:rFonts w:ascii="Open Sans" w:hAnsi="Open Sans" w:cs="Open Sans"/>
        </w:rPr>
        <w:t xml:space="preserve">he number of respondents is relatively </w:t>
      </w:r>
      <w:r w:rsidR="00400398">
        <w:rPr>
          <w:rFonts w:ascii="Open Sans" w:hAnsi="Open Sans" w:cs="Open Sans"/>
        </w:rPr>
        <w:t>small,</w:t>
      </w:r>
      <w:r w:rsidR="000963C6">
        <w:rPr>
          <w:rFonts w:ascii="Open Sans" w:hAnsi="Open Sans" w:cs="Open Sans"/>
        </w:rPr>
        <w:t xml:space="preserve"> and </w:t>
      </w:r>
      <w:r w:rsidR="00EA5116">
        <w:rPr>
          <w:rFonts w:ascii="Open Sans" w:hAnsi="Open Sans" w:cs="Open Sans"/>
        </w:rPr>
        <w:t>s</w:t>
      </w:r>
      <w:r w:rsidR="00C9070D" w:rsidRPr="005940C6">
        <w:rPr>
          <w:rFonts w:ascii="Open Sans" w:hAnsi="Open Sans" w:cs="Open Sans"/>
        </w:rPr>
        <w:t>ampling was opportunistic</w:t>
      </w:r>
      <w:r w:rsidR="000963C6">
        <w:rPr>
          <w:rFonts w:ascii="Open Sans" w:hAnsi="Open Sans" w:cs="Open Sans"/>
        </w:rPr>
        <w:t>.</w:t>
      </w:r>
      <w:r w:rsidR="00C9070D" w:rsidRPr="005940C6">
        <w:rPr>
          <w:rFonts w:ascii="Open Sans" w:hAnsi="Open Sans" w:cs="Open Sans"/>
        </w:rPr>
        <w:t xml:space="preserve"> </w:t>
      </w:r>
    </w:p>
    <w:p w14:paraId="192323CF" w14:textId="77777777" w:rsidR="00154680" w:rsidRPr="00154680" w:rsidRDefault="00154680" w:rsidP="00152FA4">
      <w:pPr>
        <w:rPr>
          <w:rFonts w:ascii="Open Sans" w:hAnsi="Open Sans" w:cs="Open Sans"/>
        </w:rPr>
      </w:pPr>
    </w:p>
    <w:p w14:paraId="6D39435E" w14:textId="77777777" w:rsidR="003E691A" w:rsidRPr="00152FA4" w:rsidRDefault="003E691A">
      <w:pPr>
        <w:rPr>
          <w:rFonts w:ascii="Open Sans" w:eastAsia="Times New Roman" w:hAnsi="Open Sans" w:cs="Open Sans"/>
          <w:b/>
          <w:bCs/>
          <w:color w:val="000000"/>
          <w:lang w:eastAsia="en-GB"/>
        </w:rPr>
      </w:pPr>
      <w:r w:rsidRPr="00152FA4">
        <w:rPr>
          <w:rFonts w:ascii="Open Sans" w:eastAsia="Times New Roman" w:hAnsi="Open Sans" w:cs="Open Sans"/>
          <w:b/>
          <w:bCs/>
          <w:color w:val="000000"/>
          <w:lang w:eastAsia="en-GB"/>
        </w:rPr>
        <w:br w:type="page"/>
      </w:r>
    </w:p>
    <w:p w14:paraId="6A1B8C27" w14:textId="7EA0786F" w:rsidR="001A104E" w:rsidRPr="00152FA4" w:rsidRDefault="006C6A05" w:rsidP="00E566ED">
      <w:pPr>
        <w:spacing w:after="0" w:line="240" w:lineRule="auto"/>
        <w:rPr>
          <w:rFonts w:ascii="Open Sans" w:eastAsia="Times New Roman" w:hAnsi="Open Sans" w:cs="Open Sans"/>
          <w:b/>
          <w:bCs/>
          <w:color w:val="000000"/>
          <w:sz w:val="28"/>
          <w:szCs w:val="28"/>
          <w:lang w:eastAsia="en-GB"/>
        </w:rPr>
      </w:pPr>
      <w:r w:rsidRPr="00152FA4">
        <w:rPr>
          <w:rFonts w:ascii="Open Sans" w:eastAsia="Times New Roman" w:hAnsi="Open Sans" w:cs="Open Sans"/>
          <w:b/>
          <w:bCs/>
          <w:color w:val="000000"/>
          <w:sz w:val="28"/>
          <w:szCs w:val="28"/>
          <w:lang w:eastAsia="en-GB"/>
        </w:rPr>
        <w:lastRenderedPageBreak/>
        <w:t>Discussion</w:t>
      </w:r>
    </w:p>
    <w:p w14:paraId="5DBD6F14" w14:textId="4D2D553D" w:rsidR="009B0CFD" w:rsidRPr="00152FA4" w:rsidRDefault="00D70B52" w:rsidP="009F1D0A">
      <w:pPr>
        <w:spacing w:after="0"/>
        <w:rPr>
          <w:rFonts w:ascii="Open Sans" w:eastAsia="Times New Roman" w:hAnsi="Open Sans" w:cs="Open Sans"/>
          <w:color w:val="000000"/>
          <w:lang w:eastAsia="en-GB"/>
        </w:rPr>
      </w:pPr>
      <w:r w:rsidRPr="00152FA4">
        <w:rPr>
          <w:rFonts w:ascii="Open Sans" w:eastAsia="Times New Roman" w:hAnsi="Open Sans" w:cs="Open Sans"/>
          <w:color w:val="000000"/>
          <w:lang w:eastAsia="en-GB"/>
        </w:rPr>
        <w:t>W</w:t>
      </w:r>
      <w:r w:rsidR="00255397" w:rsidRPr="00152FA4">
        <w:rPr>
          <w:rFonts w:ascii="Open Sans" w:eastAsia="Times New Roman" w:hAnsi="Open Sans" w:cs="Open Sans"/>
          <w:color w:val="000000"/>
          <w:lang w:eastAsia="en-GB"/>
        </w:rPr>
        <w:t>e</w:t>
      </w:r>
      <w:r w:rsidR="002D1093" w:rsidRPr="00152FA4">
        <w:rPr>
          <w:rFonts w:ascii="Open Sans" w:eastAsia="Times New Roman" w:hAnsi="Open Sans" w:cs="Open Sans"/>
          <w:color w:val="000000"/>
          <w:lang w:eastAsia="en-GB"/>
        </w:rPr>
        <w:t xml:space="preserve"> found </w:t>
      </w:r>
      <w:r w:rsidR="00B71C44" w:rsidRPr="00152FA4">
        <w:rPr>
          <w:rFonts w:ascii="Open Sans" w:eastAsia="Times New Roman" w:hAnsi="Open Sans" w:cs="Open Sans"/>
          <w:color w:val="000000"/>
          <w:lang w:eastAsia="en-GB"/>
        </w:rPr>
        <w:t>no</w:t>
      </w:r>
      <w:r w:rsidR="00C66F89" w:rsidRPr="00152FA4">
        <w:rPr>
          <w:rFonts w:ascii="Open Sans" w:eastAsia="Times New Roman" w:hAnsi="Open Sans" w:cs="Open Sans"/>
          <w:color w:val="000000"/>
          <w:lang w:eastAsia="en-GB"/>
        </w:rPr>
        <w:t xml:space="preserve"> evidence</w:t>
      </w:r>
      <w:r w:rsidR="00A52994" w:rsidRPr="00152FA4">
        <w:rPr>
          <w:rFonts w:ascii="Open Sans" w:eastAsia="Times New Roman" w:hAnsi="Open Sans" w:cs="Open Sans"/>
          <w:color w:val="000000"/>
          <w:lang w:eastAsia="en-GB"/>
        </w:rPr>
        <w:t xml:space="preserve"> to support claims</w:t>
      </w:r>
      <w:r w:rsidR="00C66F89" w:rsidRPr="00152FA4">
        <w:rPr>
          <w:rFonts w:ascii="Open Sans" w:eastAsia="Times New Roman" w:hAnsi="Open Sans" w:cs="Open Sans"/>
          <w:color w:val="000000"/>
          <w:lang w:eastAsia="en-GB"/>
        </w:rPr>
        <w:t xml:space="preserve"> </w:t>
      </w:r>
      <w:r w:rsidR="001F62F1" w:rsidRPr="00152FA4">
        <w:rPr>
          <w:rFonts w:ascii="Open Sans" w:eastAsia="Times New Roman" w:hAnsi="Open Sans" w:cs="Open Sans"/>
          <w:color w:val="000000"/>
          <w:lang w:eastAsia="en-GB"/>
        </w:rPr>
        <w:t>that</w:t>
      </w:r>
      <w:r w:rsidR="002D1093" w:rsidRPr="00152FA4">
        <w:rPr>
          <w:rFonts w:ascii="Open Sans" w:eastAsia="Times New Roman" w:hAnsi="Open Sans" w:cs="Open Sans"/>
          <w:color w:val="000000"/>
          <w:lang w:eastAsia="en-GB"/>
        </w:rPr>
        <w:t xml:space="preserve"> </w:t>
      </w:r>
      <w:r w:rsidR="00175A44" w:rsidRPr="00152FA4">
        <w:rPr>
          <w:rFonts w:ascii="Open Sans" w:eastAsia="Times New Roman" w:hAnsi="Open Sans" w:cs="Open Sans"/>
          <w:color w:val="000000"/>
          <w:lang w:eastAsia="en-GB"/>
        </w:rPr>
        <w:t>the</w:t>
      </w:r>
      <w:r w:rsidR="002D1093" w:rsidRPr="00152FA4">
        <w:rPr>
          <w:rFonts w:ascii="Open Sans" w:eastAsia="Times New Roman" w:hAnsi="Open Sans" w:cs="Open Sans"/>
          <w:color w:val="000000"/>
          <w:lang w:eastAsia="en-GB"/>
        </w:rPr>
        <w:t xml:space="preserve"> high-profile mining rush</w:t>
      </w:r>
      <w:r w:rsidR="00175A44" w:rsidRPr="00152FA4">
        <w:rPr>
          <w:rFonts w:ascii="Open Sans" w:eastAsia="Times New Roman" w:hAnsi="Open Sans" w:cs="Open Sans"/>
          <w:color w:val="000000"/>
          <w:lang w:eastAsia="en-GB"/>
        </w:rPr>
        <w:t xml:space="preserve"> at Bemaint</w:t>
      </w:r>
      <w:r w:rsidR="00096E8A" w:rsidRPr="00152FA4">
        <w:rPr>
          <w:rFonts w:ascii="Open Sans" w:eastAsia="Times New Roman" w:hAnsi="Open Sans" w:cs="Open Sans"/>
          <w:color w:val="000000"/>
          <w:lang w:eastAsia="en-GB"/>
        </w:rPr>
        <w:t>y</w:t>
      </w:r>
      <w:r w:rsidR="003F24A2" w:rsidRPr="00152FA4">
        <w:rPr>
          <w:rFonts w:ascii="Open Sans" w:eastAsia="Times New Roman" w:hAnsi="Open Sans" w:cs="Open Sans"/>
          <w:color w:val="000000"/>
          <w:lang w:eastAsia="en-GB"/>
        </w:rPr>
        <w:t xml:space="preserve"> </w:t>
      </w:r>
      <w:r w:rsidR="003F24A2" w:rsidRPr="00152FA4">
        <w:rPr>
          <w:rFonts w:ascii="Open Sans" w:hAnsi="Open Sans" w:cs="Open Sans"/>
        </w:rPr>
        <w:t>had a subs</w:t>
      </w:r>
      <w:r w:rsidR="00175A44" w:rsidRPr="00152FA4">
        <w:rPr>
          <w:rFonts w:ascii="Open Sans" w:hAnsi="Open Sans" w:cs="Open Sans"/>
        </w:rPr>
        <w:t xml:space="preserve">tantial </w:t>
      </w:r>
      <w:r w:rsidR="00DD27BE" w:rsidRPr="00152FA4">
        <w:rPr>
          <w:rFonts w:ascii="Open Sans" w:hAnsi="Open Sans" w:cs="Open Sans"/>
        </w:rPr>
        <w:t xml:space="preserve">negative </w:t>
      </w:r>
      <w:r w:rsidR="00175A44" w:rsidRPr="00152FA4">
        <w:rPr>
          <w:rFonts w:ascii="Open Sans" w:hAnsi="Open Sans" w:cs="Open Sans"/>
        </w:rPr>
        <w:t xml:space="preserve">impact on </w:t>
      </w:r>
      <w:r w:rsidR="00175A44" w:rsidRPr="00152FA4">
        <w:rPr>
          <w:rFonts w:ascii="Open Sans" w:eastAsia="Times New Roman" w:hAnsi="Open Sans" w:cs="Open Sans"/>
          <w:color w:val="000000"/>
          <w:lang w:eastAsia="en-GB"/>
        </w:rPr>
        <w:t>the surrounding forests.</w:t>
      </w:r>
      <w:r w:rsidR="00DD0EDE" w:rsidRPr="00152FA4">
        <w:rPr>
          <w:rFonts w:ascii="Open Sans" w:eastAsia="Times New Roman" w:hAnsi="Open Sans" w:cs="Open Sans"/>
          <w:color w:val="000000"/>
          <w:lang w:eastAsia="en-GB"/>
        </w:rPr>
        <w:t xml:space="preserve"> </w:t>
      </w:r>
      <w:r w:rsidR="007F0921" w:rsidRPr="00152FA4">
        <w:rPr>
          <w:rFonts w:ascii="Open Sans" w:eastAsia="Times New Roman" w:hAnsi="Open Sans" w:cs="Open Sans"/>
          <w:color w:val="000000"/>
          <w:lang w:eastAsia="en-GB"/>
        </w:rPr>
        <w:t>We</w:t>
      </w:r>
      <w:r w:rsidR="00DD0EDE" w:rsidRPr="00152FA4">
        <w:rPr>
          <w:rFonts w:ascii="Open Sans" w:eastAsia="Times New Roman" w:hAnsi="Open Sans" w:cs="Open Sans"/>
          <w:color w:val="000000"/>
          <w:lang w:eastAsia="en-GB"/>
        </w:rPr>
        <w:t xml:space="preserve"> show that the </w:t>
      </w:r>
      <w:r w:rsidR="00AB54FD" w:rsidRPr="00152FA4">
        <w:rPr>
          <w:rFonts w:ascii="Open Sans" w:eastAsia="Times New Roman" w:hAnsi="Open Sans" w:cs="Open Sans"/>
          <w:color w:val="000000"/>
          <w:lang w:eastAsia="en-GB"/>
        </w:rPr>
        <w:t xml:space="preserve">presence of </w:t>
      </w:r>
      <w:r w:rsidR="00B43C22" w:rsidRPr="00152FA4">
        <w:rPr>
          <w:rFonts w:ascii="Open Sans" w:eastAsia="Times New Roman" w:hAnsi="Open Sans" w:cs="Open Sans"/>
          <w:color w:val="000000"/>
          <w:lang w:eastAsia="en-GB"/>
        </w:rPr>
        <w:t>10,000</w:t>
      </w:r>
      <w:r w:rsidR="0015360C" w:rsidRPr="00152FA4">
        <w:rPr>
          <w:rFonts w:ascii="Open Sans" w:eastAsia="Times New Roman" w:hAnsi="Open Sans" w:cs="Open Sans"/>
          <w:color w:val="000000"/>
          <w:lang w:eastAsia="en-GB"/>
        </w:rPr>
        <w:t>-</w:t>
      </w:r>
      <w:r w:rsidR="00EC7405">
        <w:rPr>
          <w:rFonts w:ascii="Open Sans" w:eastAsia="Times New Roman" w:hAnsi="Open Sans" w:cs="Open Sans"/>
          <w:color w:val="000000"/>
          <w:lang w:eastAsia="en-GB"/>
        </w:rPr>
        <w:t>30</w:t>
      </w:r>
      <w:r w:rsidR="0015360C" w:rsidRPr="00152FA4">
        <w:rPr>
          <w:rFonts w:ascii="Open Sans" w:eastAsia="Times New Roman" w:hAnsi="Open Sans" w:cs="Open Sans"/>
          <w:color w:val="000000"/>
          <w:lang w:eastAsia="en-GB"/>
        </w:rPr>
        <w:t>,000</w:t>
      </w:r>
      <w:r w:rsidR="00B43C22" w:rsidRPr="00152FA4">
        <w:rPr>
          <w:rFonts w:ascii="Open Sans" w:eastAsia="Times New Roman" w:hAnsi="Open Sans" w:cs="Open Sans"/>
          <w:color w:val="000000"/>
          <w:lang w:eastAsia="en-GB"/>
        </w:rPr>
        <w:t xml:space="preserve"> miners did </w:t>
      </w:r>
      <w:r w:rsidR="008C519E">
        <w:rPr>
          <w:rFonts w:ascii="Open Sans" w:eastAsia="Times New Roman" w:hAnsi="Open Sans" w:cs="Open Sans"/>
          <w:color w:val="000000"/>
          <w:lang w:eastAsia="en-GB"/>
        </w:rPr>
        <w:t xml:space="preserve">not </w:t>
      </w:r>
      <w:r w:rsidR="001C2AF9">
        <w:rPr>
          <w:rFonts w:ascii="Open Sans" w:eastAsia="Times New Roman" w:hAnsi="Open Sans" w:cs="Open Sans"/>
          <w:color w:val="000000"/>
          <w:lang w:eastAsia="en-GB"/>
        </w:rPr>
        <w:t>cause more</w:t>
      </w:r>
      <w:r w:rsidR="008C519E">
        <w:rPr>
          <w:rFonts w:ascii="Open Sans" w:eastAsia="Times New Roman" w:hAnsi="Open Sans" w:cs="Open Sans"/>
          <w:color w:val="000000"/>
          <w:lang w:eastAsia="en-GB"/>
        </w:rPr>
        <w:t xml:space="preserve"> deforestation or forest degradation</w:t>
      </w:r>
      <w:r w:rsidR="001C2AF9">
        <w:rPr>
          <w:rFonts w:ascii="Open Sans" w:eastAsia="Times New Roman" w:hAnsi="Open Sans" w:cs="Open Sans"/>
          <w:color w:val="000000"/>
          <w:lang w:eastAsia="en-GB"/>
        </w:rPr>
        <w:t xml:space="preserve"> </w:t>
      </w:r>
      <w:r w:rsidR="004842FE">
        <w:rPr>
          <w:rFonts w:ascii="Open Sans" w:eastAsia="Times New Roman" w:hAnsi="Open Sans" w:cs="Open Sans"/>
          <w:color w:val="000000"/>
          <w:lang w:eastAsia="en-GB"/>
        </w:rPr>
        <w:t xml:space="preserve">than </w:t>
      </w:r>
      <w:r w:rsidR="001C2AF9">
        <w:rPr>
          <w:rFonts w:ascii="Open Sans" w:eastAsia="Times New Roman" w:hAnsi="Open Sans" w:cs="Open Sans"/>
          <w:color w:val="000000"/>
          <w:lang w:eastAsia="en-GB"/>
        </w:rPr>
        <w:t xml:space="preserve">we estimate would have </w:t>
      </w:r>
      <w:r w:rsidR="004D1D70">
        <w:rPr>
          <w:rFonts w:ascii="Open Sans" w:eastAsia="Times New Roman" w:hAnsi="Open Sans" w:cs="Open Sans"/>
          <w:color w:val="000000"/>
          <w:lang w:eastAsia="en-GB"/>
        </w:rPr>
        <w:t>occurred</w:t>
      </w:r>
      <w:r w:rsidR="00C568D8">
        <w:rPr>
          <w:rFonts w:ascii="Open Sans" w:eastAsia="Times New Roman" w:hAnsi="Open Sans" w:cs="Open Sans"/>
          <w:color w:val="000000"/>
          <w:lang w:eastAsia="en-GB"/>
        </w:rPr>
        <w:t xml:space="preserve"> in the absence of mining</w:t>
      </w:r>
      <w:r w:rsidR="0039732A">
        <w:rPr>
          <w:rFonts w:ascii="Open Sans" w:eastAsia="Times New Roman" w:hAnsi="Open Sans" w:cs="Open Sans"/>
          <w:color w:val="000000"/>
          <w:lang w:eastAsia="en-GB"/>
        </w:rPr>
        <w:t>, principally</w:t>
      </w:r>
      <w:r w:rsidR="00C568D8">
        <w:rPr>
          <w:rFonts w:ascii="Open Sans" w:eastAsia="Times New Roman" w:hAnsi="Open Sans" w:cs="Open Sans"/>
          <w:color w:val="000000"/>
          <w:lang w:eastAsia="en-GB"/>
        </w:rPr>
        <w:t xml:space="preserve"> from shifting agriculture (the main driver of deforestation in the area)</w:t>
      </w:r>
      <w:r w:rsidR="001C2AF9">
        <w:rPr>
          <w:rFonts w:ascii="Open Sans" w:eastAsia="Times New Roman" w:hAnsi="Open Sans" w:cs="Open Sans"/>
          <w:color w:val="000000"/>
          <w:lang w:eastAsia="en-GB"/>
        </w:rPr>
        <w:t>.</w:t>
      </w:r>
      <w:r w:rsidR="00B45FFF" w:rsidRPr="00152FA4">
        <w:rPr>
          <w:rFonts w:ascii="Open Sans" w:eastAsia="Times New Roman" w:hAnsi="Open Sans" w:cs="Open Sans"/>
          <w:color w:val="000000"/>
          <w:lang w:eastAsia="en-GB"/>
        </w:rPr>
        <w:t xml:space="preserve"> </w:t>
      </w:r>
      <w:r w:rsidR="008F6A2B" w:rsidRPr="00152FA4">
        <w:rPr>
          <w:rFonts w:ascii="Open Sans" w:eastAsia="Times New Roman" w:hAnsi="Open Sans" w:cs="Open Sans"/>
          <w:color w:val="000000"/>
          <w:lang w:eastAsia="en-GB"/>
        </w:rPr>
        <w:t>Additional</w:t>
      </w:r>
      <w:r w:rsidR="00FE60E2" w:rsidRPr="00152FA4">
        <w:rPr>
          <w:rFonts w:ascii="Open Sans" w:eastAsia="Times New Roman" w:hAnsi="Open Sans" w:cs="Open Sans"/>
          <w:color w:val="000000"/>
          <w:lang w:eastAsia="en-GB"/>
        </w:rPr>
        <w:t xml:space="preserve">ly, </w:t>
      </w:r>
      <w:r w:rsidR="00074217" w:rsidRPr="00152FA4">
        <w:rPr>
          <w:rFonts w:ascii="Open Sans" w:eastAsia="Times New Roman" w:hAnsi="Open Sans" w:cs="Open Sans"/>
          <w:color w:val="000000"/>
          <w:lang w:eastAsia="en-GB"/>
        </w:rPr>
        <w:t xml:space="preserve">field data collected </w:t>
      </w:r>
      <w:r w:rsidR="00A33B49">
        <w:rPr>
          <w:rFonts w:ascii="Open Sans" w:eastAsia="Times New Roman" w:hAnsi="Open Sans" w:cs="Open Sans"/>
          <w:color w:val="000000"/>
          <w:lang w:eastAsia="en-GB"/>
        </w:rPr>
        <w:t>two</w:t>
      </w:r>
      <w:r w:rsidR="00A33B49" w:rsidRPr="00152FA4">
        <w:rPr>
          <w:rFonts w:ascii="Open Sans" w:eastAsia="Times New Roman" w:hAnsi="Open Sans" w:cs="Open Sans"/>
          <w:color w:val="000000"/>
          <w:lang w:eastAsia="en-GB"/>
        </w:rPr>
        <w:t xml:space="preserve"> </w:t>
      </w:r>
      <w:r w:rsidR="00074217" w:rsidRPr="00152FA4">
        <w:rPr>
          <w:rFonts w:ascii="Open Sans" w:eastAsia="Times New Roman" w:hAnsi="Open Sans" w:cs="Open Sans"/>
          <w:color w:val="000000"/>
          <w:lang w:eastAsia="en-GB"/>
        </w:rPr>
        <w:t xml:space="preserve">years after the rush </w:t>
      </w:r>
      <w:r w:rsidR="001938D6">
        <w:rPr>
          <w:rFonts w:ascii="Open Sans" w:eastAsia="Times New Roman" w:hAnsi="Open Sans" w:cs="Open Sans"/>
          <w:color w:val="000000"/>
          <w:lang w:eastAsia="en-GB"/>
        </w:rPr>
        <w:t xml:space="preserve">ended </w:t>
      </w:r>
      <w:r w:rsidR="00074217" w:rsidRPr="00152FA4">
        <w:rPr>
          <w:rFonts w:ascii="Open Sans" w:eastAsia="Times New Roman" w:hAnsi="Open Sans" w:cs="Open Sans"/>
          <w:color w:val="000000"/>
          <w:lang w:eastAsia="en-GB"/>
        </w:rPr>
        <w:t>shows</w:t>
      </w:r>
      <w:r w:rsidR="00E133B9">
        <w:rPr>
          <w:rFonts w:ascii="Open Sans" w:eastAsia="Times New Roman" w:hAnsi="Open Sans" w:cs="Open Sans"/>
          <w:color w:val="000000"/>
          <w:lang w:eastAsia="en-GB"/>
        </w:rPr>
        <w:t xml:space="preserve"> </w:t>
      </w:r>
      <w:r w:rsidR="004D1D70">
        <w:rPr>
          <w:rFonts w:ascii="Open Sans" w:eastAsia="Times New Roman" w:hAnsi="Open Sans" w:cs="Open Sans"/>
          <w:color w:val="000000"/>
          <w:lang w:eastAsia="en-GB"/>
        </w:rPr>
        <w:t>the presence of a diverse lemur community</w:t>
      </w:r>
      <w:r w:rsidR="00C568D8">
        <w:rPr>
          <w:rFonts w:ascii="Open Sans" w:eastAsia="Times New Roman" w:hAnsi="Open Sans" w:cs="Open Sans"/>
          <w:color w:val="000000"/>
          <w:lang w:eastAsia="en-GB"/>
        </w:rPr>
        <w:t xml:space="preserve">, </w:t>
      </w:r>
      <w:r w:rsidR="008D6F53">
        <w:rPr>
          <w:rFonts w:ascii="Open Sans" w:eastAsia="Times New Roman" w:hAnsi="Open Sans" w:cs="Open Sans"/>
          <w:color w:val="000000"/>
          <w:lang w:eastAsia="en-GB"/>
        </w:rPr>
        <w:t xml:space="preserve">including </w:t>
      </w:r>
      <w:r w:rsidR="00D15D49" w:rsidRPr="00152FA4">
        <w:rPr>
          <w:rFonts w:ascii="Open Sans" w:eastAsia="Times New Roman" w:hAnsi="Open Sans" w:cs="Open Sans"/>
          <w:color w:val="000000"/>
          <w:lang w:eastAsia="en-GB"/>
        </w:rPr>
        <w:t xml:space="preserve">apparently healthy populations of </w:t>
      </w:r>
      <w:r w:rsidR="007B26BB" w:rsidRPr="00152FA4">
        <w:rPr>
          <w:rFonts w:ascii="Open Sans" w:eastAsia="Times New Roman" w:hAnsi="Open Sans" w:cs="Open Sans"/>
          <w:color w:val="000000"/>
          <w:lang w:eastAsia="en-GB"/>
        </w:rPr>
        <w:t>critically endangered lemur species</w:t>
      </w:r>
      <w:r w:rsidR="00E545B9" w:rsidRPr="00152FA4">
        <w:rPr>
          <w:rFonts w:ascii="Open Sans" w:eastAsia="Times New Roman" w:hAnsi="Open Sans" w:cs="Open Sans"/>
          <w:color w:val="000000"/>
          <w:lang w:eastAsia="en-GB"/>
        </w:rPr>
        <w:t xml:space="preserve"> (</w:t>
      </w:r>
      <w:r w:rsidR="00603C1B" w:rsidRPr="00152FA4">
        <w:rPr>
          <w:rFonts w:ascii="Open Sans" w:eastAsia="Times New Roman" w:hAnsi="Open Sans" w:cs="Open Sans"/>
          <w:color w:val="000000"/>
          <w:lang w:eastAsia="en-GB"/>
        </w:rPr>
        <w:t xml:space="preserve">Indri and Black and </w:t>
      </w:r>
      <w:r w:rsidR="00C568D8">
        <w:rPr>
          <w:rFonts w:ascii="Open Sans" w:eastAsia="Times New Roman" w:hAnsi="Open Sans" w:cs="Open Sans"/>
          <w:color w:val="000000"/>
          <w:lang w:eastAsia="en-GB"/>
        </w:rPr>
        <w:t>w</w:t>
      </w:r>
      <w:r w:rsidR="00603C1B" w:rsidRPr="00152FA4">
        <w:rPr>
          <w:rFonts w:ascii="Open Sans" w:eastAsia="Times New Roman" w:hAnsi="Open Sans" w:cs="Open Sans"/>
          <w:color w:val="000000"/>
          <w:lang w:eastAsia="en-GB"/>
        </w:rPr>
        <w:t xml:space="preserve">hite </w:t>
      </w:r>
      <w:r w:rsidR="00C568D8">
        <w:rPr>
          <w:rFonts w:ascii="Open Sans" w:eastAsia="Times New Roman" w:hAnsi="Open Sans" w:cs="Open Sans"/>
          <w:color w:val="000000"/>
          <w:lang w:eastAsia="en-GB"/>
        </w:rPr>
        <w:t>r</w:t>
      </w:r>
      <w:r w:rsidR="00603C1B" w:rsidRPr="00152FA4">
        <w:rPr>
          <w:rFonts w:ascii="Open Sans" w:eastAsia="Times New Roman" w:hAnsi="Open Sans" w:cs="Open Sans"/>
          <w:color w:val="000000"/>
          <w:lang w:eastAsia="en-GB"/>
        </w:rPr>
        <w:t>uffed lemur)</w:t>
      </w:r>
      <w:r w:rsidR="00074217" w:rsidRPr="00152FA4">
        <w:rPr>
          <w:rFonts w:ascii="Open Sans" w:eastAsia="Times New Roman" w:hAnsi="Open Sans" w:cs="Open Sans"/>
          <w:color w:val="000000"/>
          <w:lang w:eastAsia="en-GB"/>
        </w:rPr>
        <w:t>.</w:t>
      </w:r>
      <w:r w:rsidR="002875AB" w:rsidRPr="00152FA4">
        <w:rPr>
          <w:rFonts w:ascii="Open Sans" w:eastAsia="Times New Roman" w:hAnsi="Open Sans" w:cs="Open Sans"/>
          <w:color w:val="000000"/>
          <w:lang w:eastAsia="en-GB"/>
        </w:rPr>
        <w:t xml:space="preserve"> </w:t>
      </w:r>
      <w:r w:rsidR="00D11D66" w:rsidRPr="00152FA4">
        <w:rPr>
          <w:rFonts w:ascii="Open Sans" w:eastAsia="Times New Roman" w:hAnsi="Open Sans" w:cs="Open Sans"/>
          <w:color w:val="000000"/>
          <w:lang w:eastAsia="en-GB"/>
        </w:rPr>
        <w:t>Here, w</w:t>
      </w:r>
      <w:r w:rsidR="003B2774" w:rsidRPr="00152FA4">
        <w:rPr>
          <w:rFonts w:ascii="Open Sans" w:eastAsia="Times New Roman" w:hAnsi="Open Sans" w:cs="Open Sans"/>
          <w:color w:val="000000"/>
          <w:lang w:eastAsia="en-GB"/>
        </w:rPr>
        <w:t xml:space="preserve">e </w:t>
      </w:r>
      <w:r w:rsidR="00335963" w:rsidRPr="00152FA4">
        <w:rPr>
          <w:rFonts w:ascii="Open Sans" w:eastAsia="Times New Roman" w:hAnsi="Open Sans" w:cs="Open Sans"/>
          <w:color w:val="000000"/>
          <w:lang w:eastAsia="en-GB"/>
        </w:rPr>
        <w:t>explore</w:t>
      </w:r>
      <w:r w:rsidR="005853C9" w:rsidRPr="00152FA4">
        <w:rPr>
          <w:rFonts w:ascii="Open Sans" w:eastAsia="Times New Roman" w:hAnsi="Open Sans" w:cs="Open Sans"/>
          <w:color w:val="000000"/>
          <w:lang w:eastAsia="en-GB"/>
        </w:rPr>
        <w:t xml:space="preserve"> possible explanations for </w:t>
      </w:r>
      <w:r w:rsidR="007173CB" w:rsidRPr="00152FA4">
        <w:rPr>
          <w:rFonts w:ascii="Open Sans" w:eastAsia="Times New Roman" w:hAnsi="Open Sans" w:cs="Open Sans"/>
          <w:color w:val="000000"/>
          <w:lang w:eastAsia="en-GB"/>
        </w:rPr>
        <w:t xml:space="preserve">the limited impacts of the rush </w:t>
      </w:r>
      <w:r w:rsidR="00D11D66" w:rsidRPr="00152FA4">
        <w:rPr>
          <w:rFonts w:ascii="Open Sans" w:eastAsia="Times New Roman" w:hAnsi="Open Sans" w:cs="Open Sans"/>
          <w:color w:val="000000"/>
          <w:lang w:eastAsia="en-GB"/>
        </w:rPr>
        <w:t>on the surrounding forests</w:t>
      </w:r>
      <w:r w:rsidR="00A97318" w:rsidRPr="00152FA4">
        <w:rPr>
          <w:rFonts w:ascii="Open Sans" w:eastAsia="Times New Roman" w:hAnsi="Open Sans" w:cs="Open Sans"/>
          <w:color w:val="000000"/>
          <w:lang w:eastAsia="en-GB"/>
        </w:rPr>
        <w:t xml:space="preserve">. </w:t>
      </w:r>
      <w:r w:rsidR="000E67AA" w:rsidRPr="00152FA4">
        <w:rPr>
          <w:rFonts w:ascii="Open Sans" w:eastAsia="Times New Roman" w:hAnsi="Open Sans" w:cs="Open Sans"/>
          <w:color w:val="000000"/>
          <w:lang w:eastAsia="en-GB"/>
        </w:rPr>
        <w:t>We</w:t>
      </w:r>
      <w:r w:rsidR="00260DFE" w:rsidRPr="00152FA4">
        <w:rPr>
          <w:rFonts w:ascii="Open Sans" w:eastAsia="Times New Roman" w:hAnsi="Open Sans" w:cs="Open Sans"/>
          <w:color w:val="000000"/>
          <w:lang w:eastAsia="en-GB"/>
        </w:rPr>
        <w:t xml:space="preserve"> </w:t>
      </w:r>
      <w:r w:rsidR="00AD0F70" w:rsidRPr="00152FA4">
        <w:rPr>
          <w:rFonts w:ascii="Open Sans" w:eastAsia="Times New Roman" w:hAnsi="Open Sans" w:cs="Open Sans"/>
          <w:color w:val="000000"/>
          <w:lang w:eastAsia="en-GB"/>
        </w:rPr>
        <w:t xml:space="preserve">then </w:t>
      </w:r>
      <w:r w:rsidR="0018688B" w:rsidRPr="00152FA4">
        <w:rPr>
          <w:rFonts w:ascii="Open Sans" w:eastAsia="Times New Roman" w:hAnsi="Open Sans" w:cs="Open Sans"/>
          <w:color w:val="000000"/>
          <w:lang w:eastAsia="en-GB"/>
        </w:rPr>
        <w:t>evaluate</w:t>
      </w:r>
      <w:r w:rsidR="00621DDD" w:rsidRPr="00152FA4">
        <w:rPr>
          <w:rFonts w:ascii="Open Sans" w:eastAsia="Times New Roman" w:hAnsi="Open Sans" w:cs="Open Sans"/>
          <w:color w:val="000000"/>
          <w:lang w:eastAsia="en-GB"/>
        </w:rPr>
        <w:t xml:space="preserve"> the main trade-offs of mining</w:t>
      </w:r>
      <w:r w:rsidR="002900D4" w:rsidRPr="00152FA4">
        <w:rPr>
          <w:rFonts w:ascii="Open Sans" w:eastAsia="Times New Roman" w:hAnsi="Open Sans" w:cs="Open Sans"/>
          <w:color w:val="000000"/>
          <w:lang w:eastAsia="en-GB"/>
        </w:rPr>
        <w:t xml:space="preserve"> at </w:t>
      </w:r>
      <w:r w:rsidR="00D34DC7" w:rsidRPr="00D34DC7">
        <w:rPr>
          <w:rFonts w:ascii="Open Sans" w:eastAsia="Times New Roman" w:hAnsi="Open Sans" w:cs="Open Sans"/>
          <w:color w:val="000000"/>
          <w:lang w:eastAsia="en-GB"/>
        </w:rPr>
        <w:t>Bemainty</w:t>
      </w:r>
      <w:r w:rsidR="00D34DC7">
        <w:rPr>
          <w:rFonts w:ascii="Open Sans" w:eastAsia="Times New Roman" w:hAnsi="Open Sans" w:cs="Open Sans"/>
          <w:color w:val="000000"/>
          <w:lang w:eastAsia="en-GB"/>
        </w:rPr>
        <w:t xml:space="preserve"> </w:t>
      </w:r>
      <w:r w:rsidR="00D34DC7" w:rsidRPr="00F627EC">
        <w:rPr>
          <w:rFonts w:ascii="Open Sans" w:eastAsia="Times New Roman" w:hAnsi="Open Sans" w:cs="Open Sans"/>
          <w:color w:val="000000"/>
          <w:lang w:eastAsia="en-GB"/>
        </w:rPr>
        <w:t>and</w:t>
      </w:r>
      <w:r w:rsidR="0087565A" w:rsidRPr="00F627EC">
        <w:rPr>
          <w:rFonts w:ascii="Open Sans" w:eastAsia="Times New Roman" w:hAnsi="Open Sans" w:cs="Open Sans"/>
          <w:color w:val="000000"/>
          <w:lang w:eastAsia="en-GB"/>
        </w:rPr>
        <w:t xml:space="preserve"> reflect on </w:t>
      </w:r>
      <w:r w:rsidR="00FE33BA" w:rsidRPr="00152FA4">
        <w:rPr>
          <w:rFonts w:ascii="Open Sans" w:eastAsia="Times New Roman" w:hAnsi="Open Sans" w:cs="Open Sans"/>
          <w:color w:val="000000"/>
          <w:lang w:eastAsia="en-GB"/>
        </w:rPr>
        <w:t xml:space="preserve">the </w:t>
      </w:r>
      <w:r w:rsidR="00B21650" w:rsidRPr="00152FA4">
        <w:rPr>
          <w:rFonts w:ascii="Open Sans" w:eastAsia="Times New Roman" w:hAnsi="Open Sans" w:cs="Open Sans"/>
          <w:color w:val="000000"/>
          <w:lang w:eastAsia="en-GB"/>
        </w:rPr>
        <w:t xml:space="preserve">wider </w:t>
      </w:r>
      <w:r w:rsidR="00F60A78" w:rsidRPr="00152FA4">
        <w:rPr>
          <w:rFonts w:ascii="Open Sans" w:eastAsia="Times New Roman" w:hAnsi="Open Sans" w:cs="Open Sans"/>
          <w:color w:val="000000"/>
          <w:lang w:eastAsia="en-GB"/>
        </w:rPr>
        <w:t xml:space="preserve">implications of </w:t>
      </w:r>
      <w:r w:rsidR="00092FDD" w:rsidRPr="00152FA4">
        <w:rPr>
          <w:rFonts w:ascii="Open Sans" w:eastAsia="Times New Roman" w:hAnsi="Open Sans" w:cs="Open Sans"/>
          <w:color w:val="000000"/>
          <w:lang w:eastAsia="en-GB"/>
        </w:rPr>
        <w:t>these findings for understandings of ASM</w:t>
      </w:r>
      <w:r w:rsidR="004D01C9" w:rsidRPr="00152FA4">
        <w:rPr>
          <w:rFonts w:ascii="Open Sans" w:eastAsia="Times New Roman" w:hAnsi="Open Sans" w:cs="Open Sans"/>
          <w:color w:val="000000"/>
          <w:lang w:eastAsia="en-GB"/>
        </w:rPr>
        <w:t>.</w:t>
      </w:r>
      <w:r w:rsidR="00553361" w:rsidRPr="00152FA4">
        <w:rPr>
          <w:rFonts w:ascii="Open Sans" w:eastAsia="Times New Roman" w:hAnsi="Open Sans" w:cs="Open Sans"/>
          <w:color w:val="000000"/>
          <w:lang w:eastAsia="en-GB"/>
        </w:rPr>
        <w:t xml:space="preserve"> We </w:t>
      </w:r>
      <w:r w:rsidR="00433177" w:rsidRPr="00152FA4">
        <w:rPr>
          <w:rFonts w:ascii="Open Sans" w:eastAsia="Times New Roman" w:hAnsi="Open Sans" w:cs="Open Sans"/>
          <w:color w:val="000000"/>
          <w:lang w:eastAsia="en-GB"/>
        </w:rPr>
        <w:t>finish with a call for more robust, interdisciplinary evaluations</w:t>
      </w:r>
      <w:r w:rsidR="00303DB7" w:rsidRPr="00152FA4">
        <w:rPr>
          <w:rFonts w:ascii="Open Sans" w:eastAsia="Times New Roman" w:hAnsi="Open Sans" w:cs="Open Sans"/>
          <w:color w:val="000000"/>
          <w:lang w:eastAsia="en-GB"/>
        </w:rPr>
        <w:t xml:space="preserve"> of the</w:t>
      </w:r>
      <w:r w:rsidR="008F2936">
        <w:rPr>
          <w:rFonts w:ascii="Open Sans" w:eastAsia="Times New Roman" w:hAnsi="Open Sans" w:cs="Open Sans"/>
          <w:color w:val="000000"/>
          <w:lang w:eastAsia="en-GB"/>
        </w:rPr>
        <w:t xml:space="preserve"> </w:t>
      </w:r>
      <w:r w:rsidR="00303DB7" w:rsidRPr="00152FA4">
        <w:rPr>
          <w:rFonts w:ascii="Open Sans" w:eastAsia="Times New Roman" w:hAnsi="Open Sans" w:cs="Open Sans"/>
          <w:color w:val="000000"/>
          <w:lang w:eastAsia="en-GB"/>
        </w:rPr>
        <w:t>impacts of ASM.</w:t>
      </w:r>
      <w:r w:rsidR="00433177" w:rsidRPr="00152FA4">
        <w:rPr>
          <w:rFonts w:ascii="Open Sans" w:eastAsia="Times New Roman" w:hAnsi="Open Sans" w:cs="Open Sans"/>
          <w:color w:val="000000"/>
          <w:lang w:eastAsia="en-GB"/>
        </w:rPr>
        <w:t xml:space="preserve"> </w:t>
      </w:r>
      <w:r w:rsidR="00B21650" w:rsidRPr="00152FA4">
        <w:rPr>
          <w:rFonts w:ascii="Open Sans" w:eastAsia="Times New Roman" w:hAnsi="Open Sans" w:cs="Open Sans"/>
          <w:color w:val="000000"/>
          <w:lang w:eastAsia="en-GB"/>
        </w:rPr>
        <w:t xml:space="preserve"> </w:t>
      </w:r>
      <w:r w:rsidR="00F60A78" w:rsidRPr="00152FA4">
        <w:rPr>
          <w:rFonts w:ascii="Open Sans" w:eastAsia="Times New Roman" w:hAnsi="Open Sans" w:cs="Open Sans"/>
          <w:color w:val="000000"/>
          <w:lang w:eastAsia="en-GB"/>
        </w:rPr>
        <w:t xml:space="preserve"> </w:t>
      </w:r>
    </w:p>
    <w:p w14:paraId="778A462C" w14:textId="6FCAB8BD" w:rsidR="009B0CFD" w:rsidRPr="00152FA4" w:rsidRDefault="009B0CFD" w:rsidP="009B0CFD">
      <w:pPr>
        <w:rPr>
          <w:rFonts w:ascii="Open Sans" w:eastAsia="Times New Roman" w:hAnsi="Open Sans" w:cs="Open Sans"/>
          <w:i/>
          <w:iCs/>
          <w:color w:val="000000"/>
          <w:sz w:val="26"/>
          <w:szCs w:val="26"/>
          <w:lang w:eastAsia="en-GB"/>
        </w:rPr>
      </w:pPr>
      <w:r w:rsidRPr="00152FA4">
        <w:rPr>
          <w:rFonts w:ascii="Open Sans" w:eastAsia="Times New Roman" w:hAnsi="Open Sans" w:cs="Open Sans"/>
          <w:i/>
          <w:iCs/>
          <w:color w:val="000000"/>
          <w:sz w:val="26"/>
          <w:szCs w:val="26"/>
          <w:lang w:eastAsia="en-GB"/>
        </w:rPr>
        <w:t>L</w:t>
      </w:r>
      <w:r w:rsidR="00DC10EC" w:rsidRPr="00152FA4">
        <w:rPr>
          <w:rFonts w:ascii="Open Sans" w:eastAsia="Times New Roman" w:hAnsi="Open Sans" w:cs="Open Sans"/>
          <w:i/>
          <w:iCs/>
          <w:color w:val="000000"/>
          <w:sz w:val="26"/>
          <w:szCs w:val="26"/>
          <w:lang w:eastAsia="en-GB"/>
        </w:rPr>
        <w:t xml:space="preserve">imited impacts of the mining rush on </w:t>
      </w:r>
      <w:r w:rsidR="004C2007">
        <w:rPr>
          <w:rFonts w:ascii="Open Sans" w:eastAsia="Times New Roman" w:hAnsi="Open Sans" w:cs="Open Sans"/>
          <w:i/>
          <w:iCs/>
          <w:color w:val="000000"/>
          <w:sz w:val="26"/>
          <w:szCs w:val="26"/>
          <w:lang w:eastAsia="en-GB"/>
        </w:rPr>
        <w:t>the surrounding forests</w:t>
      </w:r>
    </w:p>
    <w:p w14:paraId="4BB159DA" w14:textId="18FC988B" w:rsidR="00DC569A" w:rsidRPr="00152FA4" w:rsidRDefault="00B06B8F" w:rsidP="006D7318">
      <w:pPr>
        <w:rPr>
          <w:rFonts w:ascii="Open Sans" w:eastAsia="Times New Roman" w:hAnsi="Open Sans" w:cs="Open Sans"/>
          <w:color w:val="000000"/>
          <w:lang w:eastAsia="en-GB"/>
        </w:rPr>
      </w:pPr>
      <w:r w:rsidRPr="00152FA4">
        <w:rPr>
          <w:rFonts w:ascii="Open Sans" w:eastAsia="Times New Roman" w:hAnsi="Open Sans" w:cs="Open Sans"/>
          <w:color w:val="000000"/>
          <w:lang w:eastAsia="en-GB"/>
        </w:rPr>
        <w:t xml:space="preserve">We suggest that </w:t>
      </w:r>
      <w:r w:rsidR="00624BF5">
        <w:rPr>
          <w:rFonts w:ascii="Open Sans" w:eastAsia="Times New Roman" w:hAnsi="Open Sans" w:cs="Open Sans"/>
          <w:color w:val="000000"/>
          <w:lang w:eastAsia="en-GB"/>
        </w:rPr>
        <w:t>five</w:t>
      </w:r>
      <w:r w:rsidR="002107F2" w:rsidRPr="00152FA4">
        <w:rPr>
          <w:rFonts w:ascii="Open Sans" w:eastAsia="Times New Roman" w:hAnsi="Open Sans" w:cs="Open Sans"/>
          <w:color w:val="000000"/>
          <w:lang w:eastAsia="en-GB"/>
        </w:rPr>
        <w:t xml:space="preserve"> </w:t>
      </w:r>
      <w:r w:rsidR="00821B7A" w:rsidRPr="00152FA4">
        <w:rPr>
          <w:rFonts w:ascii="Open Sans" w:eastAsia="Times New Roman" w:hAnsi="Open Sans" w:cs="Open Sans"/>
          <w:color w:val="000000"/>
          <w:lang w:eastAsia="en-GB"/>
        </w:rPr>
        <w:t xml:space="preserve">main factors contributed to the </w:t>
      </w:r>
      <w:r w:rsidR="008D6F53">
        <w:rPr>
          <w:rFonts w:ascii="Open Sans" w:eastAsia="Times New Roman" w:hAnsi="Open Sans" w:cs="Open Sans"/>
          <w:color w:val="000000"/>
          <w:lang w:eastAsia="en-GB"/>
        </w:rPr>
        <w:t xml:space="preserve">apparently </w:t>
      </w:r>
      <w:r w:rsidR="00821B7A" w:rsidRPr="00152FA4">
        <w:rPr>
          <w:rFonts w:ascii="Open Sans" w:eastAsia="Times New Roman" w:hAnsi="Open Sans" w:cs="Open Sans"/>
          <w:color w:val="000000"/>
          <w:lang w:eastAsia="en-GB"/>
        </w:rPr>
        <w:t xml:space="preserve">negligible impact of the mining rush on </w:t>
      </w:r>
      <w:r w:rsidR="00724D2E" w:rsidRPr="00152FA4">
        <w:rPr>
          <w:rFonts w:ascii="Open Sans" w:eastAsia="Times New Roman" w:hAnsi="Open Sans" w:cs="Open Sans"/>
          <w:color w:val="000000"/>
          <w:lang w:eastAsia="en-GB"/>
        </w:rPr>
        <w:t>deforestation</w:t>
      </w:r>
      <w:r w:rsidR="00821B7A" w:rsidRPr="00152FA4">
        <w:rPr>
          <w:rFonts w:ascii="Open Sans" w:eastAsia="Times New Roman" w:hAnsi="Open Sans" w:cs="Open Sans"/>
          <w:color w:val="000000"/>
          <w:lang w:eastAsia="en-GB"/>
        </w:rPr>
        <w:t xml:space="preserve"> and </w:t>
      </w:r>
      <w:r w:rsidR="003612F0">
        <w:rPr>
          <w:rFonts w:ascii="Open Sans" w:eastAsia="Times New Roman" w:hAnsi="Open Sans" w:cs="Open Sans"/>
          <w:color w:val="000000"/>
          <w:lang w:eastAsia="en-GB"/>
        </w:rPr>
        <w:t xml:space="preserve">forest </w:t>
      </w:r>
      <w:r w:rsidR="00821B7A" w:rsidRPr="00152FA4">
        <w:rPr>
          <w:rFonts w:ascii="Open Sans" w:eastAsia="Times New Roman" w:hAnsi="Open Sans" w:cs="Open Sans"/>
          <w:color w:val="000000"/>
          <w:lang w:eastAsia="en-GB"/>
        </w:rPr>
        <w:t>de</w:t>
      </w:r>
      <w:r w:rsidR="009B4961" w:rsidRPr="00152FA4">
        <w:rPr>
          <w:rFonts w:ascii="Open Sans" w:eastAsia="Times New Roman" w:hAnsi="Open Sans" w:cs="Open Sans"/>
          <w:color w:val="000000"/>
          <w:lang w:eastAsia="en-GB"/>
        </w:rPr>
        <w:t>gradation.</w:t>
      </w:r>
      <w:r w:rsidR="00821B7A" w:rsidRPr="00152FA4">
        <w:rPr>
          <w:rFonts w:ascii="Open Sans" w:eastAsia="Times New Roman" w:hAnsi="Open Sans" w:cs="Open Sans"/>
          <w:color w:val="000000"/>
          <w:lang w:eastAsia="en-GB"/>
        </w:rPr>
        <w:t xml:space="preserve"> </w:t>
      </w:r>
      <w:r w:rsidR="009B4961" w:rsidRPr="00152FA4">
        <w:rPr>
          <w:rFonts w:ascii="Open Sans" w:eastAsia="Times New Roman" w:hAnsi="Open Sans" w:cs="Open Sans"/>
          <w:color w:val="000000"/>
          <w:lang w:eastAsia="en-GB"/>
        </w:rPr>
        <w:t xml:space="preserve">These are the </w:t>
      </w:r>
      <w:r w:rsidR="002B6D8B" w:rsidRPr="00152FA4">
        <w:rPr>
          <w:rFonts w:ascii="Open Sans" w:eastAsia="Times New Roman" w:hAnsi="Open Sans" w:cs="Open Sans"/>
          <w:color w:val="000000"/>
          <w:lang w:eastAsia="en-GB"/>
        </w:rPr>
        <w:t xml:space="preserve">geological characteristics of the deposit, the </w:t>
      </w:r>
      <w:r w:rsidR="00565C63" w:rsidRPr="00152FA4">
        <w:rPr>
          <w:rFonts w:ascii="Open Sans" w:eastAsia="Times New Roman" w:hAnsi="Open Sans" w:cs="Open Sans"/>
          <w:color w:val="000000"/>
          <w:lang w:eastAsia="en-GB"/>
        </w:rPr>
        <w:t>legacy of past</w:t>
      </w:r>
      <w:r w:rsidR="002367FF" w:rsidRPr="00152FA4">
        <w:rPr>
          <w:rFonts w:ascii="Open Sans" w:eastAsia="Times New Roman" w:hAnsi="Open Sans" w:cs="Open Sans"/>
          <w:color w:val="000000"/>
          <w:lang w:eastAsia="en-GB"/>
        </w:rPr>
        <w:t xml:space="preserve"> </w:t>
      </w:r>
      <w:r w:rsidR="00AB43DF" w:rsidRPr="00152FA4">
        <w:rPr>
          <w:rFonts w:ascii="Open Sans" w:eastAsia="Times New Roman" w:hAnsi="Open Sans" w:cs="Open Sans"/>
          <w:color w:val="000000"/>
          <w:lang w:eastAsia="en-GB"/>
        </w:rPr>
        <w:t>forest clearance</w:t>
      </w:r>
      <w:r w:rsidR="00B53E4F" w:rsidRPr="00152FA4">
        <w:rPr>
          <w:rFonts w:ascii="Open Sans" w:eastAsia="Times New Roman" w:hAnsi="Open Sans" w:cs="Open Sans"/>
          <w:color w:val="000000"/>
          <w:lang w:eastAsia="en-GB"/>
        </w:rPr>
        <w:t>,</w:t>
      </w:r>
      <w:r w:rsidR="007E0EE1">
        <w:rPr>
          <w:rFonts w:ascii="Open Sans" w:eastAsia="Times New Roman" w:hAnsi="Open Sans" w:cs="Open Sans"/>
          <w:color w:val="000000"/>
          <w:lang w:eastAsia="en-GB"/>
        </w:rPr>
        <w:t xml:space="preserve"> the short duration of the rush,</w:t>
      </w:r>
      <w:r w:rsidR="002B6D8B" w:rsidRPr="00152FA4">
        <w:rPr>
          <w:rFonts w:ascii="Open Sans" w:eastAsia="Times New Roman" w:hAnsi="Open Sans" w:cs="Open Sans"/>
          <w:color w:val="000000"/>
          <w:lang w:eastAsia="en-GB"/>
        </w:rPr>
        <w:t xml:space="preserve"> </w:t>
      </w:r>
      <w:r w:rsidR="0015782F" w:rsidRPr="00152FA4">
        <w:rPr>
          <w:rFonts w:ascii="Open Sans" w:eastAsia="Times New Roman" w:hAnsi="Open Sans" w:cs="Open Sans"/>
          <w:color w:val="000000"/>
          <w:lang w:eastAsia="en-GB"/>
        </w:rPr>
        <w:t>miner’s natural resource use</w:t>
      </w:r>
      <w:r w:rsidR="000A200F" w:rsidRPr="00152FA4">
        <w:rPr>
          <w:rFonts w:ascii="Open Sans" w:eastAsia="Times New Roman" w:hAnsi="Open Sans" w:cs="Open Sans"/>
          <w:color w:val="000000"/>
          <w:lang w:eastAsia="en-GB"/>
        </w:rPr>
        <w:t>, and</w:t>
      </w:r>
      <w:r w:rsidR="0015782F" w:rsidRPr="00152FA4" w:rsidDel="00B43B0B">
        <w:rPr>
          <w:rFonts w:ascii="Open Sans" w:eastAsia="Times New Roman" w:hAnsi="Open Sans" w:cs="Open Sans"/>
          <w:color w:val="000000"/>
          <w:lang w:eastAsia="en-GB"/>
        </w:rPr>
        <w:t xml:space="preserve"> </w:t>
      </w:r>
      <w:r w:rsidR="002367FF" w:rsidRPr="00152FA4">
        <w:rPr>
          <w:rFonts w:ascii="Open Sans" w:eastAsia="Times New Roman" w:hAnsi="Open Sans" w:cs="Open Sans"/>
          <w:color w:val="000000"/>
          <w:lang w:eastAsia="en-GB"/>
        </w:rPr>
        <w:t>the</w:t>
      </w:r>
      <w:r w:rsidR="002A160F" w:rsidRPr="00152FA4">
        <w:rPr>
          <w:rFonts w:ascii="Open Sans" w:eastAsia="Times New Roman" w:hAnsi="Open Sans" w:cs="Open Sans"/>
          <w:color w:val="000000"/>
          <w:lang w:eastAsia="en-GB"/>
        </w:rPr>
        <w:t xml:space="preserve"> </w:t>
      </w:r>
      <w:r w:rsidR="00475FA8" w:rsidRPr="00152FA4">
        <w:rPr>
          <w:rFonts w:ascii="Open Sans" w:eastAsia="Times New Roman" w:hAnsi="Open Sans" w:cs="Open Sans"/>
          <w:color w:val="000000"/>
          <w:lang w:eastAsia="en-GB"/>
        </w:rPr>
        <w:t xml:space="preserve">relatively </w:t>
      </w:r>
      <w:r w:rsidR="005F4FAA" w:rsidRPr="00152FA4">
        <w:rPr>
          <w:rFonts w:ascii="Open Sans" w:eastAsia="Times New Roman" w:hAnsi="Open Sans" w:cs="Open Sans"/>
          <w:color w:val="000000"/>
          <w:lang w:eastAsia="en-GB"/>
        </w:rPr>
        <w:t xml:space="preserve">larger footprint of </w:t>
      </w:r>
      <w:r w:rsidR="00475FA8" w:rsidRPr="00152FA4">
        <w:rPr>
          <w:rFonts w:ascii="Open Sans" w:eastAsia="Times New Roman" w:hAnsi="Open Sans" w:cs="Open Sans"/>
          <w:color w:val="000000"/>
          <w:lang w:eastAsia="en-GB"/>
        </w:rPr>
        <w:t>deforestation</w:t>
      </w:r>
      <w:r w:rsidR="005F4FAA" w:rsidRPr="00152FA4">
        <w:rPr>
          <w:rFonts w:ascii="Open Sans" w:eastAsia="Times New Roman" w:hAnsi="Open Sans" w:cs="Open Sans"/>
          <w:color w:val="000000"/>
          <w:lang w:eastAsia="en-GB"/>
        </w:rPr>
        <w:t xml:space="preserve"> for agriculture</w:t>
      </w:r>
      <w:r w:rsidR="00B43B0B" w:rsidRPr="00152FA4">
        <w:rPr>
          <w:rFonts w:ascii="Open Sans" w:eastAsia="Times New Roman" w:hAnsi="Open Sans" w:cs="Open Sans"/>
          <w:color w:val="000000"/>
          <w:lang w:eastAsia="en-GB"/>
        </w:rPr>
        <w:t xml:space="preserve">. </w:t>
      </w:r>
    </w:p>
    <w:p w14:paraId="258EA238" w14:textId="633E2AAA" w:rsidR="00DC569A" w:rsidRPr="00152FA4" w:rsidRDefault="00A55F71" w:rsidP="006D7318">
      <w:pPr>
        <w:rPr>
          <w:rFonts w:ascii="Open Sans" w:eastAsia="Times New Roman" w:hAnsi="Open Sans" w:cs="Open Sans"/>
          <w:color w:val="000000"/>
          <w:lang w:eastAsia="en-GB"/>
        </w:rPr>
      </w:pPr>
      <w:r w:rsidRPr="00152FA4">
        <w:rPr>
          <w:rFonts w:ascii="Open Sans" w:eastAsia="Times New Roman" w:hAnsi="Open Sans" w:cs="Open Sans"/>
          <w:color w:val="000000"/>
          <w:lang w:eastAsia="en-GB"/>
        </w:rPr>
        <w:t>First, m</w:t>
      </w:r>
      <w:r w:rsidR="00EE5891" w:rsidRPr="00152FA4">
        <w:rPr>
          <w:rFonts w:ascii="Open Sans" w:eastAsia="Times New Roman" w:hAnsi="Open Sans" w:cs="Open Sans"/>
          <w:color w:val="000000"/>
          <w:lang w:eastAsia="en-GB"/>
        </w:rPr>
        <w:t xml:space="preserve">iners </w:t>
      </w:r>
      <w:r w:rsidR="00646376" w:rsidRPr="00152FA4">
        <w:rPr>
          <w:rFonts w:ascii="Open Sans" w:eastAsia="Times New Roman" w:hAnsi="Open Sans" w:cs="Open Sans"/>
          <w:color w:val="000000"/>
          <w:lang w:eastAsia="en-GB"/>
        </w:rPr>
        <w:t xml:space="preserve">at Bemainty </w:t>
      </w:r>
      <w:r w:rsidR="00EE5891" w:rsidRPr="00152FA4">
        <w:rPr>
          <w:rFonts w:ascii="Open Sans" w:eastAsia="Times New Roman" w:hAnsi="Open Sans" w:cs="Open Sans"/>
          <w:color w:val="000000"/>
          <w:lang w:eastAsia="en-GB"/>
        </w:rPr>
        <w:t xml:space="preserve">were exploiting </w:t>
      </w:r>
      <w:r w:rsidR="00771DA5" w:rsidRPr="00152FA4">
        <w:rPr>
          <w:rFonts w:ascii="Open Sans" w:eastAsia="Times New Roman" w:hAnsi="Open Sans" w:cs="Open Sans"/>
          <w:color w:val="000000"/>
          <w:lang w:eastAsia="en-GB"/>
        </w:rPr>
        <w:t xml:space="preserve">a </w:t>
      </w:r>
      <w:r w:rsidR="00EE5891" w:rsidRPr="00152FA4">
        <w:rPr>
          <w:rFonts w:ascii="Open Sans" w:eastAsia="Times New Roman" w:hAnsi="Open Sans" w:cs="Open Sans"/>
          <w:color w:val="000000"/>
          <w:lang w:eastAsia="en-GB"/>
        </w:rPr>
        <w:t>secondary sapphire deposi</w:t>
      </w:r>
      <w:r w:rsidR="003F2D22" w:rsidRPr="00152FA4">
        <w:rPr>
          <w:rFonts w:ascii="Open Sans" w:eastAsia="Times New Roman" w:hAnsi="Open Sans" w:cs="Open Sans"/>
          <w:color w:val="000000"/>
          <w:lang w:eastAsia="en-GB"/>
        </w:rPr>
        <w:t>t</w:t>
      </w:r>
      <w:r w:rsidR="004A2E40" w:rsidRPr="00152FA4">
        <w:rPr>
          <w:rFonts w:ascii="Open Sans" w:eastAsia="Times New Roman" w:hAnsi="Open Sans" w:cs="Open Sans"/>
          <w:color w:val="000000"/>
          <w:lang w:eastAsia="en-GB"/>
        </w:rPr>
        <w:t xml:space="preserve">, where gems eroded from </w:t>
      </w:r>
      <w:r w:rsidR="008B3499" w:rsidRPr="00152FA4">
        <w:rPr>
          <w:rFonts w:ascii="Open Sans" w:eastAsia="Times New Roman" w:hAnsi="Open Sans" w:cs="Open Sans"/>
          <w:color w:val="000000"/>
          <w:lang w:eastAsia="en-GB"/>
        </w:rPr>
        <w:t>a</w:t>
      </w:r>
      <w:r w:rsidR="004A2E40" w:rsidRPr="00152FA4">
        <w:rPr>
          <w:rFonts w:ascii="Open Sans" w:eastAsia="Times New Roman" w:hAnsi="Open Sans" w:cs="Open Sans"/>
          <w:color w:val="000000"/>
          <w:lang w:eastAsia="en-GB"/>
        </w:rPr>
        <w:t xml:space="preserve"> host rock </w:t>
      </w:r>
      <w:r w:rsidR="00423594" w:rsidRPr="00152FA4">
        <w:rPr>
          <w:rFonts w:ascii="Open Sans" w:eastAsia="Times New Roman" w:hAnsi="Open Sans" w:cs="Open Sans"/>
          <w:color w:val="000000"/>
          <w:lang w:eastAsia="en-GB"/>
        </w:rPr>
        <w:t>had been</w:t>
      </w:r>
      <w:r w:rsidR="004A2E40" w:rsidRPr="00152FA4">
        <w:rPr>
          <w:rFonts w:ascii="Open Sans" w:eastAsia="Times New Roman" w:hAnsi="Open Sans" w:cs="Open Sans"/>
          <w:color w:val="000000"/>
          <w:lang w:eastAsia="en-GB"/>
        </w:rPr>
        <w:t xml:space="preserve"> deposited </w:t>
      </w:r>
      <w:r w:rsidR="00357ABF" w:rsidRPr="00152FA4">
        <w:rPr>
          <w:rFonts w:ascii="Open Sans" w:eastAsia="Times New Roman" w:hAnsi="Open Sans" w:cs="Open Sans"/>
          <w:color w:val="000000"/>
          <w:lang w:eastAsia="en-GB"/>
        </w:rPr>
        <w:t>in</w:t>
      </w:r>
      <w:r w:rsidR="000F22EF">
        <w:rPr>
          <w:rFonts w:ascii="Open Sans" w:eastAsia="Times New Roman" w:hAnsi="Open Sans" w:cs="Open Sans"/>
          <w:color w:val="000000"/>
          <w:lang w:eastAsia="en-GB"/>
        </w:rPr>
        <w:t xml:space="preserve"> </w:t>
      </w:r>
      <w:r w:rsidR="008812D0" w:rsidRPr="00152FA4">
        <w:rPr>
          <w:rFonts w:ascii="Open Sans" w:eastAsia="Times New Roman" w:hAnsi="Open Sans" w:cs="Open Sans"/>
          <w:color w:val="000000"/>
          <w:lang w:eastAsia="en-GB"/>
        </w:rPr>
        <w:t xml:space="preserve">alluvial gravels </w:t>
      </w:r>
      <w:r w:rsidR="00D26A0F">
        <w:rPr>
          <w:rFonts w:ascii="Open Sans" w:eastAsia="Times New Roman" w:hAnsi="Open Sans" w:cs="Open Sans"/>
          <w:color w:val="000000"/>
          <w:lang w:eastAsia="en-GB"/>
        </w:rPr>
        <w:t>of the streambed</w:t>
      </w:r>
      <w:r w:rsidR="00FF4306">
        <w:rPr>
          <w:rFonts w:ascii="Open Sans" w:eastAsia="Times New Roman" w:hAnsi="Open Sans" w:cs="Open Sans"/>
          <w:color w:val="000000"/>
          <w:lang w:eastAsia="en-GB"/>
        </w:rPr>
        <w:t>,</w:t>
      </w:r>
      <w:r w:rsidR="00222299">
        <w:rPr>
          <w:rFonts w:ascii="Open Sans" w:eastAsia="Times New Roman" w:hAnsi="Open Sans" w:cs="Open Sans"/>
          <w:color w:val="000000"/>
          <w:lang w:eastAsia="en-GB"/>
        </w:rPr>
        <w:t xml:space="preserve"> </w:t>
      </w:r>
      <w:r w:rsidR="00D26A0F">
        <w:rPr>
          <w:rFonts w:ascii="Open Sans" w:eastAsia="Times New Roman" w:hAnsi="Open Sans" w:cs="Open Sans"/>
          <w:color w:val="000000"/>
          <w:lang w:eastAsia="en-GB"/>
        </w:rPr>
        <w:t xml:space="preserve">concentrated </w:t>
      </w:r>
      <w:r w:rsidR="0054383B">
        <w:rPr>
          <w:rFonts w:ascii="Open Sans" w:eastAsia="Times New Roman" w:hAnsi="Open Sans" w:cs="Open Sans"/>
          <w:color w:val="000000"/>
          <w:lang w:eastAsia="en-GB"/>
        </w:rPr>
        <w:t>with</w:t>
      </w:r>
      <w:r w:rsidR="00D26A0F">
        <w:rPr>
          <w:rFonts w:ascii="Open Sans" w:eastAsia="Times New Roman" w:hAnsi="Open Sans" w:cs="Open Sans"/>
          <w:color w:val="000000"/>
          <w:lang w:eastAsia="en-GB"/>
        </w:rPr>
        <w:t>in</w:t>
      </w:r>
      <w:r w:rsidR="00222299">
        <w:rPr>
          <w:rFonts w:ascii="Open Sans" w:eastAsia="Times New Roman" w:hAnsi="Open Sans" w:cs="Open Sans"/>
          <w:color w:val="000000"/>
          <w:lang w:eastAsia="en-GB"/>
        </w:rPr>
        <w:t xml:space="preserve"> the</w:t>
      </w:r>
      <w:r w:rsidR="00D26A0F">
        <w:rPr>
          <w:rFonts w:ascii="Open Sans" w:eastAsia="Times New Roman" w:hAnsi="Open Sans" w:cs="Open Sans"/>
          <w:color w:val="000000"/>
          <w:lang w:eastAsia="en-GB"/>
        </w:rPr>
        <w:t xml:space="preserve"> two valleys</w:t>
      </w:r>
      <w:r w:rsidR="00A96473" w:rsidRPr="00152FA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LHQj9gjc","properties":{"formattedCitation":"\\super 50\\nosupersub{}","plainCitation":"50","noteIndex":0},"citationItems":[{"id":2118,"uris":["http://www.mendeley.com/documents/?uuid=0227a2af-d39c-3465-ae79-d0dcf28bd09d","http://zotero.org/users/13355268/items/CFABJCLS"],"itemData":{"id":2118,"type":"article-journal","abstract":"Corundum is not uncommon on Earth but the gem varieties of ruby and sapphire are relatively rare. Gem corundum deposits are classified as primary and secondary deposits. Primary deposits contain corundum either in the rocks where it crystallized or as xenocrysts and xenoliths carried by magmas to the Earth's surface. Classification systems for corundum deposits are based on different mineralogical and geological features. An up-to-date classification scheme for ruby deposits is described in the present paper. Ruby forms in mafic or felsic geological environments, or in metamorphosed carbonate platforms but it is always associated with rocks depleted in silica and enriched in alumina. Two major geological environments are favorable for the presence of ruby: (1) amphibolite to medium pressure granulite facies metamorphic belts and (2) alkaline basaltic volcanism in continental rifting environments. Primary ruby deposits formed from the Archean (2.71 Ga) in Greenland to the Pliocene (5 Ma) in Nepal. Secondary ruby deposits have formed at various times from the erosion of metamorphic belts (since the Precambrian) and alkali basalts (from the Cenozoic to the Quaternary). Primary ruby deposits are subdivided into two types based on their geological environment of formation: (Type I) magmatic-related and (Type II) metamorphic-related. Type I is characterized by two sub-types, specifically Type IA where xenocrysts or xenoliths of gem ruby of metamorphic (sometimes magmatic) origin are hosted by alkali basalts (Madagascar and others), and Type IB corresponding to xenocrysts of ruby in kimberlite (Democratic Republic of Congo). Type II also has two sub-types; metamorphic deposits sensu stricto (Type IIA) that formed in amphibolite to granulite facies environments, and metamorphic-metasomatic deposits (Type IIB) formed via high fluid-rock interaction and metasomatism. Secondary ruby deposits, i.e., placers are termed sedimentary-related (Type III). These placers are hosted in sedimentary rocks (soil, rudite, arenite, and silt) that formed via erosion, gravity effect, mechanical transport, and sedimentation along slopes or basins related to neotectonic motions and deformation.","container-title":"Minerals","DOI":"10.3390/min10070597","issue":"7","page":"597","title":"Ruby Deposits: A Review and Geological Classification","volume":"10","author":[{"family":"Giuliani","given":"Gaston"},{"family":"Groat","given":"Lee A"},{"family":"Fallick","given":"Anthony E"},{"family":"Pignatelli","given":"Isabella"},{"family":"Pardieu","given":"Vincent"}],"issued":{"date-parts":[["2020"]]}}}],"schema":"https://github.com/citation-style-language/schema/raw/master/csl-citation.json"} </w:instrText>
      </w:r>
      <w:r w:rsidR="00A96473"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50</w:t>
      </w:r>
      <w:r w:rsidR="00A96473" w:rsidRPr="00152FA4">
        <w:rPr>
          <w:rFonts w:ascii="Open Sans" w:eastAsia="Times New Roman" w:hAnsi="Open Sans" w:cs="Open Sans"/>
          <w:color w:val="000000"/>
          <w:lang w:eastAsia="en-GB"/>
        </w:rPr>
        <w:fldChar w:fldCharType="end"/>
      </w:r>
      <w:r w:rsidR="00357ABF" w:rsidRPr="00152FA4">
        <w:rPr>
          <w:rFonts w:ascii="Open Sans" w:eastAsia="Times New Roman" w:hAnsi="Open Sans" w:cs="Open Sans"/>
          <w:color w:val="000000"/>
          <w:lang w:eastAsia="en-GB"/>
        </w:rPr>
        <w:t>.</w:t>
      </w:r>
      <w:r w:rsidR="00DC5EBE" w:rsidRPr="00152FA4">
        <w:rPr>
          <w:rFonts w:ascii="Open Sans" w:eastAsia="Times New Roman" w:hAnsi="Open Sans" w:cs="Open Sans"/>
          <w:color w:val="000000"/>
          <w:lang w:eastAsia="en-GB"/>
        </w:rPr>
        <w:t xml:space="preserve"> </w:t>
      </w:r>
      <w:r w:rsidR="00FE1E4D">
        <w:rPr>
          <w:rFonts w:ascii="Open Sans" w:eastAsia="Times New Roman" w:hAnsi="Open Sans" w:cs="Open Sans"/>
          <w:color w:val="000000"/>
          <w:lang w:eastAsia="en-GB"/>
        </w:rPr>
        <w:t>T</w:t>
      </w:r>
      <w:r w:rsidR="00154F8A" w:rsidRPr="00152FA4">
        <w:rPr>
          <w:rFonts w:ascii="Open Sans" w:eastAsia="Times New Roman" w:hAnsi="Open Sans" w:cs="Open Sans"/>
          <w:color w:val="000000"/>
          <w:lang w:eastAsia="en-GB"/>
        </w:rPr>
        <w:t>hese geological characteristics</w:t>
      </w:r>
      <w:r w:rsidR="00C16C6A" w:rsidRPr="00152FA4">
        <w:rPr>
          <w:rFonts w:ascii="Open Sans" w:eastAsia="Times New Roman" w:hAnsi="Open Sans" w:cs="Open Sans"/>
          <w:color w:val="000000"/>
          <w:lang w:eastAsia="en-GB"/>
        </w:rPr>
        <w:t xml:space="preserve"> </w:t>
      </w:r>
      <w:r w:rsidR="00244575" w:rsidRPr="00152FA4">
        <w:rPr>
          <w:rFonts w:ascii="Open Sans" w:eastAsia="Times New Roman" w:hAnsi="Open Sans" w:cs="Open Sans"/>
          <w:color w:val="000000"/>
          <w:lang w:eastAsia="en-GB"/>
        </w:rPr>
        <w:t>confined</w:t>
      </w:r>
      <w:r w:rsidR="0009463A" w:rsidRPr="00152FA4">
        <w:rPr>
          <w:rFonts w:ascii="Open Sans" w:eastAsia="Times New Roman" w:hAnsi="Open Sans" w:cs="Open Sans"/>
          <w:color w:val="000000"/>
          <w:lang w:eastAsia="en-GB"/>
        </w:rPr>
        <w:t xml:space="preserve"> </w:t>
      </w:r>
      <w:r w:rsidR="00244575" w:rsidRPr="00152FA4">
        <w:rPr>
          <w:rFonts w:ascii="Open Sans" w:eastAsia="Times New Roman" w:hAnsi="Open Sans" w:cs="Open Sans"/>
          <w:color w:val="000000"/>
          <w:lang w:eastAsia="en-GB"/>
        </w:rPr>
        <w:t xml:space="preserve">mining </w:t>
      </w:r>
      <w:r w:rsidR="0009463A" w:rsidRPr="00152FA4">
        <w:rPr>
          <w:rFonts w:ascii="Open Sans" w:eastAsia="Times New Roman" w:hAnsi="Open Sans" w:cs="Open Sans"/>
          <w:color w:val="000000"/>
          <w:lang w:eastAsia="en-GB"/>
        </w:rPr>
        <w:t xml:space="preserve">activity </w:t>
      </w:r>
      <w:r w:rsidR="00244575" w:rsidRPr="00152FA4">
        <w:rPr>
          <w:rFonts w:ascii="Open Sans" w:eastAsia="Times New Roman" w:hAnsi="Open Sans" w:cs="Open Sans"/>
          <w:color w:val="000000"/>
          <w:lang w:eastAsia="en-GB"/>
        </w:rPr>
        <w:t>to</w:t>
      </w:r>
      <w:r w:rsidR="00C30415" w:rsidRPr="00152FA4">
        <w:rPr>
          <w:rFonts w:ascii="Open Sans" w:eastAsia="Times New Roman" w:hAnsi="Open Sans" w:cs="Open Sans"/>
          <w:color w:val="000000"/>
          <w:lang w:eastAsia="en-GB"/>
        </w:rPr>
        <w:t xml:space="preserve"> a narrow ribbon</w:t>
      </w:r>
      <w:r w:rsidR="00F43F7E" w:rsidRPr="00152FA4">
        <w:rPr>
          <w:rFonts w:ascii="Open Sans" w:eastAsia="Times New Roman" w:hAnsi="Open Sans" w:cs="Open Sans"/>
          <w:color w:val="000000"/>
          <w:lang w:eastAsia="en-GB"/>
        </w:rPr>
        <w:t xml:space="preserve"> </w:t>
      </w:r>
      <w:r w:rsidR="00FC22C8" w:rsidRPr="00152FA4">
        <w:rPr>
          <w:rFonts w:ascii="Open Sans" w:eastAsia="Times New Roman" w:hAnsi="Open Sans" w:cs="Open Sans"/>
          <w:color w:val="000000"/>
          <w:lang w:eastAsia="en-GB"/>
        </w:rPr>
        <w:t xml:space="preserve">along </w:t>
      </w:r>
      <w:r w:rsidR="00BA1A6C" w:rsidRPr="00152FA4">
        <w:rPr>
          <w:rFonts w:ascii="Open Sans" w:eastAsia="Times New Roman" w:hAnsi="Open Sans" w:cs="Open Sans"/>
          <w:color w:val="000000"/>
          <w:lang w:eastAsia="en-GB"/>
        </w:rPr>
        <w:t xml:space="preserve">the </w:t>
      </w:r>
      <w:r w:rsidR="00DC5EBE" w:rsidRPr="00152FA4">
        <w:rPr>
          <w:rFonts w:ascii="Open Sans" w:eastAsia="Times New Roman" w:hAnsi="Open Sans" w:cs="Open Sans"/>
          <w:color w:val="000000"/>
          <w:lang w:eastAsia="en-GB"/>
        </w:rPr>
        <w:t>valley bottom</w:t>
      </w:r>
      <w:r w:rsidR="00326DD9" w:rsidRPr="00152FA4">
        <w:rPr>
          <w:rFonts w:ascii="Open Sans" w:eastAsia="Times New Roman" w:hAnsi="Open Sans" w:cs="Open Sans"/>
          <w:color w:val="000000"/>
          <w:lang w:eastAsia="en-GB"/>
        </w:rPr>
        <w:t xml:space="preserve">, </w:t>
      </w:r>
      <w:r w:rsidR="0034764E" w:rsidRPr="00152FA4">
        <w:rPr>
          <w:rFonts w:ascii="Open Sans" w:eastAsia="Times New Roman" w:hAnsi="Open Sans" w:cs="Open Sans"/>
          <w:color w:val="000000"/>
          <w:lang w:eastAsia="en-GB"/>
        </w:rPr>
        <w:t>limiting</w:t>
      </w:r>
      <w:r w:rsidR="006A6C7C" w:rsidRPr="00152FA4">
        <w:rPr>
          <w:rFonts w:ascii="Open Sans" w:eastAsia="Times New Roman" w:hAnsi="Open Sans" w:cs="Open Sans"/>
          <w:color w:val="000000"/>
          <w:lang w:eastAsia="en-GB"/>
        </w:rPr>
        <w:t xml:space="preserve"> the</w:t>
      </w:r>
      <w:r w:rsidR="001962F6" w:rsidRPr="00152FA4">
        <w:rPr>
          <w:rFonts w:ascii="Open Sans" w:eastAsia="Times New Roman" w:hAnsi="Open Sans" w:cs="Open Sans"/>
          <w:color w:val="000000"/>
          <w:lang w:eastAsia="en-GB"/>
        </w:rPr>
        <w:t xml:space="preserve"> </w:t>
      </w:r>
      <w:r w:rsidR="00EA0C96">
        <w:rPr>
          <w:rFonts w:ascii="Open Sans" w:eastAsia="Times New Roman" w:hAnsi="Open Sans" w:cs="Open Sans"/>
          <w:color w:val="000000"/>
          <w:lang w:eastAsia="en-GB"/>
        </w:rPr>
        <w:t>spread</w:t>
      </w:r>
      <w:r w:rsidR="00F627EC">
        <w:rPr>
          <w:rFonts w:ascii="Open Sans" w:eastAsia="Times New Roman" w:hAnsi="Open Sans" w:cs="Open Sans"/>
          <w:color w:val="000000"/>
          <w:lang w:eastAsia="en-GB"/>
        </w:rPr>
        <w:t xml:space="preserve"> of mining</w:t>
      </w:r>
      <w:r w:rsidR="00154F8A" w:rsidRPr="00152FA4">
        <w:rPr>
          <w:rFonts w:ascii="Open Sans" w:eastAsia="Times New Roman" w:hAnsi="Open Sans" w:cs="Open Sans"/>
          <w:color w:val="000000"/>
          <w:lang w:eastAsia="en-GB"/>
        </w:rPr>
        <w:t>.</w:t>
      </w:r>
      <w:r w:rsidR="00655049" w:rsidRPr="00152FA4">
        <w:rPr>
          <w:rFonts w:ascii="Open Sans" w:eastAsia="Times New Roman" w:hAnsi="Open Sans" w:cs="Open Sans"/>
          <w:color w:val="000000"/>
          <w:lang w:eastAsia="en-GB"/>
        </w:rPr>
        <w:t xml:space="preserve"> </w:t>
      </w:r>
      <w:r w:rsidR="002F7D2E" w:rsidRPr="00152FA4">
        <w:rPr>
          <w:rFonts w:ascii="Open Sans" w:eastAsia="Times New Roman" w:hAnsi="Open Sans" w:cs="Open Sans"/>
          <w:color w:val="000000"/>
          <w:lang w:eastAsia="en-GB"/>
        </w:rPr>
        <w:t xml:space="preserve">This echoes findings </w:t>
      </w:r>
      <w:r w:rsidR="00D973B1" w:rsidRPr="00152FA4">
        <w:rPr>
          <w:rFonts w:ascii="Open Sans" w:eastAsia="Times New Roman" w:hAnsi="Open Sans" w:cs="Open Sans"/>
          <w:color w:val="000000"/>
          <w:lang w:eastAsia="en-GB"/>
        </w:rPr>
        <w:t>from other case studies which found th</w:t>
      </w:r>
      <w:r w:rsidR="00533FF1" w:rsidRPr="00152FA4">
        <w:rPr>
          <w:rFonts w:ascii="Open Sans" w:eastAsia="Times New Roman" w:hAnsi="Open Sans" w:cs="Open Sans"/>
          <w:color w:val="000000"/>
          <w:lang w:eastAsia="en-GB"/>
        </w:rPr>
        <w:t xml:space="preserve">at the spatial </w:t>
      </w:r>
      <w:r w:rsidR="00173873" w:rsidRPr="00152FA4">
        <w:rPr>
          <w:rFonts w:ascii="Open Sans" w:eastAsia="Times New Roman" w:hAnsi="Open Sans" w:cs="Open Sans"/>
          <w:color w:val="000000"/>
          <w:lang w:eastAsia="en-GB"/>
        </w:rPr>
        <w:t>distribution of deposits</w:t>
      </w:r>
      <w:r w:rsidR="005B2364">
        <w:rPr>
          <w:rFonts w:ascii="Open Sans" w:eastAsia="Times New Roman" w:hAnsi="Open Sans" w:cs="Open Sans"/>
          <w:color w:val="000000"/>
          <w:lang w:eastAsia="en-GB"/>
        </w:rPr>
        <w:t>, which can be extensive</w:t>
      </w:r>
      <w:r w:rsidR="009768FF">
        <w:rPr>
          <w:rFonts w:ascii="Open Sans" w:eastAsia="Times New Roman" w:hAnsi="Open Sans" w:cs="Open Sans"/>
          <w:color w:val="000000"/>
          <w:lang w:eastAsia="en-GB"/>
        </w:rPr>
        <w:t xml:space="preserve"> for secondary deposits</w:t>
      </w:r>
      <w:r w:rsidR="005B2364">
        <w:rPr>
          <w:rFonts w:ascii="Open Sans" w:eastAsia="Times New Roman" w:hAnsi="Open Sans" w:cs="Open Sans"/>
          <w:color w:val="000000"/>
          <w:lang w:eastAsia="en-GB"/>
        </w:rPr>
        <w:t xml:space="preserve">, </w:t>
      </w:r>
      <w:r w:rsidR="00054ED0">
        <w:rPr>
          <w:rFonts w:ascii="Open Sans" w:eastAsia="Times New Roman" w:hAnsi="Open Sans" w:cs="Open Sans"/>
          <w:color w:val="000000"/>
          <w:lang w:eastAsia="en-GB"/>
        </w:rPr>
        <w:t>is</w:t>
      </w:r>
      <w:r w:rsidR="00173873" w:rsidRPr="00152FA4">
        <w:rPr>
          <w:rFonts w:ascii="Open Sans" w:eastAsia="Times New Roman" w:hAnsi="Open Sans" w:cs="Open Sans"/>
          <w:color w:val="000000"/>
          <w:lang w:eastAsia="en-GB"/>
        </w:rPr>
        <w:t xml:space="preserve"> a key </w:t>
      </w:r>
      <w:r w:rsidR="00B55B97" w:rsidRPr="00152FA4">
        <w:rPr>
          <w:rFonts w:ascii="Open Sans" w:eastAsia="Times New Roman" w:hAnsi="Open Sans" w:cs="Open Sans"/>
          <w:color w:val="000000"/>
          <w:lang w:eastAsia="en-GB"/>
        </w:rPr>
        <w:t xml:space="preserve">determinant of </w:t>
      </w:r>
      <w:r w:rsidR="00AD2BBE" w:rsidRPr="00152FA4">
        <w:rPr>
          <w:rFonts w:ascii="Open Sans" w:eastAsia="Times New Roman" w:hAnsi="Open Sans" w:cs="Open Sans"/>
          <w:color w:val="000000"/>
          <w:lang w:eastAsia="en-GB"/>
        </w:rPr>
        <w:t xml:space="preserve">the severity of </w:t>
      </w:r>
      <w:r w:rsidR="00B55B97" w:rsidRPr="00152FA4">
        <w:rPr>
          <w:rFonts w:ascii="Open Sans" w:eastAsia="Times New Roman" w:hAnsi="Open Sans" w:cs="Open Sans"/>
          <w:color w:val="000000"/>
          <w:lang w:eastAsia="en-GB"/>
        </w:rPr>
        <w:t>deforestation in mining areas</w:t>
      </w:r>
      <w:r w:rsidR="00AD2BBE" w:rsidRPr="00152FA4">
        <w:rPr>
          <w:rFonts w:ascii="Open Sans" w:eastAsia="Times New Roman" w:hAnsi="Open Sans" w:cs="Open Sans"/>
          <w:color w:val="000000"/>
          <w:lang w:eastAsia="en-GB"/>
        </w:rPr>
        <w:fldChar w:fldCharType="begin" w:fldLock="1"/>
      </w:r>
      <w:r w:rsidR="005E5B7E">
        <w:rPr>
          <w:rFonts w:ascii="Open Sans" w:eastAsia="Times New Roman" w:hAnsi="Open Sans" w:cs="Open Sans"/>
          <w:color w:val="000000"/>
          <w:lang w:eastAsia="en-GB"/>
        </w:rPr>
        <w:instrText xml:space="preserve"> ADDIN ZOTERO_ITEM CSL_CITATION {"citationID":"DQN09Yz0","properties":{"formattedCitation":"\\super 12\\nosupersub{}","plainCitation":"12","noteIndex":0},"citationItems":[{"id":4022,"uris":["http://www.mendeley.com/documents/?uuid=ed53455a-c9cc-4cb8-92a1-2e992fb75021","http://zotero.org/users/13355268/items/5U584P7I"],"itemData":{"id":4022,"type":"article-journal","title":"Forest-Smart Mining: Artisanal &amp; Small-Scale Mining in Forest Landscapes (ASM)","author":[{"literal":"World Bank"}],"issued":{"date-parts":[["2019"]]}}}],"schema":"https://github.com/citation-style-language/schema/raw/master/csl-citation.json"} </w:instrText>
      </w:r>
      <w:r w:rsidR="00AD2BBE" w:rsidRPr="00152FA4">
        <w:rPr>
          <w:rFonts w:ascii="Open Sans" w:eastAsia="Times New Roman" w:hAnsi="Open Sans" w:cs="Open Sans"/>
          <w:color w:val="000000"/>
          <w:lang w:eastAsia="en-GB"/>
        </w:rPr>
        <w:fldChar w:fldCharType="separate"/>
      </w:r>
      <w:r w:rsidR="00B56C19" w:rsidRPr="00B56C19">
        <w:rPr>
          <w:rFonts w:ascii="Open Sans" w:hAnsi="Open Sans" w:cs="Open Sans"/>
          <w:vertAlign w:val="superscript"/>
        </w:rPr>
        <w:t>12</w:t>
      </w:r>
      <w:r w:rsidR="00AD2BBE" w:rsidRPr="00152FA4">
        <w:rPr>
          <w:rFonts w:ascii="Open Sans" w:eastAsia="Times New Roman" w:hAnsi="Open Sans" w:cs="Open Sans"/>
          <w:color w:val="000000"/>
          <w:lang w:eastAsia="en-GB"/>
        </w:rPr>
        <w:fldChar w:fldCharType="end"/>
      </w:r>
      <w:r w:rsidR="00B55B97" w:rsidRPr="00152FA4">
        <w:rPr>
          <w:rFonts w:ascii="Open Sans" w:eastAsia="Times New Roman" w:hAnsi="Open Sans" w:cs="Open Sans"/>
          <w:color w:val="000000"/>
          <w:lang w:eastAsia="en-GB"/>
        </w:rPr>
        <w:t>.</w:t>
      </w:r>
      <w:r w:rsidR="00621820" w:rsidRPr="00152FA4">
        <w:rPr>
          <w:rFonts w:ascii="Open Sans" w:eastAsia="Times New Roman" w:hAnsi="Open Sans" w:cs="Open Sans"/>
          <w:color w:val="000000"/>
          <w:lang w:eastAsia="en-GB"/>
        </w:rPr>
        <w:t xml:space="preserve"> </w:t>
      </w:r>
    </w:p>
    <w:p w14:paraId="4AD1015A" w14:textId="5364CAAD" w:rsidR="00941016" w:rsidRDefault="006B19DC" w:rsidP="00B51BBD">
      <w:pPr>
        <w:spacing w:after="0"/>
        <w:rPr>
          <w:rFonts w:ascii="Open Sans" w:eastAsia="Times New Roman" w:hAnsi="Open Sans" w:cs="Open Sans"/>
          <w:color w:val="000000"/>
          <w:lang w:eastAsia="en-GB"/>
        </w:rPr>
      </w:pPr>
      <w:r w:rsidRPr="00152FA4">
        <w:rPr>
          <w:rFonts w:ascii="Open Sans" w:eastAsia="Times New Roman" w:hAnsi="Open Sans" w:cs="Open Sans"/>
          <w:color w:val="000000"/>
          <w:lang w:eastAsia="en-GB"/>
        </w:rPr>
        <w:t>Second</w:t>
      </w:r>
      <w:r w:rsidR="006C0C40" w:rsidRPr="00152FA4">
        <w:rPr>
          <w:rFonts w:ascii="Open Sans" w:eastAsia="Times New Roman" w:hAnsi="Open Sans" w:cs="Open Sans"/>
          <w:color w:val="000000"/>
          <w:lang w:eastAsia="en-GB"/>
        </w:rPr>
        <w:t>,</w:t>
      </w:r>
      <w:r w:rsidR="00BE1F76" w:rsidRPr="00152FA4">
        <w:rPr>
          <w:rFonts w:ascii="Open Sans" w:eastAsia="Times New Roman" w:hAnsi="Open Sans" w:cs="Open Sans"/>
          <w:color w:val="000000"/>
          <w:lang w:eastAsia="en-GB"/>
        </w:rPr>
        <w:t xml:space="preserve"> </w:t>
      </w:r>
      <w:r w:rsidR="00D25CF3" w:rsidRPr="00152FA4">
        <w:rPr>
          <w:rFonts w:ascii="Open Sans" w:eastAsia="Times New Roman" w:hAnsi="Open Sans" w:cs="Open Sans"/>
          <w:color w:val="000000"/>
          <w:lang w:eastAsia="en-GB"/>
        </w:rPr>
        <w:t>the</w:t>
      </w:r>
      <w:r w:rsidR="0070420A">
        <w:rPr>
          <w:rFonts w:ascii="Open Sans" w:eastAsia="Times New Roman" w:hAnsi="Open Sans" w:cs="Open Sans"/>
          <w:color w:val="000000"/>
          <w:lang w:eastAsia="en-GB"/>
        </w:rPr>
        <w:t xml:space="preserve"> </w:t>
      </w:r>
      <w:r w:rsidR="00D25CF3" w:rsidRPr="00152FA4">
        <w:rPr>
          <w:rFonts w:ascii="Open Sans" w:eastAsia="Times New Roman" w:hAnsi="Open Sans" w:cs="Open Sans"/>
          <w:color w:val="000000"/>
          <w:lang w:eastAsia="en-GB"/>
        </w:rPr>
        <w:t xml:space="preserve">miners did not need to clear </w:t>
      </w:r>
      <w:r w:rsidR="008D6F53">
        <w:rPr>
          <w:rFonts w:ascii="Open Sans" w:eastAsia="Times New Roman" w:hAnsi="Open Sans" w:cs="Open Sans"/>
          <w:color w:val="000000"/>
          <w:lang w:eastAsia="en-GB"/>
        </w:rPr>
        <w:t>substantial</w:t>
      </w:r>
      <w:r w:rsidR="008D6F53" w:rsidRPr="00152FA4">
        <w:rPr>
          <w:rFonts w:ascii="Open Sans" w:eastAsia="Times New Roman" w:hAnsi="Open Sans" w:cs="Open Sans"/>
          <w:color w:val="000000"/>
          <w:lang w:eastAsia="en-GB"/>
        </w:rPr>
        <w:t xml:space="preserve"> </w:t>
      </w:r>
      <w:r w:rsidR="004B5928" w:rsidRPr="00152FA4">
        <w:rPr>
          <w:rFonts w:ascii="Open Sans" w:eastAsia="Times New Roman" w:hAnsi="Open Sans" w:cs="Open Sans"/>
          <w:color w:val="000000"/>
          <w:lang w:eastAsia="en-GB"/>
        </w:rPr>
        <w:t>forest</w:t>
      </w:r>
      <w:r w:rsidR="00D25CF3" w:rsidRPr="00152FA4">
        <w:rPr>
          <w:rFonts w:ascii="Open Sans" w:eastAsia="Times New Roman" w:hAnsi="Open Sans" w:cs="Open Sans"/>
          <w:color w:val="000000"/>
          <w:lang w:eastAsia="en-GB"/>
        </w:rPr>
        <w:t xml:space="preserve"> for mining as </w:t>
      </w:r>
      <w:r w:rsidR="00AE526E" w:rsidRPr="00152FA4">
        <w:rPr>
          <w:rFonts w:ascii="Open Sans" w:eastAsia="Times New Roman" w:hAnsi="Open Sans" w:cs="Open Sans"/>
          <w:color w:val="000000"/>
          <w:lang w:eastAsia="en-GB"/>
        </w:rPr>
        <w:t>much of the</w:t>
      </w:r>
      <w:r w:rsidR="00EE7BFB">
        <w:rPr>
          <w:rFonts w:ascii="Open Sans" w:eastAsia="Times New Roman" w:hAnsi="Open Sans" w:cs="Open Sans"/>
          <w:color w:val="000000"/>
          <w:lang w:eastAsia="en-GB"/>
        </w:rPr>
        <w:t xml:space="preserve"> </w:t>
      </w:r>
      <w:r w:rsidR="00AB60D9">
        <w:rPr>
          <w:rFonts w:ascii="Open Sans" w:eastAsia="Times New Roman" w:hAnsi="Open Sans" w:cs="Open Sans"/>
          <w:color w:val="000000"/>
          <w:lang w:eastAsia="en-GB"/>
        </w:rPr>
        <w:t xml:space="preserve">fertile valley </w:t>
      </w:r>
      <w:r w:rsidR="004D1D70">
        <w:rPr>
          <w:rFonts w:ascii="Open Sans" w:eastAsia="Times New Roman" w:hAnsi="Open Sans" w:cs="Open Sans"/>
          <w:color w:val="000000"/>
          <w:lang w:eastAsia="en-GB"/>
        </w:rPr>
        <w:t xml:space="preserve">floor </w:t>
      </w:r>
      <w:r w:rsidR="00AE526E" w:rsidRPr="00152FA4">
        <w:rPr>
          <w:rFonts w:ascii="Open Sans" w:eastAsia="Times New Roman" w:hAnsi="Open Sans" w:cs="Open Sans"/>
          <w:color w:val="000000"/>
          <w:lang w:eastAsia="en-GB"/>
        </w:rPr>
        <w:t>h</w:t>
      </w:r>
      <w:r w:rsidR="00C736AE" w:rsidRPr="00152FA4">
        <w:rPr>
          <w:rFonts w:ascii="Open Sans" w:eastAsia="Times New Roman" w:hAnsi="Open Sans" w:cs="Open Sans"/>
          <w:color w:val="000000"/>
          <w:lang w:eastAsia="en-GB"/>
        </w:rPr>
        <w:t xml:space="preserve">ad </w:t>
      </w:r>
      <w:r w:rsidR="00D21D22">
        <w:rPr>
          <w:rFonts w:ascii="Open Sans" w:eastAsia="Times New Roman" w:hAnsi="Open Sans" w:cs="Open Sans"/>
          <w:color w:val="000000"/>
          <w:lang w:eastAsia="en-GB"/>
        </w:rPr>
        <w:t xml:space="preserve">already been </w:t>
      </w:r>
      <w:r w:rsidR="00311B56" w:rsidRPr="00152FA4">
        <w:rPr>
          <w:rFonts w:ascii="Open Sans" w:eastAsia="Times New Roman" w:hAnsi="Open Sans" w:cs="Open Sans"/>
          <w:color w:val="000000"/>
          <w:lang w:eastAsia="en-GB"/>
        </w:rPr>
        <w:t xml:space="preserve">cleared </w:t>
      </w:r>
      <w:r w:rsidR="00F91472">
        <w:rPr>
          <w:rFonts w:ascii="Open Sans" w:eastAsia="Times New Roman" w:hAnsi="Open Sans" w:cs="Open Sans"/>
          <w:color w:val="000000"/>
          <w:lang w:eastAsia="en-GB"/>
        </w:rPr>
        <w:t xml:space="preserve">for agriculture </w:t>
      </w:r>
      <w:r w:rsidR="003E5DDB">
        <w:rPr>
          <w:rFonts w:ascii="Open Sans" w:eastAsia="Times New Roman" w:hAnsi="Open Sans" w:cs="Open Sans"/>
          <w:color w:val="000000"/>
          <w:lang w:eastAsia="en-GB"/>
        </w:rPr>
        <w:t xml:space="preserve">by </w:t>
      </w:r>
      <w:r w:rsidR="00AA67CD">
        <w:rPr>
          <w:rFonts w:ascii="Open Sans" w:eastAsia="Times New Roman" w:hAnsi="Open Sans" w:cs="Open Sans"/>
          <w:color w:val="000000"/>
          <w:lang w:eastAsia="en-GB"/>
        </w:rPr>
        <w:t xml:space="preserve">local communities </w:t>
      </w:r>
      <w:r w:rsidR="00B41C08">
        <w:rPr>
          <w:rFonts w:ascii="Open Sans" w:eastAsia="Times New Roman" w:hAnsi="Open Sans" w:cs="Open Sans"/>
          <w:color w:val="000000"/>
          <w:lang w:eastAsia="en-GB"/>
        </w:rPr>
        <w:t xml:space="preserve">long </w:t>
      </w:r>
      <w:r w:rsidR="00140468" w:rsidRPr="00152FA4">
        <w:rPr>
          <w:rFonts w:ascii="Open Sans" w:eastAsia="Times New Roman" w:hAnsi="Open Sans" w:cs="Open Sans"/>
          <w:color w:val="000000"/>
          <w:lang w:eastAsia="en-GB"/>
        </w:rPr>
        <w:lastRenderedPageBreak/>
        <w:t>before</w:t>
      </w:r>
      <w:r w:rsidR="00BD28E2" w:rsidRPr="00152FA4">
        <w:rPr>
          <w:rFonts w:ascii="Open Sans" w:eastAsia="Times New Roman" w:hAnsi="Open Sans" w:cs="Open Sans"/>
          <w:color w:val="000000"/>
          <w:lang w:eastAsia="en-GB"/>
        </w:rPr>
        <w:t xml:space="preserve"> the rush</w:t>
      </w:r>
      <w:r w:rsidR="004B5928" w:rsidRPr="00152FA4">
        <w:rPr>
          <w:rFonts w:ascii="Open Sans" w:eastAsia="Times New Roman" w:hAnsi="Open Sans" w:cs="Open Sans"/>
          <w:color w:val="000000"/>
          <w:lang w:eastAsia="en-GB"/>
        </w:rPr>
        <w:t xml:space="preserve"> </w:t>
      </w:r>
      <w:r w:rsidR="00BD28E2" w:rsidRPr="00152FA4">
        <w:rPr>
          <w:rFonts w:ascii="Open Sans" w:eastAsia="Times New Roman" w:hAnsi="Open Sans" w:cs="Open Sans"/>
          <w:color w:val="000000"/>
          <w:lang w:eastAsia="en-GB"/>
        </w:rPr>
        <w:t>(Supplementary Figure</w:t>
      </w:r>
      <w:r w:rsidR="005727CF" w:rsidRPr="00152FA4">
        <w:rPr>
          <w:rFonts w:ascii="Open Sans" w:eastAsia="Times New Roman" w:hAnsi="Open Sans" w:cs="Open Sans"/>
          <w:color w:val="000000"/>
          <w:lang w:eastAsia="en-GB"/>
        </w:rPr>
        <w:t xml:space="preserve"> </w:t>
      </w:r>
      <w:r w:rsidR="002842CB">
        <w:rPr>
          <w:rFonts w:ascii="Open Sans" w:eastAsia="Times New Roman" w:hAnsi="Open Sans" w:cs="Open Sans"/>
          <w:color w:val="000000"/>
          <w:lang w:eastAsia="en-GB"/>
        </w:rPr>
        <w:t>6</w:t>
      </w:r>
      <w:r w:rsidR="00BD28E2" w:rsidRPr="00152FA4">
        <w:rPr>
          <w:rFonts w:ascii="Open Sans" w:eastAsia="Times New Roman" w:hAnsi="Open Sans" w:cs="Open Sans"/>
          <w:color w:val="000000"/>
          <w:lang w:eastAsia="en-GB"/>
        </w:rPr>
        <w:t>)</w:t>
      </w:r>
      <w:r w:rsidR="00C736AE" w:rsidRPr="00152FA4">
        <w:rPr>
          <w:rFonts w:ascii="Open Sans" w:eastAsia="Times New Roman" w:hAnsi="Open Sans" w:cs="Open Sans"/>
          <w:color w:val="000000"/>
          <w:lang w:eastAsia="en-GB"/>
        </w:rPr>
        <w:t xml:space="preserve">. </w:t>
      </w:r>
      <w:r w:rsidR="00AE4F19" w:rsidRPr="00152FA4">
        <w:rPr>
          <w:rFonts w:ascii="Open Sans" w:eastAsia="Times New Roman" w:hAnsi="Open Sans" w:cs="Open Sans"/>
          <w:color w:val="000000"/>
          <w:lang w:eastAsia="en-GB"/>
        </w:rPr>
        <w:t xml:space="preserve">The </w:t>
      </w:r>
      <w:proofErr w:type="spellStart"/>
      <w:r w:rsidR="00AE4F19" w:rsidRPr="00152FA4">
        <w:rPr>
          <w:rFonts w:ascii="Open Sans" w:eastAsia="Times New Roman" w:hAnsi="Open Sans" w:cs="Open Sans"/>
          <w:color w:val="000000"/>
          <w:lang w:eastAsia="en-GB"/>
        </w:rPr>
        <w:t>Ambodipaiso</w:t>
      </w:r>
      <w:proofErr w:type="spellEnd"/>
      <w:r w:rsidR="00AE4F19" w:rsidRPr="00152FA4">
        <w:rPr>
          <w:rFonts w:ascii="Open Sans" w:eastAsia="Times New Roman" w:hAnsi="Open Sans" w:cs="Open Sans"/>
          <w:color w:val="000000"/>
          <w:lang w:eastAsia="en-GB"/>
        </w:rPr>
        <w:t xml:space="preserve"> valley</w:t>
      </w:r>
      <w:r w:rsidR="005D7BB1" w:rsidRPr="00152FA4">
        <w:rPr>
          <w:rFonts w:ascii="Open Sans" w:eastAsia="Times New Roman" w:hAnsi="Open Sans" w:cs="Open Sans"/>
          <w:color w:val="000000"/>
          <w:lang w:eastAsia="en-GB"/>
        </w:rPr>
        <w:t>, where mining began in 2012 and re</w:t>
      </w:r>
      <w:r w:rsidR="008D6F53">
        <w:rPr>
          <w:rFonts w:ascii="Open Sans" w:eastAsia="Times New Roman" w:hAnsi="Open Sans" w:cs="Open Sans"/>
          <w:color w:val="000000"/>
          <w:lang w:eastAsia="en-GB"/>
        </w:rPr>
        <w:t>-started</w:t>
      </w:r>
      <w:r w:rsidR="005D7BB1" w:rsidRPr="00152FA4">
        <w:rPr>
          <w:rFonts w:ascii="Open Sans" w:eastAsia="Times New Roman" w:hAnsi="Open Sans" w:cs="Open Sans"/>
          <w:color w:val="000000"/>
          <w:lang w:eastAsia="en-GB"/>
        </w:rPr>
        <w:t xml:space="preserve"> in 2017, had been cleared since the 1970’s</w:t>
      </w:r>
      <w:r w:rsidR="00EC7405">
        <w:rPr>
          <w:rFonts w:ascii="Open Sans" w:eastAsia="Times New Roman" w:hAnsi="Open Sans" w:cs="Open Sans"/>
          <w:color w:val="000000"/>
          <w:lang w:eastAsia="en-GB"/>
        </w:rPr>
        <w:t xml:space="preserve"> when the area was first settled</w:t>
      </w:r>
      <w:r w:rsidR="00C86050" w:rsidRPr="00152FA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sdbzHyjw","properties":{"formattedCitation":"\\super 51\\nosupersub{}","plainCitation":"51","noteIndex":0},"citationItems":[{"id":215,"uris":["http://www.mendeley.com/documents/?uuid=8346983d-663e-43ac-93ca-6d1243d651fb","http://zotero.org/users/13355268/items/ACL3JYLF"],"itemData":{"id":215,"type":"article-journal","abstract":"Tropical deforestation is a key contributor to species extinction and climate change, yet the extent of tropical forests and their rate of destruction and degradation through fragmentation remain poorly known. Madagascar's forests are among the most biologically rich and unique in the world but, in spite of longstanding concern about their destruction, past estimates of forest cover and deforestation have varied widely. Analysis of aerial photographs (c. 1953) and Landsat images (c. 1973, c. 1990 and c. 2000) indicates that forest cover decreased by almost 40% from the 1950s to c. 2000, with a reduction in 'core forest' &gt; 1 km from a non-forest edge of almost 80%. This forest destruction and degradation threaten thousands of species with extinction. Country-wide coverage of high-resolution validated forest cover and deforestation data enables the precise monitoring of trends in habitat extent and fragmentation critical for assessment of species' conservation status. © 2007 Foundation for Environmental Conservation.","container-title":"Environmental Conservation","DOI":"10.1017/S0376892907004262","ISSN":"03768929","issue":"4","page":"325-333","title":"Fifty years of deforestation and forest fragmentation in Madagascar","volume":"34","author":[{"family":"Harper","given":"Grady J."},{"family":"Steininger","given":"Marc K."},{"family":"Tucker","given":"Compton J."},{"family":"Juhn","given":"Daniel"},{"family":"Hawkins","given":"Frank"}],"issued":{"date-parts":[["2007"]]}}}],"schema":"https://github.com/citation-style-language/schema/raw/master/csl-citation.json"} </w:instrText>
      </w:r>
      <w:r w:rsidR="00C86050"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51</w:t>
      </w:r>
      <w:r w:rsidR="00C86050" w:rsidRPr="00152FA4">
        <w:rPr>
          <w:rFonts w:ascii="Open Sans" w:eastAsia="Times New Roman" w:hAnsi="Open Sans" w:cs="Open Sans"/>
          <w:color w:val="000000"/>
          <w:lang w:eastAsia="en-GB"/>
        </w:rPr>
        <w:fldChar w:fldCharType="end"/>
      </w:r>
      <w:r w:rsidR="00BE6024" w:rsidRPr="00152FA4">
        <w:rPr>
          <w:rFonts w:ascii="Open Sans" w:eastAsia="Times New Roman" w:hAnsi="Open Sans" w:cs="Open Sans"/>
          <w:color w:val="000000"/>
          <w:lang w:eastAsia="en-GB"/>
        </w:rPr>
        <w:t>.</w:t>
      </w:r>
      <w:r w:rsidR="00267675" w:rsidRPr="00152FA4">
        <w:rPr>
          <w:rFonts w:ascii="Open Sans" w:eastAsia="Times New Roman" w:hAnsi="Open Sans" w:cs="Open Sans"/>
          <w:color w:val="000000"/>
          <w:lang w:eastAsia="en-GB"/>
        </w:rPr>
        <w:t xml:space="preserve"> The</w:t>
      </w:r>
      <w:r w:rsidR="00814B89" w:rsidRPr="00152FA4">
        <w:rPr>
          <w:rFonts w:ascii="Open Sans" w:eastAsia="Times New Roman" w:hAnsi="Open Sans" w:cs="Open Sans"/>
          <w:color w:val="000000"/>
          <w:lang w:eastAsia="en-GB"/>
        </w:rPr>
        <w:t xml:space="preserve"> </w:t>
      </w:r>
      <w:r w:rsidR="00E371D1" w:rsidRPr="00152FA4">
        <w:rPr>
          <w:rFonts w:ascii="Open Sans" w:eastAsia="Times New Roman" w:hAnsi="Open Sans" w:cs="Open Sans"/>
          <w:color w:val="000000"/>
          <w:lang w:eastAsia="en-GB"/>
        </w:rPr>
        <w:t xml:space="preserve">Antananarivo </w:t>
      </w:r>
      <w:r w:rsidR="002A04CC" w:rsidRPr="00152FA4">
        <w:rPr>
          <w:rFonts w:ascii="Open Sans" w:eastAsia="Times New Roman" w:hAnsi="Open Sans" w:cs="Open Sans"/>
          <w:color w:val="000000"/>
          <w:lang w:eastAsia="en-GB"/>
        </w:rPr>
        <w:t>valley</w:t>
      </w:r>
      <w:r w:rsidR="00CA049C" w:rsidRPr="00152FA4">
        <w:rPr>
          <w:rFonts w:ascii="Open Sans" w:eastAsia="Times New Roman" w:hAnsi="Open Sans" w:cs="Open Sans"/>
          <w:color w:val="000000"/>
          <w:lang w:eastAsia="en-GB"/>
        </w:rPr>
        <w:t>,</w:t>
      </w:r>
      <w:r w:rsidR="002A04CC" w:rsidRPr="00152FA4">
        <w:rPr>
          <w:rFonts w:ascii="Open Sans" w:eastAsia="Times New Roman" w:hAnsi="Open Sans" w:cs="Open Sans"/>
          <w:color w:val="000000"/>
          <w:lang w:eastAsia="en-GB"/>
        </w:rPr>
        <w:t xml:space="preserve"> where the mining rush began in 2016</w:t>
      </w:r>
      <w:r w:rsidR="00CA049C" w:rsidRPr="00152FA4">
        <w:rPr>
          <w:rFonts w:ascii="Open Sans" w:eastAsia="Times New Roman" w:hAnsi="Open Sans" w:cs="Open Sans"/>
          <w:color w:val="000000"/>
          <w:lang w:eastAsia="en-GB"/>
        </w:rPr>
        <w:t>,</w:t>
      </w:r>
      <w:r w:rsidR="002A04CC" w:rsidRPr="00152FA4">
        <w:rPr>
          <w:rFonts w:ascii="Open Sans" w:eastAsia="Times New Roman" w:hAnsi="Open Sans" w:cs="Open Sans"/>
          <w:color w:val="000000"/>
          <w:lang w:eastAsia="en-GB"/>
        </w:rPr>
        <w:t xml:space="preserve"> </w:t>
      </w:r>
      <w:r w:rsidR="002C3DEE">
        <w:rPr>
          <w:rFonts w:ascii="Open Sans" w:eastAsia="Times New Roman" w:hAnsi="Open Sans" w:cs="Open Sans"/>
          <w:color w:val="000000"/>
          <w:lang w:eastAsia="en-GB"/>
        </w:rPr>
        <w:t>had been</w:t>
      </w:r>
      <w:r w:rsidR="002C3DEE" w:rsidRPr="00152FA4">
        <w:rPr>
          <w:rFonts w:ascii="Open Sans" w:eastAsia="Times New Roman" w:hAnsi="Open Sans" w:cs="Open Sans"/>
          <w:color w:val="000000"/>
          <w:lang w:eastAsia="en-GB"/>
        </w:rPr>
        <w:t xml:space="preserve"> </w:t>
      </w:r>
      <w:r w:rsidR="0060577F" w:rsidRPr="00152FA4">
        <w:rPr>
          <w:rFonts w:ascii="Open Sans" w:eastAsia="Times New Roman" w:hAnsi="Open Sans" w:cs="Open Sans"/>
          <w:color w:val="000000"/>
          <w:lang w:eastAsia="en-GB"/>
        </w:rPr>
        <w:t xml:space="preserve">partly </w:t>
      </w:r>
      <w:r w:rsidR="004E4481" w:rsidRPr="00152FA4">
        <w:rPr>
          <w:rFonts w:ascii="Open Sans" w:eastAsia="Times New Roman" w:hAnsi="Open Sans" w:cs="Open Sans"/>
          <w:color w:val="000000"/>
          <w:lang w:eastAsia="en-GB"/>
        </w:rPr>
        <w:t xml:space="preserve">cleared for </w:t>
      </w:r>
      <w:r w:rsidR="00DB59CA">
        <w:rPr>
          <w:rFonts w:ascii="Open Sans" w:eastAsia="Times New Roman" w:hAnsi="Open Sans" w:cs="Open Sans"/>
          <w:color w:val="000000"/>
          <w:lang w:eastAsia="en-GB"/>
        </w:rPr>
        <w:t xml:space="preserve">shifting </w:t>
      </w:r>
      <w:r w:rsidR="004E4481" w:rsidRPr="00152FA4">
        <w:rPr>
          <w:rFonts w:ascii="Open Sans" w:eastAsia="Times New Roman" w:hAnsi="Open Sans" w:cs="Open Sans"/>
          <w:color w:val="000000"/>
          <w:lang w:eastAsia="en-GB"/>
        </w:rPr>
        <w:t xml:space="preserve">agriculture </w:t>
      </w:r>
      <w:r w:rsidR="00E02BA9" w:rsidRPr="00152FA4">
        <w:rPr>
          <w:rFonts w:ascii="Open Sans" w:eastAsia="Times New Roman" w:hAnsi="Open Sans" w:cs="Open Sans"/>
          <w:color w:val="000000"/>
          <w:lang w:eastAsia="en-GB"/>
        </w:rPr>
        <w:t>by</w:t>
      </w:r>
      <w:r w:rsidR="004E4481" w:rsidRPr="00152FA4">
        <w:rPr>
          <w:rFonts w:ascii="Open Sans" w:eastAsia="Times New Roman" w:hAnsi="Open Sans" w:cs="Open Sans"/>
          <w:color w:val="000000"/>
          <w:lang w:eastAsia="en-GB"/>
        </w:rPr>
        <w:t xml:space="preserve"> </w:t>
      </w:r>
      <w:r w:rsidR="002C3DEE">
        <w:rPr>
          <w:rFonts w:ascii="Open Sans" w:eastAsia="Times New Roman" w:hAnsi="Open Sans" w:cs="Open Sans"/>
          <w:color w:val="000000"/>
          <w:lang w:eastAsia="en-GB"/>
        </w:rPr>
        <w:t xml:space="preserve">November </w:t>
      </w:r>
      <w:r w:rsidR="008474D0" w:rsidRPr="00152FA4">
        <w:rPr>
          <w:rFonts w:ascii="Open Sans" w:eastAsia="Times New Roman" w:hAnsi="Open Sans" w:cs="Open Sans"/>
          <w:color w:val="000000"/>
          <w:lang w:eastAsia="en-GB"/>
        </w:rPr>
        <w:t>2013</w:t>
      </w:r>
      <w:r w:rsidR="008474D0" w:rsidRPr="00152FA4">
        <w:rPr>
          <w:rFonts w:ascii="Open Sans" w:eastAsia="Times New Roman" w:hAnsi="Open Sans" w:cs="Open Sans"/>
          <w:color w:val="000000"/>
          <w:lang w:eastAsia="en-GB"/>
        </w:rPr>
        <w:fldChar w:fldCharType="begin" w:fldLock="1"/>
      </w:r>
      <w:r w:rsidR="00D24CA2">
        <w:rPr>
          <w:rFonts w:ascii="Open Sans" w:eastAsia="Times New Roman" w:hAnsi="Open Sans" w:cs="Open Sans"/>
          <w:color w:val="000000"/>
          <w:lang w:eastAsia="en-GB"/>
        </w:rPr>
        <w:instrText xml:space="preserve"> ADDIN ZOTERO_ITEM CSL_CITATION {"citationID":"0tqsW5co","properties":{"formattedCitation":"\\super 45\\nosupersub{}","plainCitation":"45","noteIndex":0},"citationItems":[{"id":2204,"uris":["http://www.mendeley.com/documents/?uuid=b7a4fc69-a3d2-42b3-b851-40ea91cf537a","http://zotero.org/users/13355268/items/EAXZ9JVF"],"itemData":{"id":2204,"type":"report","page":"1-45","publisher":"GIA News from Research","title":"Sapphires from the gem rush Bemainty area, Ambatondrazaka (Madagascar)","URL":"https://www.gia.edu/gia-news-research/sapphires-gem-rush-bemainty-ambatondrazaka-madagascar","author":[{"family":"Pardieu","given":"Vincent"},{"family":"Vertriest","given":"Wim"},{"family":"Weeramonkhonlert","given":"Vararut"},{"family":"Raynaud","given":"Victoria"},{"family":"Atikarnsakul","given":"Ungkhana"},{"family":"Perkins","given":"Rosey"}],"issued":{"date-parts":[["2017"]]}}}],"schema":"https://github.com/citation-style-language/schema/raw/master/csl-citation.json"} </w:instrText>
      </w:r>
      <w:r w:rsidR="008474D0"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45</w:t>
      </w:r>
      <w:r w:rsidR="008474D0" w:rsidRPr="00152FA4">
        <w:rPr>
          <w:rFonts w:ascii="Open Sans" w:eastAsia="Times New Roman" w:hAnsi="Open Sans" w:cs="Open Sans"/>
          <w:color w:val="000000"/>
          <w:lang w:eastAsia="en-GB"/>
        </w:rPr>
        <w:fldChar w:fldCharType="end"/>
      </w:r>
      <w:r w:rsidR="00485011" w:rsidRPr="00152FA4">
        <w:rPr>
          <w:rFonts w:ascii="Open Sans" w:eastAsia="Times New Roman" w:hAnsi="Open Sans" w:cs="Open Sans"/>
          <w:color w:val="000000"/>
          <w:lang w:eastAsia="en-GB"/>
        </w:rPr>
        <w:t>.</w:t>
      </w:r>
      <w:r w:rsidR="00830E19">
        <w:rPr>
          <w:rFonts w:ascii="Open Sans" w:eastAsia="Times New Roman" w:hAnsi="Open Sans" w:cs="Open Sans"/>
          <w:color w:val="000000"/>
          <w:lang w:eastAsia="en-GB"/>
        </w:rPr>
        <w:t xml:space="preserve"> </w:t>
      </w:r>
      <w:r w:rsidR="00485011" w:rsidRPr="00152FA4">
        <w:rPr>
          <w:rFonts w:ascii="Open Sans" w:eastAsia="Times New Roman" w:hAnsi="Open Sans" w:cs="Open Sans"/>
          <w:color w:val="000000"/>
          <w:lang w:eastAsia="en-GB"/>
        </w:rPr>
        <w:t>However,</w:t>
      </w:r>
      <w:r w:rsidR="00A73DA9" w:rsidRPr="00152FA4">
        <w:rPr>
          <w:rFonts w:ascii="Open Sans" w:eastAsia="Times New Roman" w:hAnsi="Open Sans" w:cs="Open Sans"/>
          <w:color w:val="000000"/>
          <w:lang w:eastAsia="en-GB"/>
        </w:rPr>
        <w:t xml:space="preserve"> while </w:t>
      </w:r>
      <w:r w:rsidR="008010FD" w:rsidRPr="00152FA4">
        <w:rPr>
          <w:rFonts w:ascii="Open Sans" w:eastAsia="Times New Roman" w:hAnsi="Open Sans" w:cs="Open Sans"/>
          <w:color w:val="000000"/>
          <w:lang w:eastAsia="en-GB"/>
        </w:rPr>
        <w:t xml:space="preserve">mining was restricted from spreading laterally, it did spread </w:t>
      </w:r>
      <w:r w:rsidR="00E77FB8" w:rsidRPr="00152FA4">
        <w:rPr>
          <w:rFonts w:ascii="Open Sans" w:eastAsia="Times New Roman" w:hAnsi="Open Sans" w:cs="Open Sans"/>
          <w:color w:val="000000"/>
          <w:lang w:eastAsia="en-GB"/>
        </w:rPr>
        <w:t xml:space="preserve">the length of several valleys and there appears to </w:t>
      </w:r>
      <w:r w:rsidR="00024504" w:rsidRPr="00152FA4">
        <w:rPr>
          <w:rFonts w:ascii="Open Sans" w:eastAsia="Times New Roman" w:hAnsi="Open Sans" w:cs="Open Sans"/>
          <w:color w:val="000000"/>
          <w:lang w:eastAsia="en-GB"/>
        </w:rPr>
        <w:t>have</w:t>
      </w:r>
      <w:r w:rsidR="00E77FB8" w:rsidRPr="00152FA4">
        <w:rPr>
          <w:rFonts w:ascii="Open Sans" w:eastAsia="Times New Roman" w:hAnsi="Open Sans" w:cs="Open Sans"/>
          <w:color w:val="000000"/>
          <w:lang w:eastAsia="en-GB"/>
        </w:rPr>
        <w:t xml:space="preserve"> been some mining-induced deforestation as activity spread </w:t>
      </w:r>
      <w:r w:rsidR="008F4155" w:rsidRPr="00152FA4">
        <w:rPr>
          <w:rFonts w:ascii="Open Sans" w:eastAsia="Times New Roman" w:hAnsi="Open Sans" w:cs="Open Sans"/>
          <w:color w:val="000000"/>
          <w:lang w:eastAsia="en-GB"/>
        </w:rPr>
        <w:t>north</w:t>
      </w:r>
      <w:r w:rsidR="00024504" w:rsidRPr="00152FA4">
        <w:rPr>
          <w:rFonts w:ascii="Open Sans" w:eastAsia="Times New Roman" w:hAnsi="Open Sans" w:cs="Open Sans"/>
          <w:color w:val="000000"/>
          <w:lang w:eastAsia="en-GB"/>
        </w:rPr>
        <w:t xml:space="preserve"> out of</w:t>
      </w:r>
      <w:r w:rsidR="008F4155" w:rsidRPr="00152FA4">
        <w:rPr>
          <w:rFonts w:ascii="Open Sans" w:eastAsia="Times New Roman" w:hAnsi="Open Sans" w:cs="Open Sans"/>
          <w:color w:val="000000"/>
          <w:lang w:eastAsia="en-GB"/>
        </w:rPr>
        <w:t xml:space="preserve"> the </w:t>
      </w:r>
      <w:r w:rsidR="0012603D" w:rsidRPr="00152FA4">
        <w:rPr>
          <w:rFonts w:ascii="Open Sans" w:eastAsia="Times New Roman" w:hAnsi="Open Sans" w:cs="Open Sans"/>
          <w:color w:val="000000"/>
          <w:lang w:eastAsia="en-GB"/>
        </w:rPr>
        <w:t xml:space="preserve">Antananarivo </w:t>
      </w:r>
      <w:r w:rsidR="008F4155" w:rsidRPr="00152FA4">
        <w:rPr>
          <w:rFonts w:ascii="Open Sans" w:eastAsia="Times New Roman" w:hAnsi="Open Sans" w:cs="Open Sans"/>
          <w:color w:val="000000"/>
          <w:lang w:eastAsia="en-GB"/>
        </w:rPr>
        <w:t>vall</w:t>
      </w:r>
      <w:r w:rsidR="00B113E6" w:rsidRPr="00152FA4">
        <w:rPr>
          <w:rFonts w:ascii="Open Sans" w:eastAsia="Times New Roman" w:hAnsi="Open Sans" w:cs="Open Sans"/>
          <w:color w:val="000000"/>
          <w:lang w:eastAsia="en-GB"/>
        </w:rPr>
        <w:t>ey</w:t>
      </w:r>
      <w:r w:rsidR="006B425C" w:rsidRPr="00152FA4">
        <w:rPr>
          <w:rFonts w:ascii="Open Sans" w:eastAsia="Times New Roman" w:hAnsi="Open Sans" w:cs="Open Sans"/>
          <w:color w:val="000000"/>
          <w:lang w:eastAsia="en-GB"/>
        </w:rPr>
        <w:t xml:space="preserve"> in </w:t>
      </w:r>
      <w:r w:rsidR="00A755A8">
        <w:rPr>
          <w:rFonts w:ascii="Open Sans" w:eastAsia="Times New Roman" w:hAnsi="Open Sans" w:cs="Open Sans"/>
          <w:color w:val="000000"/>
          <w:lang w:eastAsia="en-GB"/>
        </w:rPr>
        <w:t>2017</w:t>
      </w:r>
      <w:r w:rsidR="00B113E6" w:rsidRPr="00152FA4">
        <w:rPr>
          <w:rFonts w:ascii="Open Sans" w:eastAsia="Times New Roman" w:hAnsi="Open Sans" w:cs="Open Sans"/>
          <w:color w:val="000000"/>
          <w:lang w:eastAsia="en-GB"/>
        </w:rPr>
        <w:t xml:space="preserve"> </w:t>
      </w:r>
      <w:r w:rsidR="00D10538" w:rsidRPr="00152FA4">
        <w:rPr>
          <w:rFonts w:ascii="Open Sans" w:eastAsia="Times New Roman" w:hAnsi="Open Sans" w:cs="Open Sans"/>
          <w:color w:val="000000"/>
          <w:lang w:eastAsia="en-GB"/>
        </w:rPr>
        <w:t>(</w:t>
      </w:r>
      <w:r w:rsidR="00C42AB7" w:rsidRPr="00152FA4">
        <w:rPr>
          <w:rFonts w:ascii="Open Sans" w:eastAsia="Times New Roman" w:hAnsi="Open Sans" w:cs="Open Sans"/>
          <w:color w:val="000000"/>
          <w:lang w:eastAsia="en-GB"/>
        </w:rPr>
        <w:t>Figure</w:t>
      </w:r>
      <w:r w:rsidR="008D4CA2" w:rsidRPr="00152FA4">
        <w:rPr>
          <w:rFonts w:ascii="Open Sans" w:eastAsia="Times New Roman" w:hAnsi="Open Sans" w:cs="Open Sans"/>
          <w:color w:val="000000"/>
          <w:lang w:eastAsia="en-GB"/>
        </w:rPr>
        <w:t xml:space="preserve">s 1 and </w:t>
      </w:r>
      <w:r w:rsidR="00DD38CC">
        <w:rPr>
          <w:rFonts w:ascii="Open Sans" w:eastAsia="Times New Roman" w:hAnsi="Open Sans" w:cs="Open Sans"/>
          <w:color w:val="000000"/>
          <w:lang w:eastAsia="en-GB"/>
        </w:rPr>
        <w:t>4</w:t>
      </w:r>
      <w:r w:rsidR="00D10538" w:rsidRPr="00152FA4">
        <w:rPr>
          <w:rFonts w:ascii="Open Sans" w:eastAsia="Times New Roman" w:hAnsi="Open Sans" w:cs="Open Sans"/>
          <w:color w:val="000000"/>
          <w:lang w:eastAsia="en-GB"/>
        </w:rPr>
        <w:t>).</w:t>
      </w:r>
    </w:p>
    <w:p w14:paraId="73011717" w14:textId="788E7320" w:rsidR="00BA5419" w:rsidRPr="00152FA4" w:rsidRDefault="00BA5419" w:rsidP="00B51BBD">
      <w:pPr>
        <w:spacing w:after="0"/>
        <w:rPr>
          <w:rFonts w:ascii="Open Sans" w:eastAsia="Times New Roman" w:hAnsi="Open Sans" w:cs="Open Sans"/>
          <w:color w:val="000000"/>
          <w:lang w:eastAsia="en-GB"/>
        </w:rPr>
      </w:pPr>
      <w:r w:rsidRPr="009766C9">
        <w:rPr>
          <w:rFonts w:ascii="Open Sans" w:eastAsia="Times New Roman" w:hAnsi="Open Sans" w:cs="Open Sans"/>
          <w:color w:val="000000"/>
          <w:lang w:eastAsia="en-GB"/>
        </w:rPr>
        <w:t xml:space="preserve">Third, the mining </w:t>
      </w:r>
      <w:r w:rsidR="005B557F" w:rsidRPr="009766C9">
        <w:rPr>
          <w:rFonts w:ascii="Open Sans" w:eastAsia="Times New Roman" w:hAnsi="Open Sans" w:cs="Open Sans"/>
          <w:color w:val="000000"/>
          <w:lang w:eastAsia="en-GB"/>
        </w:rPr>
        <w:t xml:space="preserve">rush </w:t>
      </w:r>
      <w:r w:rsidRPr="009766C9">
        <w:rPr>
          <w:rFonts w:ascii="Open Sans" w:eastAsia="Times New Roman" w:hAnsi="Open Sans" w:cs="Open Sans"/>
          <w:color w:val="000000"/>
          <w:lang w:eastAsia="en-GB"/>
        </w:rPr>
        <w:t>was relatively short-lived</w:t>
      </w:r>
      <w:r w:rsidR="007A5AEA">
        <w:rPr>
          <w:rFonts w:ascii="Open Sans" w:eastAsia="Times New Roman" w:hAnsi="Open Sans" w:cs="Open Sans"/>
          <w:color w:val="000000"/>
          <w:lang w:eastAsia="en-GB"/>
        </w:rPr>
        <w:t>, which</w:t>
      </w:r>
      <w:r w:rsidR="007A5AEA" w:rsidRPr="007A5AEA">
        <w:rPr>
          <w:rFonts w:ascii="Open Sans" w:eastAsia="Times New Roman" w:hAnsi="Open Sans" w:cs="Open Sans"/>
          <w:color w:val="000000"/>
          <w:lang w:eastAsia="en-GB"/>
        </w:rPr>
        <w:t xml:space="preserve"> </w:t>
      </w:r>
      <w:r w:rsidR="007A5AEA">
        <w:rPr>
          <w:rFonts w:ascii="Open Sans" w:eastAsia="Times New Roman" w:hAnsi="Open Sans" w:cs="Open Sans"/>
          <w:color w:val="000000"/>
          <w:lang w:eastAsia="en-GB"/>
        </w:rPr>
        <w:t>also likely limited the spread of impacts</w:t>
      </w:r>
      <w:r w:rsidR="007A5AEA" w:rsidRPr="007A5AEA">
        <w:rPr>
          <w:rFonts w:ascii="Open Sans" w:eastAsia="Times New Roman" w:hAnsi="Open Sans" w:cs="Open Sans"/>
          <w:color w:val="000000"/>
          <w:lang w:eastAsia="en-GB"/>
        </w:rPr>
        <w:t>.</w:t>
      </w:r>
      <w:r w:rsidR="00F7138E" w:rsidRPr="007A5AEA">
        <w:rPr>
          <w:rFonts w:ascii="Open Sans" w:eastAsia="Times New Roman" w:hAnsi="Open Sans" w:cs="Open Sans"/>
          <w:color w:val="000000"/>
          <w:lang w:eastAsia="en-GB"/>
        </w:rPr>
        <w:t xml:space="preserve"> </w:t>
      </w:r>
      <w:r w:rsidRPr="009766C9">
        <w:rPr>
          <w:rFonts w:ascii="Open Sans" w:eastAsia="Times New Roman" w:hAnsi="Open Sans" w:cs="Open Sans"/>
          <w:color w:val="000000"/>
          <w:lang w:eastAsia="en-GB"/>
        </w:rPr>
        <w:t>The peak of the rush, when tens of thousands of miners were operating in the area</w:t>
      </w:r>
      <w:r w:rsidR="005B557F" w:rsidRPr="009766C9">
        <w:rPr>
          <w:rFonts w:ascii="Open Sans" w:eastAsia="Times New Roman" w:hAnsi="Open Sans" w:cs="Open Sans"/>
          <w:color w:val="000000"/>
          <w:lang w:eastAsia="en-GB"/>
        </w:rPr>
        <w:t>,</w:t>
      </w:r>
      <w:r w:rsidRPr="009766C9">
        <w:rPr>
          <w:rFonts w:ascii="Open Sans" w:eastAsia="Times New Roman" w:hAnsi="Open Sans" w:cs="Open Sans"/>
          <w:color w:val="000000"/>
          <w:lang w:eastAsia="en-GB"/>
        </w:rPr>
        <w:t xml:space="preserve"> lasted less than a year.</w:t>
      </w:r>
      <w:r w:rsidR="00B061D4">
        <w:rPr>
          <w:rFonts w:ascii="Open Sans" w:eastAsia="Times New Roman" w:hAnsi="Open Sans" w:cs="Open Sans"/>
          <w:color w:val="000000"/>
          <w:lang w:eastAsia="en-GB"/>
        </w:rPr>
        <w:t xml:space="preserve"> </w:t>
      </w:r>
      <w:r w:rsidR="00B868F4">
        <w:rPr>
          <w:rFonts w:ascii="Open Sans" w:eastAsia="Times New Roman" w:hAnsi="Open Sans" w:cs="Open Sans"/>
          <w:color w:val="000000"/>
          <w:lang w:eastAsia="en-GB"/>
        </w:rPr>
        <w:t>It is not known</w:t>
      </w:r>
      <w:r w:rsidR="00E51394">
        <w:rPr>
          <w:rFonts w:ascii="Open Sans" w:eastAsia="Times New Roman" w:hAnsi="Open Sans" w:cs="Open Sans"/>
          <w:color w:val="000000"/>
          <w:lang w:eastAsia="en-GB"/>
        </w:rPr>
        <w:t xml:space="preserve"> whether</w:t>
      </w:r>
      <w:r w:rsidR="001320E4">
        <w:rPr>
          <w:rFonts w:ascii="Open Sans" w:eastAsia="Times New Roman" w:hAnsi="Open Sans" w:cs="Open Sans"/>
          <w:color w:val="000000"/>
          <w:lang w:eastAsia="en-GB"/>
        </w:rPr>
        <w:t xml:space="preserve"> the end of the rush was hastened by </w:t>
      </w:r>
      <w:r w:rsidR="002A036F">
        <w:rPr>
          <w:rFonts w:ascii="Open Sans" w:eastAsia="Times New Roman" w:hAnsi="Open Sans" w:cs="Open Sans"/>
          <w:color w:val="000000"/>
          <w:lang w:eastAsia="en-GB"/>
        </w:rPr>
        <w:t xml:space="preserve">efforts </w:t>
      </w:r>
      <w:r w:rsidR="00333D70">
        <w:rPr>
          <w:rFonts w:ascii="Open Sans" w:eastAsia="Times New Roman" w:hAnsi="Open Sans" w:cs="Open Sans"/>
          <w:color w:val="000000"/>
          <w:lang w:eastAsia="en-GB"/>
        </w:rPr>
        <w:t>to</w:t>
      </w:r>
      <w:r w:rsidR="002A036F">
        <w:rPr>
          <w:rFonts w:ascii="Open Sans" w:eastAsia="Times New Roman" w:hAnsi="Open Sans" w:cs="Open Sans"/>
          <w:color w:val="000000"/>
          <w:lang w:eastAsia="en-GB"/>
        </w:rPr>
        <w:t xml:space="preserve"> </w:t>
      </w:r>
      <w:r w:rsidR="000516D4" w:rsidRPr="000516D4">
        <w:rPr>
          <w:rFonts w:ascii="Open Sans" w:eastAsia="Times New Roman" w:hAnsi="Open Sans" w:cs="Open Sans"/>
          <w:color w:val="000000"/>
          <w:lang w:eastAsia="en-GB"/>
        </w:rPr>
        <w:t>disrupt the trade by evicting foreign buyers from the nearby mining town</w:t>
      </w:r>
      <w:r w:rsidR="001E3707">
        <w:rPr>
          <w:rFonts w:ascii="Open Sans" w:eastAsia="Times New Roman" w:hAnsi="Open Sans" w:cs="Open Sans"/>
          <w:color w:val="000000"/>
          <w:lang w:eastAsia="en-GB"/>
        </w:rPr>
        <w:t xml:space="preserve">, </w:t>
      </w:r>
      <w:r w:rsidR="00A07BBB">
        <w:rPr>
          <w:rFonts w:ascii="Open Sans" w:eastAsia="Times New Roman" w:hAnsi="Open Sans" w:cs="Open Sans"/>
          <w:color w:val="000000"/>
          <w:lang w:eastAsia="en-GB"/>
        </w:rPr>
        <w:t xml:space="preserve">or a </w:t>
      </w:r>
      <w:r w:rsidR="000516D4" w:rsidRPr="000516D4">
        <w:rPr>
          <w:rFonts w:ascii="Open Sans" w:eastAsia="Times New Roman" w:hAnsi="Open Sans" w:cs="Open Sans"/>
          <w:color w:val="000000"/>
          <w:lang w:eastAsia="en-GB"/>
        </w:rPr>
        <w:t>declin</w:t>
      </w:r>
      <w:r w:rsidR="009766C9">
        <w:rPr>
          <w:rFonts w:ascii="Open Sans" w:eastAsia="Times New Roman" w:hAnsi="Open Sans" w:cs="Open Sans"/>
          <w:color w:val="000000"/>
          <w:lang w:eastAsia="en-GB"/>
        </w:rPr>
        <w:t>e in the</w:t>
      </w:r>
      <w:r w:rsidR="00A07BBB">
        <w:rPr>
          <w:rFonts w:ascii="Open Sans" w:eastAsia="Times New Roman" w:hAnsi="Open Sans" w:cs="Open Sans"/>
          <w:color w:val="000000"/>
          <w:lang w:eastAsia="en-GB"/>
        </w:rPr>
        <w:t xml:space="preserve"> volume </w:t>
      </w:r>
      <w:r w:rsidR="000516D4" w:rsidRPr="000516D4">
        <w:rPr>
          <w:rFonts w:ascii="Open Sans" w:eastAsia="Times New Roman" w:hAnsi="Open Sans" w:cs="Open Sans"/>
          <w:color w:val="000000"/>
          <w:lang w:eastAsia="en-GB"/>
        </w:rPr>
        <w:t>of finds</w:t>
      </w:r>
      <w:r w:rsidR="001320E4">
        <w:rPr>
          <w:rFonts w:ascii="Open Sans" w:eastAsia="Times New Roman" w:hAnsi="Open Sans" w:cs="Open Sans"/>
          <w:color w:val="000000"/>
          <w:lang w:eastAsia="en-GB"/>
        </w:rPr>
        <w:t xml:space="preserve">. </w:t>
      </w:r>
    </w:p>
    <w:p w14:paraId="0C30E0A9" w14:textId="170D7F42" w:rsidR="00191C84" w:rsidRPr="00152FA4" w:rsidRDefault="002658C2" w:rsidP="006D7318">
      <w:pPr>
        <w:rPr>
          <w:rFonts w:ascii="Open Sans" w:eastAsia="Times New Roman" w:hAnsi="Open Sans" w:cs="Open Sans"/>
          <w:color w:val="000000"/>
          <w:lang w:eastAsia="en-GB"/>
        </w:rPr>
      </w:pPr>
      <w:r>
        <w:rPr>
          <w:rFonts w:ascii="Open Sans" w:eastAsia="Times New Roman" w:hAnsi="Open Sans" w:cs="Open Sans"/>
          <w:color w:val="000000"/>
          <w:lang w:eastAsia="en-GB"/>
        </w:rPr>
        <w:t>Fourth</w:t>
      </w:r>
      <w:r w:rsidR="00E54F4C" w:rsidRPr="0039732A">
        <w:rPr>
          <w:rFonts w:ascii="Open Sans" w:eastAsia="Times New Roman" w:hAnsi="Open Sans" w:cs="Open Sans"/>
          <w:color w:val="000000"/>
          <w:lang w:eastAsia="en-GB"/>
        </w:rPr>
        <w:t>,</w:t>
      </w:r>
      <w:r w:rsidR="000E4289" w:rsidRPr="0039732A">
        <w:rPr>
          <w:rFonts w:ascii="Open Sans" w:eastAsia="Times New Roman" w:hAnsi="Open Sans" w:cs="Open Sans"/>
          <w:color w:val="000000"/>
          <w:lang w:eastAsia="en-GB"/>
        </w:rPr>
        <w:t xml:space="preserve"> </w:t>
      </w:r>
      <w:r w:rsidR="00574A6A" w:rsidRPr="0039732A">
        <w:rPr>
          <w:rFonts w:ascii="Open Sans" w:eastAsia="Times New Roman" w:hAnsi="Open Sans" w:cs="Open Sans"/>
          <w:color w:val="000000"/>
          <w:lang w:eastAsia="en-GB"/>
        </w:rPr>
        <w:t>the</w:t>
      </w:r>
      <w:r w:rsidR="000E4289" w:rsidRPr="0039732A">
        <w:rPr>
          <w:rFonts w:ascii="Open Sans" w:eastAsia="Times New Roman" w:hAnsi="Open Sans" w:cs="Open Sans"/>
          <w:color w:val="000000"/>
          <w:lang w:eastAsia="en-GB"/>
        </w:rPr>
        <w:t xml:space="preserve"> impact</w:t>
      </w:r>
      <w:r w:rsidR="00EA4560" w:rsidRPr="0039732A">
        <w:rPr>
          <w:rFonts w:ascii="Open Sans" w:eastAsia="Times New Roman" w:hAnsi="Open Sans" w:cs="Open Sans"/>
          <w:color w:val="000000"/>
          <w:lang w:eastAsia="en-GB"/>
        </w:rPr>
        <w:t xml:space="preserve"> </w:t>
      </w:r>
      <w:r w:rsidR="006E24D3" w:rsidRPr="0039732A">
        <w:rPr>
          <w:rFonts w:ascii="Open Sans" w:eastAsia="Times New Roman" w:hAnsi="Open Sans" w:cs="Open Sans"/>
          <w:color w:val="000000"/>
          <w:lang w:eastAsia="en-GB"/>
        </w:rPr>
        <w:t>of</w:t>
      </w:r>
      <w:r w:rsidR="000E4289" w:rsidRPr="0039732A">
        <w:rPr>
          <w:rFonts w:ascii="Open Sans" w:eastAsia="Times New Roman" w:hAnsi="Open Sans" w:cs="Open Sans"/>
          <w:color w:val="000000"/>
          <w:lang w:eastAsia="en-GB"/>
        </w:rPr>
        <w:t xml:space="preserve"> </w:t>
      </w:r>
      <w:r w:rsidR="00EA4560" w:rsidRPr="0039732A">
        <w:rPr>
          <w:rFonts w:ascii="Open Sans" w:eastAsia="Times New Roman" w:hAnsi="Open Sans" w:cs="Open Sans"/>
          <w:color w:val="000000"/>
          <w:lang w:eastAsia="en-GB"/>
        </w:rPr>
        <w:t>miners</w:t>
      </w:r>
      <w:r w:rsidR="00FC114F" w:rsidRPr="0039732A">
        <w:rPr>
          <w:rFonts w:ascii="Open Sans" w:eastAsia="Times New Roman" w:hAnsi="Open Sans" w:cs="Open Sans"/>
          <w:color w:val="000000"/>
          <w:lang w:eastAsia="en-GB"/>
        </w:rPr>
        <w:t xml:space="preserve"> </w:t>
      </w:r>
      <w:r w:rsidR="000E4289" w:rsidRPr="0039732A">
        <w:rPr>
          <w:rFonts w:ascii="Open Sans" w:eastAsia="Times New Roman" w:hAnsi="Open Sans" w:cs="Open Sans"/>
          <w:color w:val="000000"/>
          <w:lang w:eastAsia="en-GB"/>
        </w:rPr>
        <w:t>harvesting</w:t>
      </w:r>
      <w:r w:rsidR="0037578A" w:rsidRPr="0039732A">
        <w:rPr>
          <w:rFonts w:ascii="Open Sans" w:eastAsia="Times New Roman" w:hAnsi="Open Sans" w:cs="Open Sans"/>
          <w:color w:val="000000"/>
          <w:lang w:eastAsia="en-GB"/>
        </w:rPr>
        <w:t xml:space="preserve"> timber for firewood</w:t>
      </w:r>
      <w:r w:rsidR="00A84191" w:rsidRPr="0039732A">
        <w:rPr>
          <w:rFonts w:ascii="Open Sans" w:eastAsia="Times New Roman" w:hAnsi="Open Sans" w:cs="Open Sans"/>
          <w:color w:val="000000"/>
          <w:lang w:eastAsia="en-GB"/>
        </w:rPr>
        <w:t xml:space="preserve"> and </w:t>
      </w:r>
      <w:r w:rsidR="0037578A" w:rsidRPr="0039732A">
        <w:rPr>
          <w:rFonts w:ascii="Open Sans" w:eastAsia="Times New Roman" w:hAnsi="Open Sans" w:cs="Open Sans"/>
          <w:color w:val="000000"/>
          <w:lang w:eastAsia="en-GB"/>
        </w:rPr>
        <w:t>construction materials</w:t>
      </w:r>
      <w:r w:rsidR="00471BB5" w:rsidRPr="0039732A">
        <w:rPr>
          <w:rFonts w:ascii="Open Sans" w:eastAsia="Times New Roman" w:hAnsi="Open Sans" w:cs="Open Sans"/>
          <w:color w:val="000000"/>
          <w:lang w:eastAsia="en-GB"/>
        </w:rPr>
        <w:fldChar w:fldCharType="begin" w:fldLock="1"/>
      </w:r>
      <w:r w:rsidR="0088267C">
        <w:rPr>
          <w:rFonts w:ascii="Open Sans" w:eastAsia="Times New Roman" w:hAnsi="Open Sans" w:cs="Open Sans"/>
          <w:color w:val="000000"/>
          <w:lang w:eastAsia="en-GB"/>
        </w:rPr>
        <w:instrText xml:space="preserve"> ADDIN ZOTERO_ITEM CSL_CITATION {"citationID":"ZP3TH6uj","properties":{"formattedCitation":"\\super 3,13\\nosupersub{}","plainCitation":"3,13","noteIndex":0},"citationItems":[{"id":2624,"uris":["http://www.mendeley.com/documents/?uuid=0eb465ae-08ce-4f10-8d65-acac3331fad5","http://zotero.org/users/13355268/items/69PWLFN9"],"itemData":{"id":2624,"type":"report","event-place":"Cambridge, UK","publisher":"Estelle Levin Limited and WWF","publisher-place":"Cambridge, UK","title":"Artisanal and Small-scale Mining in Protected Areas and Critical Ecosystems Programme (ASM-PACE): A Global Solutions Study","author":[{"family":"Villegas","given":"Cristina"},{"family":"Weinberg","given":"Ruby"},{"family":"Levin","given":"Estelle"},{"family":"Hund","given":"Kirsten"}],"issued":{"date-parts":[["2012"]]}}},{"id":3812,"uris":["http://www.mendeley.com/documents/?uuid=c30c102c-38d0-44c1-95cc-8cbf29559bca","http://zotero.org/users/13355268/items/LREAI9NK"],"itemData":{"id":3812,"type":"article-journal","abstract":"Artisanal and small-scale mining is a widespread economic sector in the African Great Lakes Region, where it has an adverse impact on the population's environment. The purpose of this paper is to summarize and consider the typology of the environmental impacts of artisanal and small-scale mining, in particular, the anthropogenic influences on topography with regard to the methods used in raw material mining. Among the most significant environmental aspects related to artisanal and small-scale mining are deforestation, changes in landscape structure, influence over geomorphological processes and hydrological river regime, chemical pollution of soil and watercourses, influencing soil production capacity. The aforementioned factors can cause health problems such as silicosis, poisoning by methyl orthophosphate, or injury during the mining activity itself. Artisanal and small-scale mining could initiate new geomorphological processes or modify naturally occurring geomorphological processes. These dynamic processes are influenced by the topography of the relief, soil properties, and rock composition. Anthropogenic activity in these cases may lead to faster reshaping (degradation or abrasion) of soil shapes. This study covers a broad understanding of environmental impacts of artisanal and small-scale mining with a focus on anthropogenic influencing.","container-title":"Sustainability","DOI":"10.3390/su11113027","ISSN":"20711050","issue":"11","title":"Typology of environmental impacts of artisanal and small-scale mining in African Great Lakes Region","volume":"11","author":[{"family":"Macháček","given":"Jan"}],"issued":{"date-parts":[["2019"]]}}}],"schema":"https://github.com/citation-style-language/schema/raw/master/csl-citation.json"} </w:instrText>
      </w:r>
      <w:r w:rsidR="00471BB5" w:rsidRPr="0039732A">
        <w:rPr>
          <w:rFonts w:ascii="Open Sans" w:eastAsia="Times New Roman" w:hAnsi="Open Sans" w:cs="Open Sans"/>
          <w:color w:val="000000"/>
          <w:lang w:eastAsia="en-GB"/>
        </w:rPr>
        <w:fldChar w:fldCharType="separate"/>
      </w:r>
      <w:r w:rsidR="00B56C19" w:rsidRPr="00B56C19">
        <w:rPr>
          <w:rFonts w:ascii="Open Sans" w:hAnsi="Open Sans" w:cs="Open Sans"/>
          <w:vertAlign w:val="superscript"/>
        </w:rPr>
        <w:t>3,13</w:t>
      </w:r>
      <w:r w:rsidR="00471BB5" w:rsidRPr="0039732A">
        <w:rPr>
          <w:rFonts w:ascii="Open Sans" w:eastAsia="Times New Roman" w:hAnsi="Open Sans" w:cs="Open Sans"/>
          <w:color w:val="000000"/>
          <w:lang w:eastAsia="en-GB"/>
        </w:rPr>
        <w:fldChar w:fldCharType="end"/>
      </w:r>
      <w:r w:rsidR="00471BB5" w:rsidRPr="0039732A">
        <w:rPr>
          <w:rFonts w:ascii="Open Sans" w:eastAsia="Times New Roman" w:hAnsi="Open Sans" w:cs="Open Sans"/>
          <w:color w:val="000000"/>
          <w:lang w:eastAsia="en-GB"/>
        </w:rPr>
        <w:t xml:space="preserve"> </w:t>
      </w:r>
      <w:r w:rsidR="002E306C" w:rsidRPr="0039732A">
        <w:rPr>
          <w:rFonts w:ascii="Open Sans" w:eastAsia="Times New Roman" w:hAnsi="Open Sans" w:cs="Open Sans"/>
          <w:color w:val="000000"/>
          <w:lang w:eastAsia="en-GB"/>
        </w:rPr>
        <w:t xml:space="preserve">was </w:t>
      </w:r>
      <w:r w:rsidR="00C10EF1" w:rsidRPr="0039732A">
        <w:rPr>
          <w:rFonts w:ascii="Open Sans" w:eastAsia="Times New Roman" w:hAnsi="Open Sans" w:cs="Open Sans"/>
          <w:color w:val="000000"/>
          <w:lang w:eastAsia="en-GB"/>
        </w:rPr>
        <w:t>likely</w:t>
      </w:r>
      <w:r w:rsidR="006D397A" w:rsidRPr="0039732A">
        <w:rPr>
          <w:rFonts w:ascii="Open Sans" w:eastAsia="Times New Roman" w:hAnsi="Open Sans" w:cs="Open Sans"/>
          <w:color w:val="000000"/>
          <w:lang w:eastAsia="en-GB"/>
        </w:rPr>
        <w:t xml:space="preserve"> small-scale</w:t>
      </w:r>
      <w:r w:rsidR="00C10EF1" w:rsidRPr="0039732A">
        <w:rPr>
          <w:rFonts w:ascii="Open Sans" w:eastAsia="Times New Roman" w:hAnsi="Open Sans" w:cs="Open Sans"/>
          <w:color w:val="000000"/>
          <w:lang w:eastAsia="en-GB"/>
        </w:rPr>
        <w:t xml:space="preserve"> and limited</w:t>
      </w:r>
      <w:r w:rsidR="000E4289" w:rsidRPr="00152FA4">
        <w:rPr>
          <w:rFonts w:ascii="Open Sans" w:eastAsia="Times New Roman" w:hAnsi="Open Sans" w:cs="Open Sans"/>
          <w:color w:val="000000"/>
          <w:lang w:eastAsia="en-GB"/>
        </w:rPr>
        <w:t>.</w:t>
      </w:r>
      <w:r w:rsidR="00770A90" w:rsidRPr="00152FA4">
        <w:rPr>
          <w:rFonts w:ascii="Open Sans" w:eastAsia="Times New Roman" w:hAnsi="Open Sans" w:cs="Open Sans"/>
          <w:color w:val="000000"/>
          <w:lang w:eastAsia="en-GB"/>
        </w:rPr>
        <w:t xml:space="preserve"> </w:t>
      </w:r>
      <w:r w:rsidR="00471BB5" w:rsidRPr="00152FA4">
        <w:rPr>
          <w:rFonts w:ascii="Open Sans" w:eastAsia="Times New Roman" w:hAnsi="Open Sans" w:cs="Open Sans"/>
          <w:color w:val="000000"/>
          <w:lang w:eastAsia="en-GB"/>
        </w:rPr>
        <w:t>I</w:t>
      </w:r>
      <w:r w:rsidR="00C93BCA" w:rsidRPr="00152FA4">
        <w:rPr>
          <w:rFonts w:ascii="Open Sans" w:eastAsia="Times New Roman" w:hAnsi="Open Sans" w:cs="Open Sans"/>
          <w:color w:val="000000"/>
          <w:lang w:eastAsia="en-GB"/>
        </w:rPr>
        <w:t>n interviews miners stressed that they preferred to collect dry wood for firewood, only harvested small trees for construction materials</w:t>
      </w:r>
      <w:r w:rsidR="002E306C">
        <w:rPr>
          <w:rFonts w:ascii="Open Sans" w:eastAsia="Times New Roman" w:hAnsi="Open Sans" w:cs="Open Sans"/>
          <w:color w:val="000000"/>
          <w:lang w:eastAsia="en-GB"/>
        </w:rPr>
        <w:t>,</w:t>
      </w:r>
      <w:r w:rsidR="00C93BCA" w:rsidRPr="00152FA4">
        <w:rPr>
          <w:rFonts w:ascii="Open Sans" w:eastAsia="Times New Roman" w:hAnsi="Open Sans" w:cs="Open Sans"/>
          <w:color w:val="000000"/>
          <w:lang w:eastAsia="en-GB"/>
        </w:rPr>
        <w:t xml:space="preserve"> and did not engage in charcoal production</w:t>
      </w:r>
      <w:r w:rsidR="004B221D">
        <w:rPr>
          <w:rFonts w:ascii="Open Sans" w:eastAsia="Times New Roman" w:hAnsi="Open Sans" w:cs="Open Sans"/>
          <w:color w:val="000000"/>
          <w:lang w:eastAsia="en-GB"/>
        </w:rPr>
        <w:t xml:space="preserve"> (</w:t>
      </w:r>
      <w:r w:rsidR="0039732A">
        <w:rPr>
          <w:rFonts w:ascii="Open Sans" w:eastAsia="Times New Roman" w:hAnsi="Open Sans" w:cs="Open Sans"/>
          <w:color w:val="000000"/>
          <w:lang w:eastAsia="en-GB"/>
        </w:rPr>
        <w:t xml:space="preserve">Supplementary </w:t>
      </w:r>
      <w:r w:rsidR="00394D01">
        <w:rPr>
          <w:rFonts w:ascii="Open Sans" w:eastAsia="Times New Roman" w:hAnsi="Open Sans" w:cs="Open Sans"/>
          <w:color w:val="000000"/>
          <w:lang w:eastAsia="en-GB"/>
        </w:rPr>
        <w:t>Note</w:t>
      </w:r>
      <w:r w:rsidR="00DB5D46">
        <w:rPr>
          <w:rFonts w:ascii="Open Sans" w:eastAsia="Times New Roman" w:hAnsi="Open Sans" w:cs="Open Sans"/>
          <w:color w:val="000000"/>
          <w:lang w:eastAsia="en-GB"/>
        </w:rPr>
        <w:t xml:space="preserve"> 3</w:t>
      </w:r>
      <w:r w:rsidR="004B221D">
        <w:rPr>
          <w:rFonts w:ascii="Open Sans" w:eastAsia="Times New Roman" w:hAnsi="Open Sans" w:cs="Open Sans"/>
          <w:color w:val="000000"/>
          <w:lang w:eastAsia="en-GB"/>
        </w:rPr>
        <w:t>)</w:t>
      </w:r>
      <w:r w:rsidR="00C93BCA" w:rsidRPr="00152FA4">
        <w:rPr>
          <w:rFonts w:ascii="Open Sans" w:eastAsia="Times New Roman" w:hAnsi="Open Sans" w:cs="Open Sans"/>
          <w:color w:val="000000"/>
          <w:lang w:eastAsia="en-GB"/>
        </w:rPr>
        <w:t>.</w:t>
      </w:r>
      <w:r w:rsidR="00802C54">
        <w:rPr>
          <w:rFonts w:ascii="Open Sans" w:eastAsia="Times New Roman" w:hAnsi="Open Sans" w:cs="Open Sans"/>
          <w:color w:val="000000"/>
          <w:lang w:eastAsia="en-GB"/>
        </w:rPr>
        <w:t xml:space="preserve"> </w:t>
      </w:r>
      <w:r w:rsidR="00F92A0A">
        <w:rPr>
          <w:rFonts w:ascii="Open Sans" w:eastAsia="Times New Roman" w:hAnsi="Open Sans" w:cs="Open Sans"/>
          <w:color w:val="000000"/>
          <w:lang w:eastAsia="en-GB"/>
        </w:rPr>
        <w:t>Although</w:t>
      </w:r>
      <w:r w:rsidR="00292CF6">
        <w:rPr>
          <w:rFonts w:ascii="Open Sans" w:eastAsia="Times New Roman" w:hAnsi="Open Sans" w:cs="Open Sans"/>
          <w:color w:val="000000"/>
          <w:lang w:eastAsia="en-GB"/>
        </w:rPr>
        <w:t xml:space="preserve"> </w:t>
      </w:r>
      <w:r w:rsidR="008745AD">
        <w:rPr>
          <w:rFonts w:ascii="Open Sans" w:eastAsia="Times New Roman" w:hAnsi="Open Sans" w:cs="Open Sans"/>
          <w:color w:val="000000"/>
          <w:lang w:eastAsia="en-GB"/>
        </w:rPr>
        <w:t xml:space="preserve">it is important to note that </w:t>
      </w:r>
      <w:r w:rsidR="003409BB">
        <w:rPr>
          <w:rFonts w:ascii="Open Sans" w:eastAsia="Times New Roman" w:hAnsi="Open Sans" w:cs="Open Sans"/>
          <w:color w:val="000000"/>
          <w:lang w:eastAsia="en-GB"/>
        </w:rPr>
        <w:t>the</w:t>
      </w:r>
      <w:r w:rsidR="00F92A0A">
        <w:rPr>
          <w:rFonts w:ascii="Open Sans" w:eastAsia="Times New Roman" w:hAnsi="Open Sans" w:cs="Open Sans"/>
          <w:color w:val="000000"/>
          <w:lang w:eastAsia="en-GB"/>
        </w:rPr>
        <w:t xml:space="preserve"> </w:t>
      </w:r>
      <w:r w:rsidR="00802C54">
        <w:rPr>
          <w:rFonts w:ascii="Open Sans" w:eastAsia="Times New Roman" w:hAnsi="Open Sans" w:cs="Open Sans"/>
          <w:color w:val="000000"/>
          <w:lang w:eastAsia="en-GB"/>
        </w:rPr>
        <w:t xml:space="preserve">miners interviewed were those who had chosen to remain in the valley longer-term and </w:t>
      </w:r>
      <w:r w:rsidR="00CA1A99">
        <w:rPr>
          <w:rFonts w:ascii="Open Sans" w:eastAsia="Times New Roman" w:hAnsi="Open Sans" w:cs="Open Sans"/>
          <w:color w:val="000000"/>
          <w:lang w:eastAsia="en-GB"/>
        </w:rPr>
        <w:t xml:space="preserve">therefore </w:t>
      </w:r>
      <w:r w:rsidR="00802C54">
        <w:rPr>
          <w:rFonts w:ascii="Open Sans" w:eastAsia="Times New Roman" w:hAnsi="Open Sans" w:cs="Open Sans"/>
          <w:color w:val="000000"/>
          <w:lang w:eastAsia="en-GB"/>
        </w:rPr>
        <w:t xml:space="preserve">may have different perceptions and natural resource use behaviours than very short-term migrant miners present at the peak of the rush. </w:t>
      </w:r>
      <w:r w:rsidR="00CA1A99">
        <w:rPr>
          <w:rFonts w:ascii="Open Sans" w:eastAsia="Times New Roman" w:hAnsi="Open Sans" w:cs="Open Sans"/>
          <w:color w:val="000000"/>
          <w:lang w:eastAsia="en-GB"/>
        </w:rPr>
        <w:t xml:space="preserve">However, these </w:t>
      </w:r>
      <w:r w:rsidR="002E68DE">
        <w:rPr>
          <w:rFonts w:ascii="Open Sans" w:eastAsia="Times New Roman" w:hAnsi="Open Sans" w:cs="Open Sans"/>
          <w:color w:val="000000"/>
          <w:lang w:eastAsia="en-GB"/>
        </w:rPr>
        <w:t xml:space="preserve">responses </w:t>
      </w:r>
      <w:r w:rsidR="00E434EF">
        <w:rPr>
          <w:rFonts w:ascii="Open Sans" w:eastAsia="Times New Roman" w:hAnsi="Open Sans" w:cs="Open Sans"/>
          <w:color w:val="000000"/>
          <w:lang w:eastAsia="en-GB"/>
        </w:rPr>
        <w:t xml:space="preserve">do </w:t>
      </w:r>
      <w:r w:rsidR="00CA1A99">
        <w:rPr>
          <w:rFonts w:ascii="Open Sans" w:eastAsia="Times New Roman" w:hAnsi="Open Sans" w:cs="Open Sans"/>
          <w:color w:val="000000"/>
          <w:lang w:eastAsia="en-GB"/>
        </w:rPr>
        <w:t>align</w:t>
      </w:r>
      <w:r w:rsidR="00C93BCA" w:rsidRPr="00152FA4">
        <w:rPr>
          <w:rFonts w:ascii="Open Sans" w:eastAsia="Times New Roman" w:hAnsi="Open Sans" w:cs="Open Sans"/>
          <w:color w:val="000000"/>
          <w:lang w:eastAsia="en-GB"/>
        </w:rPr>
        <w:t xml:space="preserve"> with</w:t>
      </w:r>
      <w:r w:rsidR="0039732A">
        <w:rPr>
          <w:rFonts w:ascii="Open Sans" w:eastAsia="Times New Roman" w:hAnsi="Open Sans" w:cs="Open Sans"/>
          <w:color w:val="000000"/>
          <w:lang w:eastAsia="en-GB"/>
        </w:rPr>
        <w:t xml:space="preserve"> other</w:t>
      </w:r>
      <w:r w:rsidR="00C93BCA" w:rsidRPr="00152FA4">
        <w:rPr>
          <w:rFonts w:ascii="Open Sans" w:eastAsia="Times New Roman" w:hAnsi="Open Sans" w:cs="Open Sans"/>
          <w:color w:val="000000"/>
          <w:lang w:eastAsia="en-GB"/>
        </w:rPr>
        <w:t xml:space="preserve"> reports from the field</w:t>
      </w:r>
      <w:r w:rsidR="00756ACD" w:rsidRPr="00152FA4">
        <w:rPr>
          <w:rFonts w:ascii="Open Sans" w:eastAsia="Times New Roman" w:hAnsi="Open Sans" w:cs="Open Sans"/>
          <w:color w:val="000000"/>
          <w:lang w:eastAsia="en-GB"/>
        </w:rPr>
        <w:fldChar w:fldCharType="begin" w:fldLock="1"/>
      </w:r>
      <w:r w:rsidR="00D210EB">
        <w:rPr>
          <w:rFonts w:ascii="Open Sans" w:eastAsia="Times New Roman" w:hAnsi="Open Sans" w:cs="Open Sans"/>
          <w:color w:val="000000"/>
          <w:lang w:eastAsia="en-GB"/>
        </w:rPr>
        <w:instrText xml:space="preserve"> ADDIN ZOTERO_ITEM CSL_CITATION {"citationID":"2VmebnDY","properties":{"formattedCitation":"\\super 47\\nosupersub{}","plainCitation":"47","noteIndex":0},"citationItems":[{"id":3810,"uris":["http://www.mendeley.com/documents/?uuid=9294a4c9-36bb-4691-8804-6b84a01765aa","http://zotero.org/users/13355268/items/FITCVKBZ"],"itemData":{"id":3810,"type":"report","title":"Is the sapphire trade really driving lemurs towards extinction as journalist Paul Tullis claims on National Geographic ?","URL":"https://www.linkedin.com/pulse/sapphire-trade-really-driving-lemurs-towards-paul-tullis-pardieu/?published=t","author":[{"family":"Pardieu","given":"Vincent"}],"issued":{"date-parts":[["2019"]]}}}],"schema":"https://github.com/citation-style-language/schema/raw/master/csl-citation.json"} </w:instrText>
      </w:r>
      <w:r w:rsidR="00756ACD"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47</w:t>
      </w:r>
      <w:r w:rsidR="00756ACD" w:rsidRPr="00152FA4">
        <w:rPr>
          <w:rFonts w:ascii="Open Sans" w:eastAsia="Times New Roman" w:hAnsi="Open Sans" w:cs="Open Sans"/>
          <w:color w:val="000000"/>
          <w:lang w:eastAsia="en-GB"/>
        </w:rPr>
        <w:fldChar w:fldCharType="end"/>
      </w:r>
      <w:r w:rsidR="00444E19" w:rsidRPr="00152FA4">
        <w:rPr>
          <w:rFonts w:ascii="Open Sans" w:eastAsia="Times New Roman" w:hAnsi="Open Sans" w:cs="Open Sans"/>
          <w:color w:val="000000"/>
          <w:lang w:eastAsia="en-GB"/>
        </w:rPr>
        <w:t>,</w:t>
      </w:r>
      <w:r w:rsidR="00191A8B" w:rsidRPr="00152FA4">
        <w:rPr>
          <w:rFonts w:ascii="Open Sans" w:eastAsia="Times New Roman" w:hAnsi="Open Sans" w:cs="Open Sans"/>
          <w:color w:val="000000"/>
          <w:lang w:eastAsia="en-GB"/>
        </w:rPr>
        <w:t xml:space="preserve"> and </w:t>
      </w:r>
      <w:r w:rsidR="00BA1A4B" w:rsidRPr="00152FA4">
        <w:rPr>
          <w:rFonts w:ascii="Open Sans" w:eastAsia="Times New Roman" w:hAnsi="Open Sans" w:cs="Open Sans"/>
          <w:color w:val="000000"/>
          <w:lang w:eastAsia="en-GB"/>
        </w:rPr>
        <w:t>previous</w:t>
      </w:r>
      <w:r w:rsidR="00191A8B" w:rsidRPr="00152FA4">
        <w:rPr>
          <w:rFonts w:ascii="Open Sans" w:eastAsia="Times New Roman" w:hAnsi="Open Sans" w:cs="Open Sans"/>
          <w:color w:val="000000"/>
          <w:lang w:eastAsia="en-GB"/>
        </w:rPr>
        <w:t xml:space="preserve"> studies </w:t>
      </w:r>
      <w:r w:rsidR="00BA1A4B" w:rsidRPr="00152FA4">
        <w:rPr>
          <w:rFonts w:ascii="Open Sans" w:eastAsia="Times New Roman" w:hAnsi="Open Sans" w:cs="Open Sans"/>
          <w:color w:val="000000"/>
          <w:lang w:eastAsia="en-GB"/>
        </w:rPr>
        <w:t>showing that</w:t>
      </w:r>
      <w:r w:rsidR="00C93BCA" w:rsidRPr="00152FA4">
        <w:rPr>
          <w:rFonts w:ascii="Open Sans" w:eastAsia="Times New Roman" w:hAnsi="Open Sans" w:cs="Open Sans"/>
          <w:color w:val="000000"/>
          <w:lang w:eastAsia="en-GB"/>
        </w:rPr>
        <w:t xml:space="preserve"> rural Malagasy prefer to collect deadwood or harvest single branches for firewood, either by choice (for ease), or because of customary rules</w:t>
      </w:r>
      <w:r w:rsidR="00850F0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9jlfpFRf","properties":{"formattedCitation":"\\super 52,53\\nosupersub{}","plainCitation":"52,53","noteIndex":0},"citationItems":[{"id":4016,"uris":["http://www.mendeley.com/documents/?uuid=7bde3c25-f8a2-4962-b937-7fef49c98afb","http://zotero.org/users/13355268/items/KQ359PMB"],"itemData":{"id":4016,"type":"article-journal","abstract":"Madagascar is well known for deforestation. However, highland \"tapia\" (Uapaca bojeri) woodlands may present a counterexample of indigenous management leading to woodland conservation. Contrary to common wisdom that these woodlands are degraded, tapia woodland extent and composition have seen little change this century. Tapia woodlands harbor many benefits, including wild silkworms (whose cocoons have been harvested for centuries to weave expensive burial shrouds), fruit, fuelwood, mushrooms, edible insects, and herbal medicines. As a result, villagers shape and maintain the woodlands. Burning favors the dominance of pyrophitic tapia trees and protects silkworms from parasites. Selective cutting of non-tapia species and pruning of dead branches also favors tapia dominance and perhaps growth. Finally, local and state-imposed regulations protect the woodlands from overexploitation. These processes-burning, cutting, and protection-are embedded in complex and dynamic social, political, economic, and ecological contexts, which are integral to the tapia woodlands as they exist today. As a result, I argue on a normative level that the creation and maintenance of the woodlands should not be seen as \"degradation,\" but rather as a creative \"transformation.\".","container-title":"Journal of Cultural Geography","DOI":"10.1080/08873630209478290","ISSN":"08873631","issue":"2","page":"95-128","title":"The \"degraded\" tapia woodlands of highland Madagascar: Rural economy, fire ecology, and forest conservation","volume":"19","author":[{"family":"Kull","given":"Christian A."}],"issued":{"date-parts":[["2002"]]}}},{"id":4014,"uris":["http://www.mendeley.com/documents/?uuid=d9242043-96a6-4afb-aa8a-53ea2001fbb5","http://zotero.org/users/13355268/items/Z3MC2GMU"],"itemData":{"id":4014,"type":"article-journal","abstract":"Causes of deforestation are discussed in the case of southwestern Madagascar. The article has two objectives. First, the idea is to discuss the usual linear regression approach to determine causes of deforestation. Secondly, the intention is to determine the causes of deforestation in our case study. Distinction is made between direct causes (agriculture, wood collection, and pasture land) and indirect causes (migration, export prices, property rights, and government policies). In outlining the strategies of the peasants, the article ends up with an estimation of the value of agricultural land vs. an estimation of benefits derived from utilisation of non-timber forest products from primary forest or scrub (value of medical plants and roots used as staple food). © 2002 Elsevier Science B.V. All rights reserved.","container-title":"Forest Policy and Economics","DOI":"10.1016/S1389-9341(02)00084-9","ISSN":"13899341","issue":"1","page":"33-48","title":"Causes of deforestation in southwestern Madagascar: What do we know?","volume":"6","author":[{"family":"Casse","given":"Thorkil"},{"family":"Milhøj","given":"Anders"},{"family":"Ranaivoson","given":"Socrate"},{"family":"Randriamanarivo","given":"Jean Romuald"}],"issued":{"date-parts":[["2004"]]}}}],"schema":"https://github.com/citation-style-language/schema/raw/master/csl-citation.json"} </w:instrText>
      </w:r>
      <w:r w:rsidR="00850F0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52,53</w:t>
      </w:r>
      <w:r w:rsidR="00850F04">
        <w:rPr>
          <w:rFonts w:ascii="Open Sans" w:eastAsia="Times New Roman" w:hAnsi="Open Sans" w:cs="Open Sans"/>
          <w:color w:val="000000"/>
          <w:lang w:eastAsia="en-GB"/>
        </w:rPr>
        <w:fldChar w:fldCharType="end"/>
      </w:r>
      <w:r w:rsidR="00C87035" w:rsidRPr="00152FA4">
        <w:rPr>
          <w:rFonts w:ascii="Open Sans" w:eastAsia="Times New Roman" w:hAnsi="Open Sans" w:cs="Open Sans"/>
          <w:color w:val="000000"/>
          <w:lang w:eastAsia="en-GB"/>
        </w:rPr>
        <w:t>.</w:t>
      </w:r>
      <w:r w:rsidR="006B2002">
        <w:rPr>
          <w:rFonts w:ascii="Open Sans" w:eastAsia="Times New Roman" w:hAnsi="Open Sans" w:cs="Open Sans"/>
          <w:color w:val="000000"/>
          <w:lang w:eastAsia="en-GB"/>
        </w:rPr>
        <w:t xml:space="preserve"> </w:t>
      </w:r>
      <w:r w:rsidR="008D6F53">
        <w:rPr>
          <w:rFonts w:ascii="Open Sans" w:eastAsia="Times New Roman" w:hAnsi="Open Sans" w:cs="Open Sans"/>
          <w:color w:val="000000"/>
          <w:lang w:eastAsia="en-GB"/>
        </w:rPr>
        <w:t>While the</w:t>
      </w:r>
      <w:r w:rsidR="00B75E4B">
        <w:rPr>
          <w:rFonts w:ascii="Open Sans" w:eastAsia="Times New Roman" w:hAnsi="Open Sans" w:cs="Open Sans"/>
          <w:color w:val="000000"/>
          <w:lang w:eastAsia="en-GB"/>
        </w:rPr>
        <w:t>se</w:t>
      </w:r>
      <w:r w:rsidR="00E84ED4">
        <w:rPr>
          <w:rFonts w:ascii="Open Sans" w:eastAsia="Times New Roman" w:hAnsi="Open Sans" w:cs="Open Sans"/>
          <w:color w:val="000000"/>
          <w:lang w:eastAsia="en-GB"/>
        </w:rPr>
        <w:t xml:space="preserve"> small-scale impacts from </w:t>
      </w:r>
      <w:r w:rsidR="00D312CF" w:rsidRPr="00152FA4">
        <w:rPr>
          <w:rFonts w:ascii="Open Sans" w:eastAsia="Times New Roman" w:hAnsi="Open Sans" w:cs="Open Sans"/>
          <w:color w:val="000000"/>
          <w:lang w:eastAsia="en-GB"/>
        </w:rPr>
        <w:t xml:space="preserve">selective harvesting </w:t>
      </w:r>
      <w:r w:rsidR="008D6F53">
        <w:rPr>
          <w:rFonts w:ascii="Open Sans" w:eastAsia="Times New Roman" w:hAnsi="Open Sans" w:cs="Open Sans"/>
          <w:color w:val="000000"/>
          <w:lang w:eastAsia="en-GB"/>
        </w:rPr>
        <w:t xml:space="preserve">may not have caused </w:t>
      </w:r>
      <w:r w:rsidR="000D4F90">
        <w:rPr>
          <w:rFonts w:ascii="Open Sans" w:eastAsia="Times New Roman" w:hAnsi="Open Sans" w:cs="Open Sans"/>
          <w:color w:val="000000"/>
          <w:lang w:eastAsia="en-GB"/>
        </w:rPr>
        <w:t>substantial deforestation</w:t>
      </w:r>
      <w:r w:rsidR="008D6F53">
        <w:rPr>
          <w:rFonts w:ascii="Open Sans" w:eastAsia="Times New Roman" w:hAnsi="Open Sans" w:cs="Open Sans"/>
          <w:color w:val="000000"/>
          <w:lang w:eastAsia="en-GB"/>
        </w:rPr>
        <w:t xml:space="preserve">, they </w:t>
      </w:r>
      <w:r w:rsidR="00D312CF" w:rsidRPr="00152FA4">
        <w:rPr>
          <w:rFonts w:ascii="Open Sans" w:eastAsia="Times New Roman" w:hAnsi="Open Sans" w:cs="Open Sans"/>
          <w:color w:val="000000"/>
          <w:lang w:eastAsia="en-GB"/>
        </w:rPr>
        <w:t xml:space="preserve">may nonetheless have </w:t>
      </w:r>
      <w:r w:rsidR="00E84ED4">
        <w:rPr>
          <w:rFonts w:ascii="Open Sans" w:eastAsia="Times New Roman" w:hAnsi="Open Sans" w:cs="Open Sans"/>
          <w:color w:val="000000"/>
          <w:lang w:eastAsia="en-GB"/>
        </w:rPr>
        <w:t xml:space="preserve">affected </w:t>
      </w:r>
      <w:r w:rsidR="00D312CF" w:rsidRPr="00152FA4">
        <w:rPr>
          <w:rFonts w:ascii="Open Sans" w:eastAsia="Times New Roman" w:hAnsi="Open Sans" w:cs="Open Sans"/>
          <w:color w:val="000000"/>
          <w:lang w:eastAsia="en-GB"/>
        </w:rPr>
        <w:t xml:space="preserve">forest structure and therefore </w:t>
      </w:r>
      <w:r w:rsidR="003C3F2A" w:rsidRPr="00152FA4">
        <w:rPr>
          <w:rFonts w:ascii="Open Sans" w:eastAsia="Times New Roman" w:hAnsi="Open Sans" w:cs="Open Sans"/>
          <w:color w:val="000000"/>
          <w:lang w:eastAsia="en-GB"/>
        </w:rPr>
        <w:t>biodiversity</w:t>
      </w:r>
      <w:r w:rsidR="00822FC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1q73UKdY","properties":{"formattedCitation":"\\super 54\\nosupersub{}","plainCitation":"54","noteIndex":0},"citationItems":[{"id":372,"uris":["http://www.mendeley.com/documents/?uuid=30868d5c-fca4-48c5-8b45-27068d38d878","http://zotero.org/users/13355268/items/7NJ4QBTW"],"itemData":{"id":372,"type":"article-journal","abstract":"We conducted an analysis of deforestation and forest disturbance from 2005-2011 in Masoala National Park, the largest federal protected area in Madagascar. We found that the annual rate of forest change in 2010-2011 within the park (1.27%) was considerably higher than in 2005-2008 (0.99%), and was higher than the most recently published deforestation rate for all of Madagascar. Although deforestation and disturbance immediately following the 2009 coup d'état were lower than in the other time periods analyzed, the longer-term increase in forest change over the study period corroborates recent ground-based accounts of increased illegal activities in national parks, including logging of precious hardwoods. We also analyzed forest disturbance patterns in relation to rivers and travel distance from permanent villages. Forest disturbances were significantly closer to rivers than expected by chance, and 82% of disturbance was within the mean maximum travel distance to villages surrounding the park. Both results strongly indicate that most of the mapped disturbance in the study area is anthropogenic, despite two cyclones during the study period. High-resolution forest monitoring ensures that forest change statistics accurately reflect anthropogenic disturbances and are not inflated by forest losses resulting from natural processes. © Thomas F. Allnutt, Gregory P. Asner, Christopher D. Golden, George V. N. Powell.","container-title":"Tropical Conservation Science","DOI":"10.1177/194008291300600101","ISSN":"19400829","issue":"1","page":"1-15","title":"Mapping recent deforestation and forest disturbance in northeastern Madagascar","volume":"6","author":[{"family":"Allnutt","given":"Thomas F."},{"family":"Asner","given":"Gregory P."},{"family":"Golden","given":"Christopher D."},{"family":"Powell","given":"George V.N."}],"issued":{"date-parts":[["2013"]]}}}],"schema":"https://github.com/citation-style-language/schema/raw/master/csl-citation.json"} </w:instrText>
      </w:r>
      <w:r w:rsidR="00822FC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54</w:t>
      </w:r>
      <w:r w:rsidR="00822FC4">
        <w:rPr>
          <w:rFonts w:ascii="Open Sans" w:eastAsia="Times New Roman" w:hAnsi="Open Sans" w:cs="Open Sans"/>
          <w:color w:val="000000"/>
          <w:lang w:eastAsia="en-GB"/>
        </w:rPr>
        <w:fldChar w:fldCharType="end"/>
      </w:r>
      <w:r w:rsidR="009D5551">
        <w:rPr>
          <w:rFonts w:ascii="Open Sans" w:eastAsia="Times New Roman" w:hAnsi="Open Sans" w:cs="Open Sans"/>
          <w:color w:val="000000"/>
          <w:lang w:eastAsia="en-GB"/>
        </w:rPr>
        <w:t xml:space="preserve">. </w:t>
      </w:r>
      <w:r w:rsidR="00DB59CA">
        <w:rPr>
          <w:rFonts w:ascii="Open Sans" w:eastAsia="Times New Roman" w:hAnsi="Open Sans" w:cs="Open Sans"/>
          <w:color w:val="000000"/>
          <w:lang w:eastAsia="en-GB"/>
        </w:rPr>
        <w:t>However, we were unable to detect</w:t>
      </w:r>
      <w:r w:rsidR="008413EA">
        <w:rPr>
          <w:rFonts w:ascii="Open Sans" w:eastAsia="Times New Roman" w:hAnsi="Open Sans" w:cs="Open Sans"/>
          <w:color w:val="000000"/>
          <w:lang w:eastAsia="en-GB"/>
        </w:rPr>
        <w:t xml:space="preserve"> such</w:t>
      </w:r>
      <w:r w:rsidR="00DB59CA">
        <w:rPr>
          <w:rFonts w:ascii="Open Sans" w:eastAsia="Times New Roman" w:hAnsi="Open Sans" w:cs="Open Sans"/>
          <w:color w:val="000000"/>
          <w:lang w:eastAsia="en-GB"/>
        </w:rPr>
        <w:t xml:space="preserve"> small-scale impacts in our</w:t>
      </w:r>
      <w:r w:rsidR="00392F35">
        <w:rPr>
          <w:rFonts w:ascii="Open Sans" w:eastAsia="Times New Roman" w:hAnsi="Open Sans" w:cs="Open Sans"/>
          <w:color w:val="000000"/>
          <w:lang w:eastAsia="en-GB"/>
        </w:rPr>
        <w:t xml:space="preserve"> forest</w:t>
      </w:r>
      <w:r w:rsidR="00DB59CA">
        <w:rPr>
          <w:rFonts w:ascii="Open Sans" w:eastAsia="Times New Roman" w:hAnsi="Open Sans" w:cs="Open Sans"/>
          <w:color w:val="000000"/>
          <w:lang w:eastAsia="en-GB"/>
        </w:rPr>
        <w:t xml:space="preserve"> </w:t>
      </w:r>
      <w:r w:rsidR="003C3F2A" w:rsidRPr="00152FA4">
        <w:rPr>
          <w:rFonts w:ascii="Open Sans" w:eastAsia="Times New Roman" w:hAnsi="Open Sans" w:cs="Open Sans"/>
          <w:color w:val="000000"/>
          <w:lang w:eastAsia="en-GB"/>
        </w:rPr>
        <w:t xml:space="preserve">degradation </w:t>
      </w:r>
      <w:r w:rsidR="00F92A9A" w:rsidRPr="00152FA4">
        <w:rPr>
          <w:rFonts w:ascii="Open Sans" w:eastAsia="Times New Roman" w:hAnsi="Open Sans" w:cs="Open Sans"/>
          <w:color w:val="000000"/>
          <w:lang w:eastAsia="en-GB"/>
        </w:rPr>
        <w:t xml:space="preserve">analysis which is based on </w:t>
      </w:r>
      <w:r w:rsidR="003C3F2A" w:rsidRPr="00152FA4">
        <w:rPr>
          <w:rFonts w:ascii="Open Sans" w:eastAsia="Times New Roman" w:hAnsi="Open Sans" w:cs="Open Sans"/>
          <w:color w:val="000000"/>
          <w:lang w:eastAsia="en-GB"/>
        </w:rPr>
        <w:t>30m resolution satellite imagery.</w:t>
      </w:r>
    </w:p>
    <w:p w14:paraId="20A8D01F" w14:textId="5DE603E6" w:rsidR="0066271B" w:rsidRPr="00152FA4" w:rsidRDefault="002658C2">
      <w:pPr>
        <w:rPr>
          <w:rFonts w:ascii="Open Sans" w:eastAsia="Times New Roman" w:hAnsi="Open Sans" w:cs="Open Sans"/>
          <w:color w:val="000000"/>
          <w:lang w:eastAsia="en-GB"/>
        </w:rPr>
      </w:pPr>
      <w:r>
        <w:rPr>
          <w:rFonts w:ascii="Open Sans" w:eastAsia="Times New Roman" w:hAnsi="Open Sans" w:cs="Open Sans"/>
          <w:color w:val="000000"/>
          <w:lang w:eastAsia="en-GB"/>
        </w:rPr>
        <w:t>Fifth</w:t>
      </w:r>
      <w:r w:rsidR="00700725" w:rsidRPr="00152FA4">
        <w:rPr>
          <w:rFonts w:ascii="Open Sans" w:eastAsia="Times New Roman" w:hAnsi="Open Sans" w:cs="Open Sans"/>
          <w:color w:val="000000"/>
          <w:lang w:eastAsia="en-GB"/>
        </w:rPr>
        <w:t>, c</w:t>
      </w:r>
      <w:r w:rsidR="009F06FF" w:rsidRPr="00152FA4">
        <w:rPr>
          <w:rFonts w:ascii="Open Sans" w:eastAsia="Times New Roman" w:hAnsi="Open Sans" w:cs="Open Sans"/>
          <w:color w:val="000000"/>
          <w:lang w:eastAsia="en-GB"/>
        </w:rPr>
        <w:t>learance for</w:t>
      </w:r>
      <w:r w:rsidR="004D1D70">
        <w:rPr>
          <w:rFonts w:ascii="Open Sans" w:eastAsia="Times New Roman" w:hAnsi="Open Sans" w:cs="Open Sans"/>
          <w:color w:val="000000"/>
          <w:lang w:eastAsia="en-GB"/>
        </w:rPr>
        <w:t xml:space="preserve"> shifting</w:t>
      </w:r>
      <w:r w:rsidR="009F06FF" w:rsidRPr="00152FA4">
        <w:rPr>
          <w:rFonts w:ascii="Open Sans" w:eastAsia="Times New Roman" w:hAnsi="Open Sans" w:cs="Open Sans"/>
          <w:color w:val="000000"/>
          <w:lang w:eastAsia="en-GB"/>
        </w:rPr>
        <w:t xml:space="preserve"> agriculture is </w:t>
      </w:r>
      <w:r w:rsidR="00E97A7E" w:rsidRPr="00152FA4">
        <w:rPr>
          <w:rFonts w:ascii="Open Sans" w:eastAsia="Times New Roman" w:hAnsi="Open Sans" w:cs="Open Sans"/>
          <w:color w:val="000000"/>
          <w:lang w:eastAsia="en-GB"/>
        </w:rPr>
        <w:t xml:space="preserve">a major </w:t>
      </w:r>
      <w:r w:rsidR="009F06FF" w:rsidRPr="00152FA4">
        <w:rPr>
          <w:rFonts w:ascii="Open Sans" w:eastAsia="Times New Roman" w:hAnsi="Open Sans" w:cs="Open Sans"/>
          <w:color w:val="000000"/>
          <w:lang w:eastAsia="en-GB"/>
        </w:rPr>
        <w:t>driver of forest loss in the CAZ</w:t>
      </w:r>
      <w:r w:rsidR="00C2732A" w:rsidRPr="00152FA4">
        <w:rPr>
          <w:rFonts w:ascii="Open Sans" w:eastAsia="Times New Roman" w:hAnsi="Open Sans" w:cs="Open Sans"/>
          <w:color w:val="000000"/>
          <w:lang w:eastAsia="en-GB"/>
        </w:rPr>
        <w:fldChar w:fldCharType="begin" w:fldLock="1"/>
      </w:r>
      <w:r w:rsidR="00787F76">
        <w:rPr>
          <w:rFonts w:ascii="Open Sans" w:eastAsia="Times New Roman" w:hAnsi="Open Sans" w:cs="Open Sans"/>
          <w:color w:val="000000"/>
          <w:lang w:eastAsia="en-GB"/>
        </w:rPr>
        <w:instrText xml:space="preserve"> ADDIN ZOTERO_ITEM CSL_CITATION {"citationID":"iOGogrmM","properties":{"formattedCitation":"\\super 42,55,56\\nosupersub{}","plainCitation":"42,55,56","noteIndex":0},"citationItems":[{"id":4049,"uris":["http://www.mendeley.com/documents/?uuid=6dd95971-54eb-4af0-82c0-00fef913df3e","http://zotero.org/users/13355268/items/BA9CWXJN"],"itemData":{"id":4049,"type":"book","event-place":"Antananarivo, Madagascar","publisher":"Association Vahatra","publisher-place":"Antananarivo, Madagascar","title":"The Terrestrial Protected Areas of Madagascar: Their History, Description and Biota. Volume II: Northern and Eastern Madagascar","author":[{"family":"Goodman","given":"Steven M"},{"family":"Raherilalao","given":"M J"},{"family":"Wohlauser","given":"S"}],"issued":{"date-parts":[["2018"]]}}},{"id":1637,"uris":["http://www.mendeley.com/documents/?uuid=c7d145ad-f1ec-4675-afc6-cd759a8a9eb0","http://zotero.org/users/13355268/items/H9QAPE43"],"itemData":{"id":1637,"type":"article-journal","abstract":"Decision-makers need readily accessible tools to understand the potential impacts of alternative policies on forest cover and greenhouse gas (GHG) emissions and to develop effective policies to meet national and international targets for biodiversity conservation, sustainable development and climate change mitigation. Land change modelling can support policy decisions by demonstrating potential impacts of policies on future deforestation and GHG emissions. We modelled land change to explore the potential impacts of expert-informed scenarios on deforestation and GHG emissions, specifically CO2 emissions, in the Ankeniheny-Zahamena Corridor in eastern Madagascar. We considered four scenarios: business as usual; effective conservation of protected areas; investment in infrastructure; and agricultural intensification. Our results highlight that effective forest conservation could deliver substantial emissions reductions, while infrastructure development will likely cause forest loss in new areas. Agricultural intensification could prevent additional forest loss if it reduced the need to clear more land while improving food security. Our study demonstrates how available land change modelling tools and scenario analyses can inform land-use policies, helping countries reconcile economic development with forest conservation and climate change mitigation commitments.","container-title":"Environmental Conservation","DOI":"10.1017/S0376892918000358","ISSN":"14694387","issue":"1","page":"25-33","title":"Land Change Modelling to Inform Strategic Decisions on Forest Cover and CO 2 Emissions in Eastern Madagascar","volume":"46","author":[{"family":"Hewson","given":"Jennifer"},{"family":"Razafimanahaka","given":"Julie Hanta"},{"family":"Wright","given":"Timothy Max"},{"family":"Mandimbiniaina","given":"Rina"},{"family":"Mulligan","given":"Mark"},{"family":"Jones","given":"Julia P.G."},{"family":"Van Soesbergen","given":"Arnout"},{"family":"Andriamananjara","given":"Andry"},{"family":"Tabor","given":"Karyn"},{"family":"Rasolohery","given":"Andriambolantsoa"},{"family":"Razakamanarivo","given":"Herintsitohaina"},{"family":"Razafindrakoto","given":"Mieja"},{"family":"Rianahary","given":"Andrisoa"},{"family":"Razafimbelo","given":"Tantely"},{"family":"Ranaivoson","given":"Ntsoa"},{"family":"Harvey","given":"Celia A."}],"issued":{"date-parts":[["2019"]]}}},{"id":2186,"uris":["http://www.mendeley.com/documents/?uuid=53af1b22-17ff-3f31-bc09-957501a0e190","http://zotero.org/users/13355268/items/RABE8EG6"],"itemData":{"id":2186,"type":"article-journal","abstract":"The Government of Madagascar is trying to reduce deforestation and conserve biodiversity through creating new protected areas in the eastern rainforests. While this has many benefits, forest use restriction may bring costs to farmers at the forest frontier. We explored this through a series of surveys in five sites around the Corridor Ankeniheny Zahamena new protected area and adjacent national parks. In phase one a stratified random sample of 603 households completed a household survey covering demographic and socio-economic characteristics, and a choice experiment to estimate the opportunity costs of conservation. A stratified sub-sample (n = 171) then completed a detailed agricultural survey (including recording inputs and outputs from 721 plots) and wild-harvested product survey. The data have been archived with ReShare (UK Data Service). Together these allow a deeper understanding of the household economy on the forest frontier in eastern Madagascar and their swidden agricultural system, the benefits households derive from the forests through wild-harvested products, and the costs of conservation restrictions to forest edge communities.","container-title":"Scientific Data","DOI":"10.1038/sdata.2018.225","ISSN":"20524463","issue":"180225","note":"PMID: 30351304","title":"Household economy, forest dependency &amp; opportunity costs of conservation in eastern rainforests of madagascar","URL":"www.espa.ac.","volume":"5","author":[{"family":"Poudyal","given":"Mahesh"},{"family":"Rakotonarivo","given":"O. Sarobidy"},{"family":"Razafimanahaka","given":"Julie H."},{"family":"Hockley","given":"Neal"},{"family":"Jones","given":"Julia Patricia Gordon"}],"accessed":{"date-parts":[["2021",8,17]]},"issued":{"date-parts":[["2018"]]}}}],"schema":"https://github.com/citation-style-language/schema/raw/master/csl-citation.json"} </w:instrText>
      </w:r>
      <w:r w:rsidR="00C2732A"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42,55,56</w:t>
      </w:r>
      <w:r w:rsidR="00C2732A" w:rsidRPr="00152FA4">
        <w:rPr>
          <w:rFonts w:ascii="Open Sans" w:eastAsia="Times New Roman" w:hAnsi="Open Sans" w:cs="Open Sans"/>
          <w:color w:val="000000"/>
          <w:lang w:eastAsia="en-GB"/>
        </w:rPr>
        <w:fldChar w:fldCharType="end"/>
      </w:r>
      <w:r w:rsidR="00615FE0" w:rsidRPr="00152FA4">
        <w:rPr>
          <w:rFonts w:ascii="Open Sans" w:eastAsia="Times New Roman" w:hAnsi="Open Sans" w:cs="Open Sans"/>
          <w:color w:val="000000"/>
          <w:lang w:eastAsia="en-GB"/>
        </w:rPr>
        <w:t xml:space="preserve"> and </w:t>
      </w:r>
      <w:r w:rsidR="00B74388">
        <w:rPr>
          <w:rFonts w:ascii="Open Sans" w:eastAsia="Times New Roman" w:hAnsi="Open Sans" w:cs="Open Sans"/>
          <w:color w:val="000000"/>
          <w:lang w:eastAsia="en-GB"/>
        </w:rPr>
        <w:t>its’</w:t>
      </w:r>
      <w:r w:rsidR="00B74388" w:rsidRPr="00152FA4">
        <w:rPr>
          <w:rFonts w:ascii="Open Sans" w:eastAsia="Times New Roman" w:hAnsi="Open Sans" w:cs="Open Sans"/>
          <w:color w:val="000000"/>
          <w:lang w:eastAsia="en-GB"/>
        </w:rPr>
        <w:t xml:space="preserve"> </w:t>
      </w:r>
      <w:r w:rsidR="00203392" w:rsidRPr="00152FA4">
        <w:rPr>
          <w:rFonts w:ascii="Open Sans" w:eastAsia="Times New Roman" w:hAnsi="Open Sans" w:cs="Open Sans"/>
          <w:color w:val="000000"/>
          <w:lang w:eastAsia="en-GB"/>
        </w:rPr>
        <w:t>large relative</w:t>
      </w:r>
      <w:r w:rsidR="00C2732A" w:rsidRPr="00152FA4">
        <w:rPr>
          <w:rFonts w:ascii="Open Sans" w:eastAsia="Times New Roman" w:hAnsi="Open Sans" w:cs="Open Sans"/>
          <w:color w:val="000000"/>
          <w:lang w:eastAsia="en-GB"/>
        </w:rPr>
        <w:t xml:space="preserve"> footprint </w:t>
      </w:r>
      <w:r w:rsidR="007251D5" w:rsidRPr="00152FA4">
        <w:rPr>
          <w:rFonts w:ascii="Open Sans" w:eastAsia="Times New Roman" w:hAnsi="Open Sans" w:cs="Open Sans"/>
          <w:color w:val="000000"/>
          <w:lang w:eastAsia="en-GB"/>
        </w:rPr>
        <w:t xml:space="preserve">likely </w:t>
      </w:r>
      <w:r w:rsidR="00633A88" w:rsidRPr="00152FA4">
        <w:rPr>
          <w:rFonts w:ascii="Open Sans" w:eastAsia="Times New Roman" w:hAnsi="Open Sans" w:cs="Open Sans"/>
          <w:color w:val="000000"/>
          <w:lang w:eastAsia="en-GB"/>
        </w:rPr>
        <w:t>contributes to</w:t>
      </w:r>
      <w:r w:rsidR="00442DE1" w:rsidRPr="00152FA4">
        <w:rPr>
          <w:rFonts w:ascii="Open Sans" w:eastAsia="Times New Roman" w:hAnsi="Open Sans" w:cs="Open Sans"/>
          <w:color w:val="000000"/>
          <w:lang w:eastAsia="en-GB"/>
        </w:rPr>
        <w:t xml:space="preserve"> the non-significant impacts of the </w:t>
      </w:r>
      <w:r w:rsidR="00442DE1" w:rsidRPr="00152FA4">
        <w:rPr>
          <w:rFonts w:ascii="Open Sans" w:eastAsia="Times New Roman" w:hAnsi="Open Sans" w:cs="Open Sans"/>
          <w:color w:val="000000"/>
          <w:lang w:eastAsia="en-GB"/>
        </w:rPr>
        <w:lastRenderedPageBreak/>
        <w:t>mining rush</w:t>
      </w:r>
      <w:r w:rsidR="00615FE0" w:rsidRPr="00152FA4">
        <w:rPr>
          <w:rFonts w:ascii="Open Sans" w:eastAsia="Times New Roman" w:hAnsi="Open Sans" w:cs="Open Sans"/>
          <w:color w:val="000000"/>
          <w:lang w:eastAsia="en-GB"/>
        </w:rPr>
        <w:t xml:space="preserve">. </w:t>
      </w:r>
      <w:r w:rsidR="00DB1397" w:rsidRPr="00152FA4">
        <w:rPr>
          <w:rFonts w:ascii="Open Sans" w:eastAsia="Times New Roman" w:hAnsi="Open Sans" w:cs="Open Sans"/>
          <w:color w:val="000000"/>
          <w:lang w:eastAsia="en-GB"/>
        </w:rPr>
        <w:t xml:space="preserve">Our results show that mining-related forest </w:t>
      </w:r>
      <w:r w:rsidR="00253A4F">
        <w:rPr>
          <w:rFonts w:ascii="Open Sans" w:eastAsia="Times New Roman" w:hAnsi="Open Sans" w:cs="Open Sans"/>
          <w:color w:val="000000"/>
          <w:lang w:eastAsia="en-GB"/>
        </w:rPr>
        <w:t>loss</w:t>
      </w:r>
      <w:r w:rsidR="00F930DD" w:rsidRPr="00152FA4">
        <w:rPr>
          <w:rFonts w:ascii="Open Sans" w:eastAsia="Times New Roman" w:hAnsi="Open Sans" w:cs="Open Sans"/>
          <w:color w:val="000000"/>
          <w:lang w:eastAsia="en-GB"/>
        </w:rPr>
        <w:t xml:space="preserve"> </w:t>
      </w:r>
      <w:r w:rsidR="007E6CE1" w:rsidRPr="00152FA4">
        <w:rPr>
          <w:rFonts w:ascii="Open Sans" w:eastAsia="Times New Roman" w:hAnsi="Open Sans" w:cs="Open Sans"/>
          <w:color w:val="000000"/>
          <w:lang w:eastAsia="en-GB"/>
        </w:rPr>
        <w:t xml:space="preserve">in the Bemainty basin </w:t>
      </w:r>
      <w:r w:rsidR="00DB1397" w:rsidRPr="00152FA4">
        <w:rPr>
          <w:rFonts w:ascii="Open Sans" w:eastAsia="Times New Roman" w:hAnsi="Open Sans" w:cs="Open Sans"/>
          <w:color w:val="000000"/>
          <w:lang w:eastAsia="en-GB"/>
        </w:rPr>
        <w:t>did not exceed</w:t>
      </w:r>
      <w:r w:rsidR="00D57585" w:rsidRPr="00152FA4">
        <w:rPr>
          <w:rFonts w:ascii="Open Sans" w:eastAsia="Times New Roman" w:hAnsi="Open Sans" w:cs="Open Sans"/>
          <w:color w:val="000000"/>
          <w:lang w:eastAsia="en-GB"/>
        </w:rPr>
        <w:t xml:space="preserve"> estimated </w:t>
      </w:r>
      <w:r w:rsidR="00F11DC6" w:rsidRPr="00152FA4">
        <w:rPr>
          <w:rFonts w:ascii="Open Sans" w:eastAsia="Times New Roman" w:hAnsi="Open Sans" w:cs="Open Sans"/>
          <w:color w:val="000000"/>
          <w:lang w:eastAsia="en-GB"/>
        </w:rPr>
        <w:t xml:space="preserve">counterfactual </w:t>
      </w:r>
      <w:r w:rsidR="00253A4F">
        <w:rPr>
          <w:rFonts w:ascii="Open Sans" w:eastAsia="Times New Roman" w:hAnsi="Open Sans" w:cs="Open Sans"/>
          <w:color w:val="000000"/>
          <w:lang w:eastAsia="en-GB"/>
        </w:rPr>
        <w:t>loss</w:t>
      </w:r>
      <w:r w:rsidR="00F930DD" w:rsidRPr="00152FA4">
        <w:rPr>
          <w:rFonts w:ascii="Open Sans" w:eastAsia="Times New Roman" w:hAnsi="Open Sans" w:cs="Open Sans"/>
          <w:color w:val="000000"/>
          <w:lang w:eastAsia="en-GB"/>
        </w:rPr>
        <w:t xml:space="preserve"> </w:t>
      </w:r>
      <w:r w:rsidR="00D57585" w:rsidRPr="00152FA4">
        <w:rPr>
          <w:rFonts w:ascii="Open Sans" w:eastAsia="Times New Roman" w:hAnsi="Open Sans" w:cs="Open Sans"/>
          <w:color w:val="000000"/>
          <w:lang w:eastAsia="en-GB"/>
        </w:rPr>
        <w:t>from other causes (</w:t>
      </w:r>
      <w:r w:rsidR="002A5166" w:rsidRPr="00152FA4">
        <w:rPr>
          <w:rFonts w:ascii="Open Sans" w:eastAsia="Times New Roman" w:hAnsi="Open Sans" w:cs="Open Sans"/>
          <w:color w:val="000000"/>
          <w:lang w:eastAsia="en-GB"/>
        </w:rPr>
        <w:t>predominantly</w:t>
      </w:r>
      <w:r w:rsidR="004D1D70">
        <w:rPr>
          <w:rFonts w:ascii="Open Sans" w:eastAsia="Times New Roman" w:hAnsi="Open Sans" w:cs="Open Sans"/>
          <w:color w:val="000000"/>
          <w:lang w:eastAsia="en-GB"/>
        </w:rPr>
        <w:t xml:space="preserve"> shifting</w:t>
      </w:r>
      <w:r w:rsidR="00D57585" w:rsidRPr="00152FA4">
        <w:rPr>
          <w:rFonts w:ascii="Open Sans" w:eastAsia="Times New Roman" w:hAnsi="Open Sans" w:cs="Open Sans"/>
          <w:color w:val="000000"/>
          <w:lang w:eastAsia="en-GB"/>
        </w:rPr>
        <w:t xml:space="preserve"> agriculture) in the absence of mining</w:t>
      </w:r>
      <w:r w:rsidR="00CB0FB1" w:rsidRPr="00152FA4">
        <w:rPr>
          <w:rFonts w:ascii="Open Sans" w:eastAsia="Times New Roman" w:hAnsi="Open Sans" w:cs="Open Sans"/>
          <w:color w:val="000000"/>
          <w:lang w:eastAsia="en-GB"/>
        </w:rPr>
        <w:t>.</w:t>
      </w:r>
      <w:r w:rsidR="00305E6F" w:rsidRPr="00152FA4">
        <w:rPr>
          <w:rFonts w:ascii="Open Sans" w:eastAsia="Times New Roman" w:hAnsi="Open Sans" w:cs="Open Sans"/>
          <w:color w:val="000000"/>
          <w:lang w:eastAsia="en-GB"/>
        </w:rPr>
        <w:t xml:space="preserve"> </w:t>
      </w:r>
      <w:r w:rsidR="008C1EC6" w:rsidRPr="00152FA4">
        <w:rPr>
          <w:rFonts w:ascii="Open Sans" w:eastAsia="Times New Roman" w:hAnsi="Open Sans" w:cs="Open Sans"/>
          <w:color w:val="000000"/>
          <w:lang w:eastAsia="en-GB"/>
        </w:rPr>
        <w:t>This means that</w:t>
      </w:r>
      <w:r w:rsidR="00CB0FB1" w:rsidRPr="00152FA4">
        <w:rPr>
          <w:rFonts w:ascii="Open Sans" w:eastAsia="Times New Roman" w:hAnsi="Open Sans" w:cs="Open Sans"/>
          <w:color w:val="000000"/>
          <w:lang w:eastAsia="en-GB"/>
        </w:rPr>
        <w:t xml:space="preserve"> 10,000-</w:t>
      </w:r>
      <w:r w:rsidR="00EC7405">
        <w:rPr>
          <w:rFonts w:ascii="Open Sans" w:eastAsia="Times New Roman" w:hAnsi="Open Sans" w:cs="Open Sans"/>
          <w:color w:val="000000"/>
          <w:lang w:eastAsia="en-GB"/>
        </w:rPr>
        <w:t>30</w:t>
      </w:r>
      <w:r w:rsidR="00CB0FB1" w:rsidRPr="00152FA4">
        <w:rPr>
          <w:rFonts w:ascii="Open Sans" w:eastAsia="Times New Roman" w:hAnsi="Open Sans" w:cs="Open Sans"/>
          <w:color w:val="000000"/>
          <w:lang w:eastAsia="en-GB"/>
        </w:rPr>
        <w:t xml:space="preserve">,000 people mining in the </w:t>
      </w:r>
      <w:r w:rsidR="002C1101">
        <w:rPr>
          <w:rFonts w:ascii="Open Sans" w:eastAsia="Times New Roman" w:hAnsi="Open Sans" w:cs="Open Sans"/>
          <w:color w:val="000000"/>
          <w:lang w:eastAsia="en-GB"/>
        </w:rPr>
        <w:t>area</w:t>
      </w:r>
      <w:r w:rsidR="002C1101" w:rsidRPr="00152FA4">
        <w:rPr>
          <w:rFonts w:ascii="Open Sans" w:eastAsia="Times New Roman" w:hAnsi="Open Sans" w:cs="Open Sans"/>
          <w:color w:val="000000"/>
          <w:lang w:eastAsia="en-GB"/>
        </w:rPr>
        <w:t xml:space="preserve"> </w:t>
      </w:r>
      <w:r w:rsidR="00CB0FB1" w:rsidRPr="00152FA4">
        <w:rPr>
          <w:rFonts w:ascii="Open Sans" w:eastAsia="Times New Roman" w:hAnsi="Open Sans" w:cs="Open Sans"/>
          <w:color w:val="000000"/>
          <w:lang w:eastAsia="en-GB"/>
        </w:rPr>
        <w:t xml:space="preserve">did not cause more deforestation than several hundred </w:t>
      </w:r>
      <w:r w:rsidR="00AE254E" w:rsidRPr="00152FA4">
        <w:rPr>
          <w:rFonts w:ascii="Open Sans" w:eastAsia="Times New Roman" w:hAnsi="Open Sans" w:cs="Open Sans"/>
          <w:color w:val="000000"/>
          <w:lang w:eastAsia="en-GB"/>
        </w:rPr>
        <w:t>people</w:t>
      </w:r>
      <w:r w:rsidR="00CB0FB1" w:rsidRPr="00152FA4">
        <w:rPr>
          <w:rFonts w:ascii="Open Sans" w:eastAsia="Times New Roman" w:hAnsi="Open Sans" w:cs="Open Sans"/>
          <w:color w:val="000000"/>
          <w:lang w:eastAsia="en-GB"/>
        </w:rPr>
        <w:t xml:space="preserve"> </w:t>
      </w:r>
      <w:r w:rsidR="007A26EF" w:rsidRPr="00F63C51">
        <w:rPr>
          <w:rFonts w:ascii="Open Sans" w:eastAsia="Times New Roman" w:hAnsi="Open Sans" w:cs="Open Sans"/>
          <w:color w:val="000000"/>
          <w:lang w:eastAsia="en-GB"/>
        </w:rPr>
        <w:t xml:space="preserve">(Supplementary </w:t>
      </w:r>
      <w:r w:rsidR="00FD7546" w:rsidRPr="00152FA4">
        <w:rPr>
          <w:rFonts w:ascii="Open Sans" w:eastAsia="Times New Roman" w:hAnsi="Open Sans" w:cs="Open Sans"/>
          <w:color w:val="000000"/>
          <w:lang w:eastAsia="en-GB"/>
        </w:rPr>
        <w:t xml:space="preserve">Table </w:t>
      </w:r>
      <w:r w:rsidR="00D443BF">
        <w:rPr>
          <w:rFonts w:ascii="Open Sans" w:eastAsia="Times New Roman" w:hAnsi="Open Sans" w:cs="Open Sans"/>
          <w:color w:val="000000"/>
          <w:lang w:eastAsia="en-GB"/>
        </w:rPr>
        <w:t>5</w:t>
      </w:r>
      <w:r w:rsidR="007A26EF" w:rsidRPr="00F63C51">
        <w:rPr>
          <w:rFonts w:ascii="Open Sans" w:eastAsia="Times New Roman" w:hAnsi="Open Sans" w:cs="Open Sans"/>
          <w:color w:val="000000"/>
          <w:lang w:eastAsia="en-GB"/>
        </w:rPr>
        <w:t>)</w:t>
      </w:r>
      <w:r w:rsidR="007A26EF">
        <w:rPr>
          <w:rFonts w:ascii="Open Sans" w:eastAsia="Times New Roman" w:hAnsi="Open Sans" w:cs="Open Sans"/>
          <w:color w:val="000000"/>
          <w:lang w:eastAsia="en-GB"/>
        </w:rPr>
        <w:t xml:space="preserve"> </w:t>
      </w:r>
      <w:r w:rsidR="00CB0FB1" w:rsidRPr="00152FA4">
        <w:rPr>
          <w:rFonts w:ascii="Open Sans" w:eastAsia="Times New Roman" w:hAnsi="Open Sans" w:cs="Open Sans"/>
          <w:color w:val="000000"/>
          <w:lang w:eastAsia="en-GB"/>
        </w:rPr>
        <w:t>clearing land for agriculture</w:t>
      </w:r>
      <w:r w:rsidR="000D24C8" w:rsidRPr="00152FA4">
        <w:rPr>
          <w:rFonts w:ascii="Open Sans" w:eastAsia="Times New Roman" w:hAnsi="Open Sans" w:cs="Open Sans"/>
          <w:color w:val="000000"/>
          <w:lang w:eastAsia="en-GB"/>
        </w:rPr>
        <w:t xml:space="preserve">. This </w:t>
      </w:r>
      <w:r w:rsidR="006243F9" w:rsidRPr="00152FA4">
        <w:rPr>
          <w:rFonts w:ascii="Open Sans" w:eastAsia="Times New Roman" w:hAnsi="Open Sans" w:cs="Open Sans"/>
          <w:color w:val="000000"/>
          <w:lang w:eastAsia="en-GB"/>
        </w:rPr>
        <w:t>highlights</w:t>
      </w:r>
      <w:r w:rsidR="0096296C" w:rsidRPr="00152FA4">
        <w:rPr>
          <w:rFonts w:ascii="Open Sans" w:eastAsia="Times New Roman" w:hAnsi="Open Sans" w:cs="Open Sans"/>
          <w:color w:val="000000"/>
          <w:lang w:eastAsia="en-GB"/>
        </w:rPr>
        <w:t xml:space="preserve"> the </w:t>
      </w:r>
      <w:r w:rsidR="00812719" w:rsidRPr="00152FA4">
        <w:rPr>
          <w:rFonts w:ascii="Open Sans" w:eastAsia="Times New Roman" w:hAnsi="Open Sans" w:cs="Open Sans"/>
          <w:color w:val="000000"/>
          <w:lang w:eastAsia="en-GB"/>
        </w:rPr>
        <w:t>considerably</w:t>
      </w:r>
      <w:r w:rsidR="0096296C" w:rsidRPr="00152FA4">
        <w:rPr>
          <w:rFonts w:ascii="Open Sans" w:eastAsia="Times New Roman" w:hAnsi="Open Sans" w:cs="Open Sans"/>
          <w:color w:val="000000"/>
          <w:lang w:eastAsia="en-GB"/>
        </w:rPr>
        <w:t xml:space="preserve"> </w:t>
      </w:r>
      <w:r w:rsidR="006A4541" w:rsidRPr="00152FA4">
        <w:rPr>
          <w:rFonts w:ascii="Open Sans" w:eastAsia="Times New Roman" w:hAnsi="Open Sans" w:cs="Open Sans"/>
          <w:color w:val="000000"/>
          <w:lang w:eastAsia="en-GB"/>
        </w:rPr>
        <w:t xml:space="preserve">lower per capita </w:t>
      </w:r>
      <w:r w:rsidR="002620E6" w:rsidRPr="00152FA4">
        <w:rPr>
          <w:rFonts w:ascii="Open Sans" w:eastAsia="Times New Roman" w:hAnsi="Open Sans" w:cs="Open Sans"/>
          <w:color w:val="000000"/>
          <w:lang w:eastAsia="en-GB"/>
        </w:rPr>
        <w:t xml:space="preserve">deforestation footprint </w:t>
      </w:r>
      <w:r w:rsidR="006A4541" w:rsidRPr="00152FA4">
        <w:rPr>
          <w:rFonts w:ascii="Open Sans" w:eastAsia="Times New Roman" w:hAnsi="Open Sans" w:cs="Open Sans"/>
          <w:color w:val="000000"/>
          <w:lang w:eastAsia="en-GB"/>
        </w:rPr>
        <w:t>of</w:t>
      </w:r>
      <w:r w:rsidR="000C3C80" w:rsidRPr="00152FA4">
        <w:rPr>
          <w:rFonts w:ascii="Open Sans" w:eastAsia="Times New Roman" w:hAnsi="Open Sans" w:cs="Open Sans"/>
          <w:color w:val="000000"/>
          <w:lang w:eastAsia="en-GB"/>
        </w:rPr>
        <w:t xml:space="preserve"> artisanal mining </w:t>
      </w:r>
      <w:r w:rsidR="002620E6" w:rsidRPr="00152FA4">
        <w:rPr>
          <w:rFonts w:ascii="Open Sans" w:eastAsia="Times New Roman" w:hAnsi="Open Sans" w:cs="Open Sans"/>
          <w:color w:val="000000"/>
          <w:lang w:eastAsia="en-GB"/>
        </w:rPr>
        <w:t xml:space="preserve">compared to </w:t>
      </w:r>
      <w:r w:rsidR="00033C2A" w:rsidRPr="00152FA4">
        <w:rPr>
          <w:rFonts w:ascii="Open Sans" w:eastAsia="Times New Roman" w:hAnsi="Open Sans" w:cs="Open Sans"/>
          <w:color w:val="000000"/>
          <w:lang w:eastAsia="en-GB"/>
        </w:rPr>
        <w:t xml:space="preserve">agriculture in </w:t>
      </w:r>
      <w:r w:rsidR="008C1EC6" w:rsidRPr="00152FA4">
        <w:rPr>
          <w:rFonts w:ascii="Open Sans" w:eastAsia="Times New Roman" w:hAnsi="Open Sans" w:cs="Open Sans"/>
          <w:color w:val="000000"/>
          <w:lang w:eastAsia="en-GB"/>
        </w:rPr>
        <w:t>this</w:t>
      </w:r>
      <w:r w:rsidR="00033C2A" w:rsidRPr="00152FA4">
        <w:rPr>
          <w:rFonts w:ascii="Open Sans" w:eastAsia="Times New Roman" w:hAnsi="Open Sans" w:cs="Open Sans"/>
          <w:color w:val="000000"/>
          <w:lang w:eastAsia="en-GB"/>
        </w:rPr>
        <w:t xml:space="preserve"> </w:t>
      </w:r>
      <w:r w:rsidR="00AC0EF7" w:rsidRPr="00152FA4">
        <w:rPr>
          <w:rFonts w:ascii="Open Sans" w:eastAsia="Times New Roman" w:hAnsi="Open Sans" w:cs="Open Sans"/>
          <w:color w:val="000000"/>
          <w:lang w:eastAsia="en-GB"/>
        </w:rPr>
        <w:t>study area</w:t>
      </w:r>
      <w:r w:rsidR="002007D7" w:rsidRPr="00152FA4">
        <w:rPr>
          <w:rFonts w:ascii="Open Sans" w:eastAsia="Times New Roman" w:hAnsi="Open Sans" w:cs="Open Sans"/>
          <w:color w:val="000000"/>
          <w:lang w:eastAsia="en-GB"/>
        </w:rPr>
        <w:t xml:space="preserve">, raising </w:t>
      </w:r>
      <w:r w:rsidR="006E3A91" w:rsidRPr="00152FA4">
        <w:rPr>
          <w:rFonts w:ascii="Open Sans" w:eastAsia="Times New Roman" w:hAnsi="Open Sans" w:cs="Open Sans"/>
          <w:color w:val="000000"/>
          <w:lang w:eastAsia="en-GB"/>
        </w:rPr>
        <w:t>interesting</w:t>
      </w:r>
      <w:r w:rsidR="002007D7" w:rsidRPr="00152FA4">
        <w:rPr>
          <w:rFonts w:ascii="Open Sans" w:eastAsia="Times New Roman" w:hAnsi="Open Sans" w:cs="Open Sans"/>
          <w:color w:val="000000"/>
          <w:lang w:eastAsia="en-GB"/>
        </w:rPr>
        <w:t xml:space="preserve"> questions </w:t>
      </w:r>
      <w:r w:rsidR="007830CA" w:rsidRPr="00152FA4">
        <w:rPr>
          <w:rFonts w:ascii="Open Sans" w:eastAsia="Times New Roman" w:hAnsi="Open Sans" w:cs="Open Sans"/>
          <w:color w:val="000000"/>
          <w:lang w:eastAsia="en-GB"/>
        </w:rPr>
        <w:t xml:space="preserve">for </w:t>
      </w:r>
      <w:r w:rsidR="00AE31E7" w:rsidRPr="00152FA4">
        <w:rPr>
          <w:rFonts w:ascii="Open Sans" w:eastAsia="Times New Roman" w:hAnsi="Open Sans" w:cs="Open Sans"/>
          <w:color w:val="000000"/>
          <w:lang w:eastAsia="en-GB"/>
        </w:rPr>
        <w:t xml:space="preserve">wider </w:t>
      </w:r>
      <w:r w:rsidR="00A3030D" w:rsidRPr="00152FA4">
        <w:rPr>
          <w:rFonts w:ascii="Open Sans" w:eastAsia="Times New Roman" w:hAnsi="Open Sans" w:cs="Open Sans"/>
          <w:color w:val="000000"/>
          <w:lang w:eastAsia="en-GB"/>
        </w:rPr>
        <w:t xml:space="preserve">rural development </w:t>
      </w:r>
      <w:r w:rsidR="007830CA" w:rsidRPr="00152FA4">
        <w:rPr>
          <w:rFonts w:ascii="Open Sans" w:eastAsia="Times New Roman" w:hAnsi="Open Sans" w:cs="Open Sans"/>
          <w:color w:val="000000"/>
          <w:lang w:eastAsia="en-GB"/>
        </w:rPr>
        <w:t>polic</w:t>
      </w:r>
      <w:r w:rsidR="00A3030D" w:rsidRPr="00152FA4">
        <w:rPr>
          <w:rFonts w:ascii="Open Sans" w:eastAsia="Times New Roman" w:hAnsi="Open Sans" w:cs="Open Sans"/>
          <w:color w:val="000000"/>
          <w:lang w:eastAsia="en-GB"/>
        </w:rPr>
        <w:t>y</w:t>
      </w:r>
      <w:r w:rsidR="007830CA" w:rsidRPr="00152FA4">
        <w:rPr>
          <w:rFonts w:ascii="Open Sans" w:eastAsia="Times New Roman" w:hAnsi="Open Sans" w:cs="Open Sans"/>
          <w:color w:val="000000"/>
          <w:lang w:eastAsia="en-GB"/>
        </w:rPr>
        <w:t xml:space="preserve">, which has </w:t>
      </w:r>
      <w:r w:rsidR="007830CA" w:rsidRPr="007A26EF">
        <w:rPr>
          <w:rFonts w:ascii="Open Sans" w:eastAsia="Times New Roman" w:hAnsi="Open Sans" w:cs="Open Sans"/>
          <w:color w:val="000000"/>
          <w:lang w:eastAsia="en-GB"/>
        </w:rPr>
        <w:t xml:space="preserve">typically overlooked the former and prioritised </w:t>
      </w:r>
      <w:r w:rsidR="00AE31E7" w:rsidRPr="007A26EF">
        <w:rPr>
          <w:rFonts w:ascii="Open Sans" w:eastAsia="Times New Roman" w:hAnsi="Open Sans" w:cs="Open Sans"/>
          <w:color w:val="000000"/>
          <w:lang w:eastAsia="en-GB"/>
        </w:rPr>
        <w:t>the latter</w:t>
      </w:r>
      <w:r w:rsidR="00A3030D" w:rsidRPr="007A26EF">
        <w:rPr>
          <w:rFonts w:eastAsia="Times New Roman" w:cstheme="minorHAnsi"/>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f85Zt8VR","properties":{"formattedCitation":"\\super 1,57\\nosupersub{}","plainCitation":"1,57","noteIndex":0},"citationItems":[{"id":1004,"uris":["http://www.mendeley.com/documents/?uuid=41742fb5-98df-4438-a693-6f18aa9ed61b","http://zotero.org/users/13355268/items/5UIBJE7D"],"itemData":{"id":1004,"type":"article-journal","abstract":"This review reflects critically on why, despite its growing economic importance, artisanal and small-scale (ASM) - low-tech, labour-intensive mineral extraction and processing - occupies such a peripheral position on the economic development agenda of sub-Saharan Africa. A poor understanding of the sector's role in the region's liberalized economies has certainly contributed to this oversight; as has the strong influence, at the policymaking level, of unfounded ideas and generalizations about the sector's activities. After providing a brief overview of ASM in sub-Saharan Africa, the paper explores why the sector has yet to make a mark on the region's local economic development agenda and feature prominently in its poverty alleviation strategies. © 2014 Elsevier Ltd.","container-title":"Extractive Industries and Society","DOI":"10.1016/j.exis.2014.01.002","ISSN":"2214790X","issue":"1","page":"104-118","title":"Four decades of support for artisanal and small-scale mining in sub-Saharan Africa: A critical review","volume":"1","author":[{"family":"Hilson","given":"Gavin"},{"family":"McQuilken","given":"James"}],"issued":{"date-parts":[["2014"]]}}},{"id":3531,"uris":["http://www.mendeley.com/documents/?uuid=09951716-740f-4095-8bb1-9731cece7629","http://zotero.org/users/13355268/items/82U8KDFM"],"itemData":{"id":3531,"type":"article-journal","abstract":"This paper reviews the literature on the linkages between subsistence agriculture and artisanal and small-scale mining (ASM)-low-tech mineral extraction and processing-in Sub-Saharan Africa. It focuses specifically on the economic impact of this symbiosis on the region's rural households and the policy treatment of this very important phenomenon. As ASM has long been perceived as a nuisance, and a sector populated mostly by rogue entrepreneurs and therefore not seen to be particularly integral to regional economic development and poverty alleviation plans/strategies, donors and policymakers have, understandably, been reluctant to embrace this idea completely. The review seeks to stimulate a critical 'rethink' of ASM in Sub-Saharan Africa: the alleviation of poverty in rural Sub-Saharan Africa could hinge on recognizing and strengthening the bonds between the sector's activities and subsistence farming. For this to happen, however, a radical change in policy 'mind-set' is needed. This is a necessary first step toward facilitating the overhaul of a policy and regulatory framework that, to date, has stifled the legalization of ASM in Sub-Saharan Africa, and which has consequently confined the sector's activities to informal 'spaces'.","container-title":"Extractive Industries and Society","DOI":"10.1016/j.exis.2016.02.003","ISSN":"2214790X","issue":"2","note":"publisher: Elsevier Ltd.","page":"547-563","title":"Farming, small-scale mining and rural livelihoods in Sub-Saharan Africa: A critical overview","volume":"3","author":[{"family":"Hilson","given":"Gavin"}],"issued":{"date-parts":[["2016"]]}}}],"schema":"https://github.com/citation-style-language/schema/raw/master/csl-citation.json"} </w:instrText>
      </w:r>
      <w:r w:rsidR="00A3030D" w:rsidRPr="007A26EF">
        <w:rPr>
          <w:rFonts w:eastAsia="Times New Roman" w:cstheme="minorHAnsi"/>
          <w:color w:val="000000"/>
          <w:lang w:eastAsia="en-GB"/>
        </w:rPr>
        <w:fldChar w:fldCharType="separate"/>
      </w:r>
      <w:r w:rsidR="00F621A3" w:rsidRPr="00F621A3">
        <w:rPr>
          <w:rFonts w:ascii="Open Sans" w:hAnsi="Open Sans" w:cs="Open Sans"/>
          <w:vertAlign w:val="superscript"/>
        </w:rPr>
        <w:t>1,57</w:t>
      </w:r>
      <w:r w:rsidR="00A3030D" w:rsidRPr="007A26EF">
        <w:rPr>
          <w:rFonts w:eastAsia="Times New Roman" w:cstheme="minorHAnsi"/>
          <w:color w:val="000000"/>
          <w:lang w:eastAsia="en-GB"/>
        </w:rPr>
        <w:fldChar w:fldCharType="end"/>
      </w:r>
      <w:r w:rsidR="00D7243D" w:rsidRPr="007A26EF">
        <w:rPr>
          <w:rFonts w:ascii="Open Sans" w:eastAsia="Times New Roman" w:hAnsi="Open Sans" w:cs="Open Sans"/>
          <w:color w:val="000000"/>
          <w:lang w:eastAsia="en-GB"/>
        </w:rPr>
        <w:t>.</w:t>
      </w:r>
      <w:r w:rsidR="002007D7" w:rsidRPr="007A26EF">
        <w:rPr>
          <w:rFonts w:ascii="Open Sans" w:eastAsia="Times New Roman" w:hAnsi="Open Sans" w:cs="Open Sans"/>
          <w:color w:val="000000"/>
          <w:lang w:eastAsia="en-GB"/>
        </w:rPr>
        <w:t xml:space="preserve"> </w:t>
      </w:r>
      <w:r w:rsidR="007A26EF">
        <w:rPr>
          <w:rFonts w:ascii="Open Sans" w:eastAsia="Times New Roman" w:hAnsi="Open Sans" w:cs="Open Sans"/>
          <w:color w:val="000000"/>
          <w:lang w:eastAsia="en-GB"/>
        </w:rPr>
        <w:t>In fact, o</w:t>
      </w:r>
      <w:r w:rsidR="0066271B" w:rsidRPr="007A26EF">
        <w:rPr>
          <w:rFonts w:ascii="Open Sans" w:eastAsia="Times New Roman" w:hAnsi="Open Sans" w:cs="Open Sans"/>
          <w:color w:val="000000"/>
          <w:lang w:eastAsia="en-GB"/>
        </w:rPr>
        <w:t xml:space="preserve">ur results suggest that the mining rush </w:t>
      </w:r>
      <w:r w:rsidR="00B134B7" w:rsidRPr="007A26EF">
        <w:rPr>
          <w:rFonts w:ascii="Open Sans" w:eastAsia="Times New Roman" w:hAnsi="Open Sans" w:cs="Open Sans"/>
          <w:color w:val="000000"/>
          <w:lang w:eastAsia="en-GB"/>
        </w:rPr>
        <w:t>may</w:t>
      </w:r>
      <w:r w:rsidR="008579DE" w:rsidRPr="007A26EF">
        <w:rPr>
          <w:rFonts w:ascii="Open Sans" w:eastAsia="Times New Roman" w:hAnsi="Open Sans" w:cs="Open Sans"/>
          <w:color w:val="000000"/>
          <w:lang w:eastAsia="en-GB"/>
        </w:rPr>
        <w:t xml:space="preserve"> </w:t>
      </w:r>
      <w:r w:rsidR="00711061" w:rsidRPr="007A26EF">
        <w:rPr>
          <w:rFonts w:ascii="Open Sans" w:eastAsia="Times New Roman" w:hAnsi="Open Sans" w:cs="Open Sans"/>
          <w:color w:val="000000"/>
          <w:lang w:eastAsia="en-GB"/>
        </w:rPr>
        <w:t>potentially have reduced land clearance for agriculture</w:t>
      </w:r>
      <w:r w:rsidR="008572FC" w:rsidRPr="007A26EF">
        <w:rPr>
          <w:rFonts w:ascii="Open Sans" w:eastAsia="Times New Roman" w:hAnsi="Open Sans" w:cs="Open Sans"/>
          <w:color w:val="000000"/>
          <w:lang w:eastAsia="en-GB"/>
        </w:rPr>
        <w:t>,</w:t>
      </w:r>
      <w:r w:rsidR="008C4C56" w:rsidRPr="007A26EF">
        <w:rPr>
          <w:rFonts w:ascii="Open Sans" w:eastAsia="Times New Roman" w:hAnsi="Open Sans" w:cs="Open Sans"/>
          <w:color w:val="000000"/>
          <w:lang w:eastAsia="en-GB"/>
        </w:rPr>
        <w:t xml:space="preserve"> contrary </w:t>
      </w:r>
      <w:r w:rsidR="00AA2206" w:rsidRPr="007A26EF">
        <w:rPr>
          <w:rFonts w:ascii="Open Sans" w:eastAsia="Times New Roman" w:hAnsi="Open Sans" w:cs="Open Sans"/>
          <w:color w:val="000000"/>
          <w:lang w:eastAsia="en-GB"/>
        </w:rPr>
        <w:t xml:space="preserve">to </w:t>
      </w:r>
      <w:r w:rsidR="00530346" w:rsidRPr="007A26EF">
        <w:rPr>
          <w:rFonts w:ascii="Open Sans" w:eastAsia="Times New Roman" w:hAnsi="Open Sans" w:cs="Open Sans"/>
          <w:color w:val="000000"/>
          <w:lang w:eastAsia="en-GB"/>
        </w:rPr>
        <w:t>findings</w:t>
      </w:r>
      <w:r w:rsidR="00AA2206" w:rsidRPr="007A26EF">
        <w:rPr>
          <w:rFonts w:ascii="Open Sans" w:eastAsia="Times New Roman" w:hAnsi="Open Sans" w:cs="Open Sans"/>
          <w:color w:val="000000"/>
          <w:lang w:eastAsia="en-GB"/>
        </w:rPr>
        <w:t xml:space="preserve"> </w:t>
      </w:r>
      <w:r w:rsidR="00FD24EE" w:rsidRPr="007A26EF">
        <w:rPr>
          <w:rFonts w:ascii="Open Sans" w:eastAsia="Times New Roman" w:hAnsi="Open Sans" w:cs="Open Sans"/>
          <w:color w:val="000000"/>
          <w:lang w:eastAsia="en-GB"/>
        </w:rPr>
        <w:t>from elsewhere</w:t>
      </w:r>
      <w:r w:rsidR="00AA2206" w:rsidRPr="007A26EF">
        <w:rPr>
          <w:rFonts w:eastAsia="Times New Roman" w:cstheme="minorHAnsi"/>
          <w:color w:val="000000" w:themeColor="text1"/>
          <w:lang w:eastAsia="en-GB"/>
        </w:rPr>
        <w:fldChar w:fldCharType="begin" w:fldLock="1"/>
      </w:r>
      <w:r w:rsidR="00F621A3">
        <w:rPr>
          <w:rFonts w:ascii="Open Sans" w:eastAsia="Times New Roman" w:hAnsi="Open Sans" w:cs="Open Sans"/>
          <w:color w:val="000000" w:themeColor="text1"/>
          <w:lang w:eastAsia="en-GB"/>
        </w:rPr>
        <w:instrText xml:space="preserve"> ADDIN ZOTERO_ITEM CSL_CITATION {"citationID":"BXFf9qBg","properties":{"formattedCitation":"\\super 6,58\\nosupersub{}","plainCitation":"6,58","noteIndex":0},"citationItems":[{"id":3814,"uris":["http://www.mendeley.com/documents/?uuid=ca3c394b-3a97-46df-b538-b29130475f0d","http://zotero.org/users/13355268/items/7ED7Z4ZR"],"itemData":{"id":3814,"type":"article-journal","abstract":"Sierra Leone is currently emerging from a brutal civil war that lasted most of the 1990s, and now has the dubious distinction of being ranked among the world's poorest countries. As thousands of displaced people move back to their villages, a large proportion of the predominantly farm-based rural population are growing food crops for the first time in a decade. Alluvial diamond mining makes an important contribution to the national economy, though some would argue that Sierra Leone's diamonds are a 'resource curse'. Drawing upon research undertaken in the 1970s and also in the post-conflict period, the paper provides a longitudinal perspective on the complex links between the farming and mining sectors. Recent field research in Sierra Leone's Eastern Province, indicates that many links between farming and diamond mining have actually been maintained despite severe dislocation. These links could play a key role in rejuvenating market-oriented food production, providing the much-needed impetus for post-war rural development. In charting a future development trajectory, the paper recognizes the urgent need for an effective management scheme for both mining and marketing diamonds, given the potentially destabilizing effect on the country of the uncontrolled exploitation of this valuable resource. In this context, a recent community-based, integrated management initiative adopted by one local NGO, the Peace Diamond Alliance, is examined. If meaningful rural development is to be achieved among desperately poor communities, development strategies must be based on a detailed understanding of the nature of inter-locking livelihoods in the agricultural and mining sectors. © 2007 Elsevier Ltd. All rights reserved.","container-title":"Journal of Rural Studies","DOI":"10.1016/j.jrurstud.2007.01.003","ISSN":"07430167","issue":"3","page":"367-380","title":"'Farming miners' or 'mining farmers'?: Diamond mining and rural development in post-conflict Sierra Leone","volume":"23","author":[{"family":"Maconachie","given":"Roy"},{"family":"Binns","given":"Tony"}],"issued":{"date-parts":[["2007"]]}}},{"id":19,"uris":["http://www.mendeley.com/documents/?uuid=495edf1b-408b-4cea-a898-b37526abdff4","http://zotero.org/users/13355268/items/CWN25TFD"],"itemData":{"id":19,"type":"report","abstract":"This report details a case study of historical and contemporary artisanal and small-scale mining (ASM) in and around Sapo National Park (SNP), assesses the ecological, social, and economic impacts of ASM, the key motivations of diggers/miners, the responses of affected stakeholders, including the sustainability of the 2010 SNP eviction and makes recommendations for future action. It is intended that the lessons learned from the SNP case will feed into the development of sustainable responses both locally and in protected areas in other countries, either directly through ASM-PACE intervention programmes or indirectly through publications (tools, guidance notes, and project reports).","publisher":"WWF, Estelle Levin","title":"Artisanal and Small-Scale Mining in and Around Protected Areas and Critical Ecosystems Project (ASM PACE) - Madagascar case study: Artisanal mining rushes in protected areas and a response toolkit","author":[{"family":"Cook","given":"Rupert"},{"family":"Healy","given":"Timothy"}],"issued":{"date-parts":[["2012"]]}}}],"schema":"https://github.com/citation-style-language/schema/raw/master/csl-citation.json"} </w:instrText>
      </w:r>
      <w:r w:rsidR="00AA2206" w:rsidRPr="007A26EF">
        <w:rPr>
          <w:rFonts w:eastAsia="Times New Roman" w:cstheme="minorHAnsi"/>
          <w:color w:val="000000" w:themeColor="text1"/>
          <w:lang w:eastAsia="en-GB"/>
        </w:rPr>
        <w:fldChar w:fldCharType="separate"/>
      </w:r>
      <w:r w:rsidR="00F621A3" w:rsidRPr="00F621A3">
        <w:rPr>
          <w:rFonts w:ascii="Open Sans" w:hAnsi="Open Sans" w:cs="Open Sans"/>
          <w:vertAlign w:val="superscript"/>
        </w:rPr>
        <w:t>6,58</w:t>
      </w:r>
      <w:r w:rsidR="00AA2206" w:rsidRPr="007A26EF">
        <w:rPr>
          <w:rFonts w:eastAsia="Times New Roman" w:cstheme="minorHAnsi"/>
          <w:color w:val="000000" w:themeColor="text1"/>
          <w:lang w:eastAsia="en-GB"/>
        </w:rPr>
        <w:fldChar w:fldCharType="end"/>
      </w:r>
      <w:r w:rsidR="00711061" w:rsidRPr="007A26EF">
        <w:rPr>
          <w:rFonts w:eastAsia="Times New Roman" w:cstheme="minorHAnsi"/>
          <w:color w:val="000000"/>
          <w:lang w:eastAsia="en-GB"/>
        </w:rPr>
        <w:t>.</w:t>
      </w:r>
      <w:r w:rsidR="0066271B" w:rsidRPr="007A26EF">
        <w:rPr>
          <w:rFonts w:eastAsia="Times New Roman" w:cstheme="minorHAnsi"/>
          <w:color w:val="000000"/>
          <w:lang w:eastAsia="en-GB"/>
        </w:rPr>
        <w:t xml:space="preserve"> </w:t>
      </w:r>
      <w:r w:rsidR="002D01DA">
        <w:rPr>
          <w:rFonts w:ascii="Open Sans" w:eastAsia="Times New Roman" w:hAnsi="Open Sans" w:cs="Open Sans"/>
          <w:color w:val="000000"/>
          <w:lang w:eastAsia="en-GB"/>
        </w:rPr>
        <w:t>Previous research</w:t>
      </w:r>
      <w:r w:rsidR="00DB59CA">
        <w:rPr>
          <w:rFonts w:ascii="Open Sans" w:eastAsia="Times New Roman" w:hAnsi="Open Sans" w:cs="Open Sans"/>
          <w:color w:val="000000"/>
          <w:lang w:eastAsia="en-GB"/>
        </w:rPr>
        <w:t>,</w:t>
      </w:r>
      <w:r w:rsidR="002D01DA">
        <w:rPr>
          <w:rFonts w:ascii="Open Sans" w:eastAsia="Times New Roman" w:hAnsi="Open Sans" w:cs="Open Sans"/>
          <w:color w:val="000000"/>
          <w:lang w:eastAsia="en-GB"/>
        </w:rPr>
        <w:t xml:space="preserve"> </w:t>
      </w:r>
      <w:r w:rsidR="009019D4">
        <w:rPr>
          <w:rFonts w:ascii="Open Sans" w:eastAsia="Times New Roman" w:hAnsi="Open Sans" w:cs="Open Sans"/>
          <w:color w:val="000000"/>
          <w:lang w:eastAsia="en-GB"/>
        </w:rPr>
        <w:t>from</w:t>
      </w:r>
      <w:r w:rsidR="002D01DA">
        <w:rPr>
          <w:rFonts w:ascii="Open Sans" w:eastAsia="Times New Roman" w:hAnsi="Open Sans" w:cs="Open Sans"/>
          <w:color w:val="000000"/>
          <w:lang w:eastAsia="en-GB"/>
        </w:rPr>
        <w:t xml:space="preserve"> Madagascar and elsewhere</w:t>
      </w:r>
      <w:r w:rsidR="00DB59CA">
        <w:rPr>
          <w:rFonts w:ascii="Open Sans" w:eastAsia="Times New Roman" w:hAnsi="Open Sans" w:cs="Open Sans"/>
          <w:color w:val="000000"/>
          <w:lang w:eastAsia="en-GB"/>
        </w:rPr>
        <w:t>,</w:t>
      </w:r>
      <w:r w:rsidR="002D01DA">
        <w:rPr>
          <w:rFonts w:ascii="Open Sans" w:eastAsia="Times New Roman" w:hAnsi="Open Sans" w:cs="Open Sans"/>
          <w:color w:val="000000"/>
          <w:lang w:eastAsia="en-GB"/>
        </w:rPr>
        <w:t xml:space="preserve"> has </w:t>
      </w:r>
      <w:r w:rsidR="002638B5" w:rsidRPr="00152FA4">
        <w:rPr>
          <w:rFonts w:ascii="Open Sans" w:eastAsia="Times New Roman" w:hAnsi="Open Sans" w:cs="Open Sans"/>
          <w:color w:val="000000"/>
          <w:lang w:eastAsia="en-GB"/>
        </w:rPr>
        <w:t>shown that</w:t>
      </w:r>
      <w:r w:rsidR="00721A00" w:rsidRPr="00152FA4">
        <w:rPr>
          <w:rFonts w:ascii="Open Sans" w:eastAsia="Times New Roman" w:hAnsi="Open Sans" w:cs="Open Sans"/>
          <w:color w:val="000000"/>
          <w:lang w:eastAsia="en-GB"/>
        </w:rPr>
        <w:t xml:space="preserve"> farming and mining </w:t>
      </w:r>
      <w:r w:rsidR="00891DDC" w:rsidRPr="00152FA4">
        <w:rPr>
          <w:rFonts w:ascii="Open Sans" w:eastAsia="Times New Roman" w:hAnsi="Open Sans" w:cs="Open Sans"/>
          <w:color w:val="000000"/>
          <w:lang w:eastAsia="en-GB"/>
        </w:rPr>
        <w:t>are often</w:t>
      </w:r>
      <w:r w:rsidR="00721A00" w:rsidRPr="00152FA4">
        <w:rPr>
          <w:rFonts w:ascii="Open Sans" w:eastAsia="Times New Roman" w:hAnsi="Open Sans" w:cs="Open Sans"/>
          <w:color w:val="000000"/>
          <w:lang w:eastAsia="en-GB"/>
        </w:rPr>
        <w:t xml:space="preserve"> complementary activities, with farmers engaging in mining during quieter agricultural periods</w:t>
      </w:r>
      <w:r w:rsidR="00721A00" w:rsidRPr="00152FA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gJU3BLD6","properties":{"formattedCitation":"\\super 58\\uc0\\u8211{}60\\nosupersub{}","plainCitation":"58–60","noteIndex":0},"citationItems":[{"id":2010,"uris":["http://www.mendeley.com/documents/?uuid=b4ce3f7c-cf51-39bf-9c7c-cf9e0f617785","http://zotero.org/users/13355268/items/5E53YGZD"],"itemData":{"id":2010,"type":"article-journal","abstract":"Why do people engage in artisanal and small-scale mining (ASM)-labour-intensive mineral extraction and processing activity-across sub-Saharan Africa? This paper argues that 'agricultural poverty', or hardship induced by an over-dependency on farming for survival, has fuelled the recent rapid expansion of ASM operations throughout the region. The diminished viability of smallholder farming in an era of globalization and overreliance on rain-fed crop production restricted by seasonality has led hundreds of thousands of rural African families to 'branch out' into ASM, a move made to secure supplementary incomes. Experiences from Komana West in Southwest Mali and East Akim District in Southeast Ghana are drawn upon to illustrate how a movement into the ASM economy has impacted farm families, economically, in many rural stretches of sub-Saharan Africa. © 2012 Springer Science+Business Media B.V.","container-title":"Population Research and Policy Review","DOI":"10.1007/s11113-012-9229-6","ISSN":"01675923","issue":"3","page":"435-464","title":"'Agricultural Poverty' and the Expansion of Artisanal Mining in Sub-Saharan Africa: Experiences from Southwest Mali and Southeast Ghana","volume":"31","author":[{"family":"Hilson","given":"Gavin"},{"family":"Garforth","given":"Chris"}],"issued":{"date-parts":[["2012"]]}}},{"id":4315,"uris":["http://www.mendeley.com/documents/?uuid=e3b7a2a5-59d8-468d-bdc9-6ad130899083","http://zotero.org/users/13355268/items/2AL2S7G8"],"itemData":{"id":4315,"type":"article-journal","abstract":"A growing number of people are entering the artisanal and small-scale mining (ASM) sector worldwide. In Madagascar, millions of individuals depend on this informal activity. Through a case study in the Alaotra-Mangoro region of Madagascar, our research aimed to understand the “bottom-up” dynamics and ripple effects of the sector, by looking at the realities for rural communities where inhabitants are both directly and indirectly affected by ASM. We were interested in community members' and miners' perceptions of the socio-economic and environmental impacts of ASM, and in identifying the factors attracting people living in one of the country's agricultural hubs to this activity. Our results show a wide diversity of push and pull factors leading people to enter the sector. Although many positive impacts of ASM exist for miners and communities within the vicinity of mines, most miner participants considered themselves worse off since starting to mine, highlighting the high risk and low probability of return of ASM. ASM's potential for local and national development will remain squandered if its negative impacts continue to go unmanaged. Accounting for local contexts and the ripple effects of ASM will be crucial in achieving safety and security for miners, and to tap into the benefits it may offer communities while minimising environmental damage.","container-title":"Natural Resources Forum","DOI":"10.1111/1477-8947.12215","ISSN":"14778947","issue":"1","page":"87-102","title":"A double-edged sword: Realities of artisanal and small-scale mining for rural people in the Alaotra region of Madagascar","volume":"45","author":[{"family":"Stoudmann","given":"Natasha"},{"family":"Reibelt","given":"Lena M."},{"family":"Rakotomalala","given":"Aimée G."},{"family":"Randriamanjakahasina","given":"Olivier"},{"family":"Garcia","given":"Claude A."},{"family":"Waeber","given":"Patrick O."}],"issued":{"date-parts":[["2021"]]}}},{"id":3814,"uris":["http://www.mendeley.com/documents/?uuid=ca3c394b-3a97-46df-b538-b29130475f0d","http://zotero.org/users/13355268/items/7ED7Z4ZR"],"itemData":{"id":3814,"type":"article-journal","abstract":"Sierra Leone is currently emerging from a brutal civil war that lasted most of the 1990s, and now has the dubious distinction of being ranked among the world's poorest countries. As thousands of displaced people move back to their villages, a large proportion of the predominantly farm-based rural population are growing food crops for the first time in a decade. Alluvial diamond mining makes an important contribution to the national economy, though some would argue that Sierra Leone's diamonds are a 'resource curse'. Drawing upon research undertaken in the 1970s and also in the post-conflict period, the paper provides a longitudinal perspective on the complex links between the farming and mining sectors. Recent field research in Sierra Leone's Eastern Province, indicates that many links between farming and diamond mining have actually been maintained despite severe dislocation. These links could play a key role in rejuvenating market-oriented food production, providing the much-needed impetus for post-war rural development. In charting a future development trajectory, the paper recognizes the urgent need for an effective management scheme for both mining and marketing diamonds, given the potentially destabilizing effect on the country of the uncontrolled exploitation of this valuable resource. In this context, a recent community-based, integrated management initiative adopted by one local NGO, the Peace Diamond Alliance, is examined. If meaningful rural development is to be achieved among desperately poor communities, development strategies must be based on a detailed understanding of the nature of inter-locking livelihoods in the agricultural and mining sectors. © 2007 Elsevier Ltd. All rights reserved.","container-title":"Journal of Rural Studies","DOI":"10.1016/j.jrurstud.2007.01.003","ISSN":"07430167","issue":"3","page":"367-380","title":"'Farming miners' or 'mining farmers'?: Diamond mining and rural development in post-conflict Sierra Leone","volume":"23","author":[{"family":"Maconachie","given":"Roy"},{"family":"Binns","given":"Tony"}],"issued":{"date-parts":[["2007"]]}}}],"schema":"https://github.com/citation-style-language/schema/raw/master/csl-citation.json"} </w:instrText>
      </w:r>
      <w:r w:rsidR="00721A00"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58–60</w:t>
      </w:r>
      <w:r w:rsidR="00721A00" w:rsidRPr="00152FA4">
        <w:rPr>
          <w:rFonts w:ascii="Open Sans" w:eastAsia="Times New Roman" w:hAnsi="Open Sans" w:cs="Open Sans"/>
          <w:color w:val="000000"/>
          <w:lang w:eastAsia="en-GB"/>
        </w:rPr>
        <w:fldChar w:fldCharType="end"/>
      </w:r>
      <w:r w:rsidR="00B439FF" w:rsidRPr="00152FA4">
        <w:rPr>
          <w:rFonts w:ascii="Open Sans" w:eastAsia="Times New Roman" w:hAnsi="Open Sans" w:cs="Open Sans"/>
          <w:color w:val="000000"/>
          <w:lang w:eastAsia="en-GB"/>
        </w:rPr>
        <w:t>.</w:t>
      </w:r>
      <w:r w:rsidR="007A26EF">
        <w:rPr>
          <w:rFonts w:ascii="Open Sans" w:eastAsia="Times New Roman" w:hAnsi="Open Sans" w:cs="Open Sans"/>
          <w:color w:val="000000"/>
          <w:lang w:eastAsia="en-GB"/>
        </w:rPr>
        <w:t xml:space="preserve"> A</w:t>
      </w:r>
      <w:r w:rsidR="00721A00" w:rsidRPr="00152FA4">
        <w:rPr>
          <w:rFonts w:ascii="Open Sans" w:eastAsia="Times New Roman" w:hAnsi="Open Sans" w:cs="Open Sans"/>
          <w:color w:val="000000"/>
          <w:lang w:eastAsia="en-GB"/>
        </w:rPr>
        <w:t xml:space="preserve">t the height of the mining rush many farmers may have </w:t>
      </w:r>
      <w:r w:rsidR="008C0457">
        <w:rPr>
          <w:rFonts w:ascii="Open Sans" w:eastAsia="Times New Roman" w:hAnsi="Open Sans" w:cs="Open Sans"/>
          <w:color w:val="000000"/>
          <w:lang w:eastAsia="en-GB"/>
        </w:rPr>
        <w:t xml:space="preserve">temporarily </w:t>
      </w:r>
      <w:r w:rsidR="00721A00" w:rsidRPr="00152FA4">
        <w:rPr>
          <w:rFonts w:ascii="Open Sans" w:eastAsia="Times New Roman" w:hAnsi="Open Sans" w:cs="Open Sans"/>
          <w:color w:val="000000"/>
          <w:lang w:eastAsia="en-GB"/>
        </w:rPr>
        <w:t xml:space="preserve">abandoned farming to </w:t>
      </w:r>
      <w:r w:rsidR="002638B5" w:rsidRPr="00152FA4">
        <w:rPr>
          <w:rFonts w:ascii="Open Sans" w:eastAsia="Times New Roman" w:hAnsi="Open Sans" w:cs="Open Sans"/>
          <w:color w:val="000000"/>
          <w:lang w:eastAsia="en-GB"/>
        </w:rPr>
        <w:t>mine</w:t>
      </w:r>
      <w:r w:rsidR="00721A00" w:rsidRPr="00152FA4">
        <w:rPr>
          <w:rFonts w:ascii="Open Sans" w:eastAsia="Times New Roman" w:hAnsi="Open Sans" w:cs="Open Sans"/>
          <w:color w:val="000000"/>
          <w:lang w:eastAsia="en-GB"/>
        </w:rPr>
        <w:t>, resulting in fewer new fields being cleared</w:t>
      </w:r>
      <w:r w:rsidR="00F15813">
        <w:rPr>
          <w:rFonts w:ascii="Open Sans" w:eastAsia="Times New Roman" w:hAnsi="Open Sans" w:cs="Open Sans"/>
          <w:color w:val="000000"/>
          <w:lang w:eastAsia="en-GB"/>
        </w:rPr>
        <w:fldChar w:fldCharType="begin"/>
      </w:r>
      <w:r w:rsidR="00F621A3">
        <w:rPr>
          <w:rFonts w:ascii="Open Sans" w:eastAsia="Times New Roman" w:hAnsi="Open Sans" w:cs="Open Sans"/>
          <w:color w:val="000000"/>
          <w:lang w:eastAsia="en-GB"/>
        </w:rPr>
        <w:instrText xml:space="preserve"> ADDIN ZOTERO_ITEM CSL_CITATION {"citationID":"AqblvYmy","properties":{"formattedCitation":"\\super 61,62\\nosupersub{}","plainCitation":"61,62","noteIndex":0},"citationItems":[{"id":4066,"uris":["http://www.mendeley.com/documents/?uuid=7f75a94a-fbf2-4240-9598-19e9a0a7bfa8","http://zotero.org/users/13355268/items/KDUHJ52D"],"itemData":{"id":4066,"type":"article-journal","abstract":"Mining in tropical countries contributes significantly to the global minerals supplies but unregulated mining activities in reserved forests is associated with destruction, loss of habitats and loss of biodiversity. This study determined the area of the Offin shelterbelt forest reserve, Ghana, degraded through illegal mining (galamsey) and the impacts on the livelihoods of fringe communities. Thirty-two (32) coordinates were recorded around the peripheries of disturbed site in the reserve using hand-held Global Positioning System and were then imported into a geodatabase in ArcGIS which was used to estimate the area degraded. Data was obtained from 60 purposively sampled respondents from two communities fringing the reserve and 10 key informant interviews. Increased income (13%), employment opportunities (6.7%) and increased market activities (2%) were some benefits of the illegal mining activities identified by the respondents. Eight respondents associated their employment with of the advent of illegal mining activities out which 6 (70%) were engaged directly in mining activities, while 2 (30%) were into trading. The miners earned cash income range of US $ 2.9–22.9 daily. Within 5 years, illegal mining had degraded 2.5 km2 (4.4%) of the total area of the reserve and the destruction of cocoa farms and water sources (31). Farming among respondents reduced from 90% to 76% after illegal mining. The relatively high cost (US$ 6424.1) involved in flushing out and the subsequent return of such miners poses a threat to sustainable forest management and requires a more holistic approach in tackling such a problem.","container-title":"Journal of Sustainable Mining","DOI":"10.1016/j.jsm.2016.12.001","ISSN":"23003960","issue":"3","note":"publisher: Elsevier Ltd","page":"115-119","title":"An analysis of illegal mining on the Offin shelterbelt forest reserve, Ghana: Implications on community livelihood","volume":"15","author":[{"family":"Boadi","given":"Samuel"},{"family":"Nsor","given":"Collins Ayine"},{"family":"Antobre","given":"Osei Owusu"},{"family":"Acquah","given":"Emmanuel"}],"issued":{"date-parts":[["2016"]]}}},{"id":4064,"uris":["http://www.mendeley.com/documents/?uuid=9a110054-ad47-468a-bac9-41a4fcf521c3","http://zotero.org/users/13355268/items/FYVDPVBH"],"itemData":{"id":4064,"type":"article-journal","abstract":"The rapid expansion of small-scale mining (ASM) in sub-Saharan Africa has raised significant concerns about its impact on the local economy. While ASM has the potential to raise incomes and mobilize investments, ultimately benefiting existing agricultural activities and livelihoods, it may also have adverse effects on local farming communities. This paper examines the impact of small-scale gold mining on the agricultural production decisions of 965 rural households in northwestern Tanzania between 2008 and 2012. Contrary to the expectation of positive investment spillovers from ASM to smallholder agriculture, I find that farmer households tend to allocate fewer resources to agriculture and produce less output when small-scale gold mining sites emerge nearby. However, I also find suggestive evidence that exposure to small-scale gold mining leads to an increase in household consumption, while producing no evidence of adverse schooling or child health effects. This implies that small-scale mining can play an important role in alleviating rural poverty in the short- to medium-run.","container-title":"Resources Policy","DOI":"10.1016/j.resourpol.2023.103694","ISSN":"03014207","issue":"December 2022","note":"publisher: Elsevier Ltd","page":"103694","title":"Small-scale mining and agriculture: Evidence from northwestern Tanzania","volume":"83","author":[{"family":"Poignant","given":"Adrian"}],"issued":{"date-parts":[["2023"]]}}}],"schema":"https://github.com/citation-style-language/schema/raw/master/csl-citation.json"} </w:instrText>
      </w:r>
      <w:r w:rsidR="00F15813">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1,62</w:t>
      </w:r>
      <w:r w:rsidR="00F15813">
        <w:rPr>
          <w:rFonts w:ascii="Open Sans" w:eastAsia="Times New Roman" w:hAnsi="Open Sans" w:cs="Open Sans"/>
          <w:color w:val="000000"/>
          <w:lang w:eastAsia="en-GB"/>
        </w:rPr>
        <w:fldChar w:fldCharType="end"/>
      </w:r>
      <w:r w:rsidR="009C2A56" w:rsidRPr="00152FA4">
        <w:rPr>
          <w:rFonts w:ascii="Open Sans" w:eastAsia="Times New Roman" w:hAnsi="Open Sans" w:cs="Open Sans"/>
          <w:color w:val="000000"/>
          <w:lang w:eastAsia="en-GB"/>
        </w:rPr>
        <w:t xml:space="preserve"> (</w:t>
      </w:r>
      <w:r w:rsidR="0098699D">
        <w:rPr>
          <w:rFonts w:ascii="Open Sans" w:eastAsia="Times New Roman" w:hAnsi="Open Sans" w:cs="Open Sans"/>
          <w:color w:val="000000"/>
          <w:lang w:eastAsia="en-GB"/>
        </w:rPr>
        <w:t xml:space="preserve">this was reported in </w:t>
      </w:r>
      <w:r w:rsidR="009019D4">
        <w:rPr>
          <w:rFonts w:ascii="Open Sans" w:eastAsia="Times New Roman" w:hAnsi="Open Sans" w:cs="Open Sans"/>
          <w:color w:val="000000"/>
          <w:lang w:eastAsia="en-GB"/>
        </w:rPr>
        <w:t>a</w:t>
      </w:r>
      <w:r w:rsidR="0098699D">
        <w:rPr>
          <w:rFonts w:ascii="Open Sans" w:eastAsia="Times New Roman" w:hAnsi="Open Sans" w:cs="Open Sans"/>
          <w:color w:val="000000"/>
          <w:lang w:eastAsia="en-GB"/>
        </w:rPr>
        <w:t xml:space="preserve"> mining area north of the CAZ</w:t>
      </w:r>
      <w:r w:rsidR="0098664B">
        <w:rPr>
          <w:rFonts w:ascii="Open Sans" w:eastAsia="Times New Roman" w:hAnsi="Open Sans" w:cs="Open Sans"/>
          <w:color w:val="000000"/>
          <w:lang w:eastAsia="en-GB"/>
        </w:rPr>
        <w:fldChar w:fldCharType="begin"/>
      </w:r>
      <w:r w:rsidR="00F621A3">
        <w:rPr>
          <w:rFonts w:ascii="Open Sans" w:eastAsia="Times New Roman" w:hAnsi="Open Sans" w:cs="Open Sans"/>
          <w:color w:val="000000"/>
          <w:lang w:eastAsia="en-GB"/>
        </w:rPr>
        <w:instrText xml:space="preserve"> ADDIN ZOTERO_ITEM CSL_CITATION {"citationID":"i8Lb5YTq","properties":{"formattedCitation":"\\super 60\\nosupersub{}","plainCitation":"60","noteIndex":0},"citationItems":[{"id":4315,"uris":["http://www.mendeley.com/documents/?uuid=e3b7a2a5-59d8-468d-bdc9-6ad130899083","http://zotero.org/users/13355268/items/2AL2S7G8"],"itemData":{"id":4315,"type":"article-journal","abstract":"A growing number of people are entering the artisanal and small-scale mining (ASM) sector worldwide. In Madagascar, millions of individuals depend on this informal activity. Through a case study in the Alaotra-Mangoro region of Madagascar, our research aimed to understand the “bottom-up” dynamics and ripple effects of the sector, by looking at the realities for rural communities where inhabitants are both directly and indirectly affected by ASM. We were interested in community members' and miners' perceptions of the socio-economic and environmental impacts of ASM, and in identifying the factors attracting people living in one of the country's agricultural hubs to this activity. Our results show a wide diversity of push and pull factors leading people to enter the sector. Although many positive impacts of ASM exist for miners and communities within the vicinity of mines, most miner participants considered themselves worse off since starting to mine, highlighting the high risk and low probability of return of ASM. ASM's potential for local and national development will remain squandered if its negative impacts continue to go unmanaged. Accounting for local contexts and the ripple effects of ASM will be crucial in achieving safety and security for miners, and to tap into the benefits it may offer communities while minimising environmental damage.","container-title":"Natural Resources Forum","DOI":"10.1111/1477-8947.12215","ISSN":"14778947","issue":"1","page":"87-102","title":"A double-edged sword: Realities of artisanal and small-scale mining for rural people in the Alaotra region of Madagascar","volume":"45","author":[{"family":"Stoudmann","given":"Natasha"},{"family":"Reibelt","given":"Lena M."},{"family":"Rakotomalala","given":"Aimée G."},{"family":"Randriamanjakahasina","given":"Olivier"},{"family":"Garcia","given":"Claude A."},{"family":"Waeber","given":"Patrick O."}],"issued":{"date-parts":[["2021"]]}}}],"schema":"https://github.com/citation-style-language/schema/raw/master/csl-citation.json"} </w:instrText>
      </w:r>
      <w:r w:rsidR="0098664B">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0</w:t>
      </w:r>
      <w:r w:rsidR="0098664B">
        <w:rPr>
          <w:rFonts w:ascii="Open Sans" w:eastAsia="Times New Roman" w:hAnsi="Open Sans" w:cs="Open Sans"/>
          <w:color w:val="000000"/>
          <w:lang w:eastAsia="en-GB"/>
        </w:rPr>
        <w:fldChar w:fldCharType="end"/>
      </w:r>
      <w:r w:rsidR="0098664B">
        <w:rPr>
          <w:rFonts w:ascii="Open Sans" w:eastAsia="Times New Roman" w:hAnsi="Open Sans" w:cs="Open Sans"/>
          <w:color w:val="000000"/>
          <w:lang w:eastAsia="en-GB"/>
        </w:rPr>
        <w:t>)</w:t>
      </w:r>
      <w:r w:rsidR="00152FA4">
        <w:rPr>
          <w:rFonts w:ascii="Open Sans" w:eastAsia="Times New Roman" w:hAnsi="Open Sans" w:cs="Open Sans"/>
          <w:color w:val="000000"/>
          <w:lang w:eastAsia="en-GB"/>
        </w:rPr>
        <w:t xml:space="preserve">. </w:t>
      </w:r>
      <w:r w:rsidR="00152FA4" w:rsidRPr="00152FA4">
        <w:rPr>
          <w:rFonts w:ascii="Open Sans" w:eastAsia="Times New Roman" w:hAnsi="Open Sans" w:cs="Open Sans"/>
          <w:color w:val="000000"/>
          <w:lang w:eastAsia="en-GB"/>
        </w:rPr>
        <w:t>Other farmers may have been less willing to invest in clearing new land due to the increased insecurity, fear the land would be occupied by miners, or because there was less water available for irrigating rice fields</w:t>
      </w:r>
      <w:r w:rsidR="00152FA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hHBxdrxW","properties":{"formattedCitation":"\\super 63\\nosupersub{}","plainCitation":"63","noteIndex":0},"citationItems":[{"id":4068,"uris":["http://www.mendeley.com/documents/?uuid=b5b5a658-4a39-4f4c-a33e-3d256cd92e69","http://zotero.org/users/13355268/items/E9VAP4XI"],"itemData":{"id":4068,"type":"article-journal","abstract":"This study examines the impacts of artisanal small-scale mining (ASM) on livelihood assets using a representative data from individuals in major mining communities as well as non-mining neighbourhood areas in southern Ghana. It has applied Propensity Score Matching to investigate how participating in ASM affects the natural, physical, human, social, and financial livelihood assets of the respondents. The study has found that, participating in ASM exert statistically significant positive impact on the financial assets of the individuals. It however, exerts negative effects on the natural, physical, human and the social livelihood assets of the individuals. Although, participating in ASM exerts positive effect on the financial asset of respondents in the mining communities, it negatively affects their physical, natural, human, and social assets. Also, it tends to lower the social assets of the respondents in the non-mining communities. The study provides an evidence that participating in ASM is a viable economic livelihood option. However, its adverse effects on the natural, physical, human and social livelihood assets in the mining communities are equally huge. The study recommends that effective policies on proper regulation of ASM activities should be put in place to offset the negative effects on the environment. The policies should emphasize strict enforcement and compliance of prescribed regulations and methods of mining by creating sustainable win-win situations for alternate livelihoods in both mining and non-mining communities in Africa in general and Ghana in particular. In addition, government and other stakeholders in the mining sector should promote interventions that make alternative on-farm livelihood strategies attractive to the young people in mineral rich communities, in order to augment the trade-off of financial assets from ASM, and slow down the indiscriminate deterioration of the environment through unorthodox ASM.","container-title":"Resources Policy","DOI":"10.1016/j.resourpol.2021.101988","ISSN":"03014207","issue":"July 2020","note":"publisher: Elsevier Ltd","page":"101988","title":"Artisanal small-scale mining and livelihood assets in rural southern Ghana","volume":"71","author":[{"family":"Baffour-Kyei","given":"Vasco"},{"family":"Mensah","given":"Amos"},{"family":"Owusu","given":"Victor"},{"family":"Horlu","given":"Godwin S.A.K."}],"issued":{"date-parts":[["2021"]]}}}],"schema":"https://github.com/citation-style-language/schema/raw/master/csl-citation.json"} </w:instrText>
      </w:r>
      <w:r w:rsid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3</w:t>
      </w:r>
      <w:r w:rsidR="00152FA4">
        <w:rPr>
          <w:rFonts w:ascii="Open Sans" w:eastAsia="Times New Roman" w:hAnsi="Open Sans" w:cs="Open Sans"/>
          <w:color w:val="000000"/>
          <w:lang w:eastAsia="en-GB"/>
        </w:rPr>
        <w:fldChar w:fldCharType="end"/>
      </w:r>
      <w:r w:rsidR="00436F86">
        <w:rPr>
          <w:rFonts w:ascii="Open Sans" w:eastAsia="Times New Roman" w:hAnsi="Open Sans" w:cs="Open Sans"/>
          <w:color w:val="000000"/>
          <w:lang w:eastAsia="en-GB"/>
        </w:rPr>
        <w:t xml:space="preserve"> (Supplementary Note 3)</w:t>
      </w:r>
      <w:r w:rsidR="00152FA4">
        <w:rPr>
          <w:rFonts w:ascii="Open Sans" w:eastAsia="Times New Roman" w:hAnsi="Open Sans" w:cs="Open Sans"/>
          <w:color w:val="000000"/>
          <w:lang w:eastAsia="en-GB"/>
        </w:rPr>
        <w:t xml:space="preserve">. </w:t>
      </w:r>
    </w:p>
    <w:p w14:paraId="51441B2C" w14:textId="508E9EA6" w:rsidR="00A34A41" w:rsidRPr="00152FA4" w:rsidRDefault="009F2CEC" w:rsidP="00611230">
      <w:pPr>
        <w:rPr>
          <w:rFonts w:ascii="Open Sans" w:eastAsia="Times New Roman" w:hAnsi="Open Sans" w:cs="Open Sans"/>
          <w:i/>
          <w:iCs/>
          <w:color w:val="000000"/>
          <w:sz w:val="26"/>
          <w:szCs w:val="26"/>
          <w:lang w:eastAsia="en-GB"/>
        </w:rPr>
      </w:pPr>
      <w:r w:rsidRPr="00A35A0B">
        <w:rPr>
          <w:rFonts w:ascii="Open Sans" w:eastAsia="Times New Roman" w:hAnsi="Open Sans" w:cs="Open Sans"/>
          <w:i/>
          <w:iCs/>
          <w:color w:val="000000"/>
          <w:sz w:val="26"/>
          <w:szCs w:val="26"/>
          <w:lang w:eastAsia="en-GB"/>
        </w:rPr>
        <w:t>Evidence that l</w:t>
      </w:r>
      <w:r w:rsidR="00A34A41" w:rsidRPr="00A35A0B">
        <w:rPr>
          <w:rFonts w:ascii="Open Sans" w:eastAsia="Times New Roman" w:hAnsi="Open Sans" w:cs="Open Sans"/>
          <w:i/>
          <w:iCs/>
          <w:color w:val="000000"/>
          <w:sz w:val="26"/>
          <w:szCs w:val="26"/>
          <w:lang w:eastAsia="en-GB"/>
        </w:rPr>
        <w:t>emur populations at Bemainty</w:t>
      </w:r>
      <w:r w:rsidRPr="00A35A0B">
        <w:rPr>
          <w:rFonts w:ascii="Open Sans" w:eastAsia="Times New Roman" w:hAnsi="Open Sans" w:cs="Open Sans"/>
          <w:i/>
          <w:iCs/>
          <w:color w:val="000000"/>
          <w:sz w:val="26"/>
          <w:szCs w:val="26"/>
          <w:lang w:eastAsia="en-GB"/>
        </w:rPr>
        <w:t xml:space="preserve"> remain healthy</w:t>
      </w:r>
    </w:p>
    <w:p w14:paraId="0468F13C" w14:textId="69F6AEC4" w:rsidR="00995F2B" w:rsidRPr="00152FA4" w:rsidRDefault="00401256" w:rsidP="00AB6F75">
      <w:pPr>
        <w:rPr>
          <w:rFonts w:ascii="Open Sans" w:eastAsia="Times New Roman" w:hAnsi="Open Sans" w:cs="Open Sans"/>
          <w:color w:val="000000"/>
          <w:lang w:eastAsia="en-GB"/>
        </w:rPr>
      </w:pPr>
      <w:r>
        <w:rPr>
          <w:rFonts w:ascii="Open Sans" w:eastAsia="Times New Roman" w:hAnsi="Open Sans" w:cs="Open Sans"/>
          <w:color w:val="000000"/>
          <w:lang w:eastAsia="en-GB"/>
        </w:rPr>
        <w:t>A National Geographic article</w:t>
      </w:r>
      <w:r w:rsidR="002F4056">
        <w:rPr>
          <w:rFonts w:ascii="Open Sans" w:eastAsia="Times New Roman" w:hAnsi="Open Sans" w:cs="Open Sans"/>
          <w:color w:val="000000"/>
          <w:lang w:eastAsia="en-GB"/>
        </w:rPr>
        <w:fldChar w:fldCharType="begin"/>
      </w:r>
      <w:r w:rsidR="00F621A3">
        <w:rPr>
          <w:rFonts w:ascii="Open Sans" w:eastAsia="Times New Roman" w:hAnsi="Open Sans" w:cs="Open Sans"/>
          <w:color w:val="000000"/>
          <w:lang w:eastAsia="en-GB"/>
        </w:rPr>
        <w:instrText xml:space="preserve"> ADDIN ZOTERO_ITEM CSL_CITATION {"citationID":"HIqKa3CD","properties":{"formattedCitation":"\\super 40\\nosupersub{}","plainCitation":"40","noteIndex":0},"citationItems":[{"id":4085,"uris":["http://www.mendeley.com/documents/?uuid=01cd121f-d057-4f7a-8bd4-bda2c2abcdd9","http://zotero.org/users/13355268/items/WC2XIHXN"],"itemData":{"id":4085,"type":"article-magazine","container-title":"National Geographic","title":"How illegal mining is threatening imperilled lemurs","URL":"https://www.nationalgeographic.com/animals/article/sapphire-mining-fuels-lemur-deaths-in-madagascar?loggedin=true&amp;rnd=1690475933071","author":[{"family":"Tullis","given":"Paul"}],"issued":{"date-parts":[["2019",3]]}}}],"schema":"https://github.com/citation-style-language/schema/raw/master/csl-citation.json"} </w:instrText>
      </w:r>
      <w:r w:rsidR="002F4056">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40</w:t>
      </w:r>
      <w:r w:rsidR="002F4056">
        <w:rPr>
          <w:rFonts w:ascii="Open Sans" w:eastAsia="Times New Roman" w:hAnsi="Open Sans" w:cs="Open Sans"/>
          <w:color w:val="000000"/>
          <w:lang w:eastAsia="en-GB"/>
        </w:rPr>
        <w:fldChar w:fldCharType="end"/>
      </w:r>
      <w:r w:rsidR="006227F5" w:rsidRPr="00152FA4">
        <w:rPr>
          <w:rFonts w:ascii="Open Sans" w:eastAsia="Times New Roman" w:hAnsi="Open Sans" w:cs="Open Sans"/>
          <w:color w:val="000000"/>
          <w:lang w:eastAsia="en-GB"/>
        </w:rPr>
        <w:t xml:space="preserve"> claim</w:t>
      </w:r>
      <w:r>
        <w:rPr>
          <w:rFonts w:ascii="Open Sans" w:eastAsia="Times New Roman" w:hAnsi="Open Sans" w:cs="Open Sans"/>
          <w:color w:val="000000"/>
          <w:lang w:eastAsia="en-GB"/>
        </w:rPr>
        <w:t>ed</w:t>
      </w:r>
      <w:r w:rsidR="006227F5" w:rsidRPr="00152FA4">
        <w:rPr>
          <w:rFonts w:ascii="Open Sans" w:eastAsia="Times New Roman" w:hAnsi="Open Sans" w:cs="Open Sans"/>
          <w:color w:val="000000"/>
          <w:lang w:eastAsia="en-GB"/>
        </w:rPr>
        <w:t xml:space="preserve"> </w:t>
      </w:r>
      <w:r w:rsidR="00E9270E" w:rsidRPr="00152FA4">
        <w:rPr>
          <w:rFonts w:ascii="Open Sans" w:eastAsia="Times New Roman" w:hAnsi="Open Sans" w:cs="Open Sans"/>
          <w:color w:val="000000"/>
          <w:lang w:eastAsia="en-GB"/>
        </w:rPr>
        <w:t>that</w:t>
      </w:r>
      <w:r w:rsidR="002C5354" w:rsidRPr="00152FA4">
        <w:rPr>
          <w:rFonts w:ascii="Open Sans" w:eastAsia="Times New Roman" w:hAnsi="Open Sans" w:cs="Open Sans"/>
          <w:color w:val="000000"/>
          <w:lang w:eastAsia="en-GB"/>
        </w:rPr>
        <w:t xml:space="preserve"> the mining rush </w:t>
      </w:r>
      <w:r w:rsidR="006227F5" w:rsidRPr="00152FA4">
        <w:rPr>
          <w:rFonts w:ascii="Open Sans" w:eastAsia="Times New Roman" w:hAnsi="Open Sans" w:cs="Open Sans"/>
          <w:color w:val="000000"/>
          <w:lang w:eastAsia="en-GB"/>
        </w:rPr>
        <w:t>threatened</w:t>
      </w:r>
      <w:r w:rsidR="00146931">
        <w:rPr>
          <w:rFonts w:ascii="Open Sans" w:eastAsia="Times New Roman" w:hAnsi="Open Sans" w:cs="Open Sans"/>
          <w:color w:val="000000"/>
          <w:lang w:eastAsia="en-GB"/>
        </w:rPr>
        <w:t xml:space="preserve"> endangered lemur</w:t>
      </w:r>
      <w:r w:rsidR="006227F5" w:rsidRPr="00152FA4">
        <w:rPr>
          <w:rFonts w:ascii="Open Sans" w:eastAsia="Times New Roman" w:hAnsi="Open Sans" w:cs="Open Sans"/>
          <w:color w:val="000000"/>
          <w:lang w:eastAsia="en-GB"/>
        </w:rPr>
        <w:t xml:space="preserve"> populations </w:t>
      </w:r>
      <w:r w:rsidR="00146931">
        <w:rPr>
          <w:rFonts w:ascii="Open Sans" w:eastAsia="Times New Roman" w:hAnsi="Open Sans" w:cs="Open Sans"/>
          <w:color w:val="000000"/>
          <w:lang w:eastAsia="en-GB"/>
        </w:rPr>
        <w:t>th</w:t>
      </w:r>
      <w:r w:rsidR="00724008" w:rsidRPr="00152FA4">
        <w:rPr>
          <w:rFonts w:ascii="Open Sans" w:eastAsia="Times New Roman" w:hAnsi="Open Sans" w:cs="Open Sans"/>
          <w:color w:val="000000"/>
          <w:lang w:eastAsia="en-GB"/>
        </w:rPr>
        <w:t>rough</w:t>
      </w:r>
      <w:r w:rsidR="002E6DB3" w:rsidRPr="00152FA4">
        <w:rPr>
          <w:rFonts w:ascii="Open Sans" w:eastAsia="Times New Roman" w:hAnsi="Open Sans" w:cs="Open Sans"/>
          <w:color w:val="000000"/>
          <w:lang w:eastAsia="en-GB"/>
        </w:rPr>
        <w:t xml:space="preserve"> hunting and destruction of forest habitat</w:t>
      </w:r>
      <w:r w:rsidR="0077458B" w:rsidRPr="00152FA4">
        <w:rPr>
          <w:rFonts w:ascii="Open Sans" w:eastAsia="Times New Roman" w:hAnsi="Open Sans" w:cs="Open Sans"/>
          <w:color w:val="000000"/>
          <w:lang w:eastAsia="en-GB"/>
        </w:rPr>
        <w:t xml:space="preserve">. </w:t>
      </w:r>
      <w:r w:rsidR="00A11AF1" w:rsidRPr="00152FA4">
        <w:rPr>
          <w:rFonts w:ascii="Open Sans" w:eastAsia="Times New Roman" w:hAnsi="Open Sans" w:cs="Open Sans"/>
          <w:color w:val="000000"/>
          <w:lang w:eastAsia="en-GB"/>
        </w:rPr>
        <w:t>E</w:t>
      </w:r>
      <w:r w:rsidR="00A34A41" w:rsidRPr="00152FA4">
        <w:rPr>
          <w:rFonts w:ascii="Open Sans" w:eastAsia="Times New Roman" w:hAnsi="Open Sans" w:cs="Open Sans"/>
          <w:color w:val="000000"/>
          <w:lang w:eastAsia="en-GB"/>
        </w:rPr>
        <w:t>lsewhere</w:t>
      </w:r>
      <w:r w:rsidR="000357A1" w:rsidRPr="00152FA4">
        <w:rPr>
          <w:rFonts w:ascii="Open Sans" w:eastAsia="Times New Roman" w:hAnsi="Open Sans" w:cs="Open Sans"/>
          <w:color w:val="000000"/>
          <w:lang w:eastAsia="en-GB"/>
        </w:rPr>
        <w:t xml:space="preserve"> in Madagascar</w:t>
      </w:r>
      <w:r w:rsidR="00A34A41" w:rsidRPr="00152FA4">
        <w:rPr>
          <w:rFonts w:ascii="Open Sans" w:eastAsia="Times New Roman" w:hAnsi="Open Sans" w:cs="Open Sans"/>
          <w:color w:val="000000"/>
          <w:lang w:eastAsia="en-GB"/>
        </w:rPr>
        <w:t xml:space="preserve"> ASM </w:t>
      </w:r>
      <w:r w:rsidR="005C56BD" w:rsidRPr="00152FA4">
        <w:rPr>
          <w:rFonts w:ascii="Open Sans" w:eastAsia="Times New Roman" w:hAnsi="Open Sans" w:cs="Open Sans"/>
          <w:color w:val="000000"/>
          <w:lang w:eastAsia="en-GB"/>
        </w:rPr>
        <w:t xml:space="preserve">has </w:t>
      </w:r>
      <w:r w:rsidR="00835210" w:rsidRPr="00152FA4">
        <w:rPr>
          <w:rFonts w:ascii="Open Sans" w:eastAsia="Times New Roman" w:hAnsi="Open Sans" w:cs="Open Sans"/>
          <w:color w:val="000000"/>
          <w:lang w:eastAsia="en-GB"/>
        </w:rPr>
        <w:t>impacted wildlife populations</w:t>
      </w:r>
      <w:r w:rsidR="005C56BD" w:rsidRPr="00152FA4">
        <w:rPr>
          <w:rFonts w:ascii="Open Sans" w:eastAsia="Times New Roman" w:hAnsi="Open Sans" w:cs="Open Sans"/>
          <w:color w:val="000000"/>
          <w:lang w:eastAsia="en-GB"/>
        </w:rPr>
        <w:t xml:space="preserve"> </w:t>
      </w:r>
      <w:r w:rsidR="00A34A41" w:rsidRPr="00152FA4">
        <w:rPr>
          <w:rFonts w:ascii="Open Sans" w:eastAsia="Times New Roman" w:hAnsi="Open Sans" w:cs="Open Sans"/>
          <w:color w:val="000000"/>
          <w:lang w:eastAsia="en-GB"/>
        </w:rPr>
        <w:t xml:space="preserve">by </w:t>
      </w:r>
      <w:r w:rsidR="0057668A" w:rsidRPr="00152FA4">
        <w:rPr>
          <w:rFonts w:ascii="Open Sans" w:eastAsia="Times New Roman" w:hAnsi="Open Sans" w:cs="Open Sans"/>
          <w:color w:val="000000"/>
          <w:lang w:eastAsia="en-GB"/>
        </w:rPr>
        <w:t>eroding customary practices and taboos (</w:t>
      </w:r>
      <w:r w:rsidR="0057668A" w:rsidRPr="00152FA4">
        <w:rPr>
          <w:rFonts w:ascii="Open Sans" w:eastAsia="Times New Roman" w:hAnsi="Open Sans" w:cs="Open Sans"/>
          <w:i/>
          <w:iCs/>
          <w:color w:val="000000"/>
          <w:lang w:eastAsia="en-GB"/>
        </w:rPr>
        <w:t xml:space="preserve">fady) </w:t>
      </w:r>
      <w:r w:rsidR="0057668A" w:rsidRPr="00152FA4">
        <w:rPr>
          <w:rFonts w:ascii="Open Sans" w:eastAsia="Times New Roman" w:hAnsi="Open Sans" w:cs="Open Sans"/>
          <w:color w:val="000000"/>
          <w:lang w:eastAsia="en-GB"/>
        </w:rPr>
        <w:t>governing natural resource use</w:t>
      </w:r>
      <w:r w:rsidR="00F627EC">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C2RywdSp","properties":{"formattedCitation":"\\super 6,20,64,65\\nosupersub{}","plainCitation":"6,20,64,65","noteIndex":0},"citationItems":[{"id":813,"uris":["http://www.mendeley.com/documents/?uuid=a531da34-4344-4773-b675-5b068c25cbaa","http://zotero.org/users/13355268/items/2GVJDSIS"],"itemData":{"id":813,"type":"article-journal","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 [Madagascar, consumption, money, risk, sapphire mining, masculinity]","container-title":"American Ethnologist","DOI":"10.1525/ae.2003.30.2.290","ISSN":"0094-0496","issue":"2","page":"290-305","title":"\"Hot money\" and daring consumption in a northern Malagasy sapphire-mining town","volume":"30","author":[{"family":"Walsh","given":"Andrew"}],"issued":{"date-parts":[["2003"]]}}},{"id":2006,"uris":["http://www.mendeley.com/documents/?uuid=839a0069-1ff4-4c11-89bf-253043270698","http://zotero.org/users/13355268/items/8WJ9ZUGM"],"itemData":{"id":2006,"type":"report","event-place":"Avignon, France","publisher":"Geopoint 2008, Groupe du Pont, Université d’Avignon","publisher-place":"Avignon, France","title":"De la durabilité à la rentabilité , l ’ évolution des systèmes de production dans la région d ’ Ilakaka à Madagascar","URL":"https://halshs.archives-ouvertes.fr/halshs-00378982/document","author":[{"family":"Canavesio","given":"Remy"}],"issued":{"date-parts":[["2009"]]}}},{"id":19,"uris":["http://www.mendeley.com/documents/?uuid=495edf1b-408b-4cea-a898-b37526abdff4","http://zotero.org/users/13355268/items/CWN25TFD"],"itemData":{"id":19,"type":"report","abstract":"This report details a case study of historical and contemporary artisanal and small-scale mining (ASM) in and around Sapo National Park (SNP), assesses the ecological, social, and economic impacts of ASM, the key motivations of diggers/miners, the responses of affected stakeholders, including the sustainability of the 2010 SNP eviction and makes recommendations for future action. It is intended that the lessons learned from the SNP case will feed into the development of sustainable responses both locally and in protected areas in other countries, either directly through ASM-PACE intervention programmes or indirectly through publications (tools, guidance notes, and project reports).","publisher":"WWF, Estelle Levin","title":"Artisanal and Small-Scale Mining in and Around Protected Areas and Critical Ecosystems Project (ASM PACE) - Madagascar case study: Artisanal mining rushes in protected areas and a response toolkit","author":[{"family":"Cook","given":"Rupert"},{"family":"Healy","given":"Timothy"}],"issued":{"date-parts":[["2012"]]}}},{"id":1789,"uris":["http://www.mendeley.com/documents/?uuid=60f627ce-8320-4ede-9b55-2ff2409baae3","http://zotero.org/users/13355268/items/B3IJWPRY"],"itemData":{"id":1789,"type":"article-journal","abstract":"Understanding the patterns of wild meat consumption from tropical forests is important for designing approaches to address this major threat to biodiversity and mitigate potential pathways for transmission of emerging diseases. Bushmeat consumption has been particularly poorly studied in Madagascar, one of the world's hottest biodiversity hotspots. Studying bushmeat consumption is challenging as many species are protected and researchers must consider the incentives faced by informants. Using interviews with 1154 households in 12 communes in eastern Madagascar, as well as local monitoring data, we investigated the importance of socio-economic variables, taste preference and traditional taboos on consumption of 50 wild and domestic species. The majority of meals contain no animal protein. However, respondents consume a wide range of wild species and 95% of respondents have eaten at least one protected species (and nearly 45% have eaten more than 10). The rural/urban divide and wealth are important predictors of bushmeat consumption, but the magnitude and direction of the effect varies between species. Bushmeat species are not preferred and are considered inferior to fish and domestic animals. Taboos have provided protection to some species, particularly the Endangered Indri, but we present evidence that this taboo is rapidly eroding. By considering a variety of potential influences on consumption in a single study we have improved understanding of who is eating bushmeat and why. Evidence that bushmeat species are not generally preferred meats suggest that projects which increase the availability of domestic meat and fish may have success at reducing demand. We also suggest that enforcement of existing wildlife and firearm laws should be a priority, particularly in areas undergoing rapid social change. The issue of hunting as an important threat to biodiversity in Madagascar is only now being fully recognised. Urgent action is required to ensure that heavily hunted species are adequately protected. © 2011 Jenkins et al.","container-title":"PLoS ONE","DOI":"10.1371/journal.pone.0027570","ISSN":"19326203","issue":"12","note":"PMID: 22194787","title":"Analysis of patterns of bushmeat consumption reveals extensive exploitation of protected species in eastern madagascar","volume":"6","author":[{"family":"Jenkins","given":"Richard K.B."},{"family":"Keane","given":"Aidan"},{"family":"Rakotoarivelo","given":"Andrinajoro R."},{"family":"Rakotomboavonjy","given":"Victor"},{"family":"Randrianandrianina","given":"Felicien H."},{"family":"Razafimanahaka","given":"H. Julie"},{"family":"Ralaiarimalala","given":"Sylvain R."},{"family":"Jones","given":"Julia P.G."}],"issued":{"date-parts":[["2011"]]}}}],"schema":"https://github.com/citation-style-language/schema/raw/master/csl-citation.json"} </w:instrText>
      </w:r>
      <w:r w:rsidR="00F627EC">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20,64,65</w:t>
      </w:r>
      <w:r w:rsidR="00F627EC">
        <w:rPr>
          <w:rFonts w:ascii="Open Sans" w:eastAsia="Times New Roman" w:hAnsi="Open Sans" w:cs="Open Sans"/>
          <w:color w:val="000000"/>
          <w:lang w:eastAsia="en-GB"/>
        </w:rPr>
        <w:fldChar w:fldCharType="end"/>
      </w:r>
      <w:r w:rsidR="0098699D">
        <w:rPr>
          <w:rFonts w:ascii="Open Sans" w:eastAsia="Times New Roman" w:hAnsi="Open Sans" w:cs="Open Sans"/>
          <w:color w:val="000000"/>
          <w:lang w:eastAsia="en-GB"/>
        </w:rPr>
        <w:t xml:space="preserve">. </w:t>
      </w:r>
      <w:r w:rsidR="00905DAC">
        <w:rPr>
          <w:rFonts w:ascii="Open Sans" w:eastAsia="Times New Roman" w:hAnsi="Open Sans" w:cs="Open Sans"/>
          <w:color w:val="000000"/>
          <w:lang w:eastAsia="en-GB"/>
        </w:rPr>
        <w:t>For example, i</w:t>
      </w:r>
      <w:r w:rsidR="00A34A41" w:rsidRPr="00152FA4">
        <w:rPr>
          <w:rFonts w:ascii="Open Sans" w:eastAsia="Times New Roman" w:hAnsi="Open Sans" w:cs="Open Sans"/>
          <w:color w:val="000000"/>
          <w:lang w:eastAsia="en-GB"/>
        </w:rPr>
        <w:t xml:space="preserve">n the south of the CAZ, Jenkins </w:t>
      </w:r>
      <w:r w:rsidR="00A34A41" w:rsidRPr="00152FA4">
        <w:rPr>
          <w:rFonts w:ascii="Open Sans" w:eastAsia="Times New Roman" w:hAnsi="Open Sans" w:cs="Open Sans"/>
          <w:i/>
          <w:iCs/>
          <w:color w:val="000000"/>
          <w:lang w:eastAsia="en-GB"/>
        </w:rPr>
        <w:t>et al</w:t>
      </w:r>
      <w:r w:rsidR="00A34A41" w:rsidRPr="00152FA4">
        <w:rPr>
          <w:rFonts w:ascii="Open Sans" w:eastAsia="Times New Roman" w:hAnsi="Open Sans" w:cs="Open Sans"/>
          <w:color w:val="000000"/>
          <w:lang w:eastAsia="en-GB"/>
        </w:rPr>
        <w:t xml:space="preserve"> </w:t>
      </w:r>
      <w:r w:rsidR="00B93A1B" w:rsidRPr="00152FA4">
        <w:rPr>
          <w:rFonts w:ascii="Open Sans" w:eastAsia="Times New Roman" w:hAnsi="Open Sans" w:cs="Open Sans"/>
          <w:color w:val="000000"/>
          <w:lang w:eastAsia="en-GB"/>
        </w:rPr>
        <w:fldChar w:fldCharType="begin" w:fldLock="1"/>
      </w:r>
      <w:r w:rsidR="00CA2038">
        <w:rPr>
          <w:rFonts w:ascii="Open Sans" w:eastAsia="Times New Roman" w:hAnsi="Open Sans" w:cs="Open Sans"/>
          <w:color w:val="000000"/>
          <w:lang w:eastAsia="en-GB"/>
        </w:rPr>
        <w:instrText xml:space="preserve"> ADDIN ZOTERO_ITEM CSL_CITATION {"citationID":"dcOWByNr","properties":{"formattedCitation":"\\super 20\\nosupersub{}","plainCitation":"20","noteIndex":0},"citationItems":[{"id":1789,"uris":["http://www.mendeley.com/documents/?uuid=60f627ce-8320-4ede-9b55-2ff2409baae3","http://zotero.org/users/13355268/items/B3IJWPRY"],"itemData":{"id":1789,"type":"article-journal","abstract":"Understanding the patterns of wild meat consumption from tropical forests is important for designing approaches to address this major threat to biodiversity and mitigate potential pathways for transmission of emerging diseases. Bushmeat consumption has been particularly poorly studied in Madagascar, one of the world's hottest biodiversity hotspots. Studying bushmeat consumption is challenging as many species are protected and researchers must consider the incentives faced by informants. Using interviews with 1154 households in 12 communes in eastern Madagascar, as well as local monitoring data, we investigated the importance of socio-economic variables, taste preference and traditional taboos on consumption of 50 wild and domestic species. The majority of meals contain no animal protein. However, respondents consume a wide range of wild species and 95% of respondents have eaten at least one protected species (and nearly 45% have eaten more than 10). The rural/urban divide and wealth are important predictors of bushmeat consumption, but the magnitude and direction of the effect varies between species. Bushmeat species are not preferred and are considered inferior to fish and domestic animals. Taboos have provided protection to some species, particularly the Endangered Indri, but we present evidence that this taboo is rapidly eroding. By considering a variety of potential influences on consumption in a single study we have improved understanding of who is eating bushmeat and why. Evidence that bushmeat species are not generally preferred meats suggest that projects which increase the availability of domestic meat and fish may have success at reducing demand. We also suggest that enforcement of existing wildlife and firearm laws should be a priority, particularly in areas undergoing rapid social change. The issue of hunting as an important threat to biodiversity in Madagascar is only now being fully recognised. Urgent action is required to ensure that heavily hunted species are adequately protected. © 2011 Jenkins et al.","container-title":"PLoS ONE","DOI":"10.1371/journal.pone.0027570","ISSN":"19326203","issue":"12","note":"PMID: 22194787","title":"Analysis of patterns of bushmeat consumption reveals extensive exploitation of protected species in eastern madagascar","volume":"6","author":[{"family":"Jenkins","given":"Richard K.B."},{"family":"Keane","given":"Aidan"},{"family":"Rakotoarivelo","given":"Andrinajoro R."},{"family":"Rakotomboavonjy","given":"Victor"},{"family":"Randrianandrianina","given":"Felicien H."},{"family":"Razafimanahaka","given":"H. Julie"},{"family":"Ralaiarimalala","given":"Sylvain R."},{"family":"Jones","given":"Julia P.G."}],"issued":{"date-parts":[["2011"]]}},"suppress-author":1}],"schema":"https://github.com/citation-style-language/schema/raw/master/csl-citation.json"} </w:instrText>
      </w:r>
      <w:r w:rsidR="00B93A1B" w:rsidRPr="00152FA4">
        <w:rPr>
          <w:rFonts w:ascii="Open Sans" w:eastAsia="Times New Roman" w:hAnsi="Open Sans" w:cs="Open Sans"/>
          <w:color w:val="000000"/>
          <w:lang w:eastAsia="en-GB"/>
        </w:rPr>
        <w:fldChar w:fldCharType="separate"/>
      </w:r>
      <w:r w:rsidR="00CA2038" w:rsidRPr="00CA2038">
        <w:rPr>
          <w:rFonts w:ascii="Open Sans" w:hAnsi="Open Sans" w:cs="Open Sans"/>
          <w:vertAlign w:val="superscript"/>
        </w:rPr>
        <w:t>20</w:t>
      </w:r>
      <w:r w:rsidR="00B93A1B" w:rsidRPr="00152FA4">
        <w:rPr>
          <w:rFonts w:ascii="Open Sans" w:eastAsia="Times New Roman" w:hAnsi="Open Sans" w:cs="Open Sans"/>
          <w:color w:val="000000"/>
          <w:lang w:eastAsia="en-GB"/>
        </w:rPr>
        <w:fldChar w:fldCharType="end"/>
      </w:r>
      <w:r w:rsidR="00A34A41" w:rsidRPr="00152FA4">
        <w:rPr>
          <w:rFonts w:ascii="Open Sans" w:eastAsia="Times New Roman" w:hAnsi="Open Sans" w:cs="Open Sans"/>
          <w:color w:val="000000"/>
          <w:lang w:eastAsia="en-GB"/>
        </w:rPr>
        <w:t xml:space="preserve"> linked the expansion of artisanal gold mining</w:t>
      </w:r>
      <w:r w:rsidR="00117467" w:rsidRPr="00152FA4">
        <w:rPr>
          <w:rFonts w:ascii="Open Sans" w:eastAsia="Times New Roman" w:hAnsi="Open Sans" w:cs="Open Sans"/>
          <w:color w:val="000000"/>
          <w:lang w:eastAsia="en-GB"/>
        </w:rPr>
        <w:t xml:space="preserve"> a</w:t>
      </w:r>
      <w:r w:rsidR="00A34A41" w:rsidRPr="00152FA4">
        <w:rPr>
          <w:rFonts w:ascii="Open Sans" w:eastAsia="Times New Roman" w:hAnsi="Open Sans" w:cs="Open Sans"/>
          <w:color w:val="000000"/>
          <w:lang w:eastAsia="en-GB"/>
        </w:rPr>
        <w:t>n</w:t>
      </w:r>
      <w:r w:rsidR="00117467" w:rsidRPr="00152FA4">
        <w:rPr>
          <w:rFonts w:ascii="Open Sans" w:eastAsia="Times New Roman" w:hAnsi="Open Sans" w:cs="Open Sans"/>
          <w:color w:val="000000"/>
          <w:lang w:eastAsia="en-GB"/>
        </w:rPr>
        <w:t>d</w:t>
      </w:r>
      <w:r w:rsidR="00A34A41" w:rsidRPr="00152FA4">
        <w:rPr>
          <w:rFonts w:ascii="Open Sans" w:eastAsia="Times New Roman" w:hAnsi="Open Sans" w:cs="Open Sans"/>
          <w:color w:val="000000"/>
          <w:lang w:eastAsia="en-GB"/>
        </w:rPr>
        <w:t xml:space="preserve"> influx of migrant miners</w:t>
      </w:r>
      <w:r w:rsidR="00ED35BA" w:rsidRPr="00152FA4">
        <w:rPr>
          <w:rFonts w:ascii="Open Sans" w:eastAsia="Times New Roman" w:hAnsi="Open Sans" w:cs="Open Sans"/>
          <w:color w:val="000000"/>
          <w:lang w:eastAsia="en-GB"/>
        </w:rPr>
        <w:t xml:space="preserve"> </w:t>
      </w:r>
      <w:r w:rsidR="00A34A41" w:rsidRPr="00152FA4">
        <w:rPr>
          <w:rFonts w:ascii="Open Sans" w:eastAsia="Times New Roman" w:hAnsi="Open Sans" w:cs="Open Sans"/>
          <w:color w:val="000000"/>
          <w:lang w:eastAsia="en-GB"/>
        </w:rPr>
        <w:t xml:space="preserve">to a weakening of </w:t>
      </w:r>
      <w:r w:rsidR="003142A5" w:rsidRPr="00152FA4">
        <w:rPr>
          <w:rFonts w:ascii="Open Sans" w:eastAsia="Times New Roman" w:hAnsi="Open Sans" w:cs="Open Sans"/>
          <w:i/>
          <w:iCs/>
          <w:color w:val="000000"/>
          <w:lang w:eastAsia="en-GB"/>
        </w:rPr>
        <w:t>fady</w:t>
      </w:r>
      <w:r w:rsidR="00A34A41" w:rsidRPr="00152FA4">
        <w:rPr>
          <w:rFonts w:ascii="Open Sans" w:eastAsia="Times New Roman" w:hAnsi="Open Sans" w:cs="Open Sans"/>
          <w:color w:val="000000"/>
          <w:lang w:eastAsia="en-GB"/>
        </w:rPr>
        <w:t xml:space="preserve"> protecting </w:t>
      </w:r>
      <w:r w:rsidR="00241785" w:rsidRPr="00152FA4">
        <w:rPr>
          <w:rFonts w:ascii="Open Sans" w:eastAsia="Times New Roman" w:hAnsi="Open Sans" w:cs="Open Sans"/>
          <w:color w:val="000000"/>
          <w:lang w:eastAsia="en-GB"/>
        </w:rPr>
        <w:t>the endangered Indri</w:t>
      </w:r>
      <w:r w:rsidR="003E4E70" w:rsidRPr="00152FA4">
        <w:rPr>
          <w:rFonts w:ascii="Open Sans" w:eastAsia="Times New Roman" w:hAnsi="Open Sans" w:cs="Open Sans"/>
          <w:color w:val="000000"/>
          <w:lang w:eastAsia="en-GB"/>
        </w:rPr>
        <w:t>,</w:t>
      </w:r>
      <w:r w:rsidR="00A34A41" w:rsidRPr="00152FA4">
        <w:rPr>
          <w:rFonts w:ascii="Open Sans" w:eastAsia="Times New Roman" w:hAnsi="Open Sans" w:cs="Open Sans"/>
          <w:color w:val="000000"/>
          <w:lang w:eastAsia="en-GB"/>
        </w:rPr>
        <w:t xml:space="preserve"> </w:t>
      </w:r>
      <w:r w:rsidR="007143B4" w:rsidRPr="00152FA4">
        <w:rPr>
          <w:rFonts w:ascii="Open Sans" w:eastAsia="Times New Roman" w:hAnsi="Open Sans" w:cs="Open Sans"/>
          <w:color w:val="000000"/>
          <w:lang w:eastAsia="en-GB"/>
        </w:rPr>
        <w:t>resulting in</w:t>
      </w:r>
      <w:r w:rsidR="00A34A41" w:rsidRPr="00152FA4">
        <w:rPr>
          <w:rFonts w:ascii="Open Sans" w:eastAsia="Times New Roman" w:hAnsi="Open Sans" w:cs="Open Sans"/>
          <w:color w:val="000000"/>
          <w:lang w:eastAsia="en-GB"/>
        </w:rPr>
        <w:t xml:space="preserve"> </w:t>
      </w:r>
      <w:r w:rsidR="0089479F" w:rsidRPr="00152FA4">
        <w:rPr>
          <w:rFonts w:ascii="Open Sans" w:eastAsia="Times New Roman" w:hAnsi="Open Sans" w:cs="Open Sans"/>
          <w:color w:val="000000"/>
          <w:lang w:eastAsia="en-GB"/>
        </w:rPr>
        <w:t>increased</w:t>
      </w:r>
      <w:r w:rsidR="00A34A41" w:rsidRPr="00152FA4">
        <w:rPr>
          <w:rFonts w:ascii="Open Sans" w:eastAsia="Times New Roman" w:hAnsi="Open Sans" w:cs="Open Sans"/>
          <w:color w:val="000000"/>
          <w:lang w:eastAsia="en-GB"/>
        </w:rPr>
        <w:t xml:space="preserve"> hunting.</w:t>
      </w:r>
      <w:r w:rsidR="00262F56" w:rsidRPr="00152FA4">
        <w:rPr>
          <w:rFonts w:ascii="Open Sans" w:eastAsia="Times New Roman" w:hAnsi="Open Sans" w:cs="Open Sans"/>
          <w:color w:val="000000"/>
          <w:lang w:eastAsia="en-GB"/>
        </w:rPr>
        <w:t xml:space="preserve"> </w:t>
      </w:r>
    </w:p>
    <w:p w14:paraId="47F73450" w14:textId="5BEBBAE4" w:rsidR="00541761" w:rsidRPr="00152FA4" w:rsidRDefault="00752884" w:rsidP="00AB6F75">
      <w:pPr>
        <w:rPr>
          <w:rFonts w:ascii="Open Sans" w:eastAsia="Times New Roman" w:hAnsi="Open Sans" w:cs="Open Sans"/>
          <w:color w:val="000000"/>
          <w:lang w:eastAsia="en-GB"/>
        </w:rPr>
      </w:pPr>
      <w:r w:rsidRPr="001B12C6">
        <w:rPr>
          <w:rFonts w:ascii="Open Sans" w:eastAsia="Times New Roman" w:hAnsi="Open Sans" w:cs="Open Sans"/>
          <w:color w:val="000000"/>
          <w:lang w:eastAsia="en-GB"/>
        </w:rPr>
        <w:t>However, o</w:t>
      </w:r>
      <w:r w:rsidR="00673D3F" w:rsidRPr="001B12C6">
        <w:rPr>
          <w:rFonts w:ascii="Open Sans" w:eastAsia="Times New Roman" w:hAnsi="Open Sans" w:cs="Open Sans"/>
          <w:color w:val="000000"/>
          <w:lang w:eastAsia="en-GB"/>
        </w:rPr>
        <w:t>ur results</w:t>
      </w:r>
      <w:r w:rsidR="00A34A41" w:rsidRPr="001B12C6">
        <w:rPr>
          <w:rFonts w:ascii="Open Sans" w:eastAsia="Times New Roman" w:hAnsi="Open Sans" w:cs="Open Sans"/>
          <w:color w:val="000000"/>
          <w:lang w:eastAsia="en-GB"/>
        </w:rPr>
        <w:t xml:space="preserve"> </w:t>
      </w:r>
      <w:r w:rsidR="00023F58" w:rsidRPr="001B12C6">
        <w:rPr>
          <w:rFonts w:ascii="Open Sans" w:eastAsia="Times New Roman" w:hAnsi="Open Sans" w:cs="Open Sans"/>
          <w:color w:val="000000"/>
          <w:lang w:eastAsia="en-GB"/>
        </w:rPr>
        <w:t>provide</w:t>
      </w:r>
      <w:r w:rsidR="00C83FB5" w:rsidRPr="005940C6">
        <w:rPr>
          <w:rFonts w:ascii="Open Sans" w:eastAsia="Times New Roman" w:hAnsi="Open Sans" w:cs="Open Sans"/>
          <w:color w:val="000000"/>
          <w:lang w:eastAsia="en-GB"/>
        </w:rPr>
        <w:t xml:space="preserve"> </w:t>
      </w:r>
      <w:r w:rsidR="00023F58" w:rsidRPr="001B12C6">
        <w:rPr>
          <w:rFonts w:ascii="Open Sans" w:eastAsia="Times New Roman" w:hAnsi="Open Sans" w:cs="Open Sans"/>
          <w:color w:val="000000"/>
          <w:lang w:eastAsia="en-GB"/>
        </w:rPr>
        <w:t xml:space="preserve">preliminary </w:t>
      </w:r>
      <w:r w:rsidR="00901CE0" w:rsidRPr="005940C6">
        <w:rPr>
          <w:rFonts w:ascii="Open Sans" w:eastAsia="Times New Roman" w:hAnsi="Open Sans" w:cs="Open Sans"/>
          <w:color w:val="000000"/>
          <w:lang w:eastAsia="en-GB"/>
        </w:rPr>
        <w:t>evidence to suggest</w:t>
      </w:r>
      <w:r w:rsidR="00023F58" w:rsidRPr="001B12C6">
        <w:rPr>
          <w:rFonts w:ascii="Open Sans" w:eastAsia="Times New Roman" w:hAnsi="Open Sans" w:cs="Open Sans"/>
          <w:color w:val="000000"/>
          <w:lang w:eastAsia="en-GB"/>
        </w:rPr>
        <w:t xml:space="preserve"> </w:t>
      </w:r>
      <w:r w:rsidR="00A12D5D" w:rsidRPr="001B12C6">
        <w:rPr>
          <w:rFonts w:ascii="Open Sans" w:eastAsia="Times New Roman" w:hAnsi="Open Sans" w:cs="Open Sans"/>
          <w:color w:val="000000"/>
          <w:lang w:eastAsia="en-GB"/>
        </w:rPr>
        <w:t xml:space="preserve">that this </w:t>
      </w:r>
      <w:r w:rsidR="00A34A41" w:rsidRPr="001B12C6">
        <w:rPr>
          <w:rFonts w:ascii="Open Sans" w:eastAsia="Times New Roman" w:hAnsi="Open Sans" w:cs="Open Sans"/>
          <w:color w:val="000000"/>
          <w:lang w:eastAsia="en-GB"/>
        </w:rPr>
        <w:t>was not the case at Bemainty.</w:t>
      </w:r>
      <w:r w:rsidR="00674BA7" w:rsidRPr="00152FA4">
        <w:rPr>
          <w:rFonts w:ascii="Open Sans" w:eastAsia="Times New Roman" w:hAnsi="Open Sans" w:cs="Open Sans"/>
          <w:color w:val="000000"/>
          <w:lang w:eastAsia="en-GB"/>
        </w:rPr>
        <w:t xml:space="preserve"> </w:t>
      </w:r>
      <w:r w:rsidR="00674149" w:rsidRPr="00152FA4">
        <w:rPr>
          <w:rFonts w:ascii="Open Sans" w:eastAsia="Times New Roman" w:hAnsi="Open Sans" w:cs="Open Sans"/>
          <w:color w:val="000000"/>
          <w:lang w:eastAsia="en-GB"/>
        </w:rPr>
        <w:t>No respondents</w:t>
      </w:r>
      <w:r w:rsidR="00A35E7F" w:rsidRPr="00152FA4">
        <w:rPr>
          <w:rFonts w:ascii="Open Sans" w:eastAsia="Times New Roman" w:hAnsi="Open Sans" w:cs="Open Sans"/>
          <w:color w:val="000000"/>
          <w:lang w:eastAsia="en-GB"/>
        </w:rPr>
        <w:t xml:space="preserve"> (miners or farmers)</w:t>
      </w:r>
      <w:r w:rsidR="00674149" w:rsidRPr="00152FA4">
        <w:rPr>
          <w:rFonts w:ascii="Open Sans" w:eastAsia="Times New Roman" w:hAnsi="Open Sans" w:cs="Open Sans"/>
          <w:color w:val="000000"/>
          <w:lang w:eastAsia="en-GB"/>
        </w:rPr>
        <w:t xml:space="preserve"> </w:t>
      </w:r>
      <w:r w:rsidR="00F43356" w:rsidRPr="00152FA4">
        <w:rPr>
          <w:rFonts w:ascii="Open Sans" w:eastAsia="Times New Roman" w:hAnsi="Open Sans" w:cs="Open Sans"/>
          <w:color w:val="000000"/>
          <w:lang w:eastAsia="en-GB"/>
        </w:rPr>
        <w:t>reported</w:t>
      </w:r>
      <w:r w:rsidR="00674149" w:rsidRPr="00152FA4">
        <w:rPr>
          <w:rFonts w:ascii="Open Sans" w:eastAsia="Times New Roman" w:hAnsi="Open Sans" w:cs="Open Sans"/>
          <w:color w:val="000000"/>
          <w:lang w:eastAsia="en-GB"/>
        </w:rPr>
        <w:t xml:space="preserve"> hunting</w:t>
      </w:r>
      <w:r w:rsidR="00A35E7F" w:rsidRPr="00152FA4">
        <w:rPr>
          <w:rFonts w:ascii="Open Sans" w:eastAsia="Times New Roman" w:hAnsi="Open Sans" w:cs="Open Sans"/>
          <w:color w:val="000000"/>
          <w:lang w:eastAsia="en-GB"/>
        </w:rPr>
        <w:t xml:space="preserve"> </w:t>
      </w:r>
      <w:r w:rsidR="00433360" w:rsidRPr="00152FA4">
        <w:rPr>
          <w:rFonts w:ascii="Open Sans" w:eastAsia="Times New Roman" w:hAnsi="Open Sans" w:cs="Open Sans"/>
          <w:color w:val="000000"/>
          <w:lang w:eastAsia="en-GB"/>
        </w:rPr>
        <w:t>lemurs</w:t>
      </w:r>
      <w:r w:rsidR="00947A7E" w:rsidRPr="00152FA4">
        <w:rPr>
          <w:rFonts w:ascii="Open Sans" w:eastAsia="Times New Roman" w:hAnsi="Open Sans" w:cs="Open Sans"/>
          <w:color w:val="000000"/>
          <w:lang w:eastAsia="en-GB"/>
        </w:rPr>
        <w:t xml:space="preserve">, </w:t>
      </w:r>
      <w:r w:rsidR="00B24129" w:rsidRPr="00152FA4">
        <w:rPr>
          <w:rFonts w:ascii="Open Sans" w:eastAsia="Times New Roman" w:hAnsi="Open Sans" w:cs="Open Sans"/>
          <w:color w:val="000000"/>
          <w:lang w:eastAsia="en-GB"/>
        </w:rPr>
        <w:t>and most stated that</w:t>
      </w:r>
      <w:r w:rsidR="00993AF5" w:rsidRPr="00152FA4">
        <w:rPr>
          <w:rFonts w:ascii="Open Sans" w:eastAsia="Times New Roman" w:hAnsi="Open Sans" w:cs="Open Sans"/>
          <w:color w:val="000000"/>
          <w:lang w:eastAsia="en-GB"/>
        </w:rPr>
        <w:t xml:space="preserve"> it is</w:t>
      </w:r>
      <w:r w:rsidR="00433360" w:rsidRPr="00152FA4">
        <w:rPr>
          <w:rFonts w:ascii="Open Sans" w:eastAsia="Times New Roman" w:hAnsi="Open Sans" w:cs="Open Sans"/>
          <w:color w:val="000000"/>
          <w:lang w:eastAsia="en-GB"/>
        </w:rPr>
        <w:t xml:space="preserve"> </w:t>
      </w:r>
      <w:r w:rsidR="00CE632B" w:rsidRPr="00152FA4">
        <w:rPr>
          <w:rFonts w:ascii="Open Sans" w:eastAsia="Times New Roman" w:hAnsi="Open Sans" w:cs="Open Sans"/>
          <w:i/>
          <w:iCs/>
          <w:color w:val="000000"/>
          <w:lang w:eastAsia="en-GB"/>
        </w:rPr>
        <w:t xml:space="preserve">fady </w:t>
      </w:r>
      <w:r w:rsidR="00CE632B" w:rsidRPr="00152FA4">
        <w:rPr>
          <w:rFonts w:ascii="Open Sans" w:eastAsia="Times New Roman" w:hAnsi="Open Sans" w:cs="Open Sans"/>
          <w:color w:val="000000"/>
          <w:lang w:eastAsia="en-GB"/>
        </w:rPr>
        <w:t>to hunt or eat Indri</w:t>
      </w:r>
      <w:r w:rsidR="006E06C5" w:rsidRPr="00152FA4">
        <w:rPr>
          <w:rFonts w:ascii="Open Sans" w:eastAsia="Times New Roman" w:hAnsi="Open Sans" w:cs="Open Sans"/>
          <w:color w:val="000000"/>
          <w:lang w:eastAsia="en-GB"/>
        </w:rPr>
        <w:t>.</w:t>
      </w:r>
      <w:r w:rsidR="00A34A41" w:rsidRPr="00152FA4">
        <w:rPr>
          <w:rFonts w:ascii="Open Sans" w:eastAsia="Times New Roman" w:hAnsi="Open Sans" w:cs="Open Sans"/>
          <w:color w:val="000000"/>
          <w:lang w:eastAsia="en-GB"/>
        </w:rPr>
        <w:t xml:space="preserve"> This taboo is </w:t>
      </w:r>
      <w:r w:rsidR="00ED5419" w:rsidRPr="00152FA4">
        <w:rPr>
          <w:rFonts w:ascii="Open Sans" w:eastAsia="Times New Roman" w:hAnsi="Open Sans" w:cs="Open Sans"/>
          <w:color w:val="000000"/>
          <w:lang w:eastAsia="en-GB"/>
        </w:rPr>
        <w:t xml:space="preserve">fortified </w:t>
      </w:r>
      <w:r w:rsidR="00A34A41" w:rsidRPr="00152FA4">
        <w:rPr>
          <w:rFonts w:ascii="Open Sans" w:eastAsia="Times New Roman" w:hAnsi="Open Sans" w:cs="Open Sans"/>
          <w:color w:val="000000"/>
          <w:lang w:eastAsia="en-GB"/>
        </w:rPr>
        <w:t>by the belief amongst miners that the presence of Indri brings good luck for finding sapphires</w:t>
      </w:r>
      <w:r w:rsidR="004021A6" w:rsidRPr="00152FA4">
        <w:rPr>
          <w:rFonts w:ascii="Open Sans" w:eastAsia="Times New Roman" w:hAnsi="Open Sans" w:cs="Open Sans"/>
          <w:color w:val="000000"/>
          <w:lang w:eastAsia="en-GB"/>
        </w:rPr>
        <w:t>.</w:t>
      </w:r>
      <w:r w:rsidR="0068731F" w:rsidRPr="00152FA4">
        <w:rPr>
          <w:rFonts w:ascii="Open Sans" w:eastAsia="Times New Roman" w:hAnsi="Open Sans" w:cs="Open Sans"/>
          <w:color w:val="000000"/>
          <w:lang w:eastAsia="en-GB"/>
        </w:rPr>
        <w:t xml:space="preserve"> </w:t>
      </w:r>
      <w:r w:rsidR="00D31EBE" w:rsidRPr="00152FA4">
        <w:rPr>
          <w:rFonts w:ascii="Open Sans" w:eastAsia="Times New Roman" w:hAnsi="Open Sans" w:cs="Open Sans"/>
          <w:color w:val="000000"/>
          <w:lang w:eastAsia="en-GB"/>
        </w:rPr>
        <w:t xml:space="preserve">While such </w:t>
      </w:r>
      <w:r w:rsidR="00D31EBE" w:rsidRPr="00152FA4">
        <w:rPr>
          <w:rFonts w:ascii="Open Sans" w:eastAsia="Times New Roman" w:hAnsi="Open Sans" w:cs="Open Sans"/>
          <w:color w:val="000000"/>
          <w:lang w:eastAsia="en-GB"/>
        </w:rPr>
        <w:lastRenderedPageBreak/>
        <w:t>interview</w:t>
      </w:r>
      <w:r w:rsidR="006D1D81">
        <w:rPr>
          <w:rFonts w:ascii="Open Sans" w:eastAsia="Times New Roman" w:hAnsi="Open Sans" w:cs="Open Sans"/>
          <w:color w:val="000000"/>
          <w:lang w:eastAsia="en-GB"/>
        </w:rPr>
        <w:t xml:space="preserve"> questions</w:t>
      </w:r>
      <w:r w:rsidR="00D31EBE" w:rsidRPr="00152FA4">
        <w:rPr>
          <w:rFonts w:ascii="Open Sans" w:eastAsia="Times New Roman" w:hAnsi="Open Sans" w:cs="Open Sans"/>
          <w:color w:val="000000"/>
          <w:lang w:eastAsia="en-GB"/>
        </w:rPr>
        <w:t xml:space="preserve"> are highly vulnerable to social desirability bias</w:t>
      </w:r>
      <w:r w:rsidR="00822FC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Ef6KjVC9","properties":{"formattedCitation":"\\super 66\\nosupersub{}","plainCitation":"66","noteIndex":0},"citationItems":[{"id":2202,"uris":["http://www.mendeley.com/documents/?uuid=25ccd995-505f-4599-bcee-7d678c7bfd6e","http://zotero.org/users/13355268/items/CR7FNE64"],"itemData":{"id":2202,"type":"article-journal","abstract":"Abstract Information on the extent of bushmeat hunting is needed to assess the likely impact on hunted species, to provide information on the opportunity cost to local people of conservation, and to judge the efficacy of interventions at reducing pressure. However, where hunting is illegal, or socially unacceptable, respondents may not answer honestly to direct questions about hunting or consumption of bushmeat. We adapted a specialized method for investigating sensitive behaviours (the randomized response technique, RRT) and questioned 1,851 people in Madagascar about their consumption of six species, using either RRT or direct questions. For most species at most sites RRT and direct questions returned similar estimates of the proportion of the population who had consumed bushmeat in the previous year. However, RRT resulted in significantly higher estimates of bushmeat consumption in communities surrounding a protected area, where conservation activities made such questions sensitive. RRT has been predominately used in Europe and the USA; we demonstrate that it can provide a valuable approach for studying rule-breaking among people with poor literacy in low income countries. Between 12 and 33% of people across our sites had eaten brown lemur (Eulemur spp.), and 12-29% had eaten sifaka (Propithecus spp.) in the previous year. These results add to the growing body of evidence that hunting of protected species in Madagascar is a serious problem requiring urgent action. Conservation interventions to tackle bushmeat hunting will make questions about hunting or consumption more sensitive, increasing the need for researchers to use appropriate approaches for asking sensitive questions. © 2012 Fauna &amp; Flora International.","container-title":"Oryx","DOI":"10.1017/S0030605312000579","ISSN":"00306053","issue":"4","note":"ISBN: 0030605312000","page":"584-592","title":"Novel approach for quantifying illegal bushmeat consumption reveals high consumption of protected species in Madagascar","volume":"46","author":[{"family":"Razafimanahaka","given":"Julie H."},{"family":"Jenkins","given":"Richard K.B."},{"family":"Andriafidison","given":"Daudet"},{"family":"Randrianandrianina","given":"Félicien"},{"family":"Rakotomboavonjy","given":"Victor"},{"family":"Keane","given":"Aidan"},{"family":"Jones","given":"Julia P.G."}],"issued":{"date-parts":[["2012"]]}}}],"schema":"https://github.com/citation-style-language/schema/raw/master/csl-citation.json"} </w:instrText>
      </w:r>
      <w:r w:rsidR="00822FC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6</w:t>
      </w:r>
      <w:r w:rsidR="00822FC4">
        <w:rPr>
          <w:rFonts w:ascii="Open Sans" w:eastAsia="Times New Roman" w:hAnsi="Open Sans" w:cs="Open Sans"/>
          <w:color w:val="000000"/>
          <w:lang w:eastAsia="en-GB"/>
        </w:rPr>
        <w:fldChar w:fldCharType="end"/>
      </w:r>
      <w:r w:rsidR="00986ADE">
        <w:rPr>
          <w:rFonts w:ascii="Open Sans" w:eastAsia="Times New Roman" w:hAnsi="Open Sans" w:cs="Open Sans"/>
          <w:color w:val="000000"/>
          <w:lang w:eastAsia="en-GB"/>
        </w:rPr>
        <w:t>,</w:t>
      </w:r>
      <w:r w:rsidR="00D31EBE" w:rsidRPr="00152FA4">
        <w:rPr>
          <w:rFonts w:ascii="Open Sans" w:eastAsia="Times New Roman" w:hAnsi="Open Sans" w:cs="Open Sans"/>
          <w:color w:val="000000"/>
          <w:lang w:eastAsia="en-GB"/>
        </w:rPr>
        <w:t xml:space="preserve"> </w:t>
      </w:r>
      <w:r w:rsidR="00281AC4" w:rsidRPr="00152FA4">
        <w:rPr>
          <w:rFonts w:ascii="Open Sans" w:eastAsia="Times New Roman" w:hAnsi="Open Sans" w:cs="Open Sans"/>
          <w:color w:val="000000"/>
          <w:lang w:eastAsia="en-GB"/>
        </w:rPr>
        <w:t>t</w:t>
      </w:r>
      <w:r w:rsidR="00920E53" w:rsidRPr="00152FA4">
        <w:rPr>
          <w:rFonts w:ascii="Open Sans" w:eastAsia="Times New Roman" w:hAnsi="Open Sans" w:cs="Open Sans"/>
          <w:color w:val="000000"/>
          <w:lang w:eastAsia="en-GB"/>
        </w:rPr>
        <w:t>his</w:t>
      </w:r>
      <w:r w:rsidR="00A34A41" w:rsidRPr="00152FA4">
        <w:rPr>
          <w:rFonts w:ascii="Open Sans" w:eastAsia="Times New Roman" w:hAnsi="Open Sans" w:cs="Open Sans"/>
          <w:color w:val="000000"/>
          <w:lang w:eastAsia="en-GB"/>
        </w:rPr>
        <w:t xml:space="preserve"> </w:t>
      </w:r>
      <w:r w:rsidR="00723176" w:rsidRPr="00152FA4">
        <w:rPr>
          <w:rFonts w:ascii="Open Sans" w:eastAsia="Times New Roman" w:hAnsi="Open Sans" w:cs="Open Sans"/>
          <w:color w:val="000000"/>
          <w:lang w:eastAsia="en-GB"/>
        </w:rPr>
        <w:t>evidence</w:t>
      </w:r>
      <w:r w:rsidR="00281AC4" w:rsidRPr="00152FA4">
        <w:rPr>
          <w:rFonts w:ascii="Open Sans" w:eastAsia="Times New Roman" w:hAnsi="Open Sans" w:cs="Open Sans"/>
          <w:color w:val="000000"/>
          <w:lang w:eastAsia="en-GB"/>
        </w:rPr>
        <w:t xml:space="preserve"> is </w:t>
      </w:r>
      <w:r w:rsidR="00723176" w:rsidRPr="00152FA4">
        <w:rPr>
          <w:rFonts w:ascii="Open Sans" w:eastAsia="Times New Roman" w:hAnsi="Open Sans" w:cs="Open Sans"/>
          <w:color w:val="000000"/>
          <w:lang w:eastAsia="en-GB"/>
        </w:rPr>
        <w:t>supported by the apparently healthy populations of Indri</w:t>
      </w:r>
      <w:r w:rsidR="00422F5E">
        <w:rPr>
          <w:rFonts w:ascii="Open Sans" w:eastAsia="Times New Roman" w:hAnsi="Open Sans" w:cs="Open Sans"/>
          <w:color w:val="000000"/>
          <w:lang w:eastAsia="en-GB"/>
        </w:rPr>
        <w:t xml:space="preserve"> (</w:t>
      </w:r>
      <w:r w:rsidR="00905DAC">
        <w:rPr>
          <w:rFonts w:ascii="Open Sans" w:eastAsia="Times New Roman" w:hAnsi="Open Sans" w:cs="Open Sans"/>
          <w:color w:val="000000"/>
          <w:lang w:eastAsia="en-GB"/>
        </w:rPr>
        <w:t>a species which can be rapidly hunted to local extinction where the fady is eroded</w:t>
      </w:r>
      <w:r w:rsidR="00155932">
        <w:rPr>
          <w:rFonts w:ascii="Open Sans" w:eastAsia="Times New Roman" w:hAnsi="Open Sans" w:cs="Open Sans"/>
          <w:color w:val="000000"/>
          <w:lang w:eastAsia="en-GB"/>
        </w:rPr>
        <w:fldChar w:fldCharType="begin"/>
      </w:r>
      <w:r w:rsidR="00CA2038">
        <w:rPr>
          <w:rFonts w:ascii="Open Sans" w:eastAsia="Times New Roman" w:hAnsi="Open Sans" w:cs="Open Sans"/>
          <w:color w:val="000000"/>
          <w:lang w:eastAsia="en-GB"/>
        </w:rPr>
        <w:instrText xml:space="preserve"> ADDIN ZOTERO_ITEM CSL_CITATION {"citationID":"W9bWsKMz","properties":{"formattedCitation":"\\super 20\\nosupersub{}","plainCitation":"20","noteIndex":0},"citationItems":[{"id":1789,"uris":["http://www.mendeley.com/documents/?uuid=60f627ce-8320-4ede-9b55-2ff2409baae3","http://zotero.org/users/13355268/items/B3IJWPRY"],"itemData":{"id":1789,"type":"article-journal","abstract":"Understanding the patterns of wild meat consumption from tropical forests is important for designing approaches to address this major threat to biodiversity and mitigate potential pathways for transmission of emerging diseases. Bushmeat consumption has been particularly poorly studied in Madagascar, one of the world's hottest biodiversity hotspots. Studying bushmeat consumption is challenging as many species are protected and researchers must consider the incentives faced by informants. Using interviews with 1154 households in 12 communes in eastern Madagascar, as well as local monitoring data, we investigated the importance of socio-economic variables, taste preference and traditional taboos on consumption of 50 wild and domestic species. The majority of meals contain no animal protein. However, respondents consume a wide range of wild species and 95% of respondents have eaten at least one protected species (and nearly 45% have eaten more than 10). The rural/urban divide and wealth are important predictors of bushmeat consumption, but the magnitude and direction of the effect varies between species. Bushmeat species are not preferred and are considered inferior to fish and domestic animals. Taboos have provided protection to some species, particularly the Endangered Indri, but we present evidence that this taboo is rapidly eroding. By considering a variety of potential influences on consumption in a single study we have improved understanding of who is eating bushmeat and why. Evidence that bushmeat species are not generally preferred meats suggest that projects which increase the availability of domestic meat and fish may have success at reducing demand. We also suggest that enforcement of existing wildlife and firearm laws should be a priority, particularly in areas undergoing rapid social change. The issue of hunting as an important threat to biodiversity in Madagascar is only now being fully recognised. Urgent action is required to ensure that heavily hunted species are adequately protected. © 2011 Jenkins et al.","container-title":"PLoS ONE","DOI":"10.1371/journal.pone.0027570","ISSN":"19326203","issue":"12","note":"PMID: 22194787","title":"Analysis of patterns of bushmeat consumption reveals extensive exploitation of protected species in eastern madagascar","volume":"6","author":[{"family":"Jenkins","given":"Richard K.B."},{"family":"Keane","given":"Aidan"},{"family":"Rakotoarivelo","given":"Andrinajoro R."},{"family":"Rakotomboavonjy","given":"Victor"},{"family":"Randrianandrianina","given":"Felicien H."},{"family":"Razafimanahaka","given":"H. Julie"},{"family":"Ralaiarimalala","given":"Sylvain R."},{"family":"Jones","given":"Julia P.G."}],"issued":{"date-parts":[["2011"]]}}}],"schema":"https://github.com/citation-style-language/schema/raw/master/csl-citation.json"} </w:instrText>
      </w:r>
      <w:r w:rsidR="00155932">
        <w:rPr>
          <w:rFonts w:ascii="Open Sans" w:eastAsia="Times New Roman" w:hAnsi="Open Sans" w:cs="Open Sans"/>
          <w:color w:val="000000"/>
          <w:lang w:eastAsia="en-GB"/>
        </w:rPr>
        <w:fldChar w:fldCharType="separate"/>
      </w:r>
      <w:r w:rsidR="00CA2038" w:rsidRPr="00CA2038">
        <w:rPr>
          <w:rFonts w:ascii="Open Sans" w:hAnsi="Open Sans" w:cs="Open Sans"/>
          <w:vertAlign w:val="superscript"/>
        </w:rPr>
        <w:t>20</w:t>
      </w:r>
      <w:r w:rsidR="00155932">
        <w:rPr>
          <w:rFonts w:ascii="Open Sans" w:eastAsia="Times New Roman" w:hAnsi="Open Sans" w:cs="Open Sans"/>
          <w:color w:val="000000"/>
          <w:lang w:eastAsia="en-GB"/>
        </w:rPr>
        <w:fldChar w:fldCharType="end"/>
      </w:r>
      <w:r w:rsidR="00905DAC">
        <w:rPr>
          <w:rFonts w:ascii="Open Sans" w:eastAsia="Times New Roman" w:hAnsi="Open Sans" w:cs="Open Sans"/>
          <w:color w:val="000000"/>
          <w:lang w:eastAsia="en-GB"/>
        </w:rPr>
        <w:t xml:space="preserve">), and Black and </w:t>
      </w:r>
      <w:r w:rsidR="00155932">
        <w:rPr>
          <w:rFonts w:ascii="Open Sans" w:eastAsia="Times New Roman" w:hAnsi="Open Sans" w:cs="Open Sans"/>
          <w:color w:val="000000"/>
          <w:lang w:eastAsia="en-GB"/>
        </w:rPr>
        <w:t>w</w:t>
      </w:r>
      <w:r w:rsidR="00905DAC">
        <w:rPr>
          <w:rFonts w:ascii="Open Sans" w:eastAsia="Times New Roman" w:hAnsi="Open Sans" w:cs="Open Sans"/>
          <w:color w:val="000000"/>
          <w:lang w:eastAsia="en-GB"/>
        </w:rPr>
        <w:t xml:space="preserve">hite </w:t>
      </w:r>
      <w:r w:rsidR="00155932">
        <w:rPr>
          <w:rFonts w:ascii="Open Sans" w:eastAsia="Times New Roman" w:hAnsi="Open Sans" w:cs="Open Sans"/>
          <w:color w:val="000000"/>
          <w:lang w:eastAsia="en-GB"/>
        </w:rPr>
        <w:t>r</w:t>
      </w:r>
      <w:r w:rsidR="00905DAC">
        <w:rPr>
          <w:rFonts w:ascii="Open Sans" w:eastAsia="Times New Roman" w:hAnsi="Open Sans" w:cs="Open Sans"/>
          <w:color w:val="000000"/>
          <w:lang w:eastAsia="en-GB"/>
        </w:rPr>
        <w:t xml:space="preserve">uffed </w:t>
      </w:r>
      <w:r w:rsidR="00155932">
        <w:rPr>
          <w:rFonts w:ascii="Open Sans" w:eastAsia="Times New Roman" w:hAnsi="Open Sans" w:cs="Open Sans"/>
          <w:color w:val="000000"/>
          <w:lang w:eastAsia="en-GB"/>
        </w:rPr>
        <w:t>l</w:t>
      </w:r>
      <w:r w:rsidR="00905DAC">
        <w:rPr>
          <w:rFonts w:ascii="Open Sans" w:eastAsia="Times New Roman" w:hAnsi="Open Sans" w:cs="Open Sans"/>
          <w:color w:val="000000"/>
          <w:lang w:eastAsia="en-GB"/>
        </w:rPr>
        <w:t xml:space="preserve">emur (often one of the first </w:t>
      </w:r>
      <w:r w:rsidR="00822FC4">
        <w:rPr>
          <w:rFonts w:ascii="Open Sans" w:eastAsia="Times New Roman" w:hAnsi="Open Sans" w:cs="Open Sans"/>
          <w:color w:val="000000"/>
          <w:lang w:eastAsia="en-GB"/>
        </w:rPr>
        <w:t xml:space="preserve">species </w:t>
      </w:r>
      <w:r w:rsidR="00905DAC">
        <w:rPr>
          <w:rFonts w:ascii="Open Sans" w:eastAsia="Times New Roman" w:hAnsi="Open Sans" w:cs="Open Sans"/>
          <w:color w:val="000000"/>
          <w:lang w:eastAsia="en-GB"/>
        </w:rPr>
        <w:t>to be extirpated from an area due to over</w:t>
      </w:r>
      <w:r w:rsidR="00822FC4">
        <w:rPr>
          <w:rFonts w:ascii="Open Sans" w:eastAsia="Times New Roman" w:hAnsi="Open Sans" w:cs="Open Sans"/>
          <w:color w:val="000000"/>
          <w:lang w:eastAsia="en-GB"/>
        </w:rPr>
        <w:t>-</w:t>
      </w:r>
      <w:r w:rsidR="00905DAC">
        <w:rPr>
          <w:rFonts w:ascii="Open Sans" w:eastAsia="Times New Roman" w:hAnsi="Open Sans" w:cs="Open Sans"/>
          <w:color w:val="000000"/>
          <w:lang w:eastAsia="en-GB"/>
        </w:rPr>
        <w:t>hunting</w:t>
      </w:r>
      <w:r w:rsidR="00905DAC" w:rsidRPr="00152FA4">
        <w:rPr>
          <w:rFonts w:ascii="Open Sans" w:eastAsia="Times New Roman" w:hAnsi="Open Sans" w:cs="Open Sans"/>
          <w:color w:val="000000"/>
          <w:lang w:eastAsia="en-GB"/>
        </w:rPr>
        <w:fldChar w:fldCharType="begin" w:fldLock="1"/>
      </w:r>
      <w:r w:rsidR="00787F76">
        <w:rPr>
          <w:rFonts w:ascii="Open Sans" w:eastAsia="Times New Roman" w:hAnsi="Open Sans" w:cs="Open Sans"/>
          <w:color w:val="000000"/>
          <w:lang w:eastAsia="en-GB"/>
        </w:rPr>
        <w:instrText xml:space="preserve"> ADDIN ZOTERO_ITEM CSL_CITATION {"citationID":"G6dbiSIe","properties":{"formattedCitation":"\\super 67\\nosupersub{}","plainCitation":"67","noteIndex":0},"citationItems":[{"id":4075,"uris":["http://www.mendeley.com/documents/?uuid=578a318e-9a29-4881-8d4d-57a208d20662","http://zotero.org/users/13355268/items/E46HFMHJ"],"itemData":{"id":4075,"type":"book","collection-number":"32","collection-title":"RAP Bulletin of biological assessment","event-place":"Washington DC","ISBN":"1-881173-86-0","publisher":"Conservation International","publisher-place":"Washington DC","title":"Une évaluation biologique rapide du corridor Mantadia-Zahamena à Madagascar","author":[{"family":"Schmid","given":"Jutta"},{"family":"Alonso","given":"Leeanne E"}],"issued":{"date-parts":[["2005"]]}}}],"schema":"https://github.com/citation-style-language/schema/raw/master/csl-citation.json"} </w:instrText>
      </w:r>
      <w:r w:rsidR="00905DAC"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7</w:t>
      </w:r>
      <w:r w:rsidR="00905DAC" w:rsidRPr="00152FA4">
        <w:rPr>
          <w:rFonts w:ascii="Open Sans" w:eastAsia="Times New Roman" w:hAnsi="Open Sans" w:cs="Open Sans"/>
          <w:color w:val="000000"/>
          <w:lang w:eastAsia="en-GB"/>
        </w:rPr>
        <w:fldChar w:fldCharType="end"/>
      </w:r>
      <w:r w:rsidR="00155932">
        <w:rPr>
          <w:rFonts w:ascii="Open Sans" w:eastAsia="Times New Roman" w:hAnsi="Open Sans" w:cs="Open Sans"/>
          <w:color w:val="000000"/>
          <w:lang w:eastAsia="en-GB"/>
        </w:rPr>
        <w:t>)</w:t>
      </w:r>
      <w:r w:rsidR="00281AC4" w:rsidRPr="00152FA4">
        <w:rPr>
          <w:rFonts w:ascii="Open Sans" w:eastAsia="Times New Roman" w:hAnsi="Open Sans" w:cs="Open Sans"/>
          <w:color w:val="000000"/>
          <w:lang w:eastAsia="en-GB"/>
        </w:rPr>
        <w:t xml:space="preserve">. </w:t>
      </w:r>
      <w:r w:rsidR="003A506F">
        <w:rPr>
          <w:rFonts w:ascii="Open Sans" w:eastAsia="Times New Roman" w:hAnsi="Open Sans" w:cs="Open Sans"/>
          <w:color w:val="000000"/>
          <w:lang w:eastAsia="en-GB"/>
        </w:rPr>
        <w:t>The persistence of these species</w:t>
      </w:r>
      <w:r w:rsidR="003A506F" w:rsidRPr="00986ADE">
        <w:rPr>
          <w:rFonts w:ascii="Open Sans" w:eastAsia="Times New Roman" w:hAnsi="Open Sans" w:cs="Open Sans"/>
          <w:color w:val="000000"/>
          <w:lang w:eastAsia="en-GB"/>
        </w:rPr>
        <w:t xml:space="preserve"> </w:t>
      </w:r>
      <w:r w:rsidR="00A34A41" w:rsidRPr="00986ADE">
        <w:rPr>
          <w:rFonts w:ascii="Open Sans" w:eastAsia="Times New Roman" w:hAnsi="Open Sans" w:cs="Open Sans"/>
          <w:color w:val="000000"/>
          <w:lang w:eastAsia="en-GB"/>
        </w:rPr>
        <w:t xml:space="preserve">suggests </w:t>
      </w:r>
      <w:r w:rsidR="00A35534" w:rsidRPr="00986ADE">
        <w:rPr>
          <w:rFonts w:ascii="Open Sans" w:eastAsia="Times New Roman" w:hAnsi="Open Sans" w:cs="Open Sans"/>
          <w:color w:val="000000"/>
          <w:lang w:eastAsia="en-GB"/>
        </w:rPr>
        <w:t>tha</w:t>
      </w:r>
      <w:r w:rsidR="00A35534">
        <w:rPr>
          <w:rFonts w:ascii="Open Sans" w:eastAsia="Times New Roman" w:hAnsi="Open Sans" w:cs="Open Sans"/>
          <w:color w:val="000000"/>
          <w:lang w:eastAsia="en-GB"/>
        </w:rPr>
        <w:t>t</w:t>
      </w:r>
      <w:r w:rsidR="00C347E6">
        <w:rPr>
          <w:rFonts w:ascii="Open Sans" w:eastAsia="Times New Roman" w:hAnsi="Open Sans" w:cs="Open Sans"/>
          <w:color w:val="000000"/>
          <w:lang w:eastAsia="en-GB"/>
        </w:rPr>
        <w:t>,</w:t>
      </w:r>
      <w:r w:rsidR="003A506F">
        <w:rPr>
          <w:rFonts w:ascii="Open Sans" w:eastAsia="Times New Roman" w:hAnsi="Open Sans" w:cs="Open Sans"/>
          <w:color w:val="000000"/>
          <w:lang w:eastAsia="en-GB"/>
        </w:rPr>
        <w:t xml:space="preserve"> </w:t>
      </w:r>
      <w:r w:rsidR="009C5F94" w:rsidRPr="00986ADE">
        <w:rPr>
          <w:rFonts w:ascii="Open Sans" w:eastAsia="Times New Roman" w:hAnsi="Open Sans" w:cs="Open Sans"/>
          <w:color w:val="000000"/>
          <w:lang w:eastAsia="en-GB"/>
        </w:rPr>
        <w:t>at Bemainty</w:t>
      </w:r>
      <w:r w:rsidR="003A506F">
        <w:rPr>
          <w:rFonts w:ascii="Open Sans" w:eastAsia="Times New Roman" w:hAnsi="Open Sans" w:cs="Open Sans"/>
          <w:color w:val="000000"/>
          <w:lang w:eastAsia="en-GB"/>
        </w:rPr>
        <w:t>,</w:t>
      </w:r>
      <w:r w:rsidR="00A34A41" w:rsidRPr="00986ADE">
        <w:rPr>
          <w:rFonts w:ascii="Open Sans" w:eastAsia="Times New Roman" w:hAnsi="Open Sans" w:cs="Open Sans"/>
          <w:color w:val="000000"/>
          <w:lang w:eastAsia="en-GB"/>
        </w:rPr>
        <w:t xml:space="preserve"> traditional taboos protecting </w:t>
      </w:r>
      <w:r w:rsidR="00822FC4">
        <w:rPr>
          <w:rFonts w:ascii="Open Sans" w:eastAsia="Times New Roman" w:hAnsi="Open Sans" w:cs="Open Sans"/>
          <w:color w:val="000000"/>
          <w:lang w:eastAsia="en-GB"/>
        </w:rPr>
        <w:t>Indri</w:t>
      </w:r>
      <w:r w:rsidR="00CD7DA6" w:rsidRPr="00986ADE">
        <w:rPr>
          <w:rFonts w:ascii="Open Sans" w:eastAsia="Times New Roman" w:hAnsi="Open Sans" w:cs="Open Sans"/>
          <w:color w:val="000000"/>
          <w:lang w:eastAsia="en-GB"/>
        </w:rPr>
        <w:t xml:space="preserve"> </w:t>
      </w:r>
      <w:r w:rsidR="00A34A41" w:rsidRPr="00986ADE">
        <w:rPr>
          <w:rFonts w:ascii="Open Sans" w:eastAsia="Times New Roman" w:hAnsi="Open Sans" w:cs="Open Sans"/>
          <w:color w:val="000000"/>
          <w:lang w:eastAsia="en-GB"/>
        </w:rPr>
        <w:t>have withstood the pressures of human mobility</w:t>
      </w:r>
      <w:r w:rsidR="000F13BA" w:rsidRPr="00986ADE">
        <w:rPr>
          <w:rFonts w:ascii="Open Sans" w:eastAsia="Times New Roman" w:hAnsi="Open Sans" w:cs="Open Sans"/>
          <w:color w:val="000000"/>
          <w:lang w:eastAsia="en-GB"/>
        </w:rPr>
        <w:t xml:space="preserve"> and</w:t>
      </w:r>
      <w:r w:rsidR="00A34A41" w:rsidRPr="00986ADE">
        <w:rPr>
          <w:rFonts w:ascii="Open Sans" w:eastAsia="Times New Roman" w:hAnsi="Open Sans" w:cs="Open Sans"/>
          <w:color w:val="000000"/>
          <w:lang w:eastAsia="en-GB"/>
        </w:rPr>
        <w:t xml:space="preserve"> </w:t>
      </w:r>
      <w:r w:rsidR="000F13BA" w:rsidRPr="00986ADE">
        <w:rPr>
          <w:rFonts w:ascii="Open Sans" w:eastAsia="Times New Roman" w:hAnsi="Open Sans" w:cs="Open Sans"/>
          <w:color w:val="000000"/>
          <w:lang w:eastAsia="en-GB"/>
        </w:rPr>
        <w:t>sudden</w:t>
      </w:r>
      <w:r w:rsidR="00A34A41" w:rsidRPr="00986ADE">
        <w:rPr>
          <w:rFonts w:ascii="Open Sans" w:eastAsia="Times New Roman" w:hAnsi="Open Sans" w:cs="Open Sans"/>
          <w:color w:val="000000"/>
          <w:lang w:eastAsia="en-GB"/>
        </w:rPr>
        <w:t xml:space="preserve"> population growth</w:t>
      </w:r>
      <w:r w:rsidR="00822FC4">
        <w:rPr>
          <w:rFonts w:ascii="Open Sans" w:eastAsia="Times New Roman" w:hAnsi="Open Sans" w:cs="Open Sans"/>
          <w:color w:val="000000"/>
          <w:lang w:eastAsia="en-GB"/>
        </w:rPr>
        <w:t>,</w:t>
      </w:r>
      <w:r w:rsidR="00905DAC">
        <w:rPr>
          <w:rFonts w:ascii="Open Sans" w:eastAsia="Times New Roman" w:hAnsi="Open Sans" w:cs="Open Sans"/>
          <w:color w:val="000000"/>
          <w:lang w:eastAsia="en-GB"/>
        </w:rPr>
        <w:t xml:space="preserve"> and tha</w:t>
      </w:r>
      <w:r w:rsidR="00DC54E3">
        <w:rPr>
          <w:rFonts w:ascii="Open Sans" w:eastAsia="Times New Roman" w:hAnsi="Open Sans" w:cs="Open Sans"/>
          <w:color w:val="000000"/>
          <w:lang w:eastAsia="en-GB"/>
        </w:rPr>
        <w:t>t</w:t>
      </w:r>
      <w:r w:rsidR="00F35885">
        <w:rPr>
          <w:rFonts w:ascii="Open Sans" w:eastAsia="Times New Roman" w:hAnsi="Open Sans" w:cs="Open Sans"/>
          <w:color w:val="000000"/>
          <w:lang w:eastAsia="en-GB"/>
        </w:rPr>
        <w:t xml:space="preserve"> </w:t>
      </w:r>
      <w:r w:rsidR="00541761" w:rsidRPr="00152FA4">
        <w:rPr>
          <w:rFonts w:ascii="Open Sans" w:eastAsia="Times New Roman" w:hAnsi="Open Sans" w:cs="Open Sans"/>
          <w:color w:val="000000"/>
          <w:lang w:eastAsia="en-GB"/>
        </w:rPr>
        <w:t>hunting pressure</w:t>
      </w:r>
      <w:r w:rsidR="00F213FC">
        <w:rPr>
          <w:rFonts w:ascii="Open Sans" w:eastAsia="Times New Roman" w:hAnsi="Open Sans" w:cs="Open Sans"/>
          <w:color w:val="000000"/>
          <w:lang w:eastAsia="en-GB"/>
        </w:rPr>
        <w:t xml:space="preserve"> from the mining rush</w:t>
      </w:r>
      <w:r w:rsidR="00541761" w:rsidRPr="00152FA4">
        <w:rPr>
          <w:rFonts w:ascii="Open Sans" w:eastAsia="Times New Roman" w:hAnsi="Open Sans" w:cs="Open Sans"/>
          <w:color w:val="000000"/>
          <w:lang w:eastAsia="en-GB"/>
        </w:rPr>
        <w:t xml:space="preserve"> </w:t>
      </w:r>
      <w:r w:rsidR="00A007E5">
        <w:rPr>
          <w:rFonts w:ascii="Open Sans" w:eastAsia="Times New Roman" w:hAnsi="Open Sans" w:cs="Open Sans"/>
          <w:color w:val="000000"/>
          <w:lang w:eastAsia="en-GB"/>
        </w:rPr>
        <w:t>was</w:t>
      </w:r>
      <w:r w:rsidR="00F35885">
        <w:rPr>
          <w:rFonts w:ascii="Open Sans" w:eastAsia="Times New Roman" w:hAnsi="Open Sans" w:cs="Open Sans"/>
          <w:color w:val="000000"/>
          <w:lang w:eastAsia="en-GB"/>
        </w:rPr>
        <w:t xml:space="preserve"> </w:t>
      </w:r>
      <w:r w:rsidR="00F54B01">
        <w:rPr>
          <w:rFonts w:ascii="Open Sans" w:eastAsia="Times New Roman" w:hAnsi="Open Sans" w:cs="Open Sans"/>
          <w:color w:val="000000"/>
          <w:lang w:eastAsia="en-GB"/>
        </w:rPr>
        <w:t>generally low</w:t>
      </w:r>
      <w:r w:rsidR="00905DAC">
        <w:rPr>
          <w:rFonts w:ascii="Open Sans" w:eastAsia="Times New Roman" w:hAnsi="Open Sans" w:cs="Open Sans"/>
          <w:color w:val="000000"/>
          <w:lang w:eastAsia="en-GB"/>
        </w:rPr>
        <w:t>.</w:t>
      </w:r>
    </w:p>
    <w:p w14:paraId="6E23D333" w14:textId="188BEB3D" w:rsidR="0044775E" w:rsidRPr="00152FA4" w:rsidRDefault="00905DAC" w:rsidP="0044775E">
      <w:pPr>
        <w:rPr>
          <w:rFonts w:ascii="Open Sans" w:eastAsia="Times New Roman" w:hAnsi="Open Sans" w:cs="Open Sans"/>
          <w:color w:val="000000"/>
          <w:lang w:eastAsia="en-GB"/>
        </w:rPr>
      </w:pPr>
      <w:r>
        <w:rPr>
          <w:rFonts w:ascii="Open Sans" w:eastAsia="Times New Roman" w:hAnsi="Open Sans" w:cs="Open Sans"/>
          <w:color w:val="000000"/>
          <w:lang w:eastAsia="en-GB"/>
        </w:rPr>
        <w:t>T</w:t>
      </w:r>
      <w:r w:rsidR="009A15B6" w:rsidRPr="00152FA4">
        <w:rPr>
          <w:rFonts w:ascii="Open Sans" w:eastAsia="Times New Roman" w:hAnsi="Open Sans" w:cs="Open Sans"/>
          <w:color w:val="000000"/>
          <w:lang w:eastAsia="en-GB"/>
        </w:rPr>
        <w:t xml:space="preserve">here are several </w:t>
      </w:r>
      <w:r w:rsidR="00053FB0" w:rsidRPr="00152FA4">
        <w:rPr>
          <w:rFonts w:ascii="Open Sans" w:eastAsia="Times New Roman" w:hAnsi="Open Sans" w:cs="Open Sans"/>
          <w:color w:val="000000"/>
          <w:lang w:eastAsia="en-GB"/>
        </w:rPr>
        <w:t xml:space="preserve">important </w:t>
      </w:r>
      <w:r w:rsidR="009A15B6" w:rsidRPr="00152FA4">
        <w:rPr>
          <w:rFonts w:ascii="Open Sans" w:eastAsia="Times New Roman" w:hAnsi="Open Sans" w:cs="Open Sans"/>
          <w:color w:val="000000"/>
          <w:lang w:eastAsia="en-GB"/>
        </w:rPr>
        <w:t>caveats to these results. Firstly, lemur hunting is a sensitive topic in Madagascar as it is widely known to be illegal</w:t>
      </w:r>
      <w:r w:rsidR="009A15B6" w:rsidRPr="00152FA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9NrFfS5P","properties":{"formattedCitation":"\\super 20,68\\nosupersub{}","plainCitation":"20,68","noteIndex":0},"citationItems":[{"id":1789,"uris":["http://www.mendeley.com/documents/?uuid=60f627ce-8320-4ede-9b55-2ff2409baae3","http://zotero.org/users/13355268/items/B3IJWPRY"],"itemData":{"id":1789,"type":"article-journal","abstract":"Understanding the patterns of wild meat consumption from tropical forests is important for designing approaches to address this major threat to biodiversity and mitigate potential pathways for transmission of emerging diseases. Bushmeat consumption has been particularly poorly studied in Madagascar, one of the world's hottest biodiversity hotspots. Studying bushmeat consumption is challenging as many species are protected and researchers must consider the incentives faced by informants. Using interviews with 1154 households in 12 communes in eastern Madagascar, as well as local monitoring data, we investigated the importance of socio-economic variables, taste preference and traditional taboos on consumption of 50 wild and domestic species. The majority of meals contain no animal protein. However, respondents consume a wide range of wild species and 95% of respondents have eaten at least one protected species (and nearly 45% have eaten more than 10). The rural/urban divide and wealth are important predictors of bushmeat consumption, but the magnitude and direction of the effect varies between species. Bushmeat species are not preferred and are considered inferior to fish and domestic animals. Taboos have provided protection to some species, particularly the Endangered Indri, but we present evidence that this taboo is rapidly eroding. By considering a variety of potential influences on consumption in a single study we have improved understanding of who is eating bushmeat and why. Evidence that bushmeat species are not generally preferred meats suggest that projects which increase the availability of domestic meat and fish may have success at reducing demand. We also suggest that enforcement of existing wildlife and firearm laws should be a priority, particularly in areas undergoing rapid social change. The issue of hunting as an important threat to biodiversity in Madagascar is only now being fully recognised. Urgent action is required to ensure that heavily hunted species are adequately protected. © 2011 Jenkins et al.","container-title":"PLoS ONE","DOI":"10.1371/journal.pone.0027570","ISSN":"19326203","issue":"12","note":"PMID: 22194787","title":"Analysis of patterns of bushmeat consumption reveals extensive exploitation of protected species in eastern madagascar","volume":"6","author":[{"family":"Jenkins","given":"Richard K.B."},{"family":"Keane","given":"Aidan"},{"family":"Rakotoarivelo","given":"Andrinajoro R."},{"family":"Rakotomboavonjy","given":"Victor"},{"family":"Randrianandrianina","given":"Felicien H."},{"family":"Razafimanahaka","given":"H. Julie"},{"family":"Ralaiarimalala","given":"Sylvain R."},{"family":"Jones","given":"Julia P.G."}],"issued":{"date-parts":[["2011"]]}}},{"id":4081,"uris":["http://www.mendeley.com/documents/?uuid=003d255c-e419-4ce2-8fb2-f5a261946885","http://zotero.org/users/13355268/items/YTP99NBY"],"itemData":{"id":4081,"type":"article-journal","abstract":"The main threats to lemurs are habitat loss and hunting. Conservation policies often assume that people will decrease lemur hunting if they understand government prohibitions on hunting, are educated and/or involved in ecotourism, have access to affordable meat, and/or are healthy and financially secure. Yet these assumptions are often not well tested where conservation policies are implemented. We interviewed every member of a focal village in one of the most biodiverse places on earth, the Masoala peninsula of Madagascar. The factors that best predicted the decision to hunt lemurs were poverty, poor health, and child malnutrition. Knowledge of laws, level of education, involvement in ecotourism, traditional cultural values, taste preferences, opportunity, and human-wildlife conflict had no impact on lemur hunting. Our results suggest that the welfare of humans and lemurs are linked. The key to discouraging illegal hunting and improving the viability of Endangered lemur populations may be improving rural human health and welfare.","container-title":"Biological Conservation","DOI":"10.1016/j.biocon.2016.02.012","ISSN":"00063207","note":"publisher: Elsevier B.V.","page":"124-130","title":"Who hunts lemurs and why they hunt them","volume":"197","author":[{"family":"Borgerson","given":"Cortni"},{"family":"McKean","given":"Margaret A."},{"family":"Sutherland","given":"Michael R."},{"family":"Godfrey","given":"Laurie R."}],"issued":{"date-parts":[["2016"]]}}}],"schema":"https://github.com/citation-style-language/schema/raw/master/csl-citation.json"} </w:instrText>
      </w:r>
      <w:r w:rsidR="009A15B6"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20,68</w:t>
      </w:r>
      <w:r w:rsidR="009A15B6" w:rsidRPr="00152FA4">
        <w:rPr>
          <w:rFonts w:ascii="Open Sans" w:eastAsia="Times New Roman" w:hAnsi="Open Sans" w:cs="Open Sans"/>
          <w:color w:val="000000"/>
          <w:lang w:eastAsia="en-GB"/>
        </w:rPr>
        <w:fldChar w:fldCharType="end"/>
      </w:r>
      <w:r w:rsidR="00096CB5" w:rsidRPr="00152FA4">
        <w:rPr>
          <w:rFonts w:ascii="Open Sans" w:eastAsia="Times New Roman" w:hAnsi="Open Sans" w:cs="Open Sans"/>
          <w:color w:val="000000"/>
          <w:lang w:eastAsia="en-GB"/>
        </w:rPr>
        <w:t>. Therefore, respondents may not have answered questions about lemur hunting truthfully</w:t>
      </w:r>
      <w:r w:rsidR="002D1864" w:rsidRPr="00152FA4">
        <w:rPr>
          <w:rFonts w:ascii="Open Sans" w:eastAsia="Times New Roman" w:hAnsi="Open Sans" w:cs="Open Sans"/>
          <w:color w:val="000000"/>
          <w:lang w:eastAsia="en-GB"/>
        </w:rPr>
        <w:t>, meaning</w:t>
      </w:r>
      <w:r w:rsidR="00432D1E" w:rsidRPr="00152FA4">
        <w:rPr>
          <w:rFonts w:ascii="Open Sans" w:eastAsia="Times New Roman" w:hAnsi="Open Sans" w:cs="Open Sans"/>
          <w:color w:val="000000"/>
          <w:lang w:eastAsia="en-GB"/>
        </w:rPr>
        <w:t xml:space="preserve"> </w:t>
      </w:r>
      <w:r w:rsidR="004477AD" w:rsidRPr="00152FA4">
        <w:rPr>
          <w:rFonts w:ascii="Open Sans" w:eastAsia="Times New Roman" w:hAnsi="Open Sans" w:cs="Open Sans"/>
          <w:color w:val="000000"/>
          <w:lang w:eastAsia="en-GB"/>
        </w:rPr>
        <w:t>it</w:t>
      </w:r>
      <w:r w:rsidR="00432D1E" w:rsidRPr="00152FA4">
        <w:rPr>
          <w:rFonts w:ascii="Open Sans" w:eastAsia="Times New Roman" w:hAnsi="Open Sans" w:cs="Open Sans"/>
          <w:color w:val="000000"/>
          <w:lang w:eastAsia="en-GB"/>
        </w:rPr>
        <w:t xml:space="preserve"> could be more prevalent than reported</w:t>
      </w:r>
      <w:r w:rsidR="00B405C6" w:rsidRPr="00152FA4">
        <w:rPr>
          <w:rFonts w:ascii="Open Sans" w:eastAsia="Times New Roman" w:hAnsi="Open Sans" w:cs="Open Sans"/>
          <w:color w:val="000000"/>
          <w:lang w:eastAsia="en-GB"/>
        </w:rPr>
        <w:t xml:space="preserve"> in </w:t>
      </w:r>
      <w:r w:rsidR="00606686">
        <w:rPr>
          <w:rFonts w:ascii="Open Sans" w:eastAsia="Times New Roman" w:hAnsi="Open Sans" w:cs="Open Sans"/>
          <w:color w:val="000000"/>
          <w:lang w:eastAsia="en-GB"/>
        </w:rPr>
        <w:t>direct questioning</w:t>
      </w:r>
      <w:r w:rsidR="00CA7F93" w:rsidRPr="00152FA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T8zeYQF7","properties":{"formattedCitation":"\\super 66\\nosupersub{}","plainCitation":"66","noteIndex":0},"citationItems":[{"id":2202,"uris":["http://www.mendeley.com/documents/?uuid=25ccd995-505f-4599-bcee-7d678c7bfd6e","http://zotero.org/users/13355268/items/CR7FNE64"],"itemData":{"id":2202,"type":"article-journal","abstract":"Abstract Information on the extent of bushmeat hunting is needed to assess the likely impact on hunted species, to provide information on the opportunity cost to local people of conservation, and to judge the efficacy of interventions at reducing pressure. However, where hunting is illegal, or socially unacceptable, respondents may not answer honestly to direct questions about hunting or consumption of bushmeat. We adapted a specialized method for investigating sensitive behaviours (the randomized response technique, RRT) and questioned 1,851 people in Madagascar about their consumption of six species, using either RRT or direct questions. For most species at most sites RRT and direct questions returned similar estimates of the proportion of the population who had consumed bushmeat in the previous year. However, RRT resulted in significantly higher estimates of bushmeat consumption in communities surrounding a protected area, where conservation activities made such questions sensitive. RRT has been predominately used in Europe and the USA; we demonstrate that it can provide a valuable approach for studying rule-breaking among people with poor literacy in low income countries. Between 12 and 33% of people across our sites had eaten brown lemur (Eulemur spp.), and 12-29% had eaten sifaka (Propithecus spp.) in the previous year. These results add to the growing body of evidence that hunting of protected species in Madagascar is a serious problem requiring urgent action. Conservation interventions to tackle bushmeat hunting will make questions about hunting or consumption more sensitive, increasing the need for researchers to use appropriate approaches for asking sensitive questions. © 2012 Fauna &amp; Flora International.","container-title":"Oryx","DOI":"10.1017/S0030605312000579","ISSN":"00306053","issue":"4","note":"ISBN: 0030605312000","page":"584-592","title":"Novel approach for quantifying illegal bushmeat consumption reveals high consumption of protected species in Madagascar","volume":"46","author":[{"family":"Razafimanahaka","given":"Julie H."},{"family":"Jenkins","given":"Richard K.B."},{"family":"Andriafidison","given":"Daudet"},{"family":"Randrianandrianina","given":"Félicien"},{"family":"Rakotomboavonjy","given":"Victor"},{"family":"Keane","given":"Aidan"},{"family":"Jones","given":"Julia P.G."}],"issued":{"date-parts":[["2012"]]}}}],"schema":"https://github.com/citation-style-language/schema/raw/master/csl-citation.json"} </w:instrText>
      </w:r>
      <w:r w:rsidR="00CA7F93"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6</w:t>
      </w:r>
      <w:r w:rsidR="00CA7F93" w:rsidRPr="00152FA4">
        <w:rPr>
          <w:rFonts w:ascii="Open Sans" w:eastAsia="Times New Roman" w:hAnsi="Open Sans" w:cs="Open Sans"/>
          <w:color w:val="000000"/>
          <w:lang w:eastAsia="en-GB"/>
        </w:rPr>
        <w:fldChar w:fldCharType="end"/>
      </w:r>
      <w:r w:rsidR="00432D1E" w:rsidRPr="00152FA4">
        <w:rPr>
          <w:rFonts w:ascii="Open Sans" w:eastAsia="Times New Roman" w:hAnsi="Open Sans" w:cs="Open Sans"/>
          <w:color w:val="000000"/>
          <w:lang w:eastAsia="en-GB"/>
        </w:rPr>
        <w:t>.</w:t>
      </w:r>
      <w:r w:rsidR="00096CB5" w:rsidRPr="00152FA4">
        <w:rPr>
          <w:rFonts w:ascii="Open Sans" w:eastAsia="Times New Roman" w:hAnsi="Open Sans" w:cs="Open Sans"/>
          <w:color w:val="000000"/>
          <w:lang w:eastAsia="en-GB"/>
        </w:rPr>
        <w:t xml:space="preserve"> Secondly, </w:t>
      </w:r>
      <w:r w:rsidR="00183BA1" w:rsidRPr="00152FA4">
        <w:rPr>
          <w:rFonts w:ascii="Open Sans" w:eastAsia="Times New Roman" w:hAnsi="Open Sans" w:cs="Open Sans"/>
          <w:color w:val="000000"/>
          <w:lang w:eastAsia="en-GB"/>
        </w:rPr>
        <w:t>we</w:t>
      </w:r>
      <w:r w:rsidR="00966EE4" w:rsidRPr="00152FA4">
        <w:rPr>
          <w:rFonts w:ascii="Open Sans" w:eastAsia="Times New Roman" w:hAnsi="Open Sans" w:cs="Open Sans"/>
          <w:color w:val="000000"/>
          <w:lang w:eastAsia="en-GB"/>
        </w:rPr>
        <w:t xml:space="preserve"> </w:t>
      </w:r>
      <w:r w:rsidR="009221DC">
        <w:rPr>
          <w:rFonts w:ascii="Open Sans" w:eastAsia="Times New Roman" w:hAnsi="Open Sans" w:cs="Open Sans"/>
          <w:color w:val="000000"/>
          <w:lang w:eastAsia="en-GB"/>
        </w:rPr>
        <w:t>were</w:t>
      </w:r>
      <w:r w:rsidR="009221DC" w:rsidRPr="00152FA4">
        <w:rPr>
          <w:rFonts w:ascii="Open Sans" w:eastAsia="Times New Roman" w:hAnsi="Open Sans" w:cs="Open Sans"/>
          <w:color w:val="000000"/>
          <w:lang w:eastAsia="en-GB"/>
        </w:rPr>
        <w:t xml:space="preserve"> </w:t>
      </w:r>
      <w:r w:rsidR="00966EE4" w:rsidRPr="00152FA4">
        <w:rPr>
          <w:rFonts w:ascii="Open Sans" w:eastAsia="Times New Roman" w:hAnsi="Open Sans" w:cs="Open Sans"/>
          <w:color w:val="000000"/>
          <w:lang w:eastAsia="en-GB"/>
        </w:rPr>
        <w:t>not able to evaluate the impact of the rush itself on lemur populations as we</w:t>
      </w:r>
      <w:r w:rsidR="00183BA1" w:rsidRPr="00152FA4">
        <w:rPr>
          <w:rFonts w:ascii="Open Sans" w:eastAsia="Times New Roman" w:hAnsi="Open Sans" w:cs="Open Sans"/>
          <w:color w:val="000000"/>
          <w:lang w:eastAsia="en-GB"/>
        </w:rPr>
        <w:t xml:space="preserve"> do not have </w:t>
      </w:r>
      <w:r>
        <w:rPr>
          <w:rFonts w:ascii="Open Sans" w:eastAsia="Times New Roman" w:hAnsi="Open Sans" w:cs="Open Sans"/>
          <w:color w:val="000000"/>
          <w:lang w:eastAsia="en-GB"/>
        </w:rPr>
        <w:t>sufficient data to estimate population sizes of key species</w:t>
      </w:r>
      <w:r w:rsidR="003A506F">
        <w:rPr>
          <w:rFonts w:ascii="Open Sans" w:eastAsia="Times New Roman" w:hAnsi="Open Sans" w:cs="Open Sans"/>
          <w:color w:val="000000"/>
          <w:lang w:eastAsia="en-GB"/>
        </w:rPr>
        <w:t>,</w:t>
      </w:r>
      <w:r w:rsidR="005D57E8">
        <w:rPr>
          <w:rFonts w:ascii="Open Sans" w:eastAsia="Times New Roman" w:hAnsi="Open Sans" w:cs="Open Sans"/>
          <w:color w:val="000000"/>
          <w:lang w:eastAsia="en-GB"/>
        </w:rPr>
        <w:t xml:space="preserve"> or </w:t>
      </w:r>
      <w:r>
        <w:rPr>
          <w:rFonts w:ascii="Open Sans" w:eastAsia="Times New Roman" w:hAnsi="Open Sans" w:cs="Open Sans"/>
          <w:color w:val="000000"/>
          <w:lang w:eastAsia="en-GB"/>
        </w:rPr>
        <w:t xml:space="preserve">appropriate </w:t>
      </w:r>
      <w:r w:rsidR="00A007E5">
        <w:rPr>
          <w:rFonts w:ascii="Open Sans" w:eastAsia="Times New Roman" w:hAnsi="Open Sans" w:cs="Open Sans"/>
          <w:color w:val="000000"/>
          <w:lang w:eastAsia="en-GB"/>
        </w:rPr>
        <w:t xml:space="preserve">baseline </w:t>
      </w:r>
      <w:r>
        <w:rPr>
          <w:rFonts w:ascii="Open Sans" w:eastAsia="Times New Roman" w:hAnsi="Open Sans" w:cs="Open Sans"/>
          <w:color w:val="000000"/>
          <w:lang w:eastAsia="en-GB"/>
        </w:rPr>
        <w:t>data from before the rush.</w:t>
      </w:r>
      <w:r w:rsidR="00493F7F">
        <w:rPr>
          <w:rFonts w:ascii="Open Sans" w:eastAsia="Times New Roman" w:hAnsi="Open Sans" w:cs="Open Sans"/>
          <w:color w:val="000000"/>
          <w:lang w:eastAsia="en-GB"/>
        </w:rPr>
        <w:t xml:space="preserve"> </w:t>
      </w:r>
      <w:r w:rsidR="00A705E6">
        <w:rPr>
          <w:rFonts w:ascii="Open Sans" w:eastAsia="Times New Roman" w:hAnsi="Open Sans" w:cs="Open Sans"/>
          <w:color w:val="000000"/>
          <w:lang w:eastAsia="en-GB"/>
        </w:rPr>
        <w:t>Thirdly</w:t>
      </w:r>
      <w:r w:rsidR="00493F7F">
        <w:rPr>
          <w:rFonts w:ascii="Open Sans" w:eastAsia="Times New Roman" w:hAnsi="Open Sans" w:cs="Open Sans"/>
          <w:color w:val="000000"/>
          <w:lang w:eastAsia="en-GB"/>
        </w:rPr>
        <w:t>, the</w:t>
      </w:r>
      <w:r w:rsidR="002262CA">
        <w:rPr>
          <w:rFonts w:ascii="Open Sans" w:eastAsia="Times New Roman" w:hAnsi="Open Sans" w:cs="Open Sans"/>
          <w:color w:val="000000"/>
          <w:lang w:eastAsia="en-GB"/>
        </w:rPr>
        <w:t xml:space="preserve"> lemur surveys</w:t>
      </w:r>
      <w:r w:rsidR="00A705E6">
        <w:rPr>
          <w:rFonts w:ascii="Open Sans" w:eastAsia="Times New Roman" w:hAnsi="Open Sans" w:cs="Open Sans"/>
          <w:color w:val="000000"/>
          <w:lang w:eastAsia="en-GB"/>
        </w:rPr>
        <w:t xml:space="preserve"> </w:t>
      </w:r>
      <w:r w:rsidR="002262CA">
        <w:rPr>
          <w:rFonts w:ascii="Open Sans" w:eastAsia="Times New Roman" w:hAnsi="Open Sans" w:cs="Open Sans"/>
          <w:color w:val="000000"/>
          <w:lang w:eastAsia="en-GB"/>
        </w:rPr>
        <w:t xml:space="preserve">were conducted </w:t>
      </w:r>
      <w:r w:rsidR="00277475">
        <w:rPr>
          <w:rFonts w:ascii="Open Sans" w:eastAsia="Times New Roman" w:hAnsi="Open Sans" w:cs="Open Sans"/>
          <w:color w:val="000000"/>
          <w:lang w:eastAsia="en-GB"/>
        </w:rPr>
        <w:t>two</w:t>
      </w:r>
      <w:r w:rsidR="00A705E6">
        <w:rPr>
          <w:rFonts w:ascii="Open Sans" w:eastAsia="Times New Roman" w:hAnsi="Open Sans" w:cs="Open Sans"/>
          <w:color w:val="000000"/>
          <w:lang w:eastAsia="en-GB"/>
        </w:rPr>
        <w:t xml:space="preserve"> years after the </w:t>
      </w:r>
      <w:r w:rsidR="00785382">
        <w:rPr>
          <w:rFonts w:ascii="Open Sans" w:eastAsia="Times New Roman" w:hAnsi="Open Sans" w:cs="Open Sans"/>
          <w:color w:val="000000"/>
          <w:lang w:eastAsia="en-GB"/>
        </w:rPr>
        <w:t xml:space="preserve">rush had </w:t>
      </w:r>
      <w:r w:rsidR="00277475">
        <w:rPr>
          <w:rFonts w:ascii="Open Sans" w:eastAsia="Times New Roman" w:hAnsi="Open Sans" w:cs="Open Sans"/>
          <w:color w:val="000000"/>
          <w:lang w:eastAsia="en-GB"/>
        </w:rPr>
        <w:t>end</w:t>
      </w:r>
      <w:r w:rsidR="00785382">
        <w:rPr>
          <w:rFonts w:ascii="Open Sans" w:eastAsia="Times New Roman" w:hAnsi="Open Sans" w:cs="Open Sans"/>
          <w:color w:val="000000"/>
          <w:lang w:eastAsia="en-GB"/>
        </w:rPr>
        <w:t>ed</w:t>
      </w:r>
      <w:r w:rsidR="00E77985">
        <w:rPr>
          <w:rFonts w:ascii="Open Sans" w:eastAsia="Times New Roman" w:hAnsi="Open Sans" w:cs="Open Sans"/>
          <w:color w:val="000000"/>
          <w:lang w:eastAsia="en-GB"/>
        </w:rPr>
        <w:t>.</w:t>
      </w:r>
      <w:r w:rsidR="00C16AB5">
        <w:rPr>
          <w:rFonts w:ascii="Open Sans" w:eastAsia="Times New Roman" w:hAnsi="Open Sans" w:cs="Open Sans"/>
          <w:color w:val="000000"/>
          <w:lang w:eastAsia="en-GB"/>
        </w:rPr>
        <w:t xml:space="preserve"> I</w:t>
      </w:r>
      <w:r w:rsidR="00DF61F9">
        <w:rPr>
          <w:rFonts w:ascii="Open Sans" w:eastAsia="Times New Roman" w:hAnsi="Open Sans" w:cs="Open Sans"/>
          <w:color w:val="000000"/>
          <w:lang w:eastAsia="en-GB"/>
        </w:rPr>
        <w:t xml:space="preserve">t is possible that populations </w:t>
      </w:r>
      <w:r w:rsidR="00687750">
        <w:rPr>
          <w:rFonts w:ascii="Open Sans" w:eastAsia="Times New Roman" w:hAnsi="Open Sans" w:cs="Open Sans"/>
          <w:color w:val="000000"/>
          <w:lang w:eastAsia="en-GB"/>
        </w:rPr>
        <w:t xml:space="preserve">of some species </w:t>
      </w:r>
      <w:r w:rsidR="00DF61F9">
        <w:rPr>
          <w:rFonts w:ascii="Open Sans" w:eastAsia="Times New Roman" w:hAnsi="Open Sans" w:cs="Open Sans"/>
          <w:color w:val="000000"/>
          <w:lang w:eastAsia="en-GB"/>
        </w:rPr>
        <w:t xml:space="preserve">may have been </w:t>
      </w:r>
      <w:r w:rsidR="00DE141E">
        <w:rPr>
          <w:rFonts w:ascii="Open Sans" w:eastAsia="Times New Roman" w:hAnsi="Open Sans" w:cs="Open Sans"/>
          <w:color w:val="000000"/>
          <w:lang w:eastAsia="en-GB"/>
        </w:rPr>
        <w:t xml:space="preserve">initially </w:t>
      </w:r>
      <w:r w:rsidR="00DF61F9">
        <w:rPr>
          <w:rFonts w:ascii="Open Sans" w:eastAsia="Times New Roman" w:hAnsi="Open Sans" w:cs="Open Sans"/>
          <w:color w:val="000000"/>
          <w:lang w:eastAsia="en-GB"/>
        </w:rPr>
        <w:t xml:space="preserve">impacted </w:t>
      </w:r>
      <w:r w:rsidR="00DE141E">
        <w:rPr>
          <w:rFonts w:ascii="Open Sans" w:eastAsia="Times New Roman" w:hAnsi="Open Sans" w:cs="Open Sans"/>
          <w:color w:val="000000"/>
          <w:lang w:eastAsia="en-GB"/>
        </w:rPr>
        <w:t>and subsequently recover</w:t>
      </w:r>
      <w:r w:rsidR="00B61670">
        <w:rPr>
          <w:rFonts w:ascii="Open Sans" w:eastAsia="Times New Roman" w:hAnsi="Open Sans" w:cs="Open Sans"/>
          <w:color w:val="000000"/>
          <w:lang w:eastAsia="en-GB"/>
        </w:rPr>
        <w:t>ed</w:t>
      </w:r>
      <w:r w:rsidR="00E16744">
        <w:rPr>
          <w:rFonts w:ascii="Open Sans" w:eastAsia="Times New Roman" w:hAnsi="Open Sans" w:cs="Open Sans"/>
          <w:color w:val="000000"/>
          <w:lang w:eastAsia="en-GB"/>
        </w:rPr>
        <w:t xml:space="preserve"> (</w:t>
      </w:r>
      <w:r w:rsidR="00B61670">
        <w:rPr>
          <w:rFonts w:ascii="Open Sans" w:eastAsia="Times New Roman" w:hAnsi="Open Sans" w:cs="Open Sans"/>
          <w:color w:val="000000"/>
          <w:lang w:eastAsia="en-GB"/>
        </w:rPr>
        <w:t xml:space="preserve">although </w:t>
      </w:r>
      <w:r w:rsidR="003005B9">
        <w:rPr>
          <w:rFonts w:ascii="Open Sans" w:eastAsia="Times New Roman" w:hAnsi="Open Sans" w:cs="Open Sans"/>
          <w:color w:val="000000"/>
          <w:lang w:eastAsia="en-GB"/>
        </w:rPr>
        <w:t xml:space="preserve">gemmologists who visited the valley reported </w:t>
      </w:r>
      <w:r w:rsidR="003C7942">
        <w:rPr>
          <w:rFonts w:ascii="Open Sans" w:eastAsia="Times New Roman" w:hAnsi="Open Sans" w:cs="Open Sans"/>
          <w:color w:val="000000"/>
          <w:lang w:eastAsia="en-GB"/>
        </w:rPr>
        <w:t xml:space="preserve">seeing and </w:t>
      </w:r>
      <w:r w:rsidR="003005B9">
        <w:rPr>
          <w:rFonts w:ascii="Open Sans" w:eastAsia="Times New Roman" w:hAnsi="Open Sans" w:cs="Open Sans"/>
          <w:color w:val="000000"/>
          <w:lang w:eastAsia="en-GB"/>
        </w:rPr>
        <w:t>hearing</w:t>
      </w:r>
      <w:r w:rsidR="003C7942">
        <w:rPr>
          <w:rFonts w:ascii="Open Sans" w:eastAsia="Times New Roman" w:hAnsi="Open Sans" w:cs="Open Sans"/>
          <w:color w:val="000000"/>
          <w:lang w:eastAsia="en-GB"/>
        </w:rPr>
        <w:t xml:space="preserve"> Indri</w:t>
      </w:r>
      <w:r w:rsidR="00E16744" w:rsidRPr="00E16744">
        <w:rPr>
          <w:rFonts w:ascii="Open Sans" w:eastAsia="Times New Roman" w:hAnsi="Open Sans" w:cs="Open Sans"/>
          <w:color w:val="000000"/>
          <w:lang w:eastAsia="en-GB"/>
        </w:rPr>
        <w:t xml:space="preserve"> </w:t>
      </w:r>
      <w:r w:rsidR="00E16744">
        <w:rPr>
          <w:rFonts w:ascii="Open Sans" w:eastAsia="Times New Roman" w:hAnsi="Open Sans" w:cs="Open Sans"/>
          <w:color w:val="000000"/>
          <w:lang w:eastAsia="en-GB"/>
        </w:rPr>
        <w:t>during the peak of the rush</w:t>
      </w:r>
      <w:r w:rsidR="008E7AE4">
        <w:rPr>
          <w:rFonts w:ascii="Open Sans" w:eastAsia="Times New Roman" w:hAnsi="Open Sans" w:cs="Open Sans"/>
          <w:color w:val="000000"/>
          <w:lang w:eastAsia="en-GB"/>
        </w:rPr>
        <w:fldChar w:fldCharType="begin"/>
      </w:r>
      <w:r w:rsidR="00D210EB">
        <w:rPr>
          <w:rFonts w:ascii="Open Sans" w:eastAsia="Times New Roman" w:hAnsi="Open Sans" w:cs="Open Sans"/>
          <w:color w:val="000000"/>
          <w:lang w:eastAsia="en-GB"/>
        </w:rPr>
        <w:instrText xml:space="preserve"> ADDIN ZOTERO_ITEM CSL_CITATION {"citationID":"VLYExVNR","properties":{"formattedCitation":"\\super 38,47\\nosupersub{}","plainCitation":"38,47","noteIndex":0},"citationItems":[{"id":127,"uris":["http://www.mendeley.com/documents/?uuid=03863aa9-fba7-4b03-8fac-b53ed1f29568","http://zotero.org/users/13355268/items/BDAMJ2UU"],"itemData":{"id":127,"type":"report","page":"1-17","title":"Sapphire Rush in the Jungle East of Ambatodrazaka, Madagascar","URL":"https://roseyperkins.com/wp-content/uploads/2016/11/SapphireRushMadagascarOctober2016by-RoseyPerkins.pdf","author":[{"family":"Perkins","given":"Rosey"}],"accessed":{"date-parts":[["2021",12,7]]},"issued":{"date-parts":[["2016"]]}}},{"id":3810,"uris":["http://www.mendeley.com/documents/?uuid=9294a4c9-36bb-4691-8804-6b84a01765aa","http://zotero.org/users/13355268/items/FITCVKBZ"],"itemData":{"id":3810,"type":"report","title":"Is the sapphire trade really driving lemurs towards extinction as journalist Paul Tullis claims on National Geographic ?","URL":"https://www.linkedin.com/pulse/sapphire-trade-really-driving-lemurs-towards-paul-tullis-pardieu/?published=t","author":[{"family":"Pardieu","given":"Vincent"}],"issued":{"date-parts":[["2019"]]}}}],"schema":"https://github.com/citation-style-language/schema/raw/master/csl-citation.json"} </w:instrText>
      </w:r>
      <w:r w:rsidR="008E7AE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38,47</w:t>
      </w:r>
      <w:r w:rsidR="008E7AE4">
        <w:rPr>
          <w:rFonts w:ascii="Open Sans" w:eastAsia="Times New Roman" w:hAnsi="Open Sans" w:cs="Open Sans"/>
          <w:color w:val="000000"/>
          <w:lang w:eastAsia="en-GB"/>
        </w:rPr>
        <w:fldChar w:fldCharType="end"/>
      </w:r>
      <w:r w:rsidR="00F145BA">
        <w:rPr>
          <w:rFonts w:ascii="Open Sans" w:eastAsia="Times New Roman" w:hAnsi="Open Sans" w:cs="Open Sans"/>
          <w:color w:val="000000"/>
          <w:lang w:eastAsia="en-GB"/>
        </w:rPr>
        <w:t>)</w:t>
      </w:r>
      <w:r w:rsidR="00425BAA">
        <w:rPr>
          <w:rFonts w:ascii="Open Sans" w:eastAsia="Times New Roman" w:hAnsi="Open Sans" w:cs="Open Sans"/>
          <w:color w:val="000000"/>
          <w:lang w:eastAsia="en-GB"/>
        </w:rPr>
        <w:t xml:space="preserve">. </w:t>
      </w:r>
      <w:r w:rsidR="00E16744">
        <w:rPr>
          <w:rFonts w:ascii="Open Sans" w:eastAsia="Times New Roman" w:hAnsi="Open Sans" w:cs="Open Sans"/>
          <w:color w:val="000000"/>
          <w:lang w:eastAsia="en-GB"/>
        </w:rPr>
        <w:t>Nevertheless</w:t>
      </w:r>
      <w:r w:rsidR="00143092" w:rsidRPr="00152FA4">
        <w:rPr>
          <w:rFonts w:ascii="Open Sans" w:eastAsia="Times New Roman" w:hAnsi="Open Sans" w:cs="Open Sans"/>
          <w:color w:val="000000"/>
          <w:lang w:eastAsia="en-GB"/>
        </w:rPr>
        <w:t>,</w:t>
      </w:r>
      <w:r w:rsidR="00503EDE" w:rsidRPr="00152FA4">
        <w:rPr>
          <w:rFonts w:ascii="Open Sans" w:eastAsia="Times New Roman" w:hAnsi="Open Sans" w:cs="Open Sans"/>
          <w:color w:val="000000"/>
          <w:lang w:eastAsia="en-GB"/>
        </w:rPr>
        <w:t xml:space="preserve"> </w:t>
      </w:r>
      <w:r w:rsidR="00F72669">
        <w:rPr>
          <w:rFonts w:ascii="Open Sans" w:eastAsia="Times New Roman" w:hAnsi="Open Sans" w:cs="Open Sans"/>
          <w:color w:val="000000"/>
          <w:lang w:eastAsia="en-GB"/>
        </w:rPr>
        <w:t xml:space="preserve">the </w:t>
      </w:r>
      <w:r w:rsidR="00503EDE" w:rsidRPr="00152FA4">
        <w:rPr>
          <w:rFonts w:ascii="Open Sans" w:eastAsia="Times New Roman" w:hAnsi="Open Sans" w:cs="Open Sans"/>
          <w:color w:val="000000"/>
          <w:lang w:eastAsia="en-GB"/>
        </w:rPr>
        <w:t>combined</w:t>
      </w:r>
      <w:r w:rsidR="00143092" w:rsidRPr="00152FA4">
        <w:rPr>
          <w:rFonts w:ascii="Open Sans" w:eastAsia="Times New Roman" w:hAnsi="Open Sans" w:cs="Open Sans"/>
          <w:color w:val="000000"/>
          <w:lang w:eastAsia="en-GB"/>
        </w:rPr>
        <w:t xml:space="preserve"> </w:t>
      </w:r>
      <w:r w:rsidR="000732C3" w:rsidRPr="00152FA4">
        <w:rPr>
          <w:rFonts w:ascii="Open Sans" w:eastAsia="Times New Roman" w:hAnsi="Open Sans" w:cs="Open Sans"/>
          <w:color w:val="000000"/>
          <w:lang w:eastAsia="en-GB"/>
        </w:rPr>
        <w:t xml:space="preserve">evidence from the lemur survey, </w:t>
      </w:r>
      <w:r w:rsidR="006A0F35">
        <w:rPr>
          <w:rFonts w:ascii="Open Sans" w:eastAsia="Times New Roman" w:hAnsi="Open Sans" w:cs="Open Sans"/>
          <w:color w:val="000000"/>
          <w:lang w:eastAsia="en-GB"/>
        </w:rPr>
        <w:t xml:space="preserve">informal </w:t>
      </w:r>
      <w:r w:rsidR="000732C3" w:rsidRPr="00152FA4">
        <w:rPr>
          <w:rFonts w:ascii="Open Sans" w:eastAsia="Times New Roman" w:hAnsi="Open Sans" w:cs="Open Sans"/>
          <w:color w:val="000000"/>
          <w:lang w:eastAsia="en-GB"/>
        </w:rPr>
        <w:t>interviews</w:t>
      </w:r>
      <w:r w:rsidR="00DE228A">
        <w:rPr>
          <w:rFonts w:ascii="Open Sans" w:eastAsia="Times New Roman" w:hAnsi="Open Sans" w:cs="Open Sans"/>
          <w:color w:val="000000"/>
          <w:lang w:eastAsia="en-GB"/>
        </w:rPr>
        <w:t>,</w:t>
      </w:r>
      <w:r w:rsidR="006A0F35">
        <w:rPr>
          <w:rFonts w:ascii="Open Sans" w:eastAsia="Times New Roman" w:hAnsi="Open Sans" w:cs="Open Sans"/>
          <w:color w:val="000000"/>
          <w:lang w:eastAsia="en-GB"/>
        </w:rPr>
        <w:t xml:space="preserve"> and observations from a member of our team experienced with </w:t>
      </w:r>
      <w:r w:rsidR="00EB50F5">
        <w:rPr>
          <w:rFonts w:ascii="Open Sans" w:eastAsia="Times New Roman" w:hAnsi="Open Sans" w:cs="Open Sans"/>
          <w:color w:val="000000"/>
          <w:lang w:eastAsia="en-GB"/>
        </w:rPr>
        <w:t xml:space="preserve">discussing </w:t>
      </w:r>
      <w:r w:rsidR="00DE228A">
        <w:rPr>
          <w:rFonts w:ascii="Open Sans" w:eastAsia="Times New Roman" w:hAnsi="Open Sans" w:cs="Open Sans"/>
          <w:color w:val="000000"/>
          <w:lang w:eastAsia="en-GB"/>
        </w:rPr>
        <w:t xml:space="preserve">the </w:t>
      </w:r>
      <w:r w:rsidR="00EB50F5">
        <w:rPr>
          <w:rFonts w:ascii="Open Sans" w:eastAsia="Times New Roman" w:hAnsi="Open Sans" w:cs="Open Sans"/>
          <w:color w:val="000000"/>
          <w:lang w:eastAsia="en-GB"/>
        </w:rPr>
        <w:t>sensitive topic</w:t>
      </w:r>
      <w:r w:rsidR="00DE228A">
        <w:rPr>
          <w:rFonts w:ascii="Open Sans" w:eastAsia="Times New Roman" w:hAnsi="Open Sans" w:cs="Open Sans"/>
          <w:color w:val="000000"/>
          <w:lang w:eastAsia="en-GB"/>
        </w:rPr>
        <w:t xml:space="preserve"> of</w:t>
      </w:r>
      <w:r w:rsidR="00EB50F5">
        <w:rPr>
          <w:rFonts w:ascii="Open Sans" w:eastAsia="Times New Roman" w:hAnsi="Open Sans" w:cs="Open Sans"/>
          <w:color w:val="000000"/>
          <w:lang w:eastAsia="en-GB"/>
        </w:rPr>
        <w:t xml:space="preserve"> lemur hunting in Madagascar</w:t>
      </w:r>
      <w:r w:rsidR="00503EDE" w:rsidRPr="00152FA4">
        <w:rPr>
          <w:rFonts w:ascii="Open Sans" w:eastAsia="Times New Roman" w:hAnsi="Open Sans" w:cs="Open Sans"/>
          <w:color w:val="000000"/>
          <w:lang w:eastAsia="en-GB"/>
        </w:rPr>
        <w:t>,</w:t>
      </w:r>
      <w:r w:rsidR="000732C3" w:rsidRPr="00152FA4">
        <w:rPr>
          <w:rFonts w:ascii="Open Sans" w:eastAsia="Times New Roman" w:hAnsi="Open Sans" w:cs="Open Sans"/>
          <w:color w:val="000000"/>
          <w:lang w:eastAsia="en-GB"/>
        </w:rPr>
        <w:t xml:space="preserve"> </w:t>
      </w:r>
      <w:r w:rsidR="00503EDE" w:rsidRPr="00152FA4">
        <w:rPr>
          <w:rFonts w:ascii="Open Sans" w:eastAsia="Times New Roman" w:hAnsi="Open Sans" w:cs="Open Sans"/>
          <w:color w:val="000000"/>
          <w:lang w:eastAsia="en-GB"/>
        </w:rPr>
        <w:t>suggests</w:t>
      </w:r>
      <w:r w:rsidR="000732C3" w:rsidRPr="00152FA4">
        <w:rPr>
          <w:rFonts w:ascii="Open Sans" w:eastAsia="Times New Roman" w:hAnsi="Open Sans" w:cs="Open Sans"/>
          <w:color w:val="000000"/>
          <w:lang w:eastAsia="en-GB"/>
        </w:rPr>
        <w:t xml:space="preserve"> that hunting pressure</w:t>
      </w:r>
      <w:r w:rsidR="00D7159D" w:rsidRPr="00152FA4">
        <w:rPr>
          <w:rFonts w:ascii="Open Sans" w:eastAsia="Times New Roman" w:hAnsi="Open Sans" w:cs="Open Sans"/>
          <w:color w:val="000000"/>
          <w:lang w:eastAsia="en-GB"/>
        </w:rPr>
        <w:t xml:space="preserve"> </w:t>
      </w:r>
      <w:r w:rsidR="001914E0" w:rsidRPr="00152FA4">
        <w:rPr>
          <w:rFonts w:ascii="Open Sans" w:eastAsia="Times New Roman" w:hAnsi="Open Sans" w:cs="Open Sans"/>
          <w:color w:val="000000"/>
          <w:lang w:eastAsia="en-GB"/>
        </w:rPr>
        <w:t xml:space="preserve">at Bemainty was </w:t>
      </w:r>
      <w:r w:rsidR="008B6D80">
        <w:rPr>
          <w:rFonts w:ascii="Open Sans" w:eastAsia="Times New Roman" w:hAnsi="Open Sans" w:cs="Open Sans"/>
          <w:color w:val="000000"/>
          <w:lang w:eastAsia="en-GB"/>
        </w:rPr>
        <w:t xml:space="preserve">relatively </w:t>
      </w:r>
      <w:r w:rsidR="001914E0" w:rsidRPr="00152FA4">
        <w:rPr>
          <w:rFonts w:ascii="Open Sans" w:eastAsia="Times New Roman" w:hAnsi="Open Sans" w:cs="Open Sans"/>
          <w:color w:val="000000"/>
          <w:lang w:eastAsia="en-GB"/>
        </w:rPr>
        <w:t>lo</w:t>
      </w:r>
      <w:r w:rsidR="003A506F">
        <w:rPr>
          <w:rFonts w:ascii="Open Sans" w:eastAsia="Times New Roman" w:hAnsi="Open Sans" w:cs="Open Sans"/>
          <w:color w:val="000000"/>
          <w:lang w:eastAsia="en-GB"/>
        </w:rPr>
        <w:t>w</w:t>
      </w:r>
      <w:r w:rsidR="008B6D80">
        <w:rPr>
          <w:rFonts w:ascii="Open Sans" w:eastAsia="Times New Roman" w:hAnsi="Open Sans" w:cs="Open Sans"/>
          <w:color w:val="000000"/>
          <w:lang w:eastAsia="en-GB"/>
        </w:rPr>
        <w:t xml:space="preserve">. </w:t>
      </w:r>
    </w:p>
    <w:p w14:paraId="1E960088" w14:textId="5D4E4BFA" w:rsidR="00A93D62" w:rsidRPr="00152FA4" w:rsidRDefault="00A93D62" w:rsidP="00A93D62">
      <w:pPr>
        <w:rPr>
          <w:rFonts w:ascii="Open Sans" w:eastAsia="Times New Roman" w:hAnsi="Open Sans" w:cs="Open Sans"/>
          <w:i/>
          <w:iCs/>
          <w:color w:val="000000"/>
          <w:sz w:val="26"/>
          <w:szCs w:val="26"/>
          <w:lang w:eastAsia="en-GB"/>
        </w:rPr>
      </w:pPr>
      <w:r w:rsidRPr="00152FA4">
        <w:rPr>
          <w:rFonts w:ascii="Open Sans" w:eastAsia="Times New Roman" w:hAnsi="Open Sans" w:cs="Open Sans"/>
          <w:i/>
          <w:iCs/>
          <w:color w:val="000000"/>
          <w:sz w:val="26"/>
          <w:szCs w:val="26"/>
          <w:lang w:eastAsia="en-GB"/>
        </w:rPr>
        <w:t>Trade-offs of mining at Bemainty</w:t>
      </w:r>
      <w:r w:rsidR="000327FA" w:rsidRPr="00152FA4">
        <w:rPr>
          <w:rFonts w:ascii="Open Sans" w:eastAsia="Times New Roman" w:hAnsi="Open Sans" w:cs="Open Sans"/>
          <w:i/>
          <w:iCs/>
          <w:color w:val="000000"/>
          <w:sz w:val="26"/>
          <w:szCs w:val="26"/>
          <w:lang w:eastAsia="en-GB"/>
        </w:rPr>
        <w:t xml:space="preserve"> </w:t>
      </w:r>
    </w:p>
    <w:p w14:paraId="12762878" w14:textId="37E0CFE4" w:rsidR="007E5450" w:rsidRPr="00152FA4" w:rsidRDefault="00500452" w:rsidP="0077703E">
      <w:pPr>
        <w:rPr>
          <w:rFonts w:ascii="Open Sans" w:eastAsia="Times New Roman" w:hAnsi="Open Sans" w:cs="Open Sans"/>
          <w:color w:val="000000"/>
          <w:lang w:eastAsia="en-GB"/>
        </w:rPr>
      </w:pPr>
      <w:r w:rsidRPr="00152FA4">
        <w:rPr>
          <w:rFonts w:ascii="Open Sans" w:eastAsia="Times New Roman" w:hAnsi="Open Sans" w:cs="Open Sans"/>
          <w:color w:val="000000"/>
          <w:lang w:eastAsia="en-GB"/>
        </w:rPr>
        <w:t xml:space="preserve">ASM </w:t>
      </w:r>
      <w:r w:rsidR="002E508A" w:rsidRPr="00152FA4">
        <w:rPr>
          <w:rFonts w:ascii="Open Sans" w:eastAsia="Times New Roman" w:hAnsi="Open Sans" w:cs="Open Sans"/>
          <w:color w:val="000000"/>
          <w:lang w:eastAsia="en-GB"/>
        </w:rPr>
        <w:t xml:space="preserve">provides </w:t>
      </w:r>
      <w:r w:rsidR="001F6630" w:rsidRPr="00152FA4">
        <w:rPr>
          <w:rFonts w:ascii="Open Sans" w:eastAsia="Times New Roman" w:hAnsi="Open Sans" w:cs="Open Sans"/>
          <w:color w:val="000000"/>
          <w:lang w:eastAsia="en-GB"/>
        </w:rPr>
        <w:t>a vital source of income</w:t>
      </w:r>
      <w:r w:rsidR="00BB6AC9" w:rsidRPr="00152FA4">
        <w:rPr>
          <w:rFonts w:ascii="Open Sans" w:eastAsia="Times New Roman" w:hAnsi="Open Sans" w:cs="Open Sans"/>
          <w:color w:val="000000"/>
          <w:lang w:eastAsia="en-GB"/>
        </w:rPr>
        <w:t xml:space="preserve"> and employment </w:t>
      </w:r>
      <w:r w:rsidR="00BF2E85">
        <w:rPr>
          <w:rFonts w:ascii="Open Sans" w:eastAsia="Times New Roman" w:hAnsi="Open Sans" w:cs="Open Sans"/>
          <w:color w:val="000000"/>
          <w:lang w:eastAsia="en-GB"/>
        </w:rPr>
        <w:t>for millions of people in</w:t>
      </w:r>
      <w:r w:rsidR="00BF2E85" w:rsidRPr="00152FA4">
        <w:rPr>
          <w:rFonts w:ascii="Open Sans" w:eastAsia="Times New Roman" w:hAnsi="Open Sans" w:cs="Open Sans"/>
          <w:color w:val="000000"/>
          <w:lang w:eastAsia="en-GB"/>
        </w:rPr>
        <w:t xml:space="preserve"> </w:t>
      </w:r>
      <w:r w:rsidR="00BB6AC9" w:rsidRPr="00152FA4">
        <w:rPr>
          <w:rFonts w:ascii="Open Sans" w:eastAsia="Times New Roman" w:hAnsi="Open Sans" w:cs="Open Sans"/>
          <w:color w:val="000000"/>
          <w:lang w:eastAsia="en-GB"/>
        </w:rPr>
        <w:t>Madagascar</w:t>
      </w:r>
      <w:r w:rsidR="00A24F8D" w:rsidRPr="00152FA4">
        <w:rPr>
          <w:rFonts w:ascii="Open Sans" w:eastAsia="Times New Roman" w:hAnsi="Open Sans" w:cs="Open Sans"/>
          <w:color w:val="000000"/>
          <w:lang w:eastAsia="en-GB"/>
        </w:rPr>
        <w:t>,</w:t>
      </w:r>
      <w:r w:rsidR="0023560F" w:rsidRPr="00152FA4">
        <w:rPr>
          <w:rFonts w:ascii="Open Sans" w:eastAsia="Times New Roman" w:hAnsi="Open Sans" w:cs="Open Sans"/>
          <w:color w:val="000000"/>
          <w:lang w:eastAsia="en-GB"/>
        </w:rPr>
        <w:t xml:space="preserve"> but</w:t>
      </w:r>
      <w:r w:rsidR="006E55BD" w:rsidRPr="00152FA4">
        <w:rPr>
          <w:rFonts w:ascii="Open Sans" w:eastAsia="Times New Roman" w:hAnsi="Open Sans" w:cs="Open Sans"/>
          <w:color w:val="000000"/>
          <w:lang w:eastAsia="en-GB"/>
        </w:rPr>
        <w:t xml:space="preserve"> </w:t>
      </w:r>
      <w:r w:rsidR="0030362A">
        <w:rPr>
          <w:rFonts w:ascii="Open Sans" w:eastAsia="Times New Roman" w:hAnsi="Open Sans" w:cs="Open Sans"/>
          <w:color w:val="000000"/>
          <w:lang w:eastAsia="en-GB"/>
        </w:rPr>
        <w:t>in some places this has</w:t>
      </w:r>
      <w:r w:rsidR="00192BCD">
        <w:rPr>
          <w:rFonts w:ascii="Open Sans" w:eastAsia="Times New Roman" w:hAnsi="Open Sans" w:cs="Open Sans"/>
          <w:color w:val="000000"/>
          <w:lang w:eastAsia="en-GB"/>
        </w:rPr>
        <w:t xml:space="preserve"> </w:t>
      </w:r>
      <w:r w:rsidR="00DB59CA">
        <w:rPr>
          <w:rFonts w:ascii="Open Sans" w:eastAsia="Times New Roman" w:hAnsi="Open Sans" w:cs="Open Sans"/>
          <w:color w:val="000000"/>
          <w:lang w:eastAsia="en-GB"/>
        </w:rPr>
        <w:t>brought</w:t>
      </w:r>
      <w:r w:rsidR="001C792A">
        <w:rPr>
          <w:rFonts w:ascii="Open Sans" w:eastAsia="Times New Roman" w:hAnsi="Open Sans" w:cs="Open Sans"/>
          <w:color w:val="000000"/>
          <w:lang w:eastAsia="en-GB"/>
        </w:rPr>
        <w:t xml:space="preserve"> serious environmental</w:t>
      </w:r>
      <w:r w:rsidR="00192BCD">
        <w:rPr>
          <w:rFonts w:ascii="Open Sans" w:eastAsia="Times New Roman" w:hAnsi="Open Sans" w:cs="Open Sans"/>
          <w:color w:val="000000"/>
          <w:lang w:eastAsia="en-GB"/>
        </w:rPr>
        <w:t xml:space="preserve"> </w:t>
      </w:r>
      <w:r w:rsidR="008A23D8">
        <w:rPr>
          <w:rFonts w:ascii="Open Sans" w:eastAsia="Times New Roman" w:hAnsi="Open Sans" w:cs="Open Sans"/>
          <w:color w:val="000000"/>
          <w:lang w:eastAsia="en-GB"/>
        </w:rPr>
        <w:t>costs</w:t>
      </w:r>
      <w:r w:rsidR="00AD2770" w:rsidRPr="00152FA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0ByA4TV8","properties":{"formattedCitation":"\\super 6,12,36\\nosupersub{}","plainCitation":"6,12,36","noteIndex":0},"citationItems":[{"id":4022,"uris":["http://www.mendeley.com/documents/?uuid=ed53455a-c9cc-4cb8-92a1-2e992fb75021","http://zotero.org/users/13355268/items/5U584P7I"],"itemData":{"id":4022,"type":"article-journal","title":"Forest-Smart Mining: Artisanal &amp; Small-Scale Mining in Forest Landscapes (ASM)","author":[{"literal":"World Bank"}],"issued":{"date-parts":[["2019"]]}}},{"id":19,"uris":["http://www.mendeley.com/documents/?uuid=495edf1b-408b-4cea-a898-b37526abdff4","http://zotero.org/users/13355268/items/CWN25TFD"],"itemData":{"id":19,"type":"report","abstract":"This report details a case study of historical and contemporary artisanal and small-scale mining (ASM) in and around Sapo National Park (SNP), assesses the ecological, social, and economic impacts of ASM, the key motivations of diggers/miners, the responses of affected stakeholders, including the sustainability of the 2010 SNP eviction and makes recommendations for future action. It is intended that the lessons learned from the SNP case will feed into the development of sustainable responses both locally and in protected areas in other countries, either directly through ASM-PACE intervention programmes or indirectly through publications (tools, guidance notes, and project reports).","publisher":"WWF, Estelle Levin","title":"Artisanal and Small-Scale Mining in and Around Protected Areas and Critical Ecosystems Project (ASM PACE) - Madagascar case study: Artisanal mining rushes in protected areas and a response toolkit","author":[{"family":"Cook","given":"Rupert"},{"family":"Healy","given":"Timothy"}],"issued":{"date-parts":[["2012"]]}}},{"id":1879,"uris":["http://www.mendeley.com/documents/?uuid=23c2536f-a89b-4723-b2e4-642c2be23279","http://zotero.org/users/13355268/items/QSECGUSI"],"itemData":{"id":1879,"type":"article-journal","container-title":"University of Vermont Gemecology Reports","title":"Artisanal Sapphire Mining in Madagascar: Environmental and Social Impacts","author":[{"family":"Tilghman","given":"Laura"},{"family":"Baker","given":"Merrill"},{"family":"Deleon","given":"Sally Dickinson"}],"issued":{"date-parts":[["2007"]]}}}],"schema":"https://github.com/citation-style-language/schema/raw/master/csl-citation.json"} </w:instrText>
      </w:r>
      <w:r w:rsidR="00AD2770"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12,36</w:t>
      </w:r>
      <w:r w:rsidR="00AD2770" w:rsidRPr="00152FA4">
        <w:rPr>
          <w:rFonts w:ascii="Open Sans" w:eastAsia="Times New Roman" w:hAnsi="Open Sans" w:cs="Open Sans"/>
          <w:color w:val="000000"/>
          <w:lang w:eastAsia="en-GB"/>
        </w:rPr>
        <w:fldChar w:fldCharType="end"/>
      </w:r>
      <w:r w:rsidR="001E4CA7" w:rsidRPr="00152FA4">
        <w:rPr>
          <w:rFonts w:ascii="Open Sans" w:eastAsia="Times New Roman" w:hAnsi="Open Sans" w:cs="Open Sans"/>
          <w:color w:val="000000"/>
          <w:lang w:eastAsia="en-GB"/>
        </w:rPr>
        <w:t>.</w:t>
      </w:r>
      <w:r w:rsidR="00530B22" w:rsidRPr="00152FA4">
        <w:rPr>
          <w:rFonts w:ascii="Open Sans" w:eastAsia="Times New Roman" w:hAnsi="Open Sans" w:cs="Open Sans"/>
          <w:color w:val="000000"/>
          <w:lang w:eastAsia="en-GB"/>
        </w:rPr>
        <w:t xml:space="preserve"> </w:t>
      </w:r>
      <w:r w:rsidR="00295279" w:rsidRPr="00152FA4">
        <w:rPr>
          <w:rFonts w:ascii="Open Sans" w:eastAsia="Times New Roman" w:hAnsi="Open Sans" w:cs="Open Sans"/>
          <w:color w:val="000000"/>
          <w:lang w:eastAsia="en-GB"/>
        </w:rPr>
        <w:t xml:space="preserve">However, </w:t>
      </w:r>
      <w:r w:rsidR="00024FC4" w:rsidRPr="00152FA4">
        <w:rPr>
          <w:rFonts w:ascii="Open Sans" w:eastAsia="Times New Roman" w:hAnsi="Open Sans" w:cs="Open Sans"/>
          <w:color w:val="000000"/>
          <w:lang w:eastAsia="en-GB"/>
        </w:rPr>
        <w:t>our results</w:t>
      </w:r>
      <w:r w:rsidR="00530B22" w:rsidRPr="00152FA4">
        <w:rPr>
          <w:rFonts w:ascii="Open Sans" w:eastAsia="Times New Roman" w:hAnsi="Open Sans" w:cs="Open Sans"/>
          <w:color w:val="000000"/>
          <w:lang w:eastAsia="en-GB"/>
        </w:rPr>
        <w:t xml:space="preserve"> </w:t>
      </w:r>
      <w:r w:rsidR="009A7F20" w:rsidRPr="00152FA4">
        <w:rPr>
          <w:rFonts w:ascii="Open Sans" w:eastAsia="Times New Roman" w:hAnsi="Open Sans" w:cs="Open Sans"/>
          <w:color w:val="000000"/>
          <w:lang w:eastAsia="en-GB"/>
        </w:rPr>
        <w:t>suggest that</w:t>
      </w:r>
      <w:r w:rsidR="00530B22" w:rsidRPr="00152FA4">
        <w:rPr>
          <w:rFonts w:ascii="Open Sans" w:eastAsia="Times New Roman" w:hAnsi="Open Sans" w:cs="Open Sans"/>
          <w:color w:val="000000"/>
          <w:lang w:eastAsia="en-GB"/>
        </w:rPr>
        <w:t xml:space="preserve"> </w:t>
      </w:r>
      <w:r w:rsidR="006E55BD" w:rsidRPr="00152FA4">
        <w:rPr>
          <w:rFonts w:ascii="Open Sans" w:eastAsia="Times New Roman" w:hAnsi="Open Sans" w:cs="Open Sans"/>
          <w:color w:val="000000"/>
          <w:lang w:eastAsia="en-GB"/>
        </w:rPr>
        <w:t xml:space="preserve">at Bemainty </w:t>
      </w:r>
      <w:r w:rsidR="0030362A">
        <w:rPr>
          <w:rFonts w:ascii="Open Sans" w:eastAsia="Times New Roman" w:hAnsi="Open Sans" w:cs="Open Sans"/>
          <w:color w:val="000000"/>
          <w:lang w:eastAsia="en-GB"/>
        </w:rPr>
        <w:t xml:space="preserve">the </w:t>
      </w:r>
      <w:r w:rsidR="00F837E5" w:rsidRPr="00152FA4">
        <w:rPr>
          <w:rFonts w:ascii="Open Sans" w:eastAsia="Times New Roman" w:hAnsi="Open Sans" w:cs="Open Sans"/>
          <w:color w:val="000000"/>
          <w:lang w:eastAsia="en-GB"/>
        </w:rPr>
        <w:t>economic contribution</w:t>
      </w:r>
      <w:r w:rsidR="0030362A">
        <w:rPr>
          <w:rFonts w:ascii="Open Sans" w:eastAsia="Times New Roman" w:hAnsi="Open Sans" w:cs="Open Sans"/>
          <w:color w:val="000000"/>
          <w:lang w:eastAsia="en-GB"/>
        </w:rPr>
        <w:t>s</w:t>
      </w:r>
      <w:r w:rsidR="00F837E5" w:rsidRPr="00152FA4">
        <w:rPr>
          <w:rFonts w:ascii="Open Sans" w:eastAsia="Times New Roman" w:hAnsi="Open Sans" w:cs="Open Sans"/>
          <w:color w:val="000000"/>
          <w:lang w:eastAsia="en-GB"/>
        </w:rPr>
        <w:t xml:space="preserve"> made by </w:t>
      </w:r>
      <w:r w:rsidR="00530B22" w:rsidRPr="00152FA4">
        <w:rPr>
          <w:rFonts w:ascii="Open Sans" w:eastAsia="Times New Roman" w:hAnsi="Open Sans" w:cs="Open Sans"/>
          <w:color w:val="000000"/>
          <w:lang w:eastAsia="en-GB"/>
        </w:rPr>
        <w:t xml:space="preserve">ASM did not involve substantial trade-offs to </w:t>
      </w:r>
      <w:r w:rsidR="008413EA">
        <w:rPr>
          <w:rFonts w:ascii="Open Sans" w:eastAsia="Times New Roman" w:hAnsi="Open Sans" w:cs="Open Sans"/>
          <w:color w:val="000000"/>
          <w:lang w:eastAsia="en-GB"/>
        </w:rPr>
        <w:t>the surrounding forest</w:t>
      </w:r>
      <w:r w:rsidR="00EC7171">
        <w:rPr>
          <w:rFonts w:ascii="Open Sans" w:eastAsia="Times New Roman" w:hAnsi="Open Sans" w:cs="Open Sans"/>
          <w:color w:val="000000"/>
          <w:lang w:eastAsia="en-GB"/>
        </w:rPr>
        <w:t>s</w:t>
      </w:r>
      <w:r w:rsidR="00530B22" w:rsidRPr="00152FA4">
        <w:rPr>
          <w:rFonts w:ascii="Open Sans" w:eastAsia="Times New Roman" w:hAnsi="Open Sans" w:cs="Open Sans"/>
          <w:color w:val="000000"/>
          <w:lang w:eastAsia="en-GB"/>
        </w:rPr>
        <w:t xml:space="preserve">. </w:t>
      </w:r>
      <w:r w:rsidR="005C3AD4" w:rsidRPr="00152FA4">
        <w:rPr>
          <w:rFonts w:ascii="Open Sans" w:eastAsia="Times New Roman" w:hAnsi="Open Sans" w:cs="Open Sans"/>
          <w:color w:val="000000"/>
          <w:lang w:eastAsia="en-GB"/>
        </w:rPr>
        <w:t>For a time, ASM at Bemainty</w:t>
      </w:r>
      <w:r w:rsidR="009221DC">
        <w:rPr>
          <w:rFonts w:ascii="Open Sans" w:eastAsia="Times New Roman" w:hAnsi="Open Sans" w:cs="Open Sans"/>
          <w:color w:val="000000"/>
          <w:lang w:eastAsia="en-GB"/>
        </w:rPr>
        <w:t xml:space="preserve"> directly</w:t>
      </w:r>
      <w:r w:rsidR="00076B54" w:rsidRPr="00152FA4">
        <w:rPr>
          <w:rFonts w:ascii="Open Sans" w:eastAsia="Times New Roman" w:hAnsi="Open Sans" w:cs="Open Sans"/>
          <w:color w:val="000000"/>
          <w:lang w:eastAsia="en-GB"/>
        </w:rPr>
        <w:t xml:space="preserve"> </w:t>
      </w:r>
      <w:r w:rsidR="002C0AB4" w:rsidRPr="00152FA4">
        <w:rPr>
          <w:rFonts w:ascii="Open Sans" w:eastAsia="Times New Roman" w:hAnsi="Open Sans" w:cs="Open Sans"/>
          <w:color w:val="000000"/>
          <w:lang w:eastAsia="en-GB"/>
        </w:rPr>
        <w:t>supported</w:t>
      </w:r>
      <w:r w:rsidR="00530B22" w:rsidRPr="00152FA4">
        <w:rPr>
          <w:rFonts w:ascii="Open Sans" w:eastAsia="Times New Roman" w:hAnsi="Open Sans" w:cs="Open Sans"/>
          <w:color w:val="000000"/>
          <w:lang w:eastAsia="en-GB"/>
        </w:rPr>
        <w:t xml:space="preserve"> the livelihoods</w:t>
      </w:r>
      <w:r w:rsidR="001151C2" w:rsidRPr="00152FA4">
        <w:rPr>
          <w:rFonts w:ascii="Open Sans" w:eastAsia="Times New Roman" w:hAnsi="Open Sans" w:cs="Open Sans"/>
          <w:color w:val="000000"/>
          <w:lang w:eastAsia="en-GB"/>
        </w:rPr>
        <w:t xml:space="preserve"> </w:t>
      </w:r>
      <w:r w:rsidR="00C37ADC">
        <w:rPr>
          <w:rFonts w:ascii="Open Sans" w:eastAsia="Times New Roman" w:hAnsi="Open Sans" w:cs="Open Sans"/>
          <w:color w:val="000000"/>
          <w:lang w:eastAsia="en-GB"/>
        </w:rPr>
        <w:t xml:space="preserve">of </w:t>
      </w:r>
      <w:r w:rsidR="001151C2" w:rsidRPr="00152FA4">
        <w:rPr>
          <w:rFonts w:ascii="Open Sans" w:eastAsia="Times New Roman" w:hAnsi="Open Sans" w:cs="Open Sans"/>
          <w:color w:val="000000"/>
          <w:lang w:eastAsia="en-GB"/>
        </w:rPr>
        <w:t xml:space="preserve">up to </w:t>
      </w:r>
      <w:r w:rsidR="004C5FE0">
        <w:rPr>
          <w:rFonts w:ascii="Open Sans" w:eastAsia="Times New Roman" w:hAnsi="Open Sans" w:cs="Open Sans"/>
          <w:color w:val="000000"/>
          <w:lang w:eastAsia="en-GB"/>
        </w:rPr>
        <w:t>30</w:t>
      </w:r>
      <w:r w:rsidR="001151C2" w:rsidRPr="00152FA4">
        <w:rPr>
          <w:rFonts w:ascii="Open Sans" w:eastAsia="Times New Roman" w:hAnsi="Open Sans" w:cs="Open Sans"/>
          <w:color w:val="000000"/>
          <w:lang w:eastAsia="en-GB"/>
        </w:rPr>
        <w:t>,000 people</w:t>
      </w:r>
      <w:r w:rsidR="009A7F20" w:rsidRPr="00152FA4">
        <w:rPr>
          <w:rFonts w:ascii="Open Sans" w:eastAsia="Times New Roman" w:hAnsi="Open Sans" w:cs="Open Sans"/>
          <w:color w:val="000000"/>
          <w:lang w:eastAsia="en-GB"/>
        </w:rPr>
        <w:t xml:space="preserve"> (</w:t>
      </w:r>
      <w:r w:rsidR="00FF61C9" w:rsidRPr="00152FA4">
        <w:rPr>
          <w:rFonts w:ascii="Open Sans" w:eastAsia="Times New Roman" w:hAnsi="Open Sans" w:cs="Open Sans"/>
          <w:color w:val="000000"/>
          <w:lang w:eastAsia="en-GB"/>
        </w:rPr>
        <w:t>mostly migrants from outside the area</w:t>
      </w:r>
      <w:r w:rsidR="009A7F20" w:rsidRPr="00152FA4">
        <w:rPr>
          <w:rFonts w:ascii="Open Sans" w:eastAsia="Times New Roman" w:hAnsi="Open Sans" w:cs="Open Sans"/>
          <w:color w:val="000000"/>
          <w:lang w:eastAsia="en-GB"/>
        </w:rPr>
        <w:t>)</w:t>
      </w:r>
      <w:r w:rsidR="001151C2" w:rsidRPr="00152FA4">
        <w:rPr>
          <w:rFonts w:ascii="Open Sans" w:eastAsia="Times New Roman" w:hAnsi="Open Sans" w:cs="Open Sans"/>
          <w:color w:val="000000"/>
          <w:lang w:eastAsia="en-GB"/>
        </w:rPr>
        <w:t xml:space="preserve">. While we do not have data on average </w:t>
      </w:r>
      <w:r w:rsidR="00074A1E" w:rsidRPr="00152FA4">
        <w:rPr>
          <w:rFonts w:ascii="Open Sans" w:eastAsia="Times New Roman" w:hAnsi="Open Sans" w:cs="Open Sans"/>
          <w:color w:val="000000"/>
          <w:lang w:eastAsia="en-GB"/>
        </w:rPr>
        <w:t xml:space="preserve">mining </w:t>
      </w:r>
      <w:r w:rsidR="001151C2" w:rsidRPr="00152FA4">
        <w:rPr>
          <w:rFonts w:ascii="Open Sans" w:eastAsia="Times New Roman" w:hAnsi="Open Sans" w:cs="Open Sans"/>
          <w:color w:val="000000"/>
          <w:lang w:eastAsia="en-GB"/>
        </w:rPr>
        <w:t xml:space="preserve">incomes from Bemainty, artisanal </w:t>
      </w:r>
      <w:r w:rsidR="00165D26">
        <w:rPr>
          <w:rFonts w:ascii="Open Sans" w:eastAsia="Times New Roman" w:hAnsi="Open Sans" w:cs="Open Sans"/>
          <w:color w:val="000000"/>
          <w:lang w:eastAsia="en-GB"/>
        </w:rPr>
        <w:t xml:space="preserve">gemstone </w:t>
      </w:r>
      <w:r w:rsidR="001151C2" w:rsidRPr="00152FA4">
        <w:rPr>
          <w:rFonts w:ascii="Open Sans" w:eastAsia="Times New Roman" w:hAnsi="Open Sans" w:cs="Open Sans"/>
          <w:color w:val="000000"/>
          <w:lang w:eastAsia="en-GB"/>
        </w:rPr>
        <w:t xml:space="preserve">miners in Madagascar can generally find enough small stones to </w:t>
      </w:r>
      <w:r w:rsidR="004C5FE0">
        <w:rPr>
          <w:rFonts w:ascii="Open Sans" w:eastAsia="Times New Roman" w:hAnsi="Open Sans" w:cs="Open Sans"/>
          <w:color w:val="000000"/>
          <w:lang w:eastAsia="en-GB"/>
        </w:rPr>
        <w:t>cover</w:t>
      </w:r>
      <w:r w:rsidR="004C5FE0" w:rsidRPr="00152FA4">
        <w:rPr>
          <w:rFonts w:ascii="Open Sans" w:eastAsia="Times New Roman" w:hAnsi="Open Sans" w:cs="Open Sans"/>
          <w:color w:val="000000"/>
          <w:lang w:eastAsia="en-GB"/>
        </w:rPr>
        <w:t xml:space="preserve"> </w:t>
      </w:r>
      <w:r w:rsidR="001151C2" w:rsidRPr="00152FA4">
        <w:rPr>
          <w:rFonts w:ascii="Open Sans" w:eastAsia="Times New Roman" w:hAnsi="Open Sans" w:cs="Open Sans"/>
          <w:color w:val="000000"/>
          <w:lang w:eastAsia="en-GB"/>
        </w:rPr>
        <w:t xml:space="preserve">basic needs </w:t>
      </w:r>
      <w:r w:rsidR="00A026FD" w:rsidRPr="00152FA4">
        <w:rPr>
          <w:rFonts w:ascii="Open Sans" w:eastAsia="Times New Roman" w:hAnsi="Open Sans" w:cs="Open Sans"/>
          <w:color w:val="000000"/>
          <w:lang w:eastAsia="en-GB"/>
        </w:rPr>
        <w:t>while</w:t>
      </w:r>
      <w:r w:rsidR="001151C2" w:rsidRPr="00152FA4">
        <w:rPr>
          <w:rFonts w:ascii="Open Sans" w:eastAsia="Times New Roman" w:hAnsi="Open Sans" w:cs="Open Sans"/>
          <w:color w:val="000000"/>
          <w:lang w:eastAsia="en-GB"/>
        </w:rPr>
        <w:t xml:space="preserve"> larger finds can improve livelihoods</w:t>
      </w:r>
      <w:r w:rsidR="001151C2" w:rsidRPr="00152FA4">
        <w:rPr>
          <w:rFonts w:ascii="Open Sans" w:eastAsia="Times New Roman" w:hAnsi="Open Sans" w:cs="Open Sans"/>
          <w:color w:val="000000"/>
          <w:lang w:eastAsia="en-GB"/>
        </w:rPr>
        <w:fldChar w:fldCharType="begin" w:fldLock="1"/>
      </w:r>
      <w:r w:rsidR="00267AD5">
        <w:rPr>
          <w:rFonts w:ascii="Open Sans" w:eastAsia="Times New Roman" w:hAnsi="Open Sans" w:cs="Open Sans"/>
          <w:color w:val="000000"/>
          <w:lang w:eastAsia="en-GB"/>
        </w:rPr>
        <w:instrText xml:space="preserve"> ADDIN ZOTERO_ITEM CSL_CITATION {"citationID":"bmoiKFhi","properties":{"formattedCitation":"\\super 69,70\\nosupersub{}","plainCitation":"69,70","noteIndex":0},"citationItems":[{"id":142,"uris":["http://www.mendeley.com/documents/?uuid=d4b0ae56-9d58-3e61-ae7e-d5d355300355","http://zotero.org/users/13355268/items/G3WY9HZ4"],"itemData":{"id":142,"type":"article-journal","abstract":"This paper examines the livelihoods of artisanal ruby and sapphire miners in Madagascar, with a special emphasis on how market factors influence operators. For these stones specifically, the link between miner vulnerability, artificial treatment and buyer presence is examined. Vulnerabilities related to miners’ livelihoods arise because of the specific mining and processing practices related to these stones, as well as other factors such as corruption, rural marginalization and poverty. The paper also investigates alternative livelihoods and the idea of including and accepting the dynamic buyer into the ‘mining community’.","container-title":"Resources Policy","DOI":"10.1016/J.RESOURPOL.2008.02.003","ISSN":"0301-4207","issue":"1-2","note":"publisher: Pergamon","page":"80-86","title":"Livelihoods and production cycles in the Malagasy artisanal ruby–sapphire trade: A critical examination","volume":"34","author":[{"family":"Cartier","given":"Laurent E."}],"issued":{"date-parts":[["2009",3,1]]}}},{"id":197,"uris":["http://www.mendeley.com/documents/?uuid=fa47971e-6b36-338c-8bfc-d194a386570d","http://zotero.org/users/13355268/items/UUE26NUG"],"itemData":{"id":197,"type":"article-journal","abstract":"&lt;p&gt;This article addresses the uncertainties of life in the once booming, but now declining, centre of northern Madagascar's sapphire trade. Although the characteristic features of small-scale mining boomtowns have become well known to many through research on gold, diamond and other rushes throughout Africa and elsewhere in the world, relatively little is known of what happens to such distinctive communities after they boom. What becomes of the unique social networks, consumption patterns, and world-views so often associated with these places when the supply of or demand for the particular commodities around which they have developed declines? Who leaves and who stays behind? How do those remaining in such places continue to earn livings and make meaningful lives despite the decline that surrounds them, and how do they make sense of their circumstances in light of memories of better times? This article addresses these and other questions as they relate to life after the rush in the northern Malagasy sapphire-mining and trading town of Ambondromifehy, arguing that the uncertainties faced by those who remain indicate new possibilities as much as continuing decline.&lt;/p&gt;","container-title":"Africa","DOI":"10.1017/S0001972012000034","ISSN":"0001-9720","issue":"2","note":"publisher: Cambridge University Press","page":"235-251","title":"After the rush: living with uncertainty in a malagasy mining town","volume":"82","author":[{"family":"Walsh","given":"Andrew"}],"issued":{"date-parts":[["2012",5,1]]}}}],"schema":"https://github.com/citation-style-language/schema/raw/master/csl-citation.json"} </w:instrText>
      </w:r>
      <w:r w:rsidR="001151C2"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9,70</w:t>
      </w:r>
      <w:r w:rsidR="001151C2" w:rsidRPr="00152FA4">
        <w:rPr>
          <w:rFonts w:ascii="Open Sans" w:eastAsia="Times New Roman" w:hAnsi="Open Sans" w:cs="Open Sans"/>
          <w:color w:val="000000"/>
          <w:lang w:eastAsia="en-GB"/>
        </w:rPr>
        <w:fldChar w:fldCharType="end"/>
      </w:r>
      <w:r w:rsidR="001151C2" w:rsidRPr="00152FA4">
        <w:rPr>
          <w:rFonts w:ascii="Open Sans" w:eastAsia="Times New Roman" w:hAnsi="Open Sans" w:cs="Open Sans"/>
          <w:color w:val="000000"/>
          <w:lang w:eastAsia="en-GB"/>
        </w:rPr>
        <w:t xml:space="preserve">. </w:t>
      </w:r>
      <w:r w:rsidR="009D3472">
        <w:rPr>
          <w:rFonts w:ascii="Open Sans" w:eastAsia="Times New Roman" w:hAnsi="Open Sans" w:cs="Open Sans"/>
          <w:color w:val="000000"/>
          <w:lang w:eastAsia="en-GB"/>
        </w:rPr>
        <w:t xml:space="preserve">Income from </w:t>
      </w:r>
      <w:r w:rsidR="009D3472">
        <w:rPr>
          <w:rFonts w:ascii="Open Sans" w:eastAsia="Times New Roman" w:hAnsi="Open Sans" w:cs="Open Sans"/>
          <w:color w:val="000000"/>
          <w:lang w:eastAsia="en-GB"/>
        </w:rPr>
        <w:lastRenderedPageBreak/>
        <w:t>working in</w:t>
      </w:r>
      <w:r w:rsidR="00BF2E85">
        <w:rPr>
          <w:rFonts w:ascii="Open Sans" w:eastAsia="Times New Roman" w:hAnsi="Open Sans" w:cs="Open Sans"/>
          <w:color w:val="000000"/>
          <w:lang w:eastAsia="en-GB"/>
        </w:rPr>
        <w:t xml:space="preserve"> ASM</w:t>
      </w:r>
      <w:r w:rsidR="009D3472">
        <w:rPr>
          <w:rFonts w:ascii="Open Sans" w:eastAsia="Times New Roman" w:hAnsi="Open Sans" w:cs="Open Sans"/>
          <w:color w:val="000000"/>
          <w:lang w:eastAsia="en-GB"/>
        </w:rPr>
        <w:t xml:space="preserve"> or related services</w:t>
      </w:r>
      <w:r w:rsidR="00BF2E85">
        <w:rPr>
          <w:rFonts w:ascii="Open Sans" w:eastAsia="Times New Roman" w:hAnsi="Open Sans" w:cs="Open Sans"/>
          <w:color w:val="000000"/>
          <w:lang w:eastAsia="en-GB"/>
        </w:rPr>
        <w:t xml:space="preserve"> can help to buffer economic shocks, sustain agricultural livelihoods, and </w:t>
      </w:r>
      <w:r w:rsidR="004C5FE0">
        <w:rPr>
          <w:rFonts w:ascii="Open Sans" w:eastAsia="Times New Roman" w:hAnsi="Open Sans" w:cs="Open Sans"/>
          <w:color w:val="000000"/>
          <w:lang w:eastAsia="en-GB"/>
        </w:rPr>
        <w:t>enable investments</w:t>
      </w:r>
      <w:r w:rsidR="0036466F" w:rsidRPr="00152FA4">
        <w:rPr>
          <w:rFonts w:ascii="Open Sans" w:eastAsia="Times New Roman" w:hAnsi="Open Sans" w:cs="Open Sans"/>
          <w:color w:val="000000"/>
          <w:lang w:eastAsia="en-GB"/>
        </w:rPr>
        <w:t xml:space="preserve"> in</w:t>
      </w:r>
      <w:r w:rsidR="002A79BF" w:rsidRPr="00152FA4">
        <w:rPr>
          <w:rFonts w:ascii="Open Sans" w:eastAsia="Times New Roman" w:hAnsi="Open Sans" w:cs="Open Sans"/>
          <w:color w:val="000000"/>
          <w:lang w:eastAsia="en-GB"/>
        </w:rPr>
        <w:t xml:space="preserve"> land</w:t>
      </w:r>
      <w:r w:rsidR="001151C2" w:rsidRPr="00152FA4">
        <w:rPr>
          <w:rFonts w:ascii="Open Sans" w:eastAsia="Times New Roman" w:hAnsi="Open Sans" w:cs="Open Sans"/>
          <w:color w:val="000000"/>
          <w:lang w:eastAsia="en-GB"/>
        </w:rPr>
        <w:t>, livestock, business</w:t>
      </w:r>
      <w:r w:rsidR="00450DE7">
        <w:rPr>
          <w:rFonts w:ascii="Open Sans" w:eastAsia="Times New Roman" w:hAnsi="Open Sans" w:cs="Open Sans"/>
          <w:color w:val="000000"/>
          <w:lang w:eastAsia="en-GB"/>
        </w:rPr>
        <w:t>,</w:t>
      </w:r>
      <w:r w:rsidR="0095210C" w:rsidRPr="00152FA4">
        <w:rPr>
          <w:rFonts w:ascii="Open Sans" w:eastAsia="Times New Roman" w:hAnsi="Open Sans" w:cs="Open Sans"/>
          <w:color w:val="000000"/>
          <w:lang w:eastAsia="en-GB"/>
        </w:rPr>
        <w:t xml:space="preserve"> or</w:t>
      </w:r>
      <w:r w:rsidR="003E362F" w:rsidRPr="00152FA4">
        <w:rPr>
          <w:rFonts w:ascii="Open Sans" w:eastAsia="Times New Roman" w:hAnsi="Open Sans" w:cs="Open Sans"/>
          <w:color w:val="000000"/>
          <w:lang w:eastAsia="en-GB"/>
        </w:rPr>
        <w:t xml:space="preserve"> </w:t>
      </w:r>
      <w:r w:rsidR="001151C2" w:rsidRPr="00152FA4">
        <w:rPr>
          <w:rFonts w:ascii="Open Sans" w:eastAsia="Times New Roman" w:hAnsi="Open Sans" w:cs="Open Sans"/>
          <w:color w:val="000000"/>
          <w:lang w:eastAsia="en-GB"/>
        </w:rPr>
        <w:t>children’s education</w:t>
      </w:r>
      <w:r w:rsidR="00F0147C" w:rsidRPr="00152FA4">
        <w:rPr>
          <w:rFonts w:ascii="Open Sans" w:eastAsia="Times New Roman" w:hAnsi="Open Sans" w:cs="Open Sans"/>
          <w:color w:val="000000"/>
          <w:lang w:eastAsia="en-GB"/>
        </w:rPr>
        <w:t>, helping to alleviate poverty</w:t>
      </w:r>
      <w:r w:rsidR="001151C2" w:rsidRPr="00152FA4">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rTh8uyjX","properties":{"formattedCitation":"\\super 64,71\\nosupersub{}","plainCitation":"64,71","noteIndex":0},"citationItems":[{"id":154,"uris":["http://www.mendeley.com/documents/?uuid=b6e33262-b2af-4f08-9852-6a67b3092e12","http://zotero.org/users/13355268/items/RBAYMP33"],"itemData":{"id":154,"type":"article-journal","container-title":"Between the Plough and the Pick: Informal, artisanal and small-scale mining in the contemporary world","DOI":"10.22459/bpp.03.2018.08","page":"171-192","title":"Rice, sapphires and cattle: Work lives of women artisanal and small-scale miners in Madagascar","author":[{"family":"Lawson","given":"Lynda"}],"issued":{"date-parts":[["2018"]]}}},{"id":813,"uris":["http://www.mendeley.com/documents/?uuid=a531da34-4344-4773-b675-5b068c25cbaa","http://zotero.org/users/13355268/items/2GVJDSIS"],"itemData":{"id":813,"type":"article-journal","abstract":"In Ambondromifehy, a sapphire-mining town in northern Madagascar, young men earn and spend a great deal of what some call \"hot money.\" Rather than invest their earnings with long-term intentions considered responsible and proper by some around them, they consume \"daringly\" by spending money to fulfill immediate desires. I argue that such \"daring consumption\" might be understood as the active response of young men who refuse the passive roles allotted them by both the sapphire trade and traditional systems of social organization. [Madagascar, consumption, money, risk, sapphire mining, masculinity]","container-title":"American Ethnologist","DOI":"10.1525/ae.2003.30.2.290","ISSN":"0094-0496","issue":"2","page":"290-305","title":"\"Hot money\" and daring consumption in a northern Malagasy sapphire-mining town","volume":"30","author":[{"family":"Walsh","given":"Andrew"}],"issued":{"date-parts":[["2003"]]}}}],"schema":"https://github.com/citation-style-language/schema/raw/master/csl-citation.json"} </w:instrText>
      </w:r>
      <w:r w:rsidR="001151C2" w:rsidRPr="00152FA4">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64,71</w:t>
      </w:r>
      <w:r w:rsidR="001151C2" w:rsidRPr="00152FA4">
        <w:rPr>
          <w:rFonts w:ascii="Open Sans" w:eastAsia="Times New Roman" w:hAnsi="Open Sans" w:cs="Open Sans"/>
          <w:color w:val="000000"/>
          <w:lang w:eastAsia="en-GB"/>
        </w:rPr>
        <w:fldChar w:fldCharType="end"/>
      </w:r>
      <w:r w:rsidR="00890637">
        <w:rPr>
          <w:rFonts w:ascii="Open Sans" w:eastAsia="Times New Roman" w:hAnsi="Open Sans" w:cs="Open Sans"/>
          <w:color w:val="000000"/>
          <w:lang w:eastAsia="en-GB"/>
        </w:rPr>
        <w:t xml:space="preserve"> (Supplementary Note 3)</w:t>
      </w:r>
      <w:r w:rsidR="001151C2" w:rsidRPr="00152FA4">
        <w:rPr>
          <w:rFonts w:ascii="Open Sans" w:eastAsia="Times New Roman" w:hAnsi="Open Sans" w:cs="Open Sans"/>
          <w:color w:val="000000"/>
          <w:lang w:eastAsia="en-GB"/>
        </w:rPr>
        <w:t xml:space="preserve">. </w:t>
      </w:r>
    </w:p>
    <w:p w14:paraId="235E918E" w14:textId="10696465" w:rsidR="0008534E" w:rsidRDefault="00E81FFE" w:rsidP="0008534E">
      <w:pPr>
        <w:rPr>
          <w:rFonts w:ascii="Open Sans" w:eastAsia="Times New Roman" w:hAnsi="Open Sans" w:cs="Open Sans"/>
          <w:color w:val="000000"/>
          <w:lang w:eastAsia="en-GB"/>
        </w:rPr>
      </w:pPr>
      <w:r w:rsidRPr="00152FA4">
        <w:rPr>
          <w:rFonts w:ascii="Open Sans" w:eastAsia="Times New Roman" w:hAnsi="Open Sans" w:cs="Open Sans"/>
          <w:color w:val="000000"/>
          <w:lang w:eastAsia="en-GB"/>
        </w:rPr>
        <w:t>However</w:t>
      </w:r>
      <w:r w:rsidR="0000424D" w:rsidRPr="00152FA4">
        <w:rPr>
          <w:rFonts w:ascii="Open Sans" w:eastAsia="Times New Roman" w:hAnsi="Open Sans" w:cs="Open Sans"/>
          <w:color w:val="000000"/>
          <w:lang w:eastAsia="en-GB"/>
        </w:rPr>
        <w:t>,</w:t>
      </w:r>
      <w:r w:rsidR="006E55BD" w:rsidRPr="00152FA4">
        <w:rPr>
          <w:rFonts w:ascii="Open Sans" w:eastAsia="Times New Roman" w:hAnsi="Open Sans" w:cs="Open Sans"/>
          <w:color w:val="000000"/>
          <w:lang w:eastAsia="en-GB"/>
        </w:rPr>
        <w:t xml:space="preserve"> </w:t>
      </w:r>
      <w:r w:rsidR="00C34359" w:rsidRPr="00152FA4">
        <w:rPr>
          <w:rFonts w:ascii="Open Sans" w:eastAsia="Times New Roman" w:hAnsi="Open Sans" w:cs="Open Sans"/>
          <w:color w:val="000000"/>
          <w:lang w:eastAsia="en-GB"/>
        </w:rPr>
        <w:t>the</w:t>
      </w:r>
      <w:r w:rsidR="0008534E">
        <w:rPr>
          <w:rFonts w:ascii="Open Sans" w:eastAsia="Times New Roman" w:hAnsi="Open Sans" w:cs="Open Sans"/>
          <w:color w:val="000000"/>
          <w:lang w:eastAsia="en-GB"/>
        </w:rPr>
        <w:t xml:space="preserve"> uncontrolled nature of the</w:t>
      </w:r>
      <w:r w:rsidR="009019D4">
        <w:rPr>
          <w:rFonts w:ascii="Open Sans" w:eastAsia="Times New Roman" w:hAnsi="Open Sans" w:cs="Open Sans"/>
          <w:color w:val="000000"/>
          <w:lang w:eastAsia="en-GB"/>
        </w:rPr>
        <w:t xml:space="preserve"> mining rush </w:t>
      </w:r>
      <w:r w:rsidR="004C5FE0">
        <w:rPr>
          <w:rFonts w:ascii="Open Sans" w:eastAsia="Times New Roman" w:hAnsi="Open Sans" w:cs="Open Sans"/>
          <w:color w:val="000000"/>
          <w:lang w:eastAsia="en-GB"/>
        </w:rPr>
        <w:t>did bring other</w:t>
      </w:r>
      <w:r w:rsidR="001C792A">
        <w:rPr>
          <w:rFonts w:ascii="Open Sans" w:eastAsia="Times New Roman" w:hAnsi="Open Sans" w:cs="Open Sans"/>
          <w:color w:val="000000"/>
          <w:lang w:eastAsia="en-GB"/>
        </w:rPr>
        <w:t xml:space="preserve"> concerning trade-offs</w:t>
      </w:r>
      <w:r w:rsidR="00371749" w:rsidRPr="00152FA4">
        <w:rPr>
          <w:rFonts w:ascii="Open Sans" w:eastAsia="Times New Roman" w:hAnsi="Open Sans" w:cs="Open Sans"/>
          <w:color w:val="000000"/>
          <w:lang w:eastAsia="en-GB"/>
        </w:rPr>
        <w:t xml:space="preserve">. </w:t>
      </w:r>
      <w:r w:rsidR="00C26DF5" w:rsidRPr="00152FA4">
        <w:rPr>
          <w:rFonts w:ascii="Open Sans" w:eastAsia="Times New Roman" w:hAnsi="Open Sans" w:cs="Open Sans"/>
          <w:color w:val="000000"/>
          <w:lang w:eastAsia="en-GB"/>
        </w:rPr>
        <w:t>The m</w:t>
      </w:r>
      <w:r w:rsidR="00371749" w:rsidRPr="00152FA4">
        <w:rPr>
          <w:rFonts w:ascii="Open Sans" w:eastAsia="Times New Roman" w:hAnsi="Open Sans" w:cs="Open Sans"/>
          <w:color w:val="000000"/>
          <w:lang w:eastAsia="en-GB"/>
        </w:rPr>
        <w:t xml:space="preserve">ining </w:t>
      </w:r>
      <w:r w:rsidR="00C26DF5" w:rsidRPr="00152FA4">
        <w:rPr>
          <w:rFonts w:ascii="Open Sans" w:eastAsia="Times New Roman" w:hAnsi="Open Sans" w:cs="Open Sans"/>
          <w:color w:val="000000"/>
          <w:lang w:eastAsia="en-GB"/>
        </w:rPr>
        <w:t xml:space="preserve">rush </w:t>
      </w:r>
      <w:r w:rsidR="00371749" w:rsidRPr="00152FA4">
        <w:rPr>
          <w:rFonts w:ascii="Open Sans" w:eastAsia="Times New Roman" w:hAnsi="Open Sans" w:cs="Open Sans"/>
          <w:color w:val="000000"/>
          <w:lang w:eastAsia="en-GB"/>
        </w:rPr>
        <w:t>increased crime and insecurity</w:t>
      </w:r>
      <w:r w:rsidR="0099451F">
        <w:rPr>
          <w:rFonts w:ascii="Open Sans" w:eastAsia="Times New Roman" w:hAnsi="Open Sans" w:cs="Open Sans"/>
          <w:color w:val="000000"/>
          <w:lang w:eastAsia="en-GB"/>
        </w:rPr>
        <w:t>,</w:t>
      </w:r>
      <w:r w:rsidR="00371749" w:rsidRPr="00152FA4">
        <w:rPr>
          <w:rFonts w:ascii="Open Sans" w:eastAsia="Times New Roman" w:hAnsi="Open Sans" w:cs="Open Sans"/>
          <w:color w:val="000000"/>
          <w:lang w:eastAsia="en-GB"/>
        </w:rPr>
        <w:t xml:space="preserve"> and poor sanitation increased the spread of disease</w:t>
      </w:r>
      <w:r w:rsidR="003505A3">
        <w:rPr>
          <w:rFonts w:ascii="Open Sans" w:eastAsia="Times New Roman" w:hAnsi="Open Sans" w:cs="Open Sans"/>
          <w:color w:val="000000"/>
          <w:lang w:eastAsia="en-GB"/>
        </w:rPr>
        <w:t xml:space="preserve"> </w:t>
      </w:r>
      <w:r w:rsidR="003505A3" w:rsidRPr="00152FA4">
        <w:rPr>
          <w:rFonts w:ascii="Open Sans" w:eastAsia="Times New Roman" w:hAnsi="Open Sans" w:cs="Open Sans"/>
          <w:lang w:eastAsia="en-GB"/>
        </w:rPr>
        <w:t xml:space="preserve">(Supplementary </w:t>
      </w:r>
      <w:r w:rsidR="00296693">
        <w:rPr>
          <w:rFonts w:ascii="Open Sans" w:eastAsia="Times New Roman" w:hAnsi="Open Sans" w:cs="Open Sans"/>
          <w:lang w:eastAsia="en-GB"/>
        </w:rPr>
        <w:t>Note 3</w:t>
      </w:r>
      <w:r w:rsidR="003505A3" w:rsidRPr="00152FA4">
        <w:rPr>
          <w:rFonts w:ascii="Open Sans" w:eastAsia="Times New Roman" w:hAnsi="Open Sans" w:cs="Open Sans"/>
          <w:lang w:eastAsia="en-GB"/>
        </w:rPr>
        <w:t>)</w:t>
      </w:r>
      <w:r w:rsidR="00371749" w:rsidRPr="00152FA4">
        <w:rPr>
          <w:rFonts w:ascii="Open Sans" w:eastAsia="Times New Roman" w:hAnsi="Open Sans" w:cs="Open Sans"/>
          <w:color w:val="000000"/>
          <w:lang w:eastAsia="en-GB"/>
        </w:rPr>
        <w:t>.</w:t>
      </w:r>
      <w:r w:rsidR="00986ADE">
        <w:rPr>
          <w:rFonts w:ascii="Open Sans" w:eastAsia="Times New Roman" w:hAnsi="Open Sans" w:cs="Open Sans"/>
          <w:color w:val="000000"/>
          <w:lang w:eastAsia="en-GB"/>
        </w:rPr>
        <w:t xml:space="preserve"> </w:t>
      </w:r>
      <w:r w:rsidR="007A29BA">
        <w:rPr>
          <w:rFonts w:ascii="Open Sans" w:eastAsia="Times New Roman" w:hAnsi="Open Sans" w:cs="Open Sans"/>
          <w:color w:val="000000"/>
          <w:lang w:eastAsia="en-GB"/>
        </w:rPr>
        <w:t>F</w:t>
      </w:r>
      <w:r w:rsidR="00371749" w:rsidRPr="00152FA4">
        <w:rPr>
          <w:rFonts w:ascii="Open Sans" w:eastAsia="Times New Roman" w:hAnsi="Open Sans" w:cs="Open Sans"/>
          <w:color w:val="000000"/>
          <w:lang w:eastAsia="en-GB"/>
        </w:rPr>
        <w:t xml:space="preserve">ood security </w:t>
      </w:r>
      <w:r w:rsidR="00986ADE">
        <w:rPr>
          <w:rFonts w:ascii="Open Sans" w:eastAsia="Times New Roman" w:hAnsi="Open Sans" w:cs="Open Sans"/>
          <w:color w:val="000000"/>
          <w:lang w:eastAsia="en-GB"/>
        </w:rPr>
        <w:t xml:space="preserve">in the Bemainty </w:t>
      </w:r>
      <w:r w:rsidR="009923FC">
        <w:rPr>
          <w:rFonts w:ascii="Open Sans" w:eastAsia="Times New Roman" w:hAnsi="Open Sans" w:cs="Open Sans"/>
          <w:color w:val="000000"/>
          <w:lang w:eastAsia="en-GB"/>
        </w:rPr>
        <w:t xml:space="preserve">villages </w:t>
      </w:r>
      <w:r w:rsidR="00371749" w:rsidRPr="00152FA4">
        <w:rPr>
          <w:rFonts w:ascii="Open Sans" w:eastAsia="Times New Roman" w:hAnsi="Open Sans" w:cs="Open Sans"/>
          <w:color w:val="000000"/>
          <w:lang w:eastAsia="en-GB"/>
        </w:rPr>
        <w:t xml:space="preserve">was </w:t>
      </w:r>
      <w:r w:rsidR="002C5D78">
        <w:rPr>
          <w:rFonts w:ascii="Open Sans" w:eastAsia="Times New Roman" w:hAnsi="Open Sans" w:cs="Open Sans"/>
          <w:color w:val="000000"/>
          <w:lang w:eastAsia="en-GB"/>
        </w:rPr>
        <w:t>compromised</w:t>
      </w:r>
      <w:r w:rsidR="00371749" w:rsidRPr="00152FA4">
        <w:rPr>
          <w:rFonts w:ascii="Open Sans" w:eastAsia="Times New Roman" w:hAnsi="Open Sans" w:cs="Open Sans"/>
          <w:color w:val="000000"/>
          <w:lang w:eastAsia="en-GB"/>
        </w:rPr>
        <w:t xml:space="preserve"> as the mining rush affected rice production and inflated the price of basic goods</w:t>
      </w:r>
      <w:r w:rsidR="001876FB">
        <w:rPr>
          <w:rFonts w:ascii="Open Sans" w:eastAsia="Times New Roman" w:hAnsi="Open Sans" w:cs="Open Sans"/>
          <w:color w:val="000000"/>
          <w:lang w:eastAsia="en-GB"/>
        </w:rPr>
        <w:fldChar w:fldCharType="begin"/>
      </w:r>
      <w:r w:rsidR="00D24CA2">
        <w:rPr>
          <w:rFonts w:ascii="Open Sans" w:eastAsia="Times New Roman" w:hAnsi="Open Sans" w:cs="Open Sans"/>
          <w:color w:val="000000"/>
          <w:lang w:eastAsia="en-GB"/>
        </w:rPr>
        <w:instrText xml:space="preserve"> ADDIN ZOTERO_ITEM CSL_CITATION {"citationID":"yttABRBf","properties":{"formattedCitation":"\\super 38,39,45\\nosupersub{}","plainCitation":"38,39,45","noteIndex":0},"citationItems":[{"id":127,"uris":["http://www.mendeley.com/documents/?uuid=03863aa9-fba7-4b03-8fac-b53ed1f29568","http://zotero.org/users/13355268/items/BDAMJ2UU"],"itemData":{"id":127,"type":"report","page":"1-17","title":"Sapphire Rush in the Jungle East of Ambatodrazaka, Madagascar","URL":"https://roseyperkins.com/wp-content/uploads/2016/11/SapphireRushMadagascarOctober2016by-RoseyPerkins.pdf","author":[{"family":"Perkins","given":"Rosey"}],"accessed":{"date-parts":[["2021",12,7]]},"issued":{"date-parts":[["2016"]]}}},{"id":94,"uris":["http://www.mendeley.com/documents/?uuid=8097c806-b867-4f87-b336-8339f51f7792","http://zotero.org/users/13355268/items/QUXJP8A3"],"itemData":{"id":94,"type":"report","page":"1-18","title":"Old and New Sapphire Rushes in the Bemainty Mining Area, Madagascar","URL":"https://roseyperkins.com/wp-content/uploads/2017/06/Old-and-New-Sapphire-Rushes-in-Bemainty-Area-Madagascar2017.pdf","author":[{"family":"Perkins","given":"Rosey"}],"issued":{"date-parts":[["2017"]]}}},{"id":2204,"uris":["http://www.mendeley.com/documents/?uuid=b7a4fc69-a3d2-42b3-b851-40ea91cf537a","http://zotero.org/users/13355268/items/EAXZ9JVF"],"itemData":{"id":2204,"type":"report","page":"1-45","publisher":"GIA News from Research","title":"Sapphires from the gem rush Bemainty area, Ambatondrazaka (Madagascar)","URL":"https://www.gia.edu/gia-news-research/sapphires-gem-rush-bemainty-ambatondrazaka-madagascar","author":[{"family":"Pardieu","given":"Vincent"},{"family":"Vertriest","given":"Wim"},{"family":"Weeramonkhonlert","given":"Vararut"},{"family":"Raynaud","given":"Victoria"},{"family":"Atikarnsakul","given":"Ungkhana"},{"family":"Perkins","given":"Rosey"}],"issued":{"date-parts":[["2017"]]}}}],"schema":"https://github.com/citation-style-language/schema/raw/master/csl-citation.json"} </w:instrText>
      </w:r>
      <w:r w:rsidR="001876FB">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38,39,45</w:t>
      </w:r>
      <w:r w:rsidR="001876FB">
        <w:rPr>
          <w:rFonts w:ascii="Open Sans" w:eastAsia="Times New Roman" w:hAnsi="Open Sans" w:cs="Open Sans"/>
          <w:color w:val="000000"/>
          <w:lang w:eastAsia="en-GB"/>
        </w:rPr>
        <w:fldChar w:fldCharType="end"/>
      </w:r>
      <w:r w:rsidR="00422F5E">
        <w:rPr>
          <w:rFonts w:ascii="Open Sans" w:eastAsia="Times New Roman" w:hAnsi="Open Sans" w:cs="Open Sans"/>
          <w:lang w:eastAsia="en-GB"/>
        </w:rPr>
        <w:t xml:space="preserve"> </w:t>
      </w:r>
      <w:r w:rsidR="008A23D8">
        <w:rPr>
          <w:rFonts w:ascii="Open Sans" w:eastAsia="Times New Roman" w:hAnsi="Open Sans" w:cs="Open Sans"/>
          <w:color w:val="000000"/>
          <w:lang w:eastAsia="en-GB"/>
        </w:rPr>
        <w:t>(</w:t>
      </w:r>
      <w:r w:rsidR="006C2007">
        <w:rPr>
          <w:rFonts w:ascii="Open Sans" w:eastAsia="Times New Roman" w:hAnsi="Open Sans" w:cs="Open Sans"/>
          <w:color w:val="000000"/>
          <w:lang w:eastAsia="en-GB"/>
        </w:rPr>
        <w:t xml:space="preserve">Supplementary </w:t>
      </w:r>
      <w:r w:rsidR="00296693">
        <w:rPr>
          <w:rFonts w:ascii="Open Sans" w:eastAsia="Times New Roman" w:hAnsi="Open Sans" w:cs="Open Sans"/>
          <w:color w:val="000000"/>
          <w:lang w:eastAsia="en-GB"/>
        </w:rPr>
        <w:t>Note 3</w:t>
      </w:r>
      <w:r w:rsidR="008A23D8">
        <w:rPr>
          <w:rFonts w:ascii="Open Sans" w:eastAsia="Times New Roman" w:hAnsi="Open Sans" w:cs="Open Sans"/>
          <w:color w:val="000000"/>
          <w:lang w:eastAsia="en-GB"/>
        </w:rPr>
        <w:t xml:space="preserve">). </w:t>
      </w:r>
      <w:r w:rsidR="00966B9A">
        <w:rPr>
          <w:rFonts w:ascii="Open Sans" w:eastAsia="Times New Roman" w:hAnsi="Open Sans" w:cs="Open Sans"/>
          <w:color w:val="000000"/>
          <w:lang w:eastAsia="en-GB"/>
        </w:rPr>
        <w:t>T</w:t>
      </w:r>
      <w:r w:rsidR="0008534E">
        <w:rPr>
          <w:rFonts w:ascii="Open Sans" w:eastAsia="Times New Roman" w:hAnsi="Open Sans" w:cs="Open Sans"/>
          <w:color w:val="000000"/>
          <w:lang w:eastAsia="en-GB"/>
        </w:rPr>
        <w:t xml:space="preserve">hese </w:t>
      </w:r>
      <w:r w:rsidR="009923FC">
        <w:rPr>
          <w:rFonts w:ascii="Open Sans" w:eastAsia="Times New Roman" w:hAnsi="Open Sans" w:cs="Open Sans"/>
          <w:color w:val="000000"/>
          <w:lang w:eastAsia="en-GB"/>
        </w:rPr>
        <w:t xml:space="preserve">impacts affected </w:t>
      </w:r>
      <w:r w:rsidR="00966B9A">
        <w:rPr>
          <w:rFonts w:ascii="Open Sans" w:eastAsia="Times New Roman" w:hAnsi="Open Sans" w:cs="Open Sans"/>
          <w:color w:val="000000"/>
          <w:lang w:eastAsia="en-GB"/>
        </w:rPr>
        <w:t>b</w:t>
      </w:r>
      <w:r w:rsidR="001C792A">
        <w:rPr>
          <w:rFonts w:ascii="Open Sans" w:eastAsia="Times New Roman" w:hAnsi="Open Sans" w:cs="Open Sans"/>
          <w:color w:val="000000"/>
          <w:lang w:eastAsia="en-GB"/>
        </w:rPr>
        <w:t xml:space="preserve">oth </w:t>
      </w:r>
      <w:r w:rsidR="0008534E">
        <w:rPr>
          <w:rFonts w:ascii="Open Sans" w:eastAsia="Times New Roman" w:hAnsi="Open Sans" w:cs="Open Sans"/>
          <w:color w:val="000000"/>
          <w:lang w:eastAsia="en-GB"/>
        </w:rPr>
        <w:t>migrant miners and the local community</w:t>
      </w:r>
      <w:r w:rsidR="00966B9A">
        <w:rPr>
          <w:rFonts w:ascii="Open Sans" w:eastAsia="Times New Roman" w:hAnsi="Open Sans" w:cs="Open Sans"/>
          <w:color w:val="000000"/>
          <w:lang w:eastAsia="en-GB"/>
        </w:rPr>
        <w:t>. However, f</w:t>
      </w:r>
      <w:r w:rsidR="004541E2">
        <w:rPr>
          <w:rFonts w:ascii="Open Sans" w:eastAsia="Times New Roman" w:hAnsi="Open Sans" w:cs="Open Sans"/>
          <w:color w:val="000000"/>
          <w:lang w:eastAsia="en-GB"/>
        </w:rPr>
        <w:t xml:space="preserve">or local </w:t>
      </w:r>
      <w:r w:rsidR="00E76333">
        <w:rPr>
          <w:rFonts w:ascii="Open Sans" w:eastAsia="Times New Roman" w:hAnsi="Open Sans" w:cs="Open Sans"/>
          <w:color w:val="000000"/>
          <w:lang w:eastAsia="en-GB"/>
        </w:rPr>
        <w:t xml:space="preserve">farmers </w:t>
      </w:r>
      <w:r w:rsidR="004541E2">
        <w:rPr>
          <w:rFonts w:ascii="Open Sans" w:eastAsia="Times New Roman" w:hAnsi="Open Sans" w:cs="Open Sans"/>
          <w:color w:val="000000"/>
          <w:lang w:eastAsia="en-GB"/>
        </w:rPr>
        <w:t>these</w:t>
      </w:r>
      <w:r w:rsidR="00E76333">
        <w:rPr>
          <w:rFonts w:ascii="Open Sans" w:eastAsia="Times New Roman" w:hAnsi="Open Sans" w:cs="Open Sans"/>
          <w:color w:val="000000"/>
          <w:lang w:eastAsia="en-GB"/>
        </w:rPr>
        <w:t xml:space="preserve"> costs </w:t>
      </w:r>
      <w:r w:rsidR="004541E2">
        <w:rPr>
          <w:rFonts w:ascii="Open Sans" w:eastAsia="Times New Roman" w:hAnsi="Open Sans" w:cs="Open Sans"/>
          <w:color w:val="000000"/>
          <w:lang w:eastAsia="en-GB"/>
        </w:rPr>
        <w:t>were considered to outweigh</w:t>
      </w:r>
      <w:r w:rsidR="00920098">
        <w:rPr>
          <w:rFonts w:ascii="Open Sans" w:eastAsia="Times New Roman" w:hAnsi="Open Sans" w:cs="Open Sans"/>
          <w:color w:val="000000"/>
          <w:lang w:eastAsia="en-GB"/>
        </w:rPr>
        <w:t xml:space="preserve"> </w:t>
      </w:r>
      <w:r w:rsidR="00966B9A">
        <w:rPr>
          <w:rFonts w:ascii="Open Sans" w:eastAsia="Times New Roman" w:hAnsi="Open Sans" w:cs="Open Sans"/>
          <w:color w:val="000000"/>
          <w:lang w:eastAsia="en-GB"/>
        </w:rPr>
        <w:t xml:space="preserve">the benefits </w:t>
      </w:r>
      <w:r w:rsidR="00BF2E85">
        <w:rPr>
          <w:rFonts w:ascii="Open Sans" w:eastAsia="Times New Roman" w:hAnsi="Open Sans" w:cs="Open Sans"/>
          <w:color w:val="000000"/>
          <w:lang w:eastAsia="en-GB"/>
        </w:rPr>
        <w:t xml:space="preserve">of the </w:t>
      </w:r>
      <w:r w:rsidR="00966B9A">
        <w:rPr>
          <w:rFonts w:ascii="Open Sans" w:eastAsia="Times New Roman" w:hAnsi="Open Sans" w:cs="Open Sans"/>
          <w:color w:val="000000"/>
          <w:lang w:eastAsia="en-GB"/>
        </w:rPr>
        <w:t>mining</w:t>
      </w:r>
      <w:r w:rsidR="00BF2E85">
        <w:rPr>
          <w:rFonts w:ascii="Open Sans" w:eastAsia="Times New Roman" w:hAnsi="Open Sans" w:cs="Open Sans"/>
          <w:color w:val="000000"/>
          <w:lang w:eastAsia="en-GB"/>
        </w:rPr>
        <w:t xml:space="preserve"> rush,</w:t>
      </w:r>
      <w:r w:rsidR="00966B9A">
        <w:rPr>
          <w:rFonts w:ascii="Open Sans" w:eastAsia="Times New Roman" w:hAnsi="Open Sans" w:cs="Open Sans"/>
          <w:color w:val="000000"/>
          <w:lang w:eastAsia="en-GB"/>
        </w:rPr>
        <w:t xml:space="preserve"> which </w:t>
      </w:r>
      <w:r w:rsidR="00084465">
        <w:rPr>
          <w:rFonts w:ascii="Open Sans" w:eastAsia="Times New Roman" w:hAnsi="Open Sans" w:cs="Open Sans"/>
          <w:color w:val="000000"/>
          <w:lang w:eastAsia="en-GB"/>
        </w:rPr>
        <w:t xml:space="preserve">were </w:t>
      </w:r>
      <w:r w:rsidR="00680F63">
        <w:rPr>
          <w:rFonts w:ascii="Open Sans" w:eastAsia="Times New Roman" w:hAnsi="Open Sans" w:cs="Open Sans"/>
          <w:color w:val="000000"/>
          <w:lang w:eastAsia="en-GB"/>
        </w:rPr>
        <w:t>felt</w:t>
      </w:r>
      <w:r w:rsidR="00174A50">
        <w:rPr>
          <w:rFonts w:ascii="Open Sans" w:eastAsia="Times New Roman" w:hAnsi="Open Sans" w:cs="Open Sans"/>
          <w:color w:val="000000"/>
          <w:lang w:eastAsia="en-GB"/>
        </w:rPr>
        <w:t xml:space="preserve"> to accrue </w:t>
      </w:r>
      <w:r w:rsidR="00BF2E85">
        <w:rPr>
          <w:rFonts w:ascii="Open Sans" w:eastAsia="Times New Roman" w:hAnsi="Open Sans" w:cs="Open Sans"/>
          <w:color w:val="000000"/>
          <w:lang w:eastAsia="en-GB"/>
        </w:rPr>
        <w:t>mostly</w:t>
      </w:r>
      <w:r w:rsidR="00174A50">
        <w:rPr>
          <w:rFonts w:ascii="Open Sans" w:eastAsia="Times New Roman" w:hAnsi="Open Sans" w:cs="Open Sans"/>
          <w:color w:val="000000"/>
          <w:lang w:eastAsia="en-GB"/>
        </w:rPr>
        <w:t xml:space="preserve"> to the migrant miners and not the local community</w:t>
      </w:r>
      <w:r w:rsidR="007A29BA">
        <w:rPr>
          <w:rFonts w:ascii="Open Sans" w:eastAsia="Times New Roman" w:hAnsi="Open Sans" w:cs="Open Sans"/>
          <w:color w:val="000000"/>
          <w:lang w:eastAsia="en-GB"/>
        </w:rPr>
        <w:t xml:space="preserve"> (Supplementary </w:t>
      </w:r>
      <w:r w:rsidR="00F935E1">
        <w:rPr>
          <w:rFonts w:ascii="Open Sans" w:eastAsia="Times New Roman" w:hAnsi="Open Sans" w:cs="Open Sans"/>
          <w:color w:val="000000"/>
          <w:lang w:eastAsia="en-GB"/>
        </w:rPr>
        <w:t>Note 3</w:t>
      </w:r>
      <w:r w:rsidR="007A29BA">
        <w:rPr>
          <w:rFonts w:ascii="Open Sans" w:eastAsia="Times New Roman" w:hAnsi="Open Sans" w:cs="Open Sans"/>
          <w:color w:val="000000"/>
          <w:lang w:eastAsia="en-GB"/>
        </w:rPr>
        <w:t>)</w:t>
      </w:r>
      <w:r w:rsidR="00084465">
        <w:rPr>
          <w:rFonts w:ascii="Open Sans" w:eastAsia="Times New Roman" w:hAnsi="Open Sans" w:cs="Open Sans"/>
          <w:color w:val="000000"/>
          <w:lang w:eastAsia="en-GB"/>
        </w:rPr>
        <w:t xml:space="preserve">. </w:t>
      </w:r>
      <w:r w:rsidR="00E76333">
        <w:rPr>
          <w:rFonts w:ascii="Open Sans" w:eastAsia="Times New Roman" w:hAnsi="Open Sans" w:cs="Open Sans"/>
          <w:color w:val="000000"/>
          <w:lang w:eastAsia="en-GB"/>
        </w:rPr>
        <w:t>P</w:t>
      </w:r>
      <w:r w:rsidR="00391BD1">
        <w:rPr>
          <w:rFonts w:ascii="Open Sans" w:eastAsia="Times New Roman" w:hAnsi="Open Sans" w:cs="Open Sans"/>
          <w:color w:val="000000"/>
          <w:lang w:eastAsia="en-GB"/>
        </w:rPr>
        <w:t xml:space="preserve">oor </w:t>
      </w:r>
      <w:r w:rsidR="00FD7546">
        <w:rPr>
          <w:rFonts w:ascii="Open Sans" w:eastAsia="Times New Roman" w:hAnsi="Open Sans" w:cs="Open Sans"/>
          <w:color w:val="000000"/>
          <w:lang w:eastAsia="en-GB"/>
        </w:rPr>
        <w:t xml:space="preserve">conditions </w:t>
      </w:r>
      <w:r w:rsidR="00084465">
        <w:rPr>
          <w:rFonts w:ascii="Open Sans" w:eastAsia="Times New Roman" w:hAnsi="Open Sans" w:cs="Open Sans"/>
          <w:color w:val="000000"/>
          <w:lang w:eastAsia="en-GB"/>
        </w:rPr>
        <w:t>may also have pushed migrant miners to leave</w:t>
      </w:r>
      <w:r w:rsidR="00E76333">
        <w:rPr>
          <w:rFonts w:ascii="Open Sans" w:eastAsia="Times New Roman" w:hAnsi="Open Sans" w:cs="Open Sans"/>
          <w:color w:val="000000"/>
          <w:lang w:eastAsia="en-GB"/>
        </w:rPr>
        <w:t xml:space="preserve"> early</w:t>
      </w:r>
      <w:r w:rsidR="00084465">
        <w:rPr>
          <w:rFonts w:ascii="Open Sans" w:eastAsia="Times New Roman" w:hAnsi="Open Sans" w:cs="Open Sans"/>
          <w:color w:val="000000"/>
          <w:lang w:eastAsia="en-GB"/>
        </w:rPr>
        <w:t xml:space="preserve">, </w:t>
      </w:r>
      <w:r w:rsidR="0099451F">
        <w:rPr>
          <w:rFonts w:ascii="Open Sans" w:eastAsia="Times New Roman" w:hAnsi="Open Sans" w:cs="Open Sans"/>
          <w:color w:val="000000"/>
          <w:lang w:eastAsia="en-GB"/>
        </w:rPr>
        <w:t>with or without a valuable find (insecurity was reported a reason for miners leaving a site in</w:t>
      </w:r>
      <w:r w:rsidR="00084465">
        <w:rPr>
          <w:rFonts w:ascii="Open Sans" w:eastAsia="Times New Roman" w:hAnsi="Open Sans" w:cs="Open Sans"/>
          <w:color w:val="000000"/>
          <w:lang w:eastAsia="en-GB"/>
        </w:rPr>
        <w:t xml:space="preserve"> north-west Madagascar</w:t>
      </w:r>
      <w:r w:rsidR="0099451F">
        <w:rPr>
          <w:rFonts w:ascii="Open Sans" w:eastAsia="Times New Roman" w:hAnsi="Open Sans" w:cs="Open Sans"/>
          <w:color w:val="000000"/>
          <w:lang w:eastAsia="en-GB"/>
        </w:rPr>
        <w:fldChar w:fldCharType="begin" w:fldLock="1"/>
      </w:r>
      <w:r w:rsidR="00267AD5">
        <w:rPr>
          <w:rFonts w:ascii="Open Sans" w:eastAsia="Times New Roman" w:hAnsi="Open Sans" w:cs="Open Sans"/>
          <w:color w:val="000000"/>
          <w:lang w:eastAsia="en-GB"/>
        </w:rPr>
        <w:instrText xml:space="preserve"> ADDIN ZOTERO_ITEM CSL_CITATION {"citationID":"SWzqFVBi","properties":{"formattedCitation":"\\super 70\\nosupersub{}","plainCitation":"70","noteIndex":0},"citationItems":[{"id":197,"uris":["http://www.mendeley.com/documents/?uuid=fa47971e-6b36-338c-8bfc-d194a386570d","http://zotero.org/users/13355268/items/UUE26NUG"],"itemData":{"id":197,"type":"article-journal","abstract":"&lt;p&gt;This article addresses the uncertainties of life in the once booming, but now declining, centre of northern Madagascar's sapphire trade. Although the characteristic features of small-scale mining boomtowns have become well known to many through research on gold, diamond and other rushes throughout Africa and elsewhere in the world, relatively little is known of what happens to such distinctive communities after they boom. What becomes of the unique social networks, consumption patterns, and world-views so often associated with these places when the supply of or demand for the particular commodities around which they have developed declines? Who leaves and who stays behind? How do those remaining in such places continue to earn livings and make meaningful lives despite the decline that surrounds them, and how do they make sense of their circumstances in light of memories of better times? This article addresses these and other questions as they relate to life after the rush in the northern Malagasy sapphire-mining and trading town of Ambondromifehy, arguing that the uncertainties faced by those who remain indicate new possibilities as much as continuing decline.&lt;/p&gt;","container-title":"Africa","DOI":"10.1017/S0001972012000034","ISSN":"0001-9720","issue":"2","note":"publisher: Cambridge University Press","page":"235-251","title":"After the rush: living with uncertainty in a malagasy mining town","volume":"82","author":[{"family":"Walsh","given":"Andrew"}],"issued":{"date-parts":[["2012",5,1]]}}}],"schema":"https://github.com/citation-style-language/schema/raw/master/csl-citation.json"} </w:instrText>
      </w:r>
      <w:r w:rsidR="0099451F">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70</w:t>
      </w:r>
      <w:r w:rsidR="0099451F">
        <w:rPr>
          <w:rFonts w:ascii="Open Sans" w:eastAsia="Times New Roman" w:hAnsi="Open Sans" w:cs="Open Sans"/>
          <w:color w:val="000000"/>
          <w:lang w:eastAsia="en-GB"/>
        </w:rPr>
        <w:fldChar w:fldCharType="end"/>
      </w:r>
      <w:r w:rsidR="00F15FD1">
        <w:rPr>
          <w:rFonts w:ascii="Open Sans" w:eastAsia="Times New Roman" w:hAnsi="Open Sans" w:cs="Open Sans"/>
          <w:color w:val="000000"/>
          <w:lang w:eastAsia="en-GB"/>
        </w:rPr>
        <w:t>)</w:t>
      </w:r>
      <w:r w:rsidR="00084465">
        <w:rPr>
          <w:rFonts w:ascii="Open Sans" w:eastAsia="Times New Roman" w:hAnsi="Open Sans" w:cs="Open Sans"/>
          <w:color w:val="000000"/>
          <w:lang w:eastAsia="en-GB"/>
        </w:rPr>
        <w:t xml:space="preserve">. </w:t>
      </w:r>
    </w:p>
    <w:p w14:paraId="27B3F63C" w14:textId="363D437E" w:rsidR="00FD7546" w:rsidRDefault="00920098" w:rsidP="005833F9">
      <w:pPr>
        <w:rPr>
          <w:rFonts w:ascii="Open Sans" w:eastAsia="Times New Roman" w:hAnsi="Open Sans" w:cs="Open Sans"/>
          <w:color w:val="000000"/>
          <w:lang w:eastAsia="en-GB"/>
        </w:rPr>
      </w:pPr>
      <w:r>
        <w:rPr>
          <w:rFonts w:ascii="Open Sans" w:eastAsia="Times New Roman" w:hAnsi="Open Sans" w:cs="Open Sans"/>
          <w:color w:val="000000"/>
          <w:lang w:eastAsia="en-GB"/>
        </w:rPr>
        <w:t xml:space="preserve">ASM can result in other environmental </w:t>
      </w:r>
      <w:r w:rsidR="00C448F1">
        <w:rPr>
          <w:rFonts w:ascii="Open Sans" w:eastAsia="Times New Roman" w:hAnsi="Open Sans" w:cs="Open Sans"/>
          <w:color w:val="000000"/>
          <w:lang w:eastAsia="en-GB"/>
        </w:rPr>
        <w:t>impacts</w:t>
      </w:r>
      <w:r w:rsidR="00FD7546">
        <w:rPr>
          <w:rFonts w:ascii="Open Sans" w:eastAsia="Times New Roman" w:hAnsi="Open Sans" w:cs="Open Sans"/>
          <w:color w:val="000000"/>
          <w:lang w:eastAsia="en-GB"/>
        </w:rPr>
        <w:t xml:space="preserve"> which we were unable to assess in this study. </w:t>
      </w:r>
      <w:r w:rsidR="00FD7546" w:rsidRPr="003F4372">
        <w:rPr>
          <w:rFonts w:ascii="Open Sans" w:eastAsia="Times New Roman" w:hAnsi="Open Sans" w:cs="Open Sans"/>
          <w:color w:val="000000"/>
          <w:lang w:eastAsia="en-GB"/>
        </w:rPr>
        <w:t>ASM can increase erosion and siltation of waterways</w:t>
      </w:r>
      <w:r w:rsidR="00FD7546" w:rsidRPr="003F4372">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3EC0CCDQ","properties":{"formattedCitation":"\\super 17,72\\nosupersub{}","plainCitation":"17,72","noteIndex":0},"citationItems":[{"id":156,"uris":["http://www.mendeley.com/documents/?uuid=9fd0ea6c-f40b-4c45-a299-ca00a50af0d1","http://zotero.org/users/13355268/items/D5ZQ3GHH"],"itemData":{"id":156,"type":"article-journal","abstract":"An innovative remote sensing approach that combines land-use change and water quality information is proposed in order to investigate if Artisanal and Small-scale Gold Mining (ASGM) area extension is associated with water siltation in the Tapajós River Basin (Brazil), containing the largest small-scale gold mining district in the world. Taking advantage of a 40-year period of the multi-satellite imagery archive, the objective of this paper is to build a normalized time-series in order to evaluate the influence of temporal mining expansion on the water siltation data (TSS, Total Suspended Solids concentration) derived from previous research. The methodological approach was set to deliver a full characterization of the ASGM expansion from its initial stages in the early 1970s to the present. First, based on IRS/LISSIII images acquired in 2012, the historical Landsat image database (1973–2001) was corrected for radiometric and atmospheric effects using dark vegetation as reference to create a normalized time-series. Next, a complete update of the mining areas distribution in 2012 derived from the TerraClass Project (an official land-use classification for the Brazilian Amazon) was conducted having IRS/LISSIII as the base map with the support of auxiliary data and vector editing. Once the ASGM in 2012 was quantified (261.7 km2) and validated with photos, a reverse classification of ASGM in 2001 (171.7 km2), 1993 (166.3 km2), 1984 (47.5 km2), and 1973 (15.4 km2) with the use of Landsat archives was applied. This procedure relies on the assumption that ASGM changes in the land cover are severe and remain detectable from satellite sensors for decades. The mining expansion area over time was then combined with the (TSS) data retrieved from the same atmospherically corrected satellite imagery based on the literature. In terms of gold mining expansion and water siltation effects, four main periods of ASGM activities were identified in the study area: (i) 1958–1977, first occurrence of mining activities and low water impacts; (ii) 1978–1993, introduction of low-budget mechanization associated with very high gold prices resulting in large mining area expansion and high water siltation levels; (iii) 1994–2003, general recession of ASGM activities and exhaustion of easy-access gold deposits, resulting in decreased TSS; (iv) 2004 to present, intensification of ASGM encouraged by high gold prices, resulting in an increase of TSS.","container-title":"Remote Sensing","DOI":"10.3390/rs8070579","ISSN":"2072-4292","issue":"7","page":"579","title":"Distribution of Artisanal and Small-Scale Gold Mining in the Tapajós River Basin (Brazilian Amazon) over the Past 40 Years and Relationship with Water Siltation","volume":"8","author":[{"family":"Lobo","given":"Felipe"},{"family":"Costa","given":"Maycira"},{"family":"Novo","given":"Evlyn"},{"family":"Telmer","given":"Kevin"}],"issued":{"date-parts":[["2016"]]}}},{"id":4200,"uris":["http://www.mendeley.com/documents/?uuid=379a70c7-1ed6-454f-9c6c-1da6a3da3f1e","http://zotero.org/users/13355268/items/Y42U4IKN"],"itemData":{"id":4200,"type":"article-journal","abstract":"This paper is one of three synthesis documents produced via an integrated assessment (IA) that aims to increase understanding of artisanal and small-scale gold mining (ASGM) in Ghana. Given the complexities surrounding ASGM, an integrated assessment (IA) framework was utilized to analyze socio-economic, health, and environmental data, and co-develop evidence-based responses with stakeholders. This paper focuses on the causes, status, trends, and consequences of ecological issues related to ASGM activity in Ghana. It reviews dozens of studies and thousands of samples to document evidence of heavy metals contamination in ecological media across Ghana. Soil and water mercury concentrations were generally lower than guideline values, but sediment mercury concentrations surpassed guideline values in 64% of samples. Arsenic, cadmium, and lead exceeded guideline values in 67%, 17%, and 24% of water samples, respectively. Other water quality parameters near ASGM sites show impairment, with some samples exceeding guidelines for acidity, turbidity, and nitrates. Additional ASGM-related stressors on environmental quality and ecosystem services include deforestation, land degradation, biodiversity loss, legacy contamination, and potential linkages to climate change. Though more research is needed to further elucidate the long-term impacts of ASGM on the environment, the plausible consequences of ecological damages should guide policies and actions to address the unique challenges posed by ASGM.","container-title":"International Journal of Environmental Research and Public Health","DOI":"10.3390/ijerph120808971","ISSN":"16604601","issue":"8","note":"PMID: 26264012","page":"8971-9011","title":"Integrated Assessment of Artisanal and Small-Scale Gold Mining In Ghana—Part 2: Natural Sciences Review","volume":"12","author":[{"family":"Rajaee","given":"Mozhgon"},{"family":"Obiri","given":"Samuel"},{"family":"Green","given":"Allyson"},{"family":"Long","given":"Rachel"},{"family":"Cobbina","given":"Samuel J."},{"family":"Nartey","given":"Vincent"},{"family":"Buck","given":"David"},{"family":"Antwi","given":"Edward"},{"family":"Basu","given":"Niladri"}],"issued":{"date-parts":[["2015"]]}}}],"schema":"https://github.com/citation-style-language/schema/raw/master/csl-citation.json"} </w:instrText>
      </w:r>
      <w:r w:rsidR="00FD7546" w:rsidRPr="003F4372">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17,72</w:t>
      </w:r>
      <w:r w:rsidR="00FD7546" w:rsidRPr="003F4372">
        <w:rPr>
          <w:rFonts w:ascii="Open Sans" w:eastAsia="Times New Roman" w:hAnsi="Open Sans" w:cs="Open Sans"/>
          <w:color w:val="000000"/>
          <w:lang w:eastAsia="en-GB"/>
        </w:rPr>
        <w:fldChar w:fldCharType="end"/>
      </w:r>
      <w:r>
        <w:rPr>
          <w:rFonts w:ascii="Open Sans" w:eastAsia="Times New Roman" w:hAnsi="Open Sans" w:cs="Open Sans"/>
          <w:color w:val="000000"/>
          <w:lang w:eastAsia="en-GB"/>
        </w:rPr>
        <w:t xml:space="preserve">. </w:t>
      </w:r>
      <w:r w:rsidR="004541E2">
        <w:rPr>
          <w:rFonts w:ascii="Open Sans" w:eastAsia="Times New Roman" w:hAnsi="Open Sans" w:cs="Open Sans"/>
          <w:color w:val="000000"/>
          <w:lang w:eastAsia="en-GB"/>
        </w:rPr>
        <w:t>Indeed, p</w:t>
      </w:r>
      <w:r w:rsidR="00FD7546" w:rsidRPr="003F4372">
        <w:rPr>
          <w:rFonts w:ascii="Open Sans" w:eastAsia="Times New Roman" w:hAnsi="Open Sans" w:cs="Open Sans"/>
          <w:color w:val="000000"/>
          <w:lang w:eastAsia="en-GB"/>
        </w:rPr>
        <w:t xml:space="preserve">hotos from the site show that the mining caused </w:t>
      </w:r>
      <w:r w:rsidR="009766C9">
        <w:rPr>
          <w:rFonts w:ascii="Open Sans" w:eastAsia="Times New Roman" w:hAnsi="Open Sans" w:cs="Open Sans"/>
          <w:color w:val="000000"/>
          <w:lang w:eastAsia="en-GB"/>
        </w:rPr>
        <w:t xml:space="preserve">substantial </w:t>
      </w:r>
      <w:r w:rsidR="00FD7546" w:rsidRPr="003F4372">
        <w:rPr>
          <w:rFonts w:ascii="Open Sans" w:eastAsia="Times New Roman" w:hAnsi="Open Sans" w:cs="Open Sans"/>
          <w:color w:val="000000"/>
          <w:lang w:eastAsia="en-GB"/>
        </w:rPr>
        <w:t xml:space="preserve">soil disturbance, increased </w:t>
      </w:r>
      <w:r w:rsidR="00391BD1">
        <w:rPr>
          <w:rFonts w:ascii="Open Sans" w:eastAsia="Times New Roman" w:hAnsi="Open Sans" w:cs="Open Sans"/>
          <w:color w:val="000000"/>
          <w:lang w:eastAsia="en-GB"/>
        </w:rPr>
        <w:t>turbidity</w:t>
      </w:r>
      <w:r w:rsidR="00FD7546" w:rsidRPr="003F4372">
        <w:rPr>
          <w:rFonts w:ascii="Open Sans" w:eastAsia="Times New Roman" w:hAnsi="Open Sans" w:cs="Open Sans"/>
          <w:color w:val="000000"/>
          <w:lang w:eastAsia="en-GB"/>
        </w:rPr>
        <w:t>, and disrupted water flow</w:t>
      </w:r>
      <w:r w:rsidR="00450DE7">
        <w:rPr>
          <w:rFonts w:ascii="Open Sans" w:eastAsia="Times New Roman" w:hAnsi="Open Sans" w:cs="Open Sans"/>
          <w:color w:val="000000"/>
          <w:lang w:eastAsia="en-GB"/>
        </w:rPr>
        <w:t xml:space="preserve"> </w:t>
      </w:r>
      <w:r w:rsidR="00FD7546" w:rsidRPr="003F4372">
        <w:rPr>
          <w:rFonts w:ascii="Open Sans" w:eastAsia="Times New Roman" w:hAnsi="Open Sans" w:cs="Open Sans"/>
          <w:color w:val="000000"/>
          <w:lang w:eastAsia="en-GB"/>
        </w:rPr>
        <w:t>(Figure 1)</w:t>
      </w:r>
      <w:r>
        <w:rPr>
          <w:rFonts w:ascii="Open Sans" w:eastAsia="Times New Roman" w:hAnsi="Open Sans" w:cs="Open Sans"/>
          <w:color w:val="000000"/>
          <w:lang w:eastAsia="en-GB"/>
        </w:rPr>
        <w:t>.</w:t>
      </w:r>
      <w:r w:rsidR="00E76333">
        <w:rPr>
          <w:rFonts w:ascii="Open Sans" w:eastAsia="Times New Roman" w:hAnsi="Open Sans" w:cs="Open Sans"/>
          <w:color w:val="000000"/>
          <w:lang w:eastAsia="en-GB"/>
        </w:rPr>
        <w:t xml:space="preserve"> </w:t>
      </w:r>
      <w:r w:rsidR="00680F63">
        <w:rPr>
          <w:rFonts w:ascii="Open Sans" w:eastAsia="Times New Roman" w:hAnsi="Open Sans" w:cs="Open Sans"/>
          <w:color w:val="000000"/>
          <w:lang w:eastAsia="en-GB"/>
        </w:rPr>
        <w:t xml:space="preserve">This likely affected freshwater biodiversity and </w:t>
      </w:r>
      <w:r w:rsidR="00F3789F">
        <w:rPr>
          <w:rFonts w:ascii="Open Sans" w:eastAsia="Times New Roman" w:hAnsi="Open Sans" w:cs="Open Sans"/>
          <w:color w:val="000000"/>
          <w:lang w:eastAsia="en-GB"/>
        </w:rPr>
        <w:t xml:space="preserve">supply of </w:t>
      </w:r>
      <w:r w:rsidR="00680F63">
        <w:rPr>
          <w:rFonts w:ascii="Open Sans" w:eastAsia="Times New Roman" w:hAnsi="Open Sans" w:cs="Open Sans"/>
          <w:color w:val="000000"/>
          <w:lang w:eastAsia="en-GB"/>
        </w:rPr>
        <w:t xml:space="preserve">ecosystem services. </w:t>
      </w:r>
      <w:r w:rsidR="008B7D16">
        <w:rPr>
          <w:rFonts w:ascii="Open Sans" w:eastAsia="Times New Roman" w:hAnsi="Open Sans" w:cs="Open Sans"/>
          <w:color w:val="000000"/>
          <w:lang w:eastAsia="en-GB"/>
        </w:rPr>
        <w:t xml:space="preserve">This demonstrates the importance of </w:t>
      </w:r>
      <w:r w:rsidR="00ED0023">
        <w:rPr>
          <w:rFonts w:ascii="Open Sans" w:eastAsia="Times New Roman" w:hAnsi="Open Sans" w:cs="Open Sans"/>
          <w:color w:val="000000"/>
          <w:lang w:eastAsia="en-GB"/>
        </w:rPr>
        <w:t>understanding</w:t>
      </w:r>
      <w:r w:rsidR="00D74A63" w:rsidRPr="00D74A63">
        <w:rPr>
          <w:rFonts w:ascii="Open Sans" w:eastAsia="Times New Roman" w:hAnsi="Open Sans" w:cs="Open Sans"/>
          <w:color w:val="000000"/>
          <w:lang w:eastAsia="en-GB"/>
        </w:rPr>
        <w:t xml:space="preserve"> the whole geological-ecological system in </w:t>
      </w:r>
      <w:r w:rsidR="00A84DCE">
        <w:rPr>
          <w:rFonts w:ascii="Open Sans" w:eastAsia="Times New Roman" w:hAnsi="Open Sans" w:cs="Open Sans"/>
          <w:color w:val="000000"/>
          <w:lang w:eastAsia="en-GB"/>
        </w:rPr>
        <w:t>areas</w:t>
      </w:r>
      <w:r w:rsidR="00D74A63" w:rsidRPr="00D74A63">
        <w:rPr>
          <w:rFonts w:ascii="Open Sans" w:eastAsia="Times New Roman" w:hAnsi="Open Sans" w:cs="Open Sans"/>
          <w:color w:val="000000"/>
          <w:lang w:eastAsia="en-GB"/>
        </w:rPr>
        <w:t xml:space="preserve"> affected by ASM </w:t>
      </w:r>
      <w:r w:rsidR="00F723C0" w:rsidRPr="00D74A63">
        <w:rPr>
          <w:rFonts w:ascii="Open Sans" w:eastAsia="Times New Roman" w:hAnsi="Open Sans" w:cs="Open Sans"/>
          <w:color w:val="000000"/>
          <w:lang w:eastAsia="en-GB"/>
        </w:rPr>
        <w:t>to</w:t>
      </w:r>
      <w:r w:rsidR="00D74A63" w:rsidRPr="00D74A63">
        <w:rPr>
          <w:rFonts w:ascii="Open Sans" w:eastAsia="Times New Roman" w:hAnsi="Open Sans" w:cs="Open Sans"/>
          <w:color w:val="000000"/>
          <w:lang w:eastAsia="en-GB"/>
        </w:rPr>
        <w:t xml:space="preserve"> </w:t>
      </w:r>
      <w:r w:rsidR="00364020">
        <w:rPr>
          <w:rFonts w:ascii="Open Sans" w:eastAsia="Times New Roman" w:hAnsi="Open Sans" w:cs="Open Sans"/>
          <w:color w:val="000000"/>
          <w:lang w:eastAsia="en-GB"/>
        </w:rPr>
        <w:t xml:space="preserve">assess the full </w:t>
      </w:r>
      <w:r w:rsidR="003E33D8">
        <w:rPr>
          <w:rFonts w:ascii="Open Sans" w:eastAsia="Times New Roman" w:hAnsi="Open Sans" w:cs="Open Sans"/>
          <w:color w:val="000000"/>
          <w:lang w:eastAsia="en-GB"/>
        </w:rPr>
        <w:t xml:space="preserve">extent of </w:t>
      </w:r>
      <w:r w:rsidR="00710DF7">
        <w:rPr>
          <w:rFonts w:ascii="Open Sans" w:eastAsia="Times New Roman" w:hAnsi="Open Sans" w:cs="Open Sans"/>
          <w:color w:val="000000"/>
          <w:lang w:eastAsia="en-GB"/>
        </w:rPr>
        <w:t>potential</w:t>
      </w:r>
      <w:r w:rsidR="00364020">
        <w:rPr>
          <w:rFonts w:ascii="Open Sans" w:eastAsia="Times New Roman" w:hAnsi="Open Sans" w:cs="Open Sans"/>
          <w:color w:val="000000"/>
          <w:lang w:eastAsia="en-GB"/>
        </w:rPr>
        <w:t xml:space="preserve"> impacts. </w:t>
      </w:r>
    </w:p>
    <w:p w14:paraId="1F9A91C7" w14:textId="3DE0A628" w:rsidR="004A262C" w:rsidRPr="00152FA4" w:rsidRDefault="00FD27C4" w:rsidP="005833F9">
      <w:pPr>
        <w:rPr>
          <w:rFonts w:ascii="Open Sans" w:eastAsia="Times New Roman" w:hAnsi="Open Sans" w:cs="Open Sans"/>
          <w:i/>
          <w:iCs/>
          <w:color w:val="000000"/>
          <w:sz w:val="26"/>
          <w:szCs w:val="26"/>
          <w:lang w:eastAsia="en-GB"/>
        </w:rPr>
      </w:pPr>
      <w:r>
        <w:rPr>
          <w:rFonts w:ascii="Open Sans" w:eastAsia="Times New Roman" w:hAnsi="Open Sans" w:cs="Open Sans"/>
          <w:i/>
          <w:iCs/>
          <w:color w:val="000000"/>
          <w:sz w:val="26"/>
          <w:szCs w:val="26"/>
          <w:lang w:eastAsia="en-GB"/>
        </w:rPr>
        <w:t>Contextualising our results and i</w:t>
      </w:r>
      <w:r w:rsidR="00225006" w:rsidRPr="00152FA4">
        <w:rPr>
          <w:rFonts w:ascii="Open Sans" w:eastAsia="Times New Roman" w:hAnsi="Open Sans" w:cs="Open Sans"/>
          <w:i/>
          <w:iCs/>
          <w:color w:val="000000"/>
          <w:sz w:val="26"/>
          <w:szCs w:val="26"/>
          <w:lang w:eastAsia="en-GB"/>
        </w:rPr>
        <w:t>mplications for future research</w:t>
      </w:r>
    </w:p>
    <w:p w14:paraId="6D7B34B2" w14:textId="0B22707C" w:rsidR="009923FC" w:rsidRDefault="00206934" w:rsidP="004F74F0">
      <w:pPr>
        <w:rPr>
          <w:rFonts w:ascii="Open Sans" w:eastAsia="Times New Roman" w:hAnsi="Open Sans" w:cs="Open Sans"/>
          <w:color w:val="000000"/>
          <w:lang w:eastAsia="en-GB"/>
        </w:rPr>
      </w:pPr>
      <w:r>
        <w:rPr>
          <w:rFonts w:ascii="Open Sans" w:hAnsi="Open Sans" w:cs="Open Sans"/>
        </w:rPr>
        <w:t xml:space="preserve">To </w:t>
      </w:r>
      <w:r w:rsidR="00C3617D">
        <w:rPr>
          <w:rFonts w:ascii="Open Sans" w:hAnsi="Open Sans" w:cs="Open Sans"/>
        </w:rPr>
        <w:t xml:space="preserve">the best of </w:t>
      </w:r>
      <w:r>
        <w:rPr>
          <w:rFonts w:ascii="Open Sans" w:hAnsi="Open Sans" w:cs="Open Sans"/>
        </w:rPr>
        <w:t xml:space="preserve">our knowledge, </w:t>
      </w:r>
      <w:r w:rsidR="00A94E16">
        <w:rPr>
          <w:rFonts w:ascii="Open Sans" w:hAnsi="Open Sans" w:cs="Open Sans"/>
        </w:rPr>
        <w:t>this</w:t>
      </w:r>
      <w:r w:rsidR="00C6631B" w:rsidRPr="00152FA4">
        <w:rPr>
          <w:rFonts w:ascii="Open Sans" w:eastAsia="Times New Roman" w:hAnsi="Open Sans" w:cs="Open Sans"/>
          <w:color w:val="000000"/>
          <w:lang w:eastAsia="en-GB"/>
        </w:rPr>
        <w:t xml:space="preserve"> </w:t>
      </w:r>
      <w:r w:rsidR="004B2CF6" w:rsidRPr="00152FA4">
        <w:rPr>
          <w:rFonts w:ascii="Open Sans" w:eastAsia="Times New Roman" w:hAnsi="Open Sans" w:cs="Open Sans"/>
          <w:color w:val="000000"/>
          <w:lang w:eastAsia="en-GB"/>
        </w:rPr>
        <w:t>study</w:t>
      </w:r>
      <w:r w:rsidR="00C6631B" w:rsidRPr="00152FA4">
        <w:rPr>
          <w:rFonts w:ascii="Open Sans" w:eastAsia="Times New Roman" w:hAnsi="Open Sans" w:cs="Open Sans"/>
          <w:color w:val="000000"/>
          <w:lang w:eastAsia="en-GB"/>
        </w:rPr>
        <w:t xml:space="preserve"> is the first to </w:t>
      </w:r>
      <w:r w:rsidR="00D319F3" w:rsidRPr="00152FA4">
        <w:rPr>
          <w:rFonts w:ascii="Open Sans" w:eastAsia="Times New Roman" w:hAnsi="Open Sans" w:cs="Open Sans"/>
          <w:color w:val="000000"/>
          <w:lang w:eastAsia="en-GB"/>
        </w:rPr>
        <w:t>apply</w:t>
      </w:r>
      <w:r w:rsidR="00C6631B" w:rsidRPr="00152FA4">
        <w:rPr>
          <w:rFonts w:ascii="Open Sans" w:eastAsia="Times New Roman" w:hAnsi="Open Sans" w:cs="Open Sans"/>
          <w:color w:val="000000"/>
          <w:lang w:eastAsia="en-GB"/>
        </w:rPr>
        <w:t xml:space="preserve"> </w:t>
      </w:r>
      <w:r w:rsidR="005A6E14" w:rsidRPr="00152FA4">
        <w:rPr>
          <w:rFonts w:ascii="Open Sans" w:eastAsia="Times New Roman" w:hAnsi="Open Sans" w:cs="Open Sans"/>
          <w:color w:val="000000"/>
          <w:lang w:eastAsia="en-GB"/>
        </w:rPr>
        <w:t>counterfactual</w:t>
      </w:r>
      <w:r w:rsidR="00C6631B" w:rsidRPr="00152FA4">
        <w:rPr>
          <w:rFonts w:ascii="Open Sans" w:eastAsia="Times New Roman" w:hAnsi="Open Sans" w:cs="Open Sans"/>
          <w:color w:val="000000"/>
          <w:lang w:eastAsia="en-GB"/>
        </w:rPr>
        <w:t xml:space="preserve"> methods</w:t>
      </w:r>
      <w:r w:rsidR="005A6E14" w:rsidRPr="00152FA4">
        <w:rPr>
          <w:rFonts w:ascii="Open Sans" w:eastAsia="Times New Roman" w:hAnsi="Open Sans" w:cs="Open Sans"/>
          <w:color w:val="000000"/>
          <w:lang w:eastAsia="en-GB"/>
        </w:rPr>
        <w:t xml:space="preserve"> to evaluate</w:t>
      </w:r>
      <w:r w:rsidR="00C6631B" w:rsidRPr="00152FA4">
        <w:rPr>
          <w:rFonts w:ascii="Open Sans" w:eastAsia="Times New Roman" w:hAnsi="Open Sans" w:cs="Open Sans"/>
          <w:color w:val="000000"/>
          <w:lang w:eastAsia="en-GB"/>
        </w:rPr>
        <w:t xml:space="preserve"> </w:t>
      </w:r>
      <w:r w:rsidR="004F74F0" w:rsidRPr="00152FA4">
        <w:rPr>
          <w:rFonts w:ascii="Open Sans" w:eastAsia="Times New Roman" w:hAnsi="Open Sans" w:cs="Open Sans"/>
          <w:color w:val="000000"/>
          <w:lang w:eastAsia="en-GB"/>
        </w:rPr>
        <w:t>the impact of ASM</w:t>
      </w:r>
      <w:r w:rsidR="00C66E79">
        <w:rPr>
          <w:rFonts w:ascii="Open Sans" w:eastAsia="Times New Roman" w:hAnsi="Open Sans" w:cs="Open Sans"/>
          <w:color w:val="000000"/>
          <w:lang w:eastAsia="en-GB"/>
        </w:rPr>
        <w:t xml:space="preserve"> </w:t>
      </w:r>
      <w:r w:rsidR="005A336C">
        <w:rPr>
          <w:rFonts w:ascii="Open Sans" w:eastAsia="Times New Roman" w:hAnsi="Open Sans" w:cs="Open Sans"/>
          <w:color w:val="000000"/>
          <w:lang w:eastAsia="en-GB"/>
        </w:rPr>
        <w:t>on forest cover</w:t>
      </w:r>
      <w:r w:rsidR="0021197F">
        <w:rPr>
          <w:rFonts w:ascii="Open Sans" w:eastAsia="Times New Roman" w:hAnsi="Open Sans" w:cs="Open Sans"/>
          <w:color w:val="000000"/>
          <w:lang w:eastAsia="en-GB"/>
        </w:rPr>
        <w:t>,</w:t>
      </w:r>
      <w:r w:rsidR="005A336C">
        <w:rPr>
          <w:rFonts w:ascii="Open Sans" w:eastAsia="Times New Roman" w:hAnsi="Open Sans" w:cs="Open Sans"/>
          <w:color w:val="000000"/>
          <w:lang w:eastAsia="en-GB"/>
        </w:rPr>
        <w:t xml:space="preserve"> </w:t>
      </w:r>
      <w:r w:rsidR="00C66E79">
        <w:rPr>
          <w:rFonts w:ascii="Open Sans" w:eastAsia="Times New Roman" w:hAnsi="Open Sans" w:cs="Open Sans"/>
          <w:color w:val="000000"/>
          <w:lang w:eastAsia="en-GB"/>
        </w:rPr>
        <w:t>relative to alternative land uses</w:t>
      </w:r>
      <w:r w:rsidR="004F74F0" w:rsidRPr="00152FA4">
        <w:rPr>
          <w:rFonts w:ascii="Open Sans" w:eastAsia="Times New Roman" w:hAnsi="Open Sans" w:cs="Open Sans"/>
          <w:color w:val="000000"/>
          <w:lang w:eastAsia="en-GB"/>
        </w:rPr>
        <w:t xml:space="preserve">. We combine this approach with </w:t>
      </w:r>
      <w:r w:rsidR="002757B2">
        <w:rPr>
          <w:rFonts w:ascii="Open Sans" w:eastAsia="Times New Roman" w:hAnsi="Open Sans" w:cs="Open Sans"/>
          <w:color w:val="000000"/>
          <w:lang w:eastAsia="en-GB"/>
        </w:rPr>
        <w:t xml:space="preserve">field data from </w:t>
      </w:r>
      <w:r w:rsidR="00F70B5A">
        <w:rPr>
          <w:rFonts w:ascii="Open Sans" w:eastAsia="Times New Roman" w:hAnsi="Open Sans" w:cs="Open Sans"/>
          <w:color w:val="000000"/>
          <w:lang w:eastAsia="en-GB"/>
        </w:rPr>
        <w:t>lemur</w:t>
      </w:r>
      <w:r w:rsidR="00F70B5A" w:rsidRPr="00152FA4">
        <w:rPr>
          <w:rFonts w:ascii="Open Sans" w:eastAsia="Times New Roman" w:hAnsi="Open Sans" w:cs="Open Sans"/>
          <w:color w:val="000000"/>
          <w:lang w:eastAsia="en-GB"/>
        </w:rPr>
        <w:t xml:space="preserve"> </w:t>
      </w:r>
      <w:r w:rsidR="004F74F0" w:rsidRPr="00152FA4">
        <w:rPr>
          <w:rFonts w:ascii="Open Sans" w:eastAsia="Times New Roman" w:hAnsi="Open Sans" w:cs="Open Sans"/>
          <w:color w:val="000000"/>
          <w:lang w:eastAsia="en-GB"/>
        </w:rPr>
        <w:t xml:space="preserve">surveys and </w:t>
      </w:r>
      <w:r w:rsidR="009B786F">
        <w:rPr>
          <w:rFonts w:ascii="Open Sans" w:eastAsia="Times New Roman" w:hAnsi="Open Sans" w:cs="Open Sans"/>
          <w:color w:val="000000"/>
          <w:lang w:eastAsia="en-GB"/>
        </w:rPr>
        <w:t xml:space="preserve">informal </w:t>
      </w:r>
      <w:r w:rsidR="004F74F0" w:rsidRPr="00152FA4">
        <w:rPr>
          <w:rFonts w:ascii="Open Sans" w:eastAsia="Times New Roman" w:hAnsi="Open Sans" w:cs="Open Sans"/>
          <w:color w:val="000000"/>
          <w:lang w:eastAsia="en-GB"/>
        </w:rPr>
        <w:t>interviews</w:t>
      </w:r>
      <w:r w:rsidR="006B1671" w:rsidRPr="00152FA4">
        <w:rPr>
          <w:rFonts w:ascii="Open Sans" w:eastAsia="Times New Roman" w:hAnsi="Open Sans" w:cs="Open Sans"/>
          <w:color w:val="000000"/>
          <w:lang w:eastAsia="en-GB"/>
        </w:rPr>
        <w:t xml:space="preserve"> to </w:t>
      </w:r>
      <w:r w:rsidR="00253A4F">
        <w:rPr>
          <w:rFonts w:ascii="Open Sans" w:eastAsia="Times New Roman" w:hAnsi="Open Sans" w:cs="Open Sans"/>
          <w:color w:val="000000"/>
          <w:lang w:eastAsia="en-GB"/>
        </w:rPr>
        <w:t>gain</w:t>
      </w:r>
      <w:r w:rsidR="00253A4F" w:rsidRPr="00152FA4">
        <w:rPr>
          <w:rFonts w:ascii="Open Sans" w:eastAsia="Times New Roman" w:hAnsi="Open Sans" w:cs="Open Sans"/>
          <w:color w:val="000000"/>
          <w:lang w:eastAsia="en-GB"/>
        </w:rPr>
        <w:t xml:space="preserve"> </w:t>
      </w:r>
      <w:r w:rsidR="00533BC0" w:rsidRPr="00152FA4">
        <w:rPr>
          <w:rFonts w:ascii="Open Sans" w:eastAsia="Times New Roman" w:hAnsi="Open Sans" w:cs="Open Sans"/>
          <w:color w:val="000000"/>
          <w:lang w:eastAsia="en-GB"/>
        </w:rPr>
        <w:t>a</w:t>
      </w:r>
      <w:r w:rsidR="00675EB7" w:rsidRPr="00152FA4">
        <w:rPr>
          <w:rFonts w:ascii="Open Sans" w:eastAsia="Times New Roman" w:hAnsi="Open Sans" w:cs="Open Sans"/>
          <w:color w:val="000000"/>
          <w:lang w:eastAsia="en-GB"/>
        </w:rPr>
        <w:t xml:space="preserve"> </w:t>
      </w:r>
      <w:r w:rsidR="00533BC0" w:rsidRPr="00152FA4">
        <w:rPr>
          <w:rFonts w:ascii="Open Sans" w:eastAsia="Times New Roman" w:hAnsi="Open Sans" w:cs="Open Sans"/>
          <w:color w:val="000000"/>
          <w:lang w:eastAsia="en-GB"/>
        </w:rPr>
        <w:t xml:space="preserve">more </w:t>
      </w:r>
      <w:r w:rsidR="00675EB7" w:rsidRPr="00152FA4">
        <w:rPr>
          <w:rFonts w:ascii="Open Sans" w:eastAsia="Times New Roman" w:hAnsi="Open Sans" w:cs="Open Sans"/>
          <w:color w:val="000000"/>
          <w:lang w:eastAsia="en-GB"/>
        </w:rPr>
        <w:t>comprehensive</w:t>
      </w:r>
      <w:r w:rsidR="00533BC0" w:rsidRPr="00152FA4">
        <w:rPr>
          <w:rFonts w:ascii="Open Sans" w:eastAsia="Times New Roman" w:hAnsi="Open Sans" w:cs="Open Sans"/>
          <w:color w:val="000000"/>
          <w:lang w:eastAsia="en-GB"/>
        </w:rPr>
        <w:t xml:space="preserve"> </w:t>
      </w:r>
      <w:r w:rsidR="00712A63" w:rsidRPr="00152FA4">
        <w:rPr>
          <w:rFonts w:ascii="Open Sans" w:eastAsia="Times New Roman" w:hAnsi="Open Sans" w:cs="Open Sans"/>
          <w:color w:val="000000"/>
          <w:lang w:eastAsia="en-GB"/>
        </w:rPr>
        <w:t xml:space="preserve">understanding </w:t>
      </w:r>
      <w:r w:rsidR="0044448B" w:rsidRPr="00152FA4">
        <w:rPr>
          <w:rFonts w:ascii="Open Sans" w:eastAsia="Times New Roman" w:hAnsi="Open Sans" w:cs="Open Sans"/>
          <w:color w:val="000000"/>
          <w:lang w:eastAsia="en-GB"/>
        </w:rPr>
        <w:t xml:space="preserve">of the </w:t>
      </w:r>
      <w:r w:rsidR="00C836CF">
        <w:rPr>
          <w:rFonts w:ascii="Open Sans" w:eastAsia="Times New Roman" w:hAnsi="Open Sans" w:cs="Open Sans"/>
          <w:color w:val="000000"/>
          <w:lang w:eastAsia="en-GB"/>
        </w:rPr>
        <w:t xml:space="preserve">environmental </w:t>
      </w:r>
      <w:r w:rsidR="00533BC0" w:rsidRPr="00152FA4">
        <w:rPr>
          <w:rFonts w:ascii="Open Sans" w:eastAsia="Times New Roman" w:hAnsi="Open Sans" w:cs="Open Sans"/>
          <w:color w:val="000000"/>
          <w:lang w:eastAsia="en-GB"/>
        </w:rPr>
        <w:t>impacts of ASM at</w:t>
      </w:r>
      <w:r w:rsidR="0044448B" w:rsidRPr="00152FA4">
        <w:rPr>
          <w:rFonts w:ascii="Open Sans" w:eastAsia="Times New Roman" w:hAnsi="Open Sans" w:cs="Open Sans"/>
          <w:color w:val="000000"/>
          <w:lang w:eastAsia="en-GB"/>
        </w:rPr>
        <w:t xml:space="preserve"> Bemainty. </w:t>
      </w:r>
    </w:p>
    <w:p w14:paraId="041EFA01" w14:textId="7A1EA4DB" w:rsidR="004F7B93" w:rsidRDefault="009923FC" w:rsidP="008F3A7B">
      <w:pPr>
        <w:rPr>
          <w:rFonts w:ascii="Open Sans" w:eastAsia="Times New Roman" w:hAnsi="Open Sans" w:cs="Open Sans"/>
          <w:color w:val="000000"/>
          <w:lang w:eastAsia="en-GB"/>
        </w:rPr>
      </w:pPr>
      <w:r>
        <w:rPr>
          <w:rFonts w:ascii="Open Sans" w:eastAsia="Times New Roman" w:hAnsi="Open Sans" w:cs="Open Sans"/>
          <w:color w:val="000000"/>
          <w:lang w:eastAsia="en-GB"/>
        </w:rPr>
        <w:t xml:space="preserve">Quantitative evidence of the environmental impacts of ASM is limited. The evidence that does exist is mostly </w:t>
      </w:r>
      <w:r w:rsidR="00CE671B">
        <w:rPr>
          <w:rFonts w:ascii="Open Sans" w:eastAsia="Times New Roman" w:hAnsi="Open Sans" w:cs="Open Sans"/>
          <w:color w:val="000000"/>
          <w:lang w:eastAsia="en-GB"/>
        </w:rPr>
        <w:t>focussed on the worst cases</w:t>
      </w:r>
      <w:r w:rsidR="0044223D">
        <w:rPr>
          <w:rFonts w:ascii="Open Sans" w:eastAsia="Times New Roman" w:hAnsi="Open Sans" w:cs="Open Sans"/>
          <w:color w:val="000000"/>
          <w:lang w:eastAsia="en-GB"/>
        </w:rPr>
        <w:t xml:space="preserve"> where </w:t>
      </w:r>
      <w:r w:rsidR="00493A2A">
        <w:rPr>
          <w:rFonts w:ascii="Open Sans" w:eastAsia="Times New Roman" w:hAnsi="Open Sans" w:cs="Open Sans"/>
          <w:color w:val="000000"/>
          <w:lang w:eastAsia="en-GB"/>
        </w:rPr>
        <w:t xml:space="preserve">artisanal and small-scale gold </w:t>
      </w:r>
      <w:r w:rsidR="00493A2A">
        <w:rPr>
          <w:rFonts w:ascii="Open Sans" w:eastAsia="Times New Roman" w:hAnsi="Open Sans" w:cs="Open Sans"/>
          <w:color w:val="000000"/>
          <w:lang w:eastAsia="en-GB"/>
        </w:rPr>
        <w:lastRenderedPageBreak/>
        <w:t>mining</w:t>
      </w:r>
      <w:r w:rsidR="00C875DF">
        <w:rPr>
          <w:rFonts w:ascii="Open Sans" w:eastAsia="Times New Roman" w:hAnsi="Open Sans" w:cs="Open Sans"/>
          <w:color w:val="000000"/>
          <w:lang w:eastAsia="en-GB"/>
        </w:rPr>
        <w:t xml:space="preserve"> </w:t>
      </w:r>
      <w:r w:rsidR="0044223D">
        <w:rPr>
          <w:rFonts w:ascii="Open Sans" w:eastAsia="Times New Roman" w:hAnsi="Open Sans" w:cs="Open Sans"/>
          <w:color w:val="000000"/>
          <w:lang w:eastAsia="en-GB"/>
        </w:rPr>
        <w:t>has caused serious environmental damage</w:t>
      </w:r>
      <w:r w:rsidR="00CE671B">
        <w:rPr>
          <w:rFonts w:ascii="Open Sans" w:eastAsia="Times New Roman" w:hAnsi="Open Sans" w:cs="Open Sans"/>
          <w:color w:val="000000"/>
          <w:lang w:eastAsia="en-GB"/>
        </w:rPr>
        <w:t xml:space="preserve"> </w:t>
      </w:r>
      <w:r w:rsidR="00FD27C4">
        <w:rPr>
          <w:rFonts w:ascii="Open Sans" w:eastAsia="Times New Roman" w:hAnsi="Open Sans" w:cs="Open Sans"/>
          <w:color w:val="000000"/>
          <w:lang w:eastAsia="en-GB"/>
        </w:rPr>
        <w:t>(</w:t>
      </w:r>
      <w:r w:rsidR="00BE5041">
        <w:rPr>
          <w:rFonts w:ascii="Open Sans" w:eastAsia="Times New Roman" w:hAnsi="Open Sans" w:cs="Open Sans"/>
          <w:color w:val="000000"/>
          <w:lang w:eastAsia="en-GB"/>
        </w:rPr>
        <w:t>e.g.</w:t>
      </w:r>
      <w:r w:rsidR="00FD27C4">
        <w:rPr>
          <w:rFonts w:ascii="Open Sans" w:eastAsia="Times New Roman" w:hAnsi="Open Sans" w:cs="Open Sans"/>
          <w:color w:val="000000"/>
          <w:lang w:eastAsia="en-GB"/>
        </w:rPr>
        <w:t xml:space="preserve"> </w:t>
      </w:r>
      <w:r>
        <w:rPr>
          <w:rFonts w:ascii="Open Sans" w:eastAsia="Times New Roman" w:hAnsi="Open Sans" w:cs="Open Sans"/>
          <w:color w:val="000000"/>
          <w:lang w:eastAsia="en-GB"/>
        </w:rPr>
        <w:t xml:space="preserve">the Amazon and </w:t>
      </w:r>
      <w:r w:rsidR="00BE5041">
        <w:rPr>
          <w:rFonts w:ascii="Open Sans" w:eastAsia="Times New Roman" w:hAnsi="Open Sans" w:cs="Open Sans"/>
          <w:color w:val="000000"/>
          <w:lang w:eastAsia="en-GB"/>
        </w:rPr>
        <w:t xml:space="preserve">parts of </w:t>
      </w:r>
      <w:r>
        <w:rPr>
          <w:rFonts w:ascii="Open Sans" w:eastAsia="Times New Roman" w:hAnsi="Open Sans" w:cs="Open Sans"/>
          <w:color w:val="000000"/>
          <w:lang w:eastAsia="en-GB"/>
        </w:rPr>
        <w:t xml:space="preserve">Ghana where gold mining </w:t>
      </w:r>
      <w:r w:rsidR="00FD27C4">
        <w:rPr>
          <w:rFonts w:ascii="Open Sans" w:eastAsia="Times New Roman" w:hAnsi="Open Sans" w:cs="Open Sans"/>
          <w:color w:val="000000"/>
          <w:lang w:eastAsia="en-GB"/>
        </w:rPr>
        <w:t xml:space="preserve">is </w:t>
      </w:r>
      <w:r w:rsidR="00CE671B">
        <w:rPr>
          <w:rFonts w:ascii="Open Sans" w:eastAsia="Times New Roman" w:hAnsi="Open Sans" w:cs="Open Sans"/>
          <w:color w:val="000000"/>
          <w:lang w:eastAsia="en-GB"/>
        </w:rPr>
        <w:t xml:space="preserve">extensive, </w:t>
      </w:r>
      <w:r w:rsidR="00FD27C4">
        <w:rPr>
          <w:rFonts w:ascii="Open Sans" w:eastAsia="Times New Roman" w:hAnsi="Open Sans" w:cs="Open Sans"/>
          <w:color w:val="000000"/>
          <w:lang w:eastAsia="en-GB"/>
        </w:rPr>
        <w:t>more mechanised</w:t>
      </w:r>
      <w:r w:rsidR="0044223D">
        <w:rPr>
          <w:rFonts w:ascii="Open Sans" w:eastAsia="Times New Roman" w:hAnsi="Open Sans" w:cs="Open Sans"/>
          <w:color w:val="000000"/>
          <w:lang w:eastAsia="en-GB"/>
        </w:rPr>
        <w:t xml:space="preserve"> and</w:t>
      </w:r>
      <w:r w:rsidR="00FD27C4">
        <w:rPr>
          <w:rFonts w:ascii="Open Sans" w:eastAsia="Times New Roman" w:hAnsi="Open Sans" w:cs="Open Sans"/>
          <w:color w:val="000000"/>
          <w:lang w:eastAsia="en-GB"/>
        </w:rPr>
        <w:t xml:space="preserve"> </w:t>
      </w:r>
      <w:r w:rsidR="0044223D">
        <w:rPr>
          <w:rFonts w:ascii="Open Sans" w:eastAsia="Times New Roman" w:hAnsi="Open Sans" w:cs="Open Sans"/>
          <w:color w:val="000000"/>
          <w:lang w:eastAsia="en-GB"/>
        </w:rPr>
        <w:t xml:space="preserve">involves widespread use of </w:t>
      </w:r>
      <w:r w:rsidR="00FD27C4">
        <w:rPr>
          <w:rFonts w:ascii="Open Sans" w:eastAsia="Times New Roman" w:hAnsi="Open Sans" w:cs="Open Sans"/>
          <w:color w:val="000000"/>
          <w:lang w:eastAsia="en-GB"/>
        </w:rPr>
        <w:t>mercury</w:t>
      </w:r>
      <w:r w:rsidR="00FD27C4">
        <w:rPr>
          <w:rFonts w:ascii="Open Sans" w:eastAsia="Times New Roman" w:hAnsi="Open Sans" w:cs="Open Sans"/>
          <w:color w:val="000000"/>
          <w:lang w:eastAsia="en-GB"/>
        </w:rPr>
        <w:fldChar w:fldCharType="begin" w:fldLock="1"/>
      </w:r>
      <w:r w:rsidR="00CA2038">
        <w:rPr>
          <w:rFonts w:ascii="Open Sans" w:eastAsia="Times New Roman" w:hAnsi="Open Sans" w:cs="Open Sans"/>
          <w:color w:val="000000"/>
          <w:lang w:eastAsia="en-GB"/>
        </w:rPr>
        <w:instrText xml:space="preserve"> ADDIN ZOTERO_ITEM CSL_CITATION {"citationID":"u1dXhQV7","properties":{"formattedCitation":"\\super 10,11,15\\nosupersub{}","plainCitation":"10,11,15","noteIndex":0},"citationItems":[{"id":1184,"uris":["http://www.mendeley.com/documents/?uuid=ef90b226-4749-4f88-a890-9a136ee83365","http://zotero.org/users/13355268/items/54YBRDUJ"],"itemData":{"id":1184,"type":"article-journal","abstract":"While deforestation rates decline globally they are rising in the Western Amazon. Artisanal-scale gold mining (ASGM) is a large cause of this deforestation and brings with it extensive environmental, social, governance, and public health impacts, including large carbon emissions and mercury pollution. Underlying ASGM is a broad network of factors that influence its growth, distribution, and practices such as poverty, flows of legal and illegal capital, conflicting governance, and global economic trends. Despite its central role in land use and land cover change in the Western Amazon and the severity of its social and environmental impacts, it is relatively poorly studied. While ASGM in Southeastern Peru has been quantified previously, doing so is difficult due to the heterogeneous nature of the resulting landscape. Using a novel approach to classify mining that relies on a fusion of CLASlite and the Global Forest Change dataset, two Landsat-based deforestation detection tools, we sought to quantify ASGM-caused deforestation in the period 1984-2017 in the southern Peruvian Amazon and examine trends in the geography, methods, and impacts of ASGM across that time. We identify nearly 100,000 ha of deforestation due to ASGM in the 34-year study period, an increase of 21% compared to previous estimates. Further, we find that 10% of that deforestation occurred in 2017, the highest annual amount of deforestation in the study period, with 53% occurring since 2011. Finally, we demonstrate that not all mining is created equal by examining key patterns and changes in ASGM activity and techniques through time and space. We discuss their connections with, and impacts on, socio-economic factors, such as land tenure, infrastructure, international markets, governance efforts, and social and environmental impacts.","container-title":"Remote Sensing","DOI":"10.3390/rs10121903","ISSN":"20724292","issue":"12","page":"1-17","title":"Deforestation and forest degradation due to gold mining in the Peruvian Amazon: A 34-year perspective","volume":"10","author":[{"family":"Espejo","given":"Jorge Caballero"},{"family":"Messinger","given":"Max"},{"family":"Román-Dañobeytia","given":"Francisco"},{"family":"Ascorra","given":"Cesar"},{"family":"Fernandez","given":"Luis E."},{"family":"Silman","given":"Miles"}],"issued":{"date-parts":[["2018"]]}}},{"id":2008,"uris":["http://www.mendeley.com/documents/?uuid=66a3aaaa-afb9-33e5-89b9-08a4ffdfecaa","http://zotero.org/users/13355268/items/C6HFI65H"],"itemData":{"id":2008,"type":"article-journal","DOI":"10.1016/j.scitotenv.2021.146644","title":"The large footprint of small-scale artisanal gold mining in Ghana","URL":"https://doi.org/10.1016/j.scitotenv.2021.146644","volume":"781","author":[{"family":"Barenblitt","given":"Abigail"},{"family":"Payton","given":"Amanda"},{"family":"Lagomasino","given":"David"},{"family":"Fatoyinbo","given":"Lola"},{"family":"Asare","given":"Kofi"},{"family":"Aidoo","given":"Kenneth"},{"family":"Pigott","given":"Hugo"},{"family":"Som","given":"Charles Kofi"},{"family":"Smeets","given":"Laurent"},{"family":"Seidu","given":"Omar"},{"family":"Wood","given":"Danielle"}],"accessed":{"date-parts":[["2021",7,26]]},"issued":{"date-parts":[["2021"]]}}},{"id":4198,"uris":["http://www.mendeley.com/documents/?uuid=296409bd-9c1a-4114-a59d-a4ad17d397cf","http://zotero.org/users/13355268/items/L24IXBU4"],"itemData":{"id":4198,"type":"article-journal","abstract":"Artisanal and small-scale gold mining (ASGM) is a major contributor to deforestation and the largest anthropogenic source of atmospheric mercury worldwide. Despite significant information on the direct health impacts of mercury to ASGM miners, the impact of mercury contamination on downstream communities has not been well characterized, particularly in Peru's Madre de Dios region. In this area, ASGM has increased significantly since 2000 and has led to substantial political and social controversy. This research examined the spatial distribution and transport of mercury through the Madre de Dios River with distance from ASGM activity. This study also characterized risks for dietary mercury exposure to local residents who depend on fish from the river. River sediment, suspended solids from the water column, and fish samples were collected in 2013 at 62 sites near 17 communities over a 560 km stretch of the Madre de Dios River and its major tributaries. In areas downstream of known ASGM activity, mercury concentrations in sediment, suspended solids, and fish within the Madre de Dios River were elevated relative to locations upstream of mining. Fish tissue mercury concentrations were observed at levels representing a public health threat, with greater than one-third of carnivorous fish exceeding the international health standard of 0.5 mg kg-1. This study demonstrates that communities located hundreds of kilometers downstream of ASGM activity, including children and indigenous populations who may not be involved in mining, are at risk of dietary mercury exposure that exceed acceptable body burdens. This report represents the first systematic study of the region to aid policy decision-making related to ASGM activities in Peru. This journal is","container-title":"Environmental Sciences: Processes and Impacts","DOI":"10.1039/c4em00567h","ISSN":"20507895","issue":"2","note":"PMID: 25573610","page":"478-487","title":"River transport of mercury from artisanal and small-scale gold mining and risks for dietary mercury exposure in Madre de Dios, Peru","volume":"17","author":[{"family":"Diringer","given":"Sarah E."},{"family":"Feingold","given":"Beth J."},{"family":"Ortiz","given":"Ernesto J."},{"family":"Gallis","given":"John A."},{"family":"Araújo-Flores","given":"Julio M."},{"family":"Berky","given":"Axel"},{"family":"Pan","given":"William K.Y."},{"family":"Hsu-Kim","given":"Heileen"}],"issued":{"date-parts":[["2015"]]}}}],"schema":"https://github.com/citation-style-language/schema/raw/master/csl-citation.json"} </w:instrText>
      </w:r>
      <w:r w:rsidR="00FD27C4">
        <w:rPr>
          <w:rFonts w:ascii="Open Sans" w:eastAsia="Times New Roman" w:hAnsi="Open Sans" w:cs="Open Sans"/>
          <w:color w:val="000000"/>
          <w:lang w:eastAsia="en-GB"/>
        </w:rPr>
        <w:fldChar w:fldCharType="separate"/>
      </w:r>
      <w:r w:rsidR="00CA2038" w:rsidRPr="00CA2038">
        <w:rPr>
          <w:rFonts w:ascii="Open Sans" w:hAnsi="Open Sans" w:cs="Open Sans"/>
          <w:vertAlign w:val="superscript"/>
        </w:rPr>
        <w:t>10,11,15</w:t>
      </w:r>
      <w:r w:rsidR="00FD27C4">
        <w:rPr>
          <w:rFonts w:ascii="Open Sans" w:eastAsia="Times New Roman" w:hAnsi="Open Sans" w:cs="Open Sans"/>
          <w:color w:val="000000"/>
          <w:lang w:eastAsia="en-GB"/>
        </w:rPr>
        <w:fldChar w:fldCharType="end"/>
      </w:r>
      <w:r w:rsidR="0021197F">
        <w:rPr>
          <w:rFonts w:ascii="Open Sans" w:eastAsia="Times New Roman" w:hAnsi="Open Sans" w:cs="Open Sans"/>
          <w:color w:val="000000"/>
          <w:lang w:eastAsia="en-GB"/>
        </w:rPr>
        <w:t>)</w:t>
      </w:r>
      <w:r w:rsidRPr="005940C6">
        <w:rPr>
          <w:rFonts w:ascii="Open Sans" w:eastAsia="Times New Roman" w:hAnsi="Open Sans" w:cs="Open Sans"/>
          <w:color w:val="000000"/>
          <w:lang w:eastAsia="en-GB"/>
        </w:rPr>
        <w:t xml:space="preserve">. </w:t>
      </w:r>
      <w:r w:rsidR="00F27F0C" w:rsidRPr="005940C6">
        <w:rPr>
          <w:rFonts w:ascii="Open Sans" w:eastAsia="Times New Roman" w:hAnsi="Open Sans" w:cs="Open Sans"/>
          <w:color w:val="000000"/>
          <w:lang w:eastAsia="en-GB"/>
        </w:rPr>
        <w:t>Th</w:t>
      </w:r>
      <w:r w:rsidR="00F27F0C">
        <w:rPr>
          <w:rFonts w:ascii="Open Sans" w:eastAsia="Times New Roman" w:hAnsi="Open Sans" w:cs="Open Sans"/>
          <w:color w:val="000000"/>
          <w:lang w:eastAsia="en-GB"/>
        </w:rPr>
        <w:t xml:space="preserve">ese </w:t>
      </w:r>
      <w:r w:rsidR="00FD2676">
        <w:rPr>
          <w:rFonts w:ascii="Open Sans" w:eastAsia="Times New Roman" w:hAnsi="Open Sans" w:cs="Open Sans"/>
          <w:color w:val="000000"/>
          <w:lang w:eastAsia="en-GB"/>
        </w:rPr>
        <w:t xml:space="preserve">cases have strongly influenced </w:t>
      </w:r>
      <w:r w:rsidR="00021C85">
        <w:rPr>
          <w:rFonts w:ascii="Open Sans" w:eastAsia="Times New Roman" w:hAnsi="Open Sans" w:cs="Open Sans"/>
          <w:color w:val="000000"/>
          <w:lang w:eastAsia="en-GB"/>
        </w:rPr>
        <w:t>perceptions</w:t>
      </w:r>
      <w:r w:rsidR="00FD2676">
        <w:rPr>
          <w:rFonts w:ascii="Open Sans" w:eastAsia="Times New Roman" w:hAnsi="Open Sans" w:cs="Open Sans"/>
          <w:color w:val="000000"/>
          <w:lang w:eastAsia="en-GB"/>
        </w:rPr>
        <w:t xml:space="preserve"> and policies towards ASM in general</w:t>
      </w:r>
      <w:r w:rsidR="005A671E">
        <w:rPr>
          <w:rFonts w:ascii="Open Sans" w:eastAsia="Times New Roman" w:hAnsi="Open Sans" w:cs="Open Sans"/>
          <w:color w:val="000000"/>
          <w:lang w:eastAsia="en-GB"/>
        </w:rPr>
        <w:t>.</w:t>
      </w:r>
      <w:r w:rsidR="0059728C">
        <w:rPr>
          <w:rFonts w:ascii="Open Sans" w:eastAsia="Times New Roman" w:hAnsi="Open Sans" w:cs="Open Sans"/>
          <w:color w:val="000000"/>
          <w:lang w:eastAsia="en-GB"/>
        </w:rPr>
        <w:t xml:space="preserve"> </w:t>
      </w:r>
      <w:r w:rsidR="00830E62">
        <w:rPr>
          <w:rFonts w:ascii="Open Sans" w:eastAsia="Times New Roman" w:hAnsi="Open Sans" w:cs="Open Sans"/>
          <w:color w:val="000000"/>
          <w:lang w:eastAsia="en-GB"/>
        </w:rPr>
        <w:t xml:space="preserve">While </w:t>
      </w:r>
      <w:r w:rsidR="003B23F5">
        <w:rPr>
          <w:rFonts w:ascii="Open Sans" w:eastAsia="Times New Roman" w:hAnsi="Open Sans" w:cs="Open Sans"/>
          <w:color w:val="000000"/>
          <w:lang w:eastAsia="en-GB"/>
        </w:rPr>
        <w:t>ASM for gold</w:t>
      </w:r>
      <w:r w:rsidR="002D5E5C">
        <w:rPr>
          <w:rFonts w:ascii="Open Sans" w:eastAsia="Times New Roman" w:hAnsi="Open Sans" w:cs="Open Sans"/>
          <w:color w:val="000000"/>
          <w:lang w:eastAsia="en-GB"/>
        </w:rPr>
        <w:t xml:space="preserve"> </w:t>
      </w:r>
      <w:r w:rsidR="00830E62">
        <w:rPr>
          <w:rFonts w:ascii="Open Sans" w:eastAsia="Times New Roman" w:hAnsi="Open Sans" w:cs="Open Sans"/>
          <w:color w:val="000000"/>
          <w:lang w:eastAsia="en-GB"/>
        </w:rPr>
        <w:t xml:space="preserve">is </w:t>
      </w:r>
      <w:r w:rsidR="00A97C2C">
        <w:rPr>
          <w:rFonts w:ascii="Open Sans" w:eastAsia="Times New Roman" w:hAnsi="Open Sans" w:cs="Open Sans"/>
          <w:color w:val="000000"/>
          <w:lang w:eastAsia="en-GB"/>
        </w:rPr>
        <w:t>widespread</w:t>
      </w:r>
      <w:r w:rsidR="00065901">
        <w:rPr>
          <w:rFonts w:ascii="Open Sans" w:eastAsia="Times New Roman" w:hAnsi="Open Sans" w:cs="Open Sans"/>
          <w:color w:val="000000"/>
          <w:lang w:eastAsia="en-GB"/>
        </w:rPr>
        <w:t>,</w:t>
      </w:r>
      <w:r w:rsidR="00EA02D9">
        <w:rPr>
          <w:rFonts w:ascii="Open Sans" w:eastAsia="Times New Roman" w:hAnsi="Open Sans" w:cs="Open Sans"/>
          <w:color w:val="000000"/>
          <w:lang w:eastAsia="en-GB"/>
        </w:rPr>
        <w:t xml:space="preserve"> a</w:t>
      </w:r>
      <w:r w:rsidR="00E05497">
        <w:rPr>
          <w:rFonts w:ascii="Open Sans" w:eastAsia="Times New Roman" w:hAnsi="Open Sans" w:cs="Open Sans"/>
          <w:color w:val="000000"/>
          <w:lang w:eastAsia="en-GB"/>
        </w:rPr>
        <w:t xml:space="preserve">pproximately half of </w:t>
      </w:r>
      <w:r w:rsidR="00912CBC">
        <w:rPr>
          <w:rFonts w:ascii="Open Sans" w:eastAsia="Times New Roman" w:hAnsi="Open Sans" w:cs="Open Sans"/>
          <w:color w:val="000000"/>
          <w:lang w:eastAsia="en-GB"/>
        </w:rPr>
        <w:t xml:space="preserve">all </w:t>
      </w:r>
      <w:r w:rsidR="00E05497">
        <w:rPr>
          <w:rFonts w:ascii="Open Sans" w:eastAsia="Times New Roman" w:hAnsi="Open Sans" w:cs="Open Sans"/>
          <w:color w:val="000000"/>
          <w:lang w:eastAsia="en-GB"/>
        </w:rPr>
        <w:t xml:space="preserve">ASM </w:t>
      </w:r>
      <w:r w:rsidR="00912CBC">
        <w:rPr>
          <w:rFonts w:ascii="Open Sans" w:eastAsia="Times New Roman" w:hAnsi="Open Sans" w:cs="Open Sans"/>
          <w:color w:val="000000"/>
          <w:lang w:eastAsia="en-GB"/>
        </w:rPr>
        <w:t xml:space="preserve">worldwide </w:t>
      </w:r>
      <w:r w:rsidR="004E0ECF">
        <w:rPr>
          <w:rFonts w:ascii="Open Sans" w:eastAsia="Times New Roman" w:hAnsi="Open Sans" w:cs="Open Sans"/>
          <w:color w:val="000000"/>
          <w:lang w:eastAsia="en-GB"/>
        </w:rPr>
        <w:t>targets</w:t>
      </w:r>
      <w:r w:rsidR="00E05497">
        <w:rPr>
          <w:rFonts w:ascii="Open Sans" w:eastAsia="Times New Roman" w:hAnsi="Open Sans" w:cs="Open Sans"/>
          <w:color w:val="000000"/>
          <w:lang w:eastAsia="en-GB"/>
        </w:rPr>
        <w:t xml:space="preserve"> other minerals, including gemstones, metals, mica</w:t>
      </w:r>
      <w:r w:rsidR="00F95889">
        <w:rPr>
          <w:rFonts w:ascii="Open Sans" w:eastAsia="Times New Roman" w:hAnsi="Open Sans" w:cs="Open Sans"/>
          <w:color w:val="000000"/>
          <w:lang w:eastAsia="en-GB"/>
        </w:rPr>
        <w:t xml:space="preserve">, </w:t>
      </w:r>
      <w:r w:rsidR="00824040">
        <w:rPr>
          <w:rFonts w:ascii="Open Sans" w:eastAsia="Times New Roman" w:hAnsi="Open Sans" w:cs="Open Sans"/>
          <w:color w:val="000000"/>
          <w:lang w:eastAsia="en-GB"/>
        </w:rPr>
        <w:t xml:space="preserve">quartz and </w:t>
      </w:r>
      <w:r w:rsidR="00F95889">
        <w:rPr>
          <w:rFonts w:ascii="Open Sans" w:eastAsia="Times New Roman" w:hAnsi="Open Sans" w:cs="Open Sans"/>
          <w:color w:val="000000"/>
          <w:lang w:eastAsia="en-GB"/>
        </w:rPr>
        <w:t>stone</w:t>
      </w:r>
      <w:r w:rsidR="00824040">
        <w:rPr>
          <w:rFonts w:ascii="Open Sans" w:eastAsia="Times New Roman" w:hAnsi="Open Sans" w:cs="Open Sans"/>
          <w:color w:val="000000"/>
          <w:lang w:eastAsia="en-GB"/>
        </w:rPr>
        <w:t xml:space="preserve"> </w:t>
      </w:r>
      <w:r w:rsidR="00B023C1">
        <w:rPr>
          <w:rFonts w:ascii="Open Sans" w:eastAsia="Times New Roman" w:hAnsi="Open Sans" w:cs="Open Sans"/>
          <w:color w:val="000000"/>
          <w:lang w:eastAsia="en-GB"/>
        </w:rPr>
        <w:t>(although estimates are very uncertain and</w:t>
      </w:r>
      <w:r w:rsidR="002B10A3">
        <w:rPr>
          <w:rFonts w:ascii="Open Sans" w:eastAsia="Times New Roman" w:hAnsi="Open Sans" w:cs="Open Sans"/>
          <w:color w:val="000000"/>
          <w:lang w:eastAsia="en-GB"/>
        </w:rPr>
        <w:t xml:space="preserve"> the proportion </w:t>
      </w:r>
      <w:r w:rsidR="00BC7504">
        <w:rPr>
          <w:rFonts w:ascii="Open Sans" w:eastAsia="Times New Roman" w:hAnsi="Open Sans" w:cs="Open Sans"/>
          <w:color w:val="000000"/>
          <w:lang w:eastAsia="en-GB"/>
        </w:rPr>
        <w:t>varies</w:t>
      </w:r>
      <w:r w:rsidR="00B023C1">
        <w:rPr>
          <w:rFonts w:ascii="Open Sans" w:eastAsia="Times New Roman" w:hAnsi="Open Sans" w:cs="Open Sans"/>
          <w:color w:val="000000"/>
          <w:lang w:eastAsia="en-GB"/>
        </w:rPr>
        <w:t xml:space="preserve"> between countries</w:t>
      </w:r>
      <w:r w:rsidR="005A4191">
        <w:rPr>
          <w:rFonts w:ascii="Open Sans" w:eastAsia="Times New Roman" w:hAnsi="Open Sans" w:cs="Open Sans"/>
          <w:color w:val="000000"/>
          <w:lang w:eastAsia="en-GB"/>
        </w:rPr>
        <w:fldChar w:fldCharType="begin"/>
      </w:r>
      <w:r w:rsidR="00267AD5">
        <w:rPr>
          <w:rFonts w:ascii="Open Sans" w:eastAsia="Times New Roman" w:hAnsi="Open Sans" w:cs="Open Sans"/>
          <w:color w:val="000000"/>
          <w:lang w:eastAsia="en-GB"/>
        </w:rPr>
        <w:instrText xml:space="preserve"> ADDIN ZOTERO_ITEM CSL_CITATION {"citationID":"Jhzeeyhr","properties":{"formattedCitation":"\\super 73\\nosupersub{}","plainCitation":"73","noteIndex":0},"citationItems":[{"id":1850,"uris":["http://zotero.org/users/13355268/items/A65Q54EA"],"itemData":{"id":1850,"type":"report","event-place":"Winnipeg","publisher":"IISD","publisher-place":"Winnipeg","title":"GLOBAL TRENDS IN ARTISANAL AND SMALL-SCALE MINING (ASM): A REVIEW OF KEY NUMBERS AND ISSUES","URL":"https://www.iisd.org/publications/report/global-trends-artisanal-and-small-scale-mining-asm-review-key-numbers-and","author":[{"literal":"IGF"}],"issued":{"date-parts":[["2017"]]}}}],"schema":"https://github.com/citation-style-language/schema/raw/master/csl-citation.json"} </w:instrText>
      </w:r>
      <w:r w:rsidR="005A4191">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73</w:t>
      </w:r>
      <w:r w:rsidR="005A4191">
        <w:rPr>
          <w:rFonts w:ascii="Open Sans" w:eastAsia="Times New Roman" w:hAnsi="Open Sans" w:cs="Open Sans"/>
          <w:color w:val="000000"/>
          <w:lang w:eastAsia="en-GB"/>
        </w:rPr>
        <w:fldChar w:fldCharType="end"/>
      </w:r>
      <w:r w:rsidR="00B023C1">
        <w:rPr>
          <w:rFonts w:ascii="Open Sans" w:eastAsia="Times New Roman" w:hAnsi="Open Sans" w:cs="Open Sans"/>
          <w:color w:val="000000"/>
          <w:lang w:eastAsia="en-GB"/>
        </w:rPr>
        <w:t>).</w:t>
      </w:r>
      <w:r w:rsidR="00811105">
        <w:rPr>
          <w:rFonts w:ascii="Open Sans" w:eastAsia="Times New Roman" w:hAnsi="Open Sans" w:cs="Open Sans"/>
          <w:color w:val="000000"/>
          <w:lang w:eastAsia="en-GB"/>
        </w:rPr>
        <w:t xml:space="preserve"> </w:t>
      </w:r>
      <w:r>
        <w:rPr>
          <w:rFonts w:ascii="Open Sans" w:eastAsia="Times New Roman" w:hAnsi="Open Sans" w:cs="Open Sans"/>
          <w:color w:val="000000"/>
          <w:lang w:eastAsia="en-GB"/>
        </w:rPr>
        <w:t>Our study provides</w:t>
      </w:r>
      <w:r w:rsidR="00FD27C4">
        <w:rPr>
          <w:rFonts w:ascii="Open Sans" w:eastAsia="Times New Roman" w:hAnsi="Open Sans" w:cs="Open Sans"/>
          <w:color w:val="000000"/>
          <w:lang w:eastAsia="en-GB"/>
        </w:rPr>
        <w:t xml:space="preserve"> robust </w:t>
      </w:r>
      <w:r>
        <w:rPr>
          <w:rFonts w:ascii="Open Sans" w:eastAsia="Times New Roman" w:hAnsi="Open Sans" w:cs="Open Sans"/>
          <w:color w:val="000000"/>
          <w:lang w:eastAsia="en-GB"/>
        </w:rPr>
        <w:t xml:space="preserve">evidence </w:t>
      </w:r>
      <w:r w:rsidR="00FD27C4">
        <w:rPr>
          <w:rFonts w:ascii="Open Sans" w:eastAsia="Times New Roman" w:hAnsi="Open Sans" w:cs="Open Sans"/>
          <w:color w:val="000000"/>
          <w:lang w:eastAsia="en-GB"/>
        </w:rPr>
        <w:t xml:space="preserve">that </w:t>
      </w:r>
      <w:r w:rsidR="003C7FC8">
        <w:rPr>
          <w:rFonts w:ascii="Open Sans" w:eastAsia="Times New Roman" w:hAnsi="Open Sans" w:cs="Open Sans"/>
          <w:color w:val="000000"/>
          <w:lang w:eastAsia="en-GB"/>
        </w:rPr>
        <w:t>under certain</w:t>
      </w:r>
      <w:r w:rsidR="000533CD">
        <w:rPr>
          <w:rFonts w:ascii="Open Sans" w:eastAsia="Times New Roman" w:hAnsi="Open Sans" w:cs="Open Sans"/>
          <w:color w:val="000000"/>
          <w:lang w:eastAsia="en-GB"/>
        </w:rPr>
        <w:t xml:space="preserve"> </w:t>
      </w:r>
      <w:r w:rsidR="00FD27C4">
        <w:rPr>
          <w:rFonts w:ascii="Open Sans" w:eastAsia="Times New Roman" w:hAnsi="Open Sans" w:cs="Open Sans"/>
          <w:color w:val="000000"/>
          <w:lang w:eastAsia="en-GB"/>
        </w:rPr>
        <w:t xml:space="preserve">conditions, </w:t>
      </w:r>
      <w:r w:rsidR="00F105CD">
        <w:rPr>
          <w:rFonts w:ascii="Open Sans" w:eastAsia="Times New Roman" w:hAnsi="Open Sans" w:cs="Open Sans"/>
          <w:color w:val="000000"/>
          <w:lang w:eastAsia="en-GB"/>
        </w:rPr>
        <w:t>ASM can have limited impacts</w:t>
      </w:r>
      <w:r w:rsidR="00CE671B">
        <w:rPr>
          <w:rFonts w:ascii="Open Sans" w:eastAsia="Times New Roman" w:hAnsi="Open Sans" w:cs="Open Sans"/>
          <w:color w:val="000000"/>
          <w:lang w:eastAsia="en-GB"/>
        </w:rPr>
        <w:t xml:space="preserve"> on forests</w:t>
      </w:r>
      <w:r w:rsidR="00F105CD">
        <w:rPr>
          <w:rFonts w:ascii="Open Sans" w:eastAsia="Times New Roman" w:hAnsi="Open Sans" w:cs="Open Sans"/>
          <w:color w:val="000000"/>
          <w:lang w:eastAsia="en-GB"/>
        </w:rPr>
        <w:t xml:space="preserve">, even in an unregulated mining rush. The limited impacts of the mining rush </w:t>
      </w:r>
      <w:r w:rsidR="0044223D">
        <w:rPr>
          <w:rFonts w:ascii="Open Sans" w:eastAsia="Times New Roman" w:hAnsi="Open Sans" w:cs="Open Sans"/>
          <w:color w:val="000000"/>
          <w:lang w:eastAsia="en-GB"/>
        </w:rPr>
        <w:t>on the forests of</w:t>
      </w:r>
      <w:r w:rsidR="00F105CD">
        <w:rPr>
          <w:rFonts w:ascii="Open Sans" w:eastAsia="Times New Roman" w:hAnsi="Open Sans" w:cs="Open Sans"/>
          <w:color w:val="000000"/>
          <w:lang w:eastAsia="en-GB"/>
        </w:rPr>
        <w:t xml:space="preserve"> Bemainty likely resulted from</w:t>
      </w:r>
      <w:r w:rsidR="00564046">
        <w:rPr>
          <w:rFonts w:ascii="Open Sans" w:eastAsia="Times New Roman" w:hAnsi="Open Sans" w:cs="Open Sans"/>
          <w:color w:val="000000"/>
          <w:lang w:eastAsia="en-GB"/>
        </w:rPr>
        <w:t xml:space="preserve"> </w:t>
      </w:r>
      <w:r w:rsidR="00F105CD">
        <w:rPr>
          <w:rFonts w:ascii="Open Sans" w:eastAsia="Times New Roman" w:hAnsi="Open Sans" w:cs="Open Sans"/>
          <w:color w:val="000000"/>
          <w:lang w:eastAsia="en-GB"/>
        </w:rPr>
        <w:t>context-specific factors</w:t>
      </w:r>
      <w:r w:rsidR="00AF3FDF">
        <w:rPr>
          <w:rFonts w:ascii="Open Sans" w:eastAsia="Times New Roman" w:hAnsi="Open Sans" w:cs="Open Sans"/>
          <w:color w:val="000000"/>
          <w:lang w:eastAsia="en-GB"/>
        </w:rPr>
        <w:t xml:space="preserve">, including </w:t>
      </w:r>
      <w:r w:rsidR="00CE671B">
        <w:rPr>
          <w:rFonts w:ascii="Open Sans" w:eastAsia="Times New Roman" w:hAnsi="Open Sans" w:cs="Open Sans"/>
          <w:color w:val="000000"/>
          <w:lang w:eastAsia="en-GB"/>
        </w:rPr>
        <w:t>the restricted extent of the deposit</w:t>
      </w:r>
      <w:r w:rsidR="00F105CD" w:rsidRPr="00152FA4">
        <w:rPr>
          <w:rFonts w:ascii="Open Sans" w:eastAsia="Times New Roman" w:hAnsi="Open Sans" w:cs="Open Sans"/>
          <w:color w:val="000000"/>
          <w:lang w:eastAsia="en-GB"/>
        </w:rPr>
        <w:t>, land-use history</w:t>
      </w:r>
      <w:r w:rsidR="00CE671B">
        <w:rPr>
          <w:rFonts w:ascii="Open Sans" w:eastAsia="Times New Roman" w:hAnsi="Open Sans" w:cs="Open Sans"/>
          <w:color w:val="000000"/>
          <w:lang w:eastAsia="en-GB"/>
        </w:rPr>
        <w:t>,</w:t>
      </w:r>
      <w:r w:rsidR="00A31C7A">
        <w:rPr>
          <w:rFonts w:ascii="Open Sans" w:eastAsia="Times New Roman" w:hAnsi="Open Sans" w:cs="Open Sans"/>
          <w:color w:val="000000"/>
          <w:lang w:eastAsia="en-GB"/>
        </w:rPr>
        <w:t xml:space="preserve"> the short</w:t>
      </w:r>
      <w:r w:rsidR="00A55D9D">
        <w:rPr>
          <w:rFonts w:ascii="Open Sans" w:eastAsia="Times New Roman" w:hAnsi="Open Sans" w:cs="Open Sans"/>
          <w:color w:val="000000"/>
          <w:lang w:eastAsia="en-GB"/>
        </w:rPr>
        <w:t xml:space="preserve"> </w:t>
      </w:r>
      <w:r w:rsidR="00A31C7A">
        <w:rPr>
          <w:rFonts w:ascii="Open Sans" w:eastAsia="Times New Roman" w:hAnsi="Open Sans" w:cs="Open Sans"/>
          <w:color w:val="000000"/>
          <w:lang w:eastAsia="en-GB"/>
        </w:rPr>
        <w:t>duration of the rush,</w:t>
      </w:r>
      <w:r w:rsidR="00CE671B">
        <w:rPr>
          <w:rFonts w:ascii="Open Sans" w:eastAsia="Times New Roman" w:hAnsi="Open Sans" w:cs="Open Sans"/>
          <w:color w:val="000000"/>
          <w:lang w:eastAsia="en-GB"/>
        </w:rPr>
        <w:t xml:space="preserve"> and</w:t>
      </w:r>
      <w:r w:rsidR="00F105CD" w:rsidRPr="00152FA4">
        <w:rPr>
          <w:rFonts w:ascii="Open Sans" w:eastAsia="Times New Roman" w:hAnsi="Open Sans" w:cs="Open Sans"/>
          <w:color w:val="000000"/>
          <w:lang w:eastAsia="en-GB"/>
        </w:rPr>
        <w:t xml:space="preserve"> the large footprint of alternative land uses</w:t>
      </w:r>
      <w:r w:rsidR="00E65885">
        <w:rPr>
          <w:rFonts w:ascii="Open Sans" w:eastAsia="Times New Roman" w:hAnsi="Open Sans" w:cs="Open Sans"/>
          <w:color w:val="000000"/>
          <w:lang w:eastAsia="en-GB"/>
        </w:rPr>
        <w:t>,</w:t>
      </w:r>
      <w:r w:rsidR="00F105CD" w:rsidRPr="00152FA4">
        <w:rPr>
          <w:rFonts w:ascii="Open Sans" w:eastAsia="Times New Roman" w:hAnsi="Open Sans" w:cs="Open Sans"/>
          <w:color w:val="000000"/>
          <w:lang w:eastAsia="en-GB"/>
        </w:rPr>
        <w:t xml:space="preserve"> </w:t>
      </w:r>
      <w:r w:rsidR="006F6BB6">
        <w:rPr>
          <w:rFonts w:ascii="Open Sans" w:eastAsia="Times New Roman" w:hAnsi="Open Sans" w:cs="Open Sans"/>
          <w:color w:val="000000"/>
          <w:lang w:eastAsia="en-GB"/>
        </w:rPr>
        <w:t>combined with the</w:t>
      </w:r>
      <w:r w:rsidR="00C924FD">
        <w:rPr>
          <w:rFonts w:ascii="Open Sans" w:eastAsia="Times New Roman" w:hAnsi="Open Sans" w:cs="Open Sans"/>
          <w:color w:val="000000"/>
          <w:lang w:eastAsia="en-GB"/>
        </w:rPr>
        <w:t xml:space="preserve"> </w:t>
      </w:r>
      <w:r w:rsidR="00F105CD" w:rsidRPr="00152FA4">
        <w:rPr>
          <w:rFonts w:ascii="Open Sans" w:eastAsia="Times New Roman" w:hAnsi="Open Sans" w:cs="Open Sans"/>
          <w:color w:val="000000"/>
          <w:lang w:eastAsia="en-GB"/>
        </w:rPr>
        <w:t>low-tech mining methods which did not require chemical inputs.</w:t>
      </w:r>
      <w:r w:rsidR="00F105CD">
        <w:rPr>
          <w:rFonts w:ascii="Open Sans" w:eastAsia="Times New Roman" w:hAnsi="Open Sans" w:cs="Open Sans"/>
          <w:color w:val="000000"/>
          <w:lang w:eastAsia="en-GB"/>
        </w:rPr>
        <w:t xml:space="preserve"> Where ASM occurs under similar conditions elsewhere (as is common for artisanal gem mining</w:t>
      </w:r>
      <w:r w:rsidR="00605C2D">
        <w:rPr>
          <w:rFonts w:ascii="Open Sans" w:eastAsia="Times New Roman" w:hAnsi="Open Sans" w:cs="Open Sans"/>
          <w:color w:val="000000"/>
          <w:lang w:eastAsia="en-GB"/>
        </w:rPr>
        <w:t xml:space="preserve"> and some gold mining</w:t>
      </w:r>
      <w:r w:rsidR="00F105CD">
        <w:rPr>
          <w:rFonts w:ascii="Open Sans" w:eastAsia="Times New Roman" w:hAnsi="Open Sans" w:cs="Open Sans"/>
          <w:color w:val="000000"/>
          <w:lang w:eastAsia="en-GB"/>
        </w:rPr>
        <w:t xml:space="preserve">) impacts could be similarly limited. </w:t>
      </w:r>
      <w:r w:rsidR="00EC057B">
        <w:rPr>
          <w:rFonts w:ascii="Open Sans" w:eastAsia="Times New Roman" w:hAnsi="Open Sans" w:cs="Open Sans"/>
          <w:color w:val="000000"/>
          <w:lang w:eastAsia="en-GB"/>
        </w:rPr>
        <w:t>We are not naïve to the damage that can be done by ASM within protected areas, including in Madagascar</w:t>
      </w:r>
      <w:r w:rsidR="00A71200">
        <w:rPr>
          <w:rFonts w:ascii="Open Sans" w:eastAsia="Times New Roman" w:hAnsi="Open Sans" w:cs="Open Sans"/>
          <w:color w:val="000000"/>
          <w:lang w:eastAsia="en-GB"/>
        </w:rPr>
        <w:fldChar w:fldCharType="begin" w:fldLock="1"/>
      </w:r>
      <w:r w:rsidR="00F621A3">
        <w:rPr>
          <w:rFonts w:ascii="Open Sans" w:eastAsia="Times New Roman" w:hAnsi="Open Sans" w:cs="Open Sans"/>
          <w:color w:val="000000"/>
          <w:lang w:eastAsia="en-GB"/>
        </w:rPr>
        <w:instrText xml:space="preserve"> ADDIN ZOTERO_ITEM CSL_CITATION {"citationID":"uZvftIWX","properties":{"formattedCitation":"\\super 74\\nosupersub{}","plainCitation":"74","noteIndex":0},"citationItems":[{"id":209,"uris":["http://www.mendeley.com/documents/?uuid=618884bb-6197-4568-b886-184ce734e7fa","http://zotero.org/users/13355268/items/MR2YFBYT"],"itemData":{"id":209,"type":"article-journal","container-title":"Animal Conservation","DOI":"10.1111/acv.12475","ISSN":"14691795","issue":"5","page":"417-419","title":"Gold is not green: artisanal gold mining threatens Ranomafana National Park's biodiversity","volume":"22","author":[{"family":"Cabeza","given":"M."},{"family":"Terraube","given":"J."},{"family":"Burgas","given":"D."},{"family":"Temba","given":"E. M."},{"family":"Rakoarijaoana","given":"M."}],"issued":{"date-parts":[["2019"]]}}}],"schema":"https://github.com/citation-style-language/schema/raw/master/csl-citation.json"} </w:instrText>
      </w:r>
      <w:r w:rsidR="00A71200">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74</w:t>
      </w:r>
      <w:r w:rsidR="00A71200">
        <w:rPr>
          <w:rFonts w:ascii="Open Sans" w:eastAsia="Times New Roman" w:hAnsi="Open Sans" w:cs="Open Sans"/>
          <w:color w:val="000000"/>
          <w:lang w:eastAsia="en-GB"/>
        </w:rPr>
        <w:fldChar w:fldCharType="end"/>
      </w:r>
      <w:r w:rsidR="00850C27">
        <w:rPr>
          <w:rFonts w:ascii="Open Sans" w:eastAsia="Times New Roman" w:hAnsi="Open Sans" w:cs="Open Sans"/>
          <w:color w:val="000000"/>
          <w:lang w:eastAsia="en-GB"/>
        </w:rPr>
        <w:t>. However, our</w:t>
      </w:r>
      <w:r w:rsidR="00F105CD">
        <w:rPr>
          <w:rFonts w:ascii="Open Sans" w:eastAsia="Times New Roman" w:hAnsi="Open Sans" w:cs="Open Sans"/>
          <w:color w:val="000000"/>
          <w:lang w:eastAsia="en-GB"/>
        </w:rPr>
        <w:t xml:space="preserve"> results </w:t>
      </w:r>
      <w:r w:rsidR="00A71200">
        <w:rPr>
          <w:rFonts w:ascii="Open Sans" w:eastAsia="Times New Roman" w:hAnsi="Open Sans" w:cs="Open Sans"/>
          <w:color w:val="000000"/>
          <w:lang w:eastAsia="en-GB"/>
        </w:rPr>
        <w:t xml:space="preserve">highlight that the impacts of ASM </w:t>
      </w:r>
      <w:r w:rsidR="009E5279">
        <w:rPr>
          <w:rFonts w:ascii="Open Sans" w:eastAsia="Times New Roman" w:hAnsi="Open Sans" w:cs="Open Sans"/>
          <w:color w:val="000000"/>
          <w:lang w:eastAsia="en-GB"/>
        </w:rPr>
        <w:t xml:space="preserve">are highly </w:t>
      </w:r>
      <w:r w:rsidR="00A71200">
        <w:rPr>
          <w:rFonts w:ascii="Open Sans" w:eastAsia="Times New Roman" w:hAnsi="Open Sans" w:cs="Open Sans"/>
          <w:color w:val="000000"/>
          <w:lang w:eastAsia="en-GB"/>
        </w:rPr>
        <w:t xml:space="preserve">heterogenous </w:t>
      </w:r>
      <w:r w:rsidR="00F105CD">
        <w:rPr>
          <w:rFonts w:ascii="Open Sans" w:eastAsia="Times New Roman" w:hAnsi="Open Sans" w:cs="Open Sans"/>
          <w:color w:val="000000"/>
          <w:lang w:eastAsia="en-GB"/>
        </w:rPr>
        <w:t xml:space="preserve">and </w:t>
      </w:r>
      <w:r w:rsidR="00763B35">
        <w:rPr>
          <w:rFonts w:ascii="Open Sans" w:eastAsia="Times New Roman" w:hAnsi="Open Sans" w:cs="Open Sans"/>
          <w:color w:val="000000"/>
          <w:lang w:eastAsia="en-GB"/>
        </w:rPr>
        <w:t>suggest the need for a more nuanced, tailored approach to managing the environmental challenges</w:t>
      </w:r>
      <w:r w:rsidR="002859BD">
        <w:rPr>
          <w:rFonts w:ascii="Open Sans" w:eastAsia="Times New Roman" w:hAnsi="Open Sans" w:cs="Open Sans"/>
          <w:color w:val="000000"/>
          <w:lang w:eastAsia="en-GB"/>
        </w:rPr>
        <w:t xml:space="preserve"> of ASM.</w:t>
      </w:r>
    </w:p>
    <w:p w14:paraId="25F4A422" w14:textId="395A0BBE" w:rsidR="00166DB4" w:rsidRPr="00920098" w:rsidRDefault="00763B35" w:rsidP="008F3A7B">
      <w:pPr>
        <w:rPr>
          <w:rFonts w:ascii="Open Sans" w:eastAsia="Times New Roman" w:hAnsi="Open Sans" w:cs="Open Sans"/>
          <w:color w:val="000000"/>
          <w:lang w:eastAsia="en-GB"/>
        </w:rPr>
      </w:pPr>
      <w:r>
        <w:rPr>
          <w:rFonts w:ascii="Open Sans" w:eastAsia="Times New Roman" w:hAnsi="Open Sans" w:cs="Open Sans"/>
          <w:color w:val="000000"/>
          <w:lang w:eastAsia="en-GB"/>
        </w:rPr>
        <w:t>M</w:t>
      </w:r>
      <w:r w:rsidR="00B27C9D" w:rsidRPr="00152FA4">
        <w:rPr>
          <w:rFonts w:ascii="Open Sans" w:eastAsia="Times New Roman" w:hAnsi="Open Sans" w:cs="Open Sans"/>
          <w:color w:val="000000"/>
          <w:lang w:eastAsia="en-GB"/>
        </w:rPr>
        <w:t xml:space="preserve">ore robust </w:t>
      </w:r>
      <w:r w:rsidR="00633A88" w:rsidRPr="00152FA4">
        <w:rPr>
          <w:rFonts w:ascii="Open Sans" w:eastAsia="Times New Roman" w:hAnsi="Open Sans" w:cs="Open Sans"/>
          <w:color w:val="000000"/>
          <w:lang w:eastAsia="en-GB"/>
        </w:rPr>
        <w:t xml:space="preserve">evaluations of the impacts of </w:t>
      </w:r>
      <w:r w:rsidR="00B27C9D" w:rsidRPr="00152FA4">
        <w:rPr>
          <w:rFonts w:ascii="Open Sans" w:eastAsia="Times New Roman" w:hAnsi="Open Sans" w:cs="Open Sans"/>
          <w:color w:val="000000"/>
          <w:lang w:eastAsia="en-GB"/>
        </w:rPr>
        <w:t xml:space="preserve">ASM </w:t>
      </w:r>
      <w:r w:rsidR="00253A4F">
        <w:rPr>
          <w:rFonts w:ascii="Open Sans" w:eastAsia="Times New Roman" w:hAnsi="Open Sans" w:cs="Open Sans"/>
          <w:color w:val="000000"/>
          <w:lang w:eastAsia="en-GB"/>
        </w:rPr>
        <w:t>under different conditions</w:t>
      </w:r>
      <w:r>
        <w:rPr>
          <w:rFonts w:ascii="Open Sans" w:eastAsia="Times New Roman" w:hAnsi="Open Sans" w:cs="Open Sans"/>
          <w:color w:val="000000"/>
          <w:lang w:eastAsia="en-GB"/>
        </w:rPr>
        <w:t xml:space="preserve"> are needed</w:t>
      </w:r>
      <w:r w:rsidR="00633A88" w:rsidRPr="00152FA4">
        <w:rPr>
          <w:rFonts w:ascii="Open Sans" w:eastAsia="Times New Roman" w:hAnsi="Open Sans" w:cs="Open Sans"/>
          <w:color w:val="000000"/>
          <w:lang w:eastAsia="en-GB"/>
        </w:rPr>
        <w:t>.</w:t>
      </w:r>
      <w:r w:rsidR="00B27C9D" w:rsidRPr="00152FA4">
        <w:rPr>
          <w:rFonts w:ascii="Open Sans" w:eastAsia="Times New Roman" w:hAnsi="Open Sans" w:cs="Open Sans"/>
          <w:color w:val="000000"/>
          <w:lang w:eastAsia="en-GB"/>
        </w:rPr>
        <w:t xml:space="preserve"> </w:t>
      </w:r>
      <w:r>
        <w:rPr>
          <w:rFonts w:ascii="Open Sans" w:eastAsia="Times New Roman" w:hAnsi="Open Sans" w:cs="Open Sans"/>
          <w:color w:val="000000"/>
          <w:lang w:eastAsia="en-GB"/>
        </w:rPr>
        <w:t xml:space="preserve"> </w:t>
      </w:r>
      <w:r w:rsidR="00CE4667">
        <w:rPr>
          <w:rFonts w:ascii="Open Sans" w:eastAsia="Times New Roman" w:hAnsi="Open Sans" w:cs="Open Sans"/>
          <w:color w:val="000000"/>
          <w:lang w:eastAsia="en-GB"/>
        </w:rPr>
        <w:t>F</w:t>
      </w:r>
      <w:r w:rsidR="008F3A7B" w:rsidRPr="00152FA4">
        <w:rPr>
          <w:rFonts w:ascii="Open Sans" w:eastAsia="Times New Roman" w:hAnsi="Open Sans" w:cs="Open Sans"/>
          <w:color w:val="000000"/>
          <w:lang w:eastAsia="en-GB"/>
        </w:rPr>
        <w:t>uture studies can improve on our approach by</w:t>
      </w:r>
      <w:r w:rsidR="00BC7696" w:rsidRPr="00920098">
        <w:rPr>
          <w:rFonts w:ascii="Open Sans" w:eastAsia="Times New Roman" w:hAnsi="Open Sans" w:cs="Open Sans"/>
          <w:color w:val="000000"/>
          <w:lang w:eastAsia="en-GB"/>
        </w:rPr>
        <w:t xml:space="preserve"> using high</w:t>
      </w:r>
      <w:r w:rsidR="00166DB4" w:rsidRPr="00920098">
        <w:rPr>
          <w:rFonts w:ascii="Open Sans" w:eastAsia="Times New Roman" w:hAnsi="Open Sans" w:cs="Open Sans"/>
          <w:color w:val="000000"/>
          <w:lang w:eastAsia="en-GB"/>
        </w:rPr>
        <w:t>-</w:t>
      </w:r>
      <w:r w:rsidR="00BC7696" w:rsidRPr="00920098">
        <w:rPr>
          <w:rFonts w:ascii="Open Sans" w:eastAsia="Times New Roman" w:hAnsi="Open Sans" w:cs="Open Sans"/>
          <w:color w:val="000000"/>
          <w:lang w:eastAsia="en-GB"/>
        </w:rPr>
        <w:t xml:space="preserve">resolution data to capture </w:t>
      </w:r>
      <w:r w:rsidR="001F1C9C" w:rsidRPr="00152FA4">
        <w:rPr>
          <w:rFonts w:ascii="Open Sans" w:eastAsia="Times New Roman" w:hAnsi="Open Sans" w:cs="Open Sans"/>
          <w:color w:val="000000"/>
          <w:lang w:eastAsia="en-GB"/>
        </w:rPr>
        <w:t xml:space="preserve">smaller-scale </w:t>
      </w:r>
      <w:r w:rsidR="00BC7696" w:rsidRPr="00920098">
        <w:rPr>
          <w:rFonts w:ascii="Open Sans" w:eastAsia="Times New Roman" w:hAnsi="Open Sans" w:cs="Open Sans"/>
          <w:color w:val="000000"/>
          <w:lang w:eastAsia="en-GB"/>
        </w:rPr>
        <w:t xml:space="preserve">forest </w:t>
      </w:r>
      <w:r w:rsidR="005047E6" w:rsidRPr="00152FA4">
        <w:rPr>
          <w:rFonts w:ascii="Open Sans" w:eastAsia="Times New Roman" w:hAnsi="Open Sans" w:cs="Open Sans"/>
          <w:color w:val="000000"/>
          <w:lang w:eastAsia="en-GB"/>
        </w:rPr>
        <w:t>impact</w:t>
      </w:r>
      <w:r w:rsidR="001F1C9C" w:rsidRPr="00152FA4">
        <w:rPr>
          <w:rFonts w:ascii="Open Sans" w:eastAsia="Times New Roman" w:hAnsi="Open Sans" w:cs="Open Sans"/>
          <w:color w:val="000000"/>
          <w:lang w:eastAsia="en-GB"/>
        </w:rPr>
        <w:t xml:space="preserve">s, </w:t>
      </w:r>
      <w:r w:rsidR="00166DB4" w:rsidRPr="00920098">
        <w:rPr>
          <w:rFonts w:ascii="Open Sans" w:eastAsia="Times New Roman" w:hAnsi="Open Sans" w:cs="Open Sans"/>
          <w:color w:val="000000"/>
          <w:lang w:eastAsia="en-GB"/>
        </w:rPr>
        <w:t xml:space="preserve">and </w:t>
      </w:r>
      <w:r w:rsidR="00BC7696" w:rsidRPr="00920098">
        <w:rPr>
          <w:rFonts w:ascii="Open Sans" w:eastAsia="Times New Roman" w:hAnsi="Open Sans" w:cs="Open Sans"/>
          <w:color w:val="000000"/>
          <w:lang w:eastAsia="en-GB"/>
        </w:rPr>
        <w:t>incorporating</w:t>
      </w:r>
      <w:r w:rsidR="00166DB4" w:rsidRPr="00920098">
        <w:rPr>
          <w:rFonts w:ascii="Open Sans" w:eastAsia="Times New Roman" w:hAnsi="Open Sans" w:cs="Open Sans"/>
          <w:color w:val="000000"/>
          <w:lang w:eastAsia="en-GB"/>
        </w:rPr>
        <w:t xml:space="preserve"> a wider range of social </w:t>
      </w:r>
      <w:r w:rsidR="005D16DB">
        <w:rPr>
          <w:rFonts w:ascii="Open Sans" w:eastAsia="Times New Roman" w:hAnsi="Open Sans" w:cs="Open Sans"/>
          <w:color w:val="000000"/>
          <w:lang w:eastAsia="en-GB"/>
        </w:rPr>
        <w:t>(i.e.</w:t>
      </w:r>
      <w:r w:rsidR="00BF7D4F">
        <w:rPr>
          <w:rFonts w:ascii="Open Sans" w:eastAsia="Times New Roman" w:hAnsi="Open Sans" w:cs="Open Sans"/>
          <w:color w:val="000000"/>
          <w:lang w:eastAsia="en-GB"/>
        </w:rPr>
        <w:t>,</w:t>
      </w:r>
      <w:r w:rsidR="005D16DB">
        <w:rPr>
          <w:rFonts w:ascii="Open Sans" w:eastAsia="Times New Roman" w:hAnsi="Open Sans" w:cs="Open Sans"/>
          <w:color w:val="000000"/>
          <w:lang w:eastAsia="en-GB"/>
        </w:rPr>
        <w:t xml:space="preserve"> representative household surveys and </w:t>
      </w:r>
      <w:r w:rsidR="00A7403C">
        <w:rPr>
          <w:rFonts w:ascii="Open Sans" w:eastAsia="Times New Roman" w:hAnsi="Open Sans" w:cs="Open Sans"/>
          <w:color w:val="000000"/>
          <w:lang w:eastAsia="en-GB"/>
        </w:rPr>
        <w:t xml:space="preserve">interviews) </w:t>
      </w:r>
      <w:r w:rsidR="00166DB4" w:rsidRPr="00920098">
        <w:rPr>
          <w:rFonts w:ascii="Open Sans" w:eastAsia="Times New Roman" w:hAnsi="Open Sans" w:cs="Open Sans"/>
          <w:color w:val="000000"/>
          <w:lang w:eastAsia="en-GB"/>
        </w:rPr>
        <w:t xml:space="preserve">and ecological data </w:t>
      </w:r>
      <w:r w:rsidR="00F63C51" w:rsidRPr="00920098">
        <w:rPr>
          <w:rFonts w:ascii="Open Sans" w:eastAsia="Times New Roman" w:hAnsi="Open Sans" w:cs="Open Sans"/>
          <w:color w:val="000000"/>
          <w:lang w:eastAsia="en-GB"/>
        </w:rPr>
        <w:t>collected in the field</w:t>
      </w:r>
      <w:r w:rsidR="00BC333D">
        <w:rPr>
          <w:rFonts w:ascii="Open Sans" w:eastAsia="Times New Roman" w:hAnsi="Open Sans" w:cs="Open Sans"/>
          <w:color w:val="000000"/>
          <w:lang w:eastAsia="en-GB"/>
        </w:rPr>
        <w:t xml:space="preserve"> </w:t>
      </w:r>
      <w:r w:rsidR="00BC333D" w:rsidRPr="00920098">
        <w:rPr>
          <w:rFonts w:ascii="Open Sans" w:eastAsia="Times New Roman" w:hAnsi="Open Sans" w:cs="Open Sans"/>
          <w:color w:val="000000"/>
          <w:lang w:eastAsia="en-GB"/>
        </w:rPr>
        <w:t xml:space="preserve">(i.e., </w:t>
      </w:r>
      <w:r w:rsidR="009F5361">
        <w:rPr>
          <w:rFonts w:ascii="Open Sans" w:eastAsia="Times New Roman" w:hAnsi="Open Sans" w:cs="Open Sans"/>
          <w:color w:val="000000"/>
          <w:lang w:eastAsia="en-GB"/>
        </w:rPr>
        <w:t xml:space="preserve">data on </w:t>
      </w:r>
      <w:r w:rsidR="00BC333D" w:rsidRPr="00920098">
        <w:rPr>
          <w:rFonts w:ascii="Open Sans" w:eastAsia="Times New Roman" w:hAnsi="Open Sans" w:cs="Open Sans"/>
          <w:color w:val="000000"/>
          <w:lang w:eastAsia="en-GB"/>
        </w:rPr>
        <w:t>water</w:t>
      </w:r>
      <w:r w:rsidR="00FC5447">
        <w:rPr>
          <w:rFonts w:ascii="Open Sans" w:eastAsia="Times New Roman" w:hAnsi="Open Sans" w:cs="Open Sans"/>
          <w:color w:val="000000"/>
          <w:lang w:eastAsia="en-GB"/>
        </w:rPr>
        <w:t xml:space="preserve"> </w:t>
      </w:r>
      <w:r w:rsidR="00A7403C">
        <w:rPr>
          <w:rFonts w:ascii="Open Sans" w:eastAsia="Times New Roman" w:hAnsi="Open Sans" w:cs="Open Sans"/>
          <w:color w:val="000000"/>
          <w:lang w:eastAsia="en-GB"/>
        </w:rPr>
        <w:t>quality</w:t>
      </w:r>
      <w:r w:rsidR="007B7D73">
        <w:rPr>
          <w:rFonts w:ascii="Open Sans" w:eastAsia="Times New Roman" w:hAnsi="Open Sans" w:cs="Open Sans"/>
          <w:color w:val="000000"/>
          <w:lang w:eastAsia="en-GB"/>
        </w:rPr>
        <w:t>,</w:t>
      </w:r>
      <w:r w:rsidR="00AE0709">
        <w:rPr>
          <w:rFonts w:ascii="Open Sans" w:eastAsia="Times New Roman" w:hAnsi="Open Sans" w:cs="Open Sans"/>
          <w:color w:val="000000"/>
          <w:lang w:eastAsia="en-GB"/>
        </w:rPr>
        <w:t xml:space="preserve"> vegetation structure</w:t>
      </w:r>
      <w:r w:rsidR="00A72598">
        <w:rPr>
          <w:rFonts w:ascii="Open Sans" w:eastAsia="Times New Roman" w:hAnsi="Open Sans" w:cs="Open Sans"/>
          <w:color w:val="000000"/>
          <w:lang w:eastAsia="en-GB"/>
        </w:rPr>
        <w:t xml:space="preserve"> and composition, </w:t>
      </w:r>
      <w:r w:rsidR="009F5361">
        <w:rPr>
          <w:rFonts w:ascii="Open Sans" w:eastAsia="Times New Roman" w:hAnsi="Open Sans" w:cs="Open Sans"/>
          <w:color w:val="000000"/>
          <w:lang w:eastAsia="en-GB"/>
        </w:rPr>
        <w:t xml:space="preserve">and </w:t>
      </w:r>
      <w:r w:rsidR="00050563">
        <w:rPr>
          <w:rFonts w:ascii="Open Sans" w:eastAsia="Times New Roman" w:hAnsi="Open Sans" w:cs="Open Sans"/>
          <w:color w:val="000000"/>
          <w:lang w:eastAsia="en-GB"/>
        </w:rPr>
        <w:t>species</w:t>
      </w:r>
      <w:r w:rsidR="00EB4DE1">
        <w:rPr>
          <w:rFonts w:ascii="Open Sans" w:eastAsia="Times New Roman" w:hAnsi="Open Sans" w:cs="Open Sans"/>
          <w:color w:val="000000"/>
          <w:lang w:eastAsia="en-GB"/>
        </w:rPr>
        <w:t>,</w:t>
      </w:r>
      <w:r w:rsidR="00050563">
        <w:rPr>
          <w:rFonts w:ascii="Open Sans" w:eastAsia="Times New Roman" w:hAnsi="Open Sans" w:cs="Open Sans"/>
          <w:color w:val="000000"/>
          <w:lang w:eastAsia="en-GB"/>
        </w:rPr>
        <w:t xml:space="preserve"> </w:t>
      </w:r>
      <w:r w:rsidR="00123F4C">
        <w:rPr>
          <w:rFonts w:ascii="Open Sans" w:eastAsia="Times New Roman" w:hAnsi="Open Sans" w:cs="Open Sans"/>
          <w:color w:val="000000"/>
          <w:lang w:eastAsia="en-GB"/>
        </w:rPr>
        <w:t xml:space="preserve">which could be summarised </w:t>
      </w:r>
      <w:r w:rsidR="00BB6D66">
        <w:rPr>
          <w:rFonts w:ascii="Open Sans" w:eastAsia="Times New Roman" w:hAnsi="Open Sans" w:cs="Open Sans"/>
          <w:color w:val="000000"/>
          <w:lang w:eastAsia="en-GB"/>
        </w:rPr>
        <w:t>into</w:t>
      </w:r>
      <w:r w:rsidR="00997762">
        <w:rPr>
          <w:rFonts w:ascii="Open Sans" w:eastAsia="Times New Roman" w:hAnsi="Open Sans" w:cs="Open Sans"/>
          <w:color w:val="000000"/>
          <w:lang w:eastAsia="en-GB"/>
        </w:rPr>
        <w:t xml:space="preserve"> measure</w:t>
      </w:r>
      <w:r w:rsidR="00EC6D1A">
        <w:rPr>
          <w:rFonts w:ascii="Open Sans" w:eastAsia="Times New Roman" w:hAnsi="Open Sans" w:cs="Open Sans"/>
          <w:color w:val="000000"/>
          <w:lang w:eastAsia="en-GB"/>
        </w:rPr>
        <w:t xml:space="preserve">s such as </w:t>
      </w:r>
      <w:r w:rsidR="001A40DA">
        <w:rPr>
          <w:rFonts w:ascii="Open Sans" w:eastAsia="Times New Roman" w:hAnsi="Open Sans" w:cs="Open Sans"/>
          <w:color w:val="000000"/>
          <w:lang w:eastAsia="en-GB"/>
        </w:rPr>
        <w:t>ecological integrity</w:t>
      </w:r>
      <w:r w:rsidR="004B4EEC">
        <w:rPr>
          <w:rFonts w:ascii="Open Sans" w:eastAsia="Times New Roman" w:hAnsi="Open Sans" w:cs="Open Sans"/>
          <w:color w:val="000000"/>
          <w:lang w:eastAsia="en-GB"/>
        </w:rPr>
        <w:fldChar w:fldCharType="begin"/>
      </w:r>
      <w:r w:rsidR="00F621A3">
        <w:rPr>
          <w:rFonts w:ascii="Open Sans" w:eastAsia="Times New Roman" w:hAnsi="Open Sans" w:cs="Open Sans"/>
          <w:color w:val="000000"/>
          <w:lang w:eastAsia="en-GB"/>
        </w:rPr>
        <w:instrText xml:space="preserve"> ADDIN ZOTERO_ITEM CSL_CITATION {"citationID":"R4gEYjRt","properties":{"formattedCitation":"\\super 75\\nosupersub{}","plainCitation":"75","noteIndex":0},"citationItems":[{"id":5054,"uris":["http://zotero.org/users/13355268/items/74BAMQ9M"],"itemData":{"id":5054,"type":"article-journal","abstract":"“Ecological integrity” provides a useful framework for ecologically based monitoring and can provide valuable information for assessing ecosystem condition and management effectiveness. Building on the related concepts of biological integrity and ecological health, ecological integrity is a measure of the composition, structure, and function of an ecosystem in relation to the system's natural or historical range of variation, as well as perturbations caused by natural or anthropogenic agents of change. We have developed a protocol to evaluate the ecological integrity of temperate zone, forested ecosystems, based on long-term monitoring data. To do so, we identified metrics of status and trend in structure, composition, and function of forests impacted by multiple agents of change. We used data, models, and the scientific literature to interpret and report integrity using “stoplight” symbology, ie “Good” (green), “Caution” (yellow), or “Significant Concern” (red). Preliminary data indicate that forested ecosystems in Acadia National Park have retained ecological integrity across a variety of metrics, but that some aspects of soil chemistry and stand structure indicate potential problems. This protocol was developed for the National Park Service Vital Signs Monitoring Program and holds promise for application in the temperate zone, forested ecosystems of eastern North America.","container-title":"Frontiers in Ecology and the Environment","DOI":"10.1890/070176","ISSN":"1540-9309","issue":"6","language":"en","note":"_eprint: https://onlinelibrary.wiley.com/doi/pdf/10.1890/070176","page":"308-316","source":"Wiley Online Library","title":"Monitoring and evaluating the ecological integrity of forest ecosystems","volume":"7","author":[{"family":"Tierney","given":"Geraldine L"},{"family":"Faber-Langendoen","given":"Don"},{"family":"Mitchell","given":"Brian R"},{"family":"Shriver","given":"W Gregory"},{"family":"Gibbs","given":"James P"}],"issued":{"date-parts":[["2009"]]}}}],"schema":"https://github.com/citation-style-language/schema/raw/master/csl-citation.json"} </w:instrText>
      </w:r>
      <w:r w:rsidR="004B4EEC">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75</w:t>
      </w:r>
      <w:r w:rsidR="004B4EEC">
        <w:rPr>
          <w:rFonts w:ascii="Open Sans" w:eastAsia="Times New Roman" w:hAnsi="Open Sans" w:cs="Open Sans"/>
          <w:color w:val="000000"/>
          <w:lang w:eastAsia="en-GB"/>
        </w:rPr>
        <w:fldChar w:fldCharType="end"/>
      </w:r>
      <w:r w:rsidR="00A7403C">
        <w:rPr>
          <w:rFonts w:ascii="Open Sans" w:eastAsia="Times New Roman" w:hAnsi="Open Sans" w:cs="Open Sans"/>
          <w:color w:val="000000"/>
          <w:lang w:eastAsia="en-GB"/>
        </w:rPr>
        <w:t>)</w:t>
      </w:r>
      <w:r w:rsidR="001A40DA">
        <w:rPr>
          <w:rFonts w:ascii="Open Sans" w:eastAsia="Times New Roman" w:hAnsi="Open Sans" w:cs="Open Sans"/>
          <w:color w:val="000000"/>
          <w:lang w:eastAsia="en-GB"/>
        </w:rPr>
        <w:t xml:space="preserve">. </w:t>
      </w:r>
    </w:p>
    <w:p w14:paraId="623DB2C7" w14:textId="77777777" w:rsidR="00946D82" w:rsidRPr="00152FA4" w:rsidRDefault="00946D82" w:rsidP="00946D82">
      <w:pPr>
        <w:spacing w:after="0" w:line="276" w:lineRule="auto"/>
        <w:rPr>
          <w:rFonts w:ascii="Open Sans" w:eastAsia="Times New Roman" w:hAnsi="Open Sans" w:cs="Open Sans"/>
          <w:b/>
          <w:bCs/>
          <w:color w:val="000000"/>
          <w:sz w:val="28"/>
          <w:szCs w:val="28"/>
          <w:lang w:eastAsia="en-GB"/>
        </w:rPr>
      </w:pPr>
      <w:r w:rsidRPr="00152FA4">
        <w:rPr>
          <w:rFonts w:ascii="Open Sans" w:eastAsia="Times New Roman" w:hAnsi="Open Sans" w:cs="Open Sans"/>
          <w:b/>
          <w:bCs/>
          <w:color w:val="000000"/>
          <w:sz w:val="28"/>
          <w:szCs w:val="28"/>
          <w:lang w:eastAsia="en-GB"/>
        </w:rPr>
        <w:t>Conclusion</w:t>
      </w:r>
    </w:p>
    <w:p w14:paraId="093DC91E" w14:textId="4E815203" w:rsidR="00F63C51" w:rsidRPr="00152FA4" w:rsidRDefault="000573C2" w:rsidP="00F63C51">
      <w:pPr>
        <w:rPr>
          <w:rFonts w:ascii="Open Sans" w:eastAsia="Times New Roman" w:hAnsi="Open Sans" w:cs="Open Sans"/>
          <w:color w:val="000000"/>
          <w:lang w:eastAsia="en-GB"/>
        </w:rPr>
      </w:pPr>
      <w:r>
        <w:rPr>
          <w:rFonts w:ascii="Open Sans" w:eastAsia="Times New Roman" w:hAnsi="Open Sans" w:cs="Open Sans"/>
          <w:color w:val="000000"/>
          <w:lang w:eastAsia="en-GB"/>
        </w:rPr>
        <w:t xml:space="preserve">We </w:t>
      </w:r>
      <w:r w:rsidR="00E05DA9">
        <w:rPr>
          <w:rFonts w:ascii="Open Sans" w:eastAsia="Times New Roman" w:hAnsi="Open Sans" w:cs="Open Sans"/>
          <w:color w:val="000000"/>
          <w:lang w:eastAsia="en-GB"/>
        </w:rPr>
        <w:t>show</w:t>
      </w:r>
      <w:r>
        <w:rPr>
          <w:rFonts w:ascii="Open Sans" w:eastAsia="Times New Roman" w:hAnsi="Open Sans" w:cs="Open Sans"/>
          <w:color w:val="000000"/>
          <w:lang w:eastAsia="en-GB"/>
        </w:rPr>
        <w:t xml:space="preserve"> that</w:t>
      </w:r>
      <w:r w:rsidR="00E34C25">
        <w:rPr>
          <w:rFonts w:ascii="Open Sans" w:eastAsia="Times New Roman" w:hAnsi="Open Sans" w:cs="Open Sans"/>
          <w:color w:val="000000"/>
          <w:lang w:eastAsia="en-GB"/>
        </w:rPr>
        <w:t xml:space="preserve"> </w:t>
      </w:r>
      <w:r w:rsidR="00946D82" w:rsidRPr="00152FA4">
        <w:rPr>
          <w:rFonts w:ascii="Open Sans" w:eastAsia="Times New Roman" w:hAnsi="Open Sans" w:cs="Open Sans"/>
          <w:color w:val="000000"/>
          <w:lang w:eastAsia="en-GB"/>
        </w:rPr>
        <w:t>an artisanal mining rush</w:t>
      </w:r>
      <w:r w:rsidR="00BA4113" w:rsidRPr="00152FA4">
        <w:rPr>
          <w:rFonts w:ascii="Open Sans" w:eastAsia="Times New Roman" w:hAnsi="Open Sans" w:cs="Open Sans"/>
          <w:color w:val="000000"/>
          <w:lang w:eastAsia="en-GB"/>
        </w:rPr>
        <w:t xml:space="preserve"> involving tens of thousands of people</w:t>
      </w:r>
      <w:r w:rsidR="00946D82" w:rsidRPr="00152FA4">
        <w:rPr>
          <w:rFonts w:ascii="Open Sans" w:eastAsia="Times New Roman" w:hAnsi="Open Sans" w:cs="Open Sans"/>
          <w:color w:val="000000"/>
          <w:lang w:eastAsia="en-GB"/>
        </w:rPr>
        <w:t xml:space="preserve"> within a protected </w:t>
      </w:r>
      <w:r w:rsidR="008830B8">
        <w:rPr>
          <w:rFonts w:ascii="Open Sans" w:eastAsia="Times New Roman" w:hAnsi="Open Sans" w:cs="Open Sans"/>
          <w:color w:val="000000"/>
          <w:lang w:eastAsia="en-GB"/>
        </w:rPr>
        <w:t>rain</w:t>
      </w:r>
      <w:r w:rsidR="00946D82" w:rsidRPr="00152FA4">
        <w:rPr>
          <w:rFonts w:ascii="Open Sans" w:eastAsia="Times New Roman" w:hAnsi="Open Sans" w:cs="Open Sans"/>
          <w:color w:val="000000"/>
          <w:lang w:eastAsia="en-GB"/>
        </w:rPr>
        <w:t xml:space="preserve">forest in Madagascar did not increase forest </w:t>
      </w:r>
      <w:r w:rsidR="00253A4F">
        <w:rPr>
          <w:rFonts w:ascii="Open Sans" w:eastAsia="Times New Roman" w:hAnsi="Open Sans" w:cs="Open Sans"/>
          <w:color w:val="000000"/>
          <w:lang w:eastAsia="en-GB"/>
        </w:rPr>
        <w:t>loss</w:t>
      </w:r>
      <w:r>
        <w:rPr>
          <w:rFonts w:ascii="Open Sans" w:eastAsia="Times New Roman" w:hAnsi="Open Sans" w:cs="Open Sans"/>
          <w:color w:val="000000"/>
          <w:lang w:eastAsia="en-GB"/>
        </w:rPr>
        <w:t xml:space="preserve">, </w:t>
      </w:r>
      <w:r w:rsidR="009F226C">
        <w:rPr>
          <w:rFonts w:ascii="Open Sans" w:eastAsia="Times New Roman" w:hAnsi="Open Sans" w:cs="Open Sans"/>
          <w:color w:val="000000"/>
          <w:lang w:eastAsia="en-GB"/>
        </w:rPr>
        <w:t>contradicting</w:t>
      </w:r>
      <w:r w:rsidR="00884F00">
        <w:rPr>
          <w:rFonts w:ascii="Open Sans" w:eastAsia="Times New Roman" w:hAnsi="Open Sans" w:cs="Open Sans"/>
          <w:color w:val="000000"/>
          <w:lang w:eastAsia="en-GB"/>
        </w:rPr>
        <w:t xml:space="preserve"> media claims</w:t>
      </w:r>
      <w:r w:rsidR="00C81A60">
        <w:rPr>
          <w:rFonts w:ascii="Open Sans" w:eastAsia="Times New Roman" w:hAnsi="Open Sans" w:cs="Open Sans"/>
          <w:color w:val="000000"/>
          <w:lang w:eastAsia="en-GB"/>
        </w:rPr>
        <w:fldChar w:fldCharType="begin"/>
      </w:r>
      <w:r w:rsidR="00F621A3">
        <w:rPr>
          <w:rFonts w:ascii="Open Sans" w:eastAsia="Times New Roman" w:hAnsi="Open Sans" w:cs="Open Sans"/>
          <w:color w:val="000000"/>
          <w:lang w:eastAsia="en-GB"/>
        </w:rPr>
        <w:instrText xml:space="preserve"> ADDIN ZOTERO_ITEM CSL_CITATION {"citationID":"yYXBPNac","properties":{"formattedCitation":"\\super 40\\nosupersub{}","plainCitation":"40","noteIndex":0},"citationItems":[{"id":4085,"uris":["http://www.mendeley.com/documents/?uuid=01cd121f-d057-4f7a-8bd4-bda2c2abcdd9","http://zotero.org/users/13355268/items/WC2XIHXN"],"itemData":{"id":4085,"type":"article-magazine","container-title":"National Geographic","title":"How illegal mining is threatening imperilled lemurs","URL":"https://www.nationalgeographic.com/animals/article/sapphire-mining-fuels-lemur-deaths-in-madagascar?loggedin=true&amp;rnd=1690475933071","author":[{"family":"Tullis","given":"Paul"}],"issued":{"date-parts":[["2019",3]]}}}],"schema":"https://github.com/citation-style-language/schema/raw/master/csl-citation.json"} </w:instrText>
      </w:r>
      <w:r w:rsidR="00C81A60">
        <w:rPr>
          <w:rFonts w:ascii="Open Sans" w:eastAsia="Times New Roman" w:hAnsi="Open Sans" w:cs="Open Sans"/>
          <w:color w:val="000000"/>
          <w:lang w:eastAsia="en-GB"/>
        </w:rPr>
        <w:fldChar w:fldCharType="separate"/>
      </w:r>
      <w:r w:rsidR="00F621A3" w:rsidRPr="00F621A3">
        <w:rPr>
          <w:rFonts w:ascii="Open Sans" w:hAnsi="Open Sans" w:cs="Open Sans"/>
          <w:vertAlign w:val="superscript"/>
        </w:rPr>
        <w:t>40</w:t>
      </w:r>
      <w:r w:rsidR="00C81A60">
        <w:rPr>
          <w:rFonts w:ascii="Open Sans" w:eastAsia="Times New Roman" w:hAnsi="Open Sans" w:cs="Open Sans"/>
          <w:color w:val="000000"/>
          <w:lang w:eastAsia="en-GB"/>
        </w:rPr>
        <w:fldChar w:fldCharType="end"/>
      </w:r>
      <w:r w:rsidR="00884F00">
        <w:rPr>
          <w:rFonts w:ascii="Open Sans" w:eastAsia="Times New Roman" w:hAnsi="Open Sans" w:cs="Open Sans"/>
          <w:color w:val="000000"/>
          <w:lang w:eastAsia="en-GB"/>
        </w:rPr>
        <w:t xml:space="preserve"> that rush caused hundreds of hectares of deforestation</w:t>
      </w:r>
      <w:r w:rsidR="00C81A60">
        <w:rPr>
          <w:rFonts w:ascii="Open Sans" w:eastAsia="Times New Roman" w:hAnsi="Open Sans" w:cs="Open Sans"/>
          <w:color w:val="000000"/>
          <w:lang w:eastAsia="en-GB"/>
        </w:rPr>
        <w:t xml:space="preserve">. </w:t>
      </w:r>
      <w:r w:rsidR="00BA4113" w:rsidRPr="00152FA4">
        <w:rPr>
          <w:rFonts w:ascii="Open Sans" w:eastAsia="Times New Roman" w:hAnsi="Open Sans" w:cs="Open Sans"/>
          <w:color w:val="000000"/>
          <w:lang w:eastAsia="en-GB"/>
        </w:rPr>
        <w:t>Instead</w:t>
      </w:r>
      <w:r w:rsidR="00102D05">
        <w:rPr>
          <w:rFonts w:ascii="Open Sans" w:eastAsia="Times New Roman" w:hAnsi="Open Sans" w:cs="Open Sans"/>
          <w:color w:val="000000"/>
          <w:lang w:eastAsia="en-GB"/>
        </w:rPr>
        <w:t>,</w:t>
      </w:r>
      <w:r w:rsidR="00BA4113" w:rsidRPr="00152FA4">
        <w:rPr>
          <w:rFonts w:ascii="Open Sans" w:eastAsia="Times New Roman" w:hAnsi="Open Sans" w:cs="Open Sans"/>
          <w:color w:val="000000"/>
          <w:lang w:eastAsia="en-GB"/>
        </w:rPr>
        <w:t xml:space="preserve"> we found that ASM </w:t>
      </w:r>
      <w:r w:rsidR="00C66C64" w:rsidRPr="00152FA4">
        <w:rPr>
          <w:rFonts w:ascii="Open Sans" w:eastAsia="Times New Roman" w:hAnsi="Open Sans" w:cs="Open Sans"/>
          <w:color w:val="000000"/>
          <w:lang w:eastAsia="en-GB"/>
        </w:rPr>
        <w:t xml:space="preserve">at Bemainty </w:t>
      </w:r>
      <w:r w:rsidR="00BA4113" w:rsidRPr="00152FA4">
        <w:rPr>
          <w:rFonts w:ascii="Open Sans" w:eastAsia="Times New Roman" w:hAnsi="Open Sans" w:cs="Open Sans"/>
          <w:color w:val="000000"/>
          <w:lang w:eastAsia="en-GB"/>
        </w:rPr>
        <w:t>ha</w:t>
      </w:r>
      <w:r w:rsidR="00C66C64" w:rsidRPr="00152FA4">
        <w:rPr>
          <w:rFonts w:ascii="Open Sans" w:eastAsia="Times New Roman" w:hAnsi="Open Sans" w:cs="Open Sans"/>
          <w:color w:val="000000"/>
          <w:lang w:eastAsia="en-GB"/>
        </w:rPr>
        <w:t>d</w:t>
      </w:r>
      <w:r w:rsidR="00BA4113" w:rsidRPr="00152FA4">
        <w:rPr>
          <w:rFonts w:ascii="Open Sans" w:eastAsia="Times New Roman" w:hAnsi="Open Sans" w:cs="Open Sans"/>
          <w:color w:val="000000"/>
          <w:lang w:eastAsia="en-GB"/>
        </w:rPr>
        <w:t xml:space="preserve"> a much smaller per-capita deforestation footprint than </w:t>
      </w:r>
      <w:r w:rsidR="008C3B09" w:rsidRPr="00152FA4">
        <w:rPr>
          <w:rFonts w:ascii="Open Sans" w:eastAsia="Times New Roman" w:hAnsi="Open Sans" w:cs="Open Sans"/>
          <w:color w:val="000000"/>
          <w:lang w:eastAsia="en-GB"/>
        </w:rPr>
        <w:t xml:space="preserve">shifting agriculture, which remained the dominant driver of forest loss in the study area. </w:t>
      </w:r>
      <w:r w:rsidR="00AD0B5B" w:rsidRPr="005940C6">
        <w:rPr>
          <w:rFonts w:ascii="Open Sans" w:eastAsia="Times New Roman" w:hAnsi="Open Sans" w:cs="Open Sans"/>
          <w:color w:val="000000"/>
          <w:lang w:eastAsia="en-GB"/>
        </w:rPr>
        <w:lastRenderedPageBreak/>
        <w:t>Anecdotal</w:t>
      </w:r>
      <w:r w:rsidR="00AD0B5B" w:rsidRPr="007B7D06">
        <w:rPr>
          <w:rFonts w:ascii="Open Sans" w:eastAsia="Times New Roman" w:hAnsi="Open Sans" w:cs="Open Sans"/>
          <w:color w:val="000000"/>
          <w:lang w:eastAsia="en-GB"/>
        </w:rPr>
        <w:t xml:space="preserve"> </w:t>
      </w:r>
      <w:r w:rsidR="00952259" w:rsidRPr="007B7D06">
        <w:rPr>
          <w:rFonts w:ascii="Open Sans" w:eastAsia="Times New Roman" w:hAnsi="Open Sans" w:cs="Open Sans"/>
          <w:color w:val="000000"/>
          <w:lang w:eastAsia="en-GB"/>
        </w:rPr>
        <w:t xml:space="preserve">evidence </w:t>
      </w:r>
      <w:r w:rsidR="00BA4113" w:rsidRPr="007B7D06">
        <w:rPr>
          <w:rFonts w:ascii="Open Sans" w:eastAsia="Times New Roman" w:hAnsi="Open Sans" w:cs="Open Sans"/>
          <w:color w:val="000000"/>
          <w:lang w:eastAsia="en-GB"/>
        </w:rPr>
        <w:t xml:space="preserve">from </w:t>
      </w:r>
      <w:r w:rsidR="006F30DE" w:rsidRPr="005940C6">
        <w:rPr>
          <w:rFonts w:ascii="Open Sans" w:eastAsia="Times New Roman" w:hAnsi="Open Sans" w:cs="Open Sans"/>
          <w:color w:val="000000"/>
          <w:lang w:eastAsia="en-GB"/>
        </w:rPr>
        <w:t xml:space="preserve">informal </w:t>
      </w:r>
      <w:r w:rsidR="00BA4113" w:rsidRPr="007B7D06">
        <w:rPr>
          <w:rFonts w:ascii="Open Sans" w:eastAsia="Times New Roman" w:hAnsi="Open Sans" w:cs="Open Sans"/>
          <w:color w:val="000000"/>
          <w:lang w:eastAsia="en-GB"/>
        </w:rPr>
        <w:t xml:space="preserve">interviews and a lemur </w:t>
      </w:r>
      <w:r w:rsidR="00F63C51" w:rsidRPr="007B7D06">
        <w:rPr>
          <w:rFonts w:ascii="Open Sans" w:eastAsia="Times New Roman" w:hAnsi="Open Sans" w:cs="Open Sans"/>
          <w:color w:val="000000"/>
          <w:lang w:eastAsia="en-GB"/>
        </w:rPr>
        <w:t xml:space="preserve">survey </w:t>
      </w:r>
      <w:r w:rsidR="00BA4113" w:rsidRPr="007B7D06">
        <w:rPr>
          <w:rFonts w:ascii="Open Sans" w:eastAsia="Times New Roman" w:hAnsi="Open Sans" w:cs="Open Sans"/>
          <w:color w:val="000000"/>
          <w:lang w:eastAsia="en-GB"/>
        </w:rPr>
        <w:t xml:space="preserve">conducted in the field </w:t>
      </w:r>
      <w:r w:rsidR="00952259" w:rsidRPr="007B7D06">
        <w:rPr>
          <w:rFonts w:ascii="Open Sans" w:eastAsia="Times New Roman" w:hAnsi="Open Sans" w:cs="Open Sans"/>
          <w:color w:val="000000"/>
          <w:lang w:eastAsia="en-GB"/>
        </w:rPr>
        <w:t xml:space="preserve">support the findings of </w:t>
      </w:r>
      <w:r w:rsidR="00BA4113" w:rsidRPr="007B7D06">
        <w:rPr>
          <w:rFonts w:ascii="Open Sans" w:eastAsia="Times New Roman" w:hAnsi="Open Sans" w:cs="Open Sans"/>
          <w:color w:val="000000"/>
          <w:lang w:eastAsia="en-GB"/>
        </w:rPr>
        <w:t>limited trade-offs to forests</w:t>
      </w:r>
      <w:r w:rsidR="00A82703">
        <w:rPr>
          <w:rFonts w:ascii="Open Sans" w:eastAsia="Times New Roman" w:hAnsi="Open Sans" w:cs="Open Sans"/>
          <w:color w:val="000000"/>
          <w:lang w:eastAsia="en-GB"/>
        </w:rPr>
        <w:t>,</w:t>
      </w:r>
      <w:r w:rsidR="00BA4113" w:rsidRPr="007B7D06">
        <w:rPr>
          <w:rFonts w:ascii="Open Sans" w:eastAsia="Times New Roman" w:hAnsi="Open Sans" w:cs="Open Sans"/>
          <w:color w:val="000000"/>
          <w:lang w:eastAsia="en-GB"/>
        </w:rPr>
        <w:t xml:space="preserve"> </w:t>
      </w:r>
      <w:r w:rsidR="00971A86" w:rsidRPr="007B7D06">
        <w:rPr>
          <w:rFonts w:ascii="Open Sans" w:eastAsia="Times New Roman" w:hAnsi="Open Sans" w:cs="Open Sans"/>
          <w:color w:val="000000"/>
          <w:lang w:eastAsia="en-GB"/>
        </w:rPr>
        <w:t>a</w:t>
      </w:r>
      <w:r w:rsidR="00BA4113" w:rsidRPr="007B7D06">
        <w:rPr>
          <w:rFonts w:ascii="Open Sans" w:eastAsia="Times New Roman" w:hAnsi="Open Sans" w:cs="Open Sans"/>
          <w:color w:val="000000"/>
          <w:lang w:eastAsia="en-GB"/>
        </w:rPr>
        <w:t xml:space="preserve">nd </w:t>
      </w:r>
      <w:r w:rsidR="00C70E22" w:rsidRPr="007B7D06">
        <w:rPr>
          <w:rFonts w:ascii="Open Sans" w:eastAsia="Times New Roman" w:hAnsi="Open Sans" w:cs="Open Sans"/>
          <w:color w:val="000000"/>
          <w:lang w:eastAsia="en-GB"/>
        </w:rPr>
        <w:t>show</w:t>
      </w:r>
      <w:r w:rsidR="00971A86" w:rsidRPr="007B7D06">
        <w:rPr>
          <w:rFonts w:ascii="Open Sans" w:eastAsia="Times New Roman" w:hAnsi="Open Sans" w:cs="Open Sans"/>
          <w:color w:val="000000"/>
          <w:lang w:eastAsia="en-GB"/>
        </w:rPr>
        <w:t xml:space="preserve"> </w:t>
      </w:r>
      <w:r w:rsidR="00C70E22" w:rsidRPr="007B7D06">
        <w:rPr>
          <w:rFonts w:ascii="Open Sans" w:eastAsia="Times New Roman" w:hAnsi="Open Sans" w:cs="Open Sans"/>
          <w:color w:val="000000"/>
          <w:lang w:eastAsia="en-GB"/>
        </w:rPr>
        <w:t xml:space="preserve">an </w:t>
      </w:r>
      <w:r w:rsidR="00971A86" w:rsidRPr="007B7D06">
        <w:rPr>
          <w:rFonts w:ascii="Open Sans" w:eastAsia="Times New Roman" w:hAnsi="Open Sans" w:cs="Open Sans"/>
          <w:color w:val="000000"/>
          <w:lang w:eastAsia="en-GB"/>
        </w:rPr>
        <w:t xml:space="preserve">apparently </w:t>
      </w:r>
      <w:r w:rsidR="00F133BE" w:rsidRPr="007B7D06">
        <w:rPr>
          <w:rFonts w:ascii="Open Sans" w:eastAsia="Times New Roman" w:hAnsi="Open Sans" w:cs="Open Sans"/>
          <w:color w:val="000000"/>
          <w:lang w:eastAsia="en-GB"/>
        </w:rPr>
        <w:t>healthy, diverse</w:t>
      </w:r>
      <w:r w:rsidR="00971A86" w:rsidRPr="007B7D06">
        <w:rPr>
          <w:rFonts w:ascii="Open Sans" w:eastAsia="Times New Roman" w:hAnsi="Open Sans" w:cs="Open Sans"/>
          <w:color w:val="000000"/>
          <w:lang w:eastAsia="en-GB"/>
        </w:rPr>
        <w:t xml:space="preserve"> </w:t>
      </w:r>
      <w:r w:rsidR="00952259" w:rsidRPr="007B7D06">
        <w:rPr>
          <w:rFonts w:ascii="Open Sans" w:eastAsia="Times New Roman" w:hAnsi="Open Sans" w:cs="Open Sans"/>
          <w:color w:val="000000"/>
          <w:lang w:eastAsia="en-GB"/>
        </w:rPr>
        <w:t>population</w:t>
      </w:r>
      <w:r w:rsidR="00F133BE" w:rsidRPr="007B7D06">
        <w:rPr>
          <w:rFonts w:ascii="Open Sans" w:eastAsia="Times New Roman" w:hAnsi="Open Sans" w:cs="Open Sans"/>
          <w:color w:val="000000"/>
          <w:lang w:eastAsia="en-GB"/>
        </w:rPr>
        <w:t xml:space="preserve"> of lemurs</w:t>
      </w:r>
      <w:r w:rsidR="00952259" w:rsidRPr="007B7D06">
        <w:rPr>
          <w:rFonts w:ascii="Open Sans" w:eastAsia="Times New Roman" w:hAnsi="Open Sans" w:cs="Open Sans"/>
          <w:color w:val="000000"/>
          <w:lang w:eastAsia="en-GB"/>
        </w:rPr>
        <w:t xml:space="preserve"> </w:t>
      </w:r>
      <w:r w:rsidR="00F133BE" w:rsidRPr="007B7D06">
        <w:rPr>
          <w:rFonts w:ascii="Open Sans" w:eastAsia="Times New Roman" w:hAnsi="Open Sans" w:cs="Open Sans"/>
          <w:color w:val="000000"/>
          <w:lang w:eastAsia="en-GB"/>
        </w:rPr>
        <w:t>remaining</w:t>
      </w:r>
      <w:r w:rsidR="00C70E22" w:rsidRPr="007B7D06">
        <w:rPr>
          <w:rFonts w:ascii="Open Sans" w:eastAsia="Times New Roman" w:hAnsi="Open Sans" w:cs="Open Sans"/>
          <w:color w:val="000000"/>
          <w:lang w:eastAsia="en-GB"/>
        </w:rPr>
        <w:t xml:space="preserve"> </w:t>
      </w:r>
      <w:r w:rsidR="0045109E">
        <w:rPr>
          <w:rFonts w:ascii="Open Sans" w:eastAsia="Times New Roman" w:hAnsi="Open Sans" w:cs="Open Sans"/>
          <w:color w:val="000000"/>
          <w:lang w:eastAsia="en-GB"/>
        </w:rPr>
        <w:t>two</w:t>
      </w:r>
      <w:r w:rsidR="00C70E22" w:rsidRPr="007B7D06">
        <w:rPr>
          <w:rFonts w:ascii="Open Sans" w:eastAsia="Times New Roman" w:hAnsi="Open Sans" w:cs="Open Sans"/>
          <w:color w:val="000000"/>
          <w:lang w:eastAsia="en-GB"/>
        </w:rPr>
        <w:t xml:space="preserve"> years after</w:t>
      </w:r>
      <w:r w:rsidR="00F133BE" w:rsidRPr="007B7D06">
        <w:rPr>
          <w:rFonts w:ascii="Open Sans" w:eastAsia="Times New Roman" w:hAnsi="Open Sans" w:cs="Open Sans"/>
          <w:color w:val="000000"/>
          <w:lang w:eastAsia="en-GB"/>
        </w:rPr>
        <w:t xml:space="preserve"> </w:t>
      </w:r>
      <w:r w:rsidR="00C70E22" w:rsidRPr="007B7D06">
        <w:rPr>
          <w:rFonts w:ascii="Open Sans" w:eastAsia="Times New Roman" w:hAnsi="Open Sans" w:cs="Open Sans"/>
          <w:color w:val="000000"/>
          <w:lang w:eastAsia="en-GB"/>
        </w:rPr>
        <w:t>t</w:t>
      </w:r>
      <w:r w:rsidR="00952259" w:rsidRPr="007B7D06">
        <w:rPr>
          <w:rFonts w:ascii="Open Sans" w:eastAsia="Times New Roman" w:hAnsi="Open Sans" w:cs="Open Sans"/>
          <w:color w:val="000000"/>
          <w:lang w:eastAsia="en-GB"/>
        </w:rPr>
        <w:t>he rush</w:t>
      </w:r>
      <w:r w:rsidR="00BA4113" w:rsidRPr="007B7D06">
        <w:rPr>
          <w:rFonts w:ascii="Open Sans" w:eastAsia="Times New Roman" w:hAnsi="Open Sans" w:cs="Open Sans"/>
          <w:color w:val="000000"/>
          <w:lang w:eastAsia="en-GB"/>
        </w:rPr>
        <w:t>.</w:t>
      </w:r>
      <w:r w:rsidR="003237FA" w:rsidRPr="00152FA4">
        <w:rPr>
          <w:rFonts w:ascii="Open Sans" w:eastAsia="Times New Roman" w:hAnsi="Open Sans" w:cs="Open Sans"/>
          <w:color w:val="000000"/>
          <w:lang w:eastAsia="en-GB"/>
        </w:rPr>
        <w:t xml:space="preserve"> </w:t>
      </w:r>
      <w:r w:rsidR="00952259" w:rsidRPr="00152FA4">
        <w:rPr>
          <w:rFonts w:ascii="Open Sans" w:eastAsia="Times New Roman" w:hAnsi="Open Sans" w:cs="Open Sans"/>
          <w:color w:val="000000"/>
          <w:lang w:eastAsia="en-GB"/>
        </w:rPr>
        <w:t xml:space="preserve">While this is just one case study, these findings </w:t>
      </w:r>
      <w:r w:rsidR="00087592" w:rsidRPr="00152FA4">
        <w:rPr>
          <w:rFonts w:ascii="Open Sans" w:eastAsia="Times New Roman" w:hAnsi="Open Sans" w:cs="Open Sans"/>
          <w:color w:val="000000"/>
          <w:lang w:eastAsia="en-GB"/>
        </w:rPr>
        <w:t>emphasize</w:t>
      </w:r>
      <w:r w:rsidR="00253A4F" w:rsidRPr="00152FA4">
        <w:rPr>
          <w:rFonts w:ascii="Open Sans" w:eastAsia="Times New Roman" w:hAnsi="Open Sans" w:cs="Open Sans"/>
          <w:color w:val="000000"/>
          <w:lang w:eastAsia="en-GB"/>
        </w:rPr>
        <w:t xml:space="preserve"> </w:t>
      </w:r>
      <w:r w:rsidR="00952259" w:rsidRPr="00152FA4">
        <w:rPr>
          <w:rFonts w:ascii="Open Sans" w:eastAsia="Times New Roman" w:hAnsi="Open Sans" w:cs="Open Sans"/>
          <w:color w:val="000000"/>
          <w:lang w:eastAsia="en-GB"/>
        </w:rPr>
        <w:t>th</w:t>
      </w:r>
      <w:r w:rsidR="00F63C51" w:rsidRPr="00152FA4">
        <w:rPr>
          <w:rFonts w:ascii="Open Sans" w:eastAsia="Times New Roman" w:hAnsi="Open Sans" w:cs="Open Sans"/>
          <w:color w:val="000000"/>
          <w:lang w:eastAsia="en-GB"/>
        </w:rPr>
        <w:t xml:space="preserve">at the environmental impacts of ASM are highly </w:t>
      </w:r>
      <w:r w:rsidR="00F20B70" w:rsidRPr="00F20B70">
        <w:rPr>
          <w:rFonts w:ascii="Open Sans" w:eastAsia="Times New Roman" w:hAnsi="Open Sans" w:cs="Open Sans"/>
          <w:color w:val="000000"/>
          <w:lang w:eastAsia="en-GB"/>
        </w:rPr>
        <w:t>heterogeneous and</w:t>
      </w:r>
      <w:r w:rsidR="00087592" w:rsidRPr="00152FA4">
        <w:rPr>
          <w:rFonts w:ascii="Open Sans" w:eastAsia="Times New Roman" w:hAnsi="Open Sans" w:cs="Open Sans"/>
          <w:color w:val="000000"/>
          <w:lang w:eastAsia="en-GB"/>
        </w:rPr>
        <w:t xml:space="preserve"> should be considered relative to other land uses. There is a need for more case-study evaluations using robust methods to build an evidence-base o</w:t>
      </w:r>
      <w:r w:rsidR="00D5241D">
        <w:rPr>
          <w:rFonts w:ascii="Open Sans" w:eastAsia="Times New Roman" w:hAnsi="Open Sans" w:cs="Open Sans"/>
          <w:color w:val="000000"/>
          <w:lang w:eastAsia="en-GB"/>
        </w:rPr>
        <w:t>f</w:t>
      </w:r>
      <w:r w:rsidR="00087592" w:rsidRPr="00152FA4">
        <w:rPr>
          <w:rFonts w:ascii="Open Sans" w:eastAsia="Times New Roman" w:hAnsi="Open Sans" w:cs="Open Sans"/>
          <w:color w:val="000000"/>
          <w:lang w:eastAsia="en-GB"/>
        </w:rPr>
        <w:t xml:space="preserve"> the impacts of </w:t>
      </w:r>
      <w:r w:rsidR="00F20B70">
        <w:rPr>
          <w:rFonts w:ascii="Open Sans" w:eastAsia="Times New Roman" w:hAnsi="Open Sans" w:cs="Open Sans"/>
          <w:color w:val="000000"/>
          <w:lang w:eastAsia="en-GB"/>
        </w:rPr>
        <w:t>ASM</w:t>
      </w:r>
      <w:r w:rsidR="00087592" w:rsidRPr="00152FA4">
        <w:rPr>
          <w:rFonts w:ascii="Open Sans" w:eastAsia="Times New Roman" w:hAnsi="Open Sans" w:cs="Open Sans"/>
          <w:color w:val="000000"/>
          <w:lang w:eastAsia="en-GB"/>
        </w:rPr>
        <w:t xml:space="preserve"> under different conditions. This would help to inform policy</w:t>
      </w:r>
      <w:r w:rsidR="00F20B70">
        <w:rPr>
          <w:rFonts w:ascii="Open Sans" w:eastAsia="Times New Roman" w:hAnsi="Open Sans" w:cs="Open Sans"/>
          <w:color w:val="000000"/>
          <w:lang w:eastAsia="en-GB"/>
        </w:rPr>
        <w:t xml:space="preserve"> responses </w:t>
      </w:r>
      <w:r w:rsidR="004640A6">
        <w:rPr>
          <w:rFonts w:ascii="Open Sans" w:eastAsia="Times New Roman" w:hAnsi="Open Sans" w:cs="Open Sans"/>
          <w:color w:val="000000"/>
          <w:lang w:eastAsia="en-GB"/>
        </w:rPr>
        <w:t xml:space="preserve">to ASM </w:t>
      </w:r>
      <w:r w:rsidR="00F20B70">
        <w:rPr>
          <w:rFonts w:ascii="Open Sans" w:eastAsia="Times New Roman" w:hAnsi="Open Sans" w:cs="Open Sans"/>
          <w:color w:val="000000"/>
          <w:lang w:eastAsia="en-GB"/>
        </w:rPr>
        <w:t>w</w:t>
      </w:r>
      <w:r w:rsidR="00087592" w:rsidRPr="00152FA4">
        <w:rPr>
          <w:rFonts w:ascii="Open Sans" w:eastAsia="Times New Roman" w:hAnsi="Open Sans" w:cs="Open Sans"/>
          <w:color w:val="000000"/>
          <w:lang w:eastAsia="en-GB"/>
        </w:rPr>
        <w:t xml:space="preserve">hich </w:t>
      </w:r>
      <w:r w:rsidR="00F20B70">
        <w:rPr>
          <w:rFonts w:ascii="Open Sans" w:eastAsia="Times New Roman" w:hAnsi="Open Sans" w:cs="Open Sans"/>
          <w:color w:val="000000"/>
          <w:lang w:eastAsia="en-GB"/>
        </w:rPr>
        <w:t>are</w:t>
      </w:r>
      <w:r w:rsidR="00087592" w:rsidRPr="00152FA4">
        <w:rPr>
          <w:rFonts w:ascii="Open Sans" w:eastAsia="Times New Roman" w:hAnsi="Open Sans" w:cs="Open Sans"/>
          <w:color w:val="000000"/>
          <w:lang w:eastAsia="en-GB"/>
        </w:rPr>
        <w:t xml:space="preserve"> evidence-based, proportionate, and which </w:t>
      </w:r>
      <w:r w:rsidR="005F3D49">
        <w:rPr>
          <w:rFonts w:ascii="Open Sans" w:eastAsia="Times New Roman" w:hAnsi="Open Sans" w:cs="Open Sans"/>
          <w:color w:val="000000"/>
          <w:lang w:eastAsia="en-GB"/>
        </w:rPr>
        <w:t>focus on</w:t>
      </w:r>
      <w:r w:rsidR="00087592" w:rsidRPr="00152FA4">
        <w:rPr>
          <w:rFonts w:ascii="Open Sans" w:eastAsia="Times New Roman" w:hAnsi="Open Sans" w:cs="Open Sans"/>
          <w:color w:val="000000"/>
          <w:lang w:eastAsia="en-GB"/>
        </w:rPr>
        <w:t xml:space="preserve"> </w:t>
      </w:r>
      <w:r w:rsidR="00632601">
        <w:rPr>
          <w:rFonts w:ascii="Open Sans" w:eastAsia="Times New Roman" w:hAnsi="Open Sans" w:cs="Open Sans"/>
          <w:color w:val="000000"/>
          <w:lang w:eastAsia="en-GB"/>
        </w:rPr>
        <w:t>enhancing</w:t>
      </w:r>
      <w:r w:rsidR="00632601" w:rsidRPr="00152FA4">
        <w:rPr>
          <w:rFonts w:ascii="Open Sans" w:eastAsia="Times New Roman" w:hAnsi="Open Sans" w:cs="Open Sans"/>
          <w:color w:val="000000"/>
          <w:lang w:eastAsia="en-GB"/>
        </w:rPr>
        <w:t xml:space="preserve"> </w:t>
      </w:r>
      <w:r w:rsidR="00087592" w:rsidRPr="00152FA4">
        <w:rPr>
          <w:rFonts w:ascii="Open Sans" w:eastAsia="Times New Roman" w:hAnsi="Open Sans" w:cs="Open Sans"/>
          <w:color w:val="000000"/>
          <w:lang w:eastAsia="en-GB"/>
        </w:rPr>
        <w:t>the</w:t>
      </w:r>
      <w:r w:rsidR="00F20B70">
        <w:rPr>
          <w:rFonts w:ascii="Open Sans" w:eastAsia="Times New Roman" w:hAnsi="Open Sans" w:cs="Open Sans"/>
          <w:color w:val="000000"/>
          <w:lang w:eastAsia="en-GB"/>
        </w:rPr>
        <w:t xml:space="preserve"> </w:t>
      </w:r>
      <w:r w:rsidR="002B58F6">
        <w:rPr>
          <w:rFonts w:ascii="Open Sans" w:eastAsia="Times New Roman" w:hAnsi="Open Sans" w:cs="Open Sans"/>
          <w:color w:val="000000"/>
          <w:lang w:eastAsia="en-GB"/>
        </w:rPr>
        <w:t xml:space="preserve">socio-economic </w:t>
      </w:r>
      <w:r w:rsidR="00087592" w:rsidRPr="00152FA4">
        <w:rPr>
          <w:rFonts w:ascii="Open Sans" w:eastAsia="Times New Roman" w:hAnsi="Open Sans" w:cs="Open Sans"/>
          <w:color w:val="000000"/>
          <w:lang w:eastAsia="en-GB"/>
        </w:rPr>
        <w:t>benefits</w:t>
      </w:r>
      <w:r w:rsidR="00F20B70">
        <w:rPr>
          <w:rFonts w:ascii="Open Sans" w:eastAsia="Times New Roman" w:hAnsi="Open Sans" w:cs="Open Sans"/>
          <w:color w:val="000000"/>
          <w:lang w:eastAsia="en-GB"/>
        </w:rPr>
        <w:t xml:space="preserve"> and</w:t>
      </w:r>
      <w:r w:rsidR="00087592" w:rsidRPr="00152FA4">
        <w:rPr>
          <w:rFonts w:ascii="Open Sans" w:eastAsia="Times New Roman" w:hAnsi="Open Sans" w:cs="Open Sans"/>
          <w:color w:val="000000"/>
          <w:lang w:eastAsia="en-GB"/>
        </w:rPr>
        <w:t xml:space="preserve"> minimis</w:t>
      </w:r>
      <w:r w:rsidR="005F3D49">
        <w:rPr>
          <w:rFonts w:ascii="Open Sans" w:eastAsia="Times New Roman" w:hAnsi="Open Sans" w:cs="Open Sans"/>
          <w:color w:val="000000"/>
          <w:lang w:eastAsia="en-GB"/>
        </w:rPr>
        <w:t>ing</w:t>
      </w:r>
      <w:r w:rsidR="00F20B70">
        <w:rPr>
          <w:rFonts w:ascii="Open Sans" w:eastAsia="Times New Roman" w:hAnsi="Open Sans" w:cs="Open Sans"/>
          <w:color w:val="000000"/>
          <w:lang w:eastAsia="en-GB"/>
        </w:rPr>
        <w:t xml:space="preserve"> </w:t>
      </w:r>
      <w:r w:rsidR="00087592" w:rsidRPr="00152FA4">
        <w:rPr>
          <w:rFonts w:ascii="Open Sans" w:eastAsia="Times New Roman" w:hAnsi="Open Sans" w:cs="Open Sans"/>
          <w:color w:val="000000"/>
          <w:lang w:eastAsia="en-GB"/>
        </w:rPr>
        <w:t>t</w:t>
      </w:r>
      <w:r w:rsidR="00F20B70">
        <w:rPr>
          <w:rFonts w:ascii="Open Sans" w:eastAsia="Times New Roman" w:hAnsi="Open Sans" w:cs="Open Sans"/>
          <w:color w:val="000000"/>
          <w:lang w:eastAsia="en-GB"/>
        </w:rPr>
        <w:t>he trade-offs</w:t>
      </w:r>
      <w:r w:rsidR="002B58F6">
        <w:rPr>
          <w:rFonts w:ascii="Open Sans" w:eastAsia="Times New Roman" w:hAnsi="Open Sans" w:cs="Open Sans"/>
          <w:color w:val="000000"/>
          <w:lang w:eastAsia="en-GB"/>
        </w:rPr>
        <w:t>.</w:t>
      </w:r>
    </w:p>
    <w:p w14:paraId="0313DDF3" w14:textId="19048C26" w:rsidR="001150AA" w:rsidRPr="00152FA4" w:rsidRDefault="001150AA">
      <w:pPr>
        <w:rPr>
          <w:rFonts w:ascii="Open Sans" w:eastAsia="Times New Roman" w:hAnsi="Open Sans" w:cs="Open Sans"/>
          <w:color w:val="000000"/>
          <w:lang w:eastAsia="en-GB"/>
        </w:rPr>
      </w:pPr>
    </w:p>
    <w:p w14:paraId="02E95417" w14:textId="77777777" w:rsidR="00883375" w:rsidRDefault="00883375" w:rsidP="00BC3BB1">
      <w:pPr>
        <w:rPr>
          <w:rFonts w:ascii="Open Sans" w:hAnsi="Open Sans" w:cs="Open Sans"/>
          <w:b/>
          <w:bCs/>
          <w:sz w:val="28"/>
          <w:szCs w:val="28"/>
        </w:rPr>
      </w:pPr>
    </w:p>
    <w:p w14:paraId="6639151A" w14:textId="77777777" w:rsidR="00883375" w:rsidRDefault="00883375" w:rsidP="00BC3BB1">
      <w:pPr>
        <w:rPr>
          <w:rFonts w:ascii="Open Sans" w:hAnsi="Open Sans" w:cs="Open Sans"/>
          <w:b/>
          <w:bCs/>
          <w:sz w:val="28"/>
          <w:szCs w:val="28"/>
        </w:rPr>
      </w:pPr>
    </w:p>
    <w:p w14:paraId="715658E7" w14:textId="77777777" w:rsidR="00194AE9" w:rsidRDefault="00194AE9">
      <w:pPr>
        <w:rPr>
          <w:rFonts w:ascii="Open Sans" w:hAnsi="Open Sans" w:cs="Open Sans"/>
          <w:b/>
          <w:bCs/>
          <w:sz w:val="28"/>
          <w:szCs w:val="28"/>
        </w:rPr>
      </w:pPr>
      <w:r>
        <w:rPr>
          <w:rFonts w:ascii="Open Sans" w:hAnsi="Open Sans" w:cs="Open Sans"/>
          <w:b/>
          <w:bCs/>
          <w:sz w:val="28"/>
          <w:szCs w:val="28"/>
        </w:rPr>
        <w:br w:type="page"/>
      </w:r>
    </w:p>
    <w:p w14:paraId="1542F4FB" w14:textId="0C4FED7C" w:rsidR="00BC3BB1" w:rsidRPr="00152FA4" w:rsidRDefault="00BC3BB1" w:rsidP="00BC3BB1">
      <w:pPr>
        <w:rPr>
          <w:rFonts w:ascii="Open Sans" w:hAnsi="Open Sans" w:cs="Open Sans"/>
          <w:b/>
          <w:bCs/>
          <w:sz w:val="28"/>
          <w:szCs w:val="28"/>
        </w:rPr>
      </w:pPr>
      <w:r w:rsidRPr="00152FA4">
        <w:rPr>
          <w:rFonts w:ascii="Open Sans" w:hAnsi="Open Sans" w:cs="Open Sans"/>
          <w:b/>
          <w:bCs/>
          <w:sz w:val="28"/>
          <w:szCs w:val="28"/>
        </w:rPr>
        <w:lastRenderedPageBreak/>
        <w:t>Methods</w:t>
      </w:r>
    </w:p>
    <w:p w14:paraId="44BCF0C3" w14:textId="77777777" w:rsidR="00BC3BB1" w:rsidRPr="00152FA4" w:rsidRDefault="00BC3BB1" w:rsidP="00BC3BB1">
      <w:pPr>
        <w:rPr>
          <w:rFonts w:ascii="Open Sans" w:hAnsi="Open Sans" w:cs="Open Sans"/>
          <w:i/>
          <w:iCs/>
          <w:sz w:val="26"/>
          <w:szCs w:val="26"/>
        </w:rPr>
      </w:pPr>
      <w:r w:rsidRPr="00152FA4">
        <w:rPr>
          <w:rFonts w:ascii="Open Sans" w:hAnsi="Open Sans" w:cs="Open Sans"/>
          <w:i/>
          <w:iCs/>
          <w:sz w:val="26"/>
          <w:szCs w:val="26"/>
        </w:rPr>
        <w:t>Overview</w:t>
      </w:r>
    </w:p>
    <w:p w14:paraId="1F6D4FCB" w14:textId="343DD02D" w:rsidR="00BC3BB1" w:rsidRPr="00152FA4" w:rsidRDefault="00BC3BB1" w:rsidP="00BC3BB1">
      <w:pPr>
        <w:rPr>
          <w:rFonts w:ascii="Open Sans" w:hAnsi="Open Sans" w:cs="Open Sans"/>
          <w:b/>
          <w:bCs/>
        </w:rPr>
      </w:pPr>
      <w:r w:rsidRPr="00152FA4">
        <w:rPr>
          <w:rFonts w:ascii="Open Sans" w:hAnsi="Open Sans" w:cs="Open Sans"/>
          <w:iCs/>
        </w:rPr>
        <w:t xml:space="preserve">To evaluate the impact of the mining rush at Bemainty on the surrounding forest, we need to estimate how much forest </w:t>
      </w:r>
      <w:r>
        <w:rPr>
          <w:rFonts w:ascii="Open Sans" w:hAnsi="Open Sans" w:cs="Open Sans"/>
          <w:iCs/>
        </w:rPr>
        <w:t>loss</w:t>
      </w:r>
      <w:r w:rsidRPr="00152FA4">
        <w:rPr>
          <w:rFonts w:ascii="Open Sans" w:hAnsi="Open Sans" w:cs="Open Sans"/>
          <w:iCs/>
        </w:rPr>
        <w:t xml:space="preserve"> would have occurred in the absence of mining, i.e. the counterfactual. We </w:t>
      </w:r>
      <w:r>
        <w:rPr>
          <w:rFonts w:ascii="Open Sans" w:hAnsi="Open Sans" w:cs="Open Sans"/>
          <w:iCs/>
        </w:rPr>
        <w:t>estimate counterfactual outcomes using the synthetic control method</w:t>
      </w:r>
      <w:r>
        <w:rPr>
          <w:rFonts w:ascii="Open Sans" w:hAnsi="Open Sans" w:cs="Open Sans"/>
          <w:iCs/>
        </w:rPr>
        <w:fldChar w:fldCharType="begin" w:fldLock="1"/>
      </w:r>
      <w:r w:rsidR="00F621A3">
        <w:rPr>
          <w:rFonts w:ascii="Open Sans" w:hAnsi="Open Sans" w:cs="Open Sans"/>
          <w:iCs/>
        </w:rPr>
        <w:instrText xml:space="preserve"> ADDIN ZOTERO_ITEM CSL_CITATION {"citationID":"OFf0qW6T","properties":{"formattedCitation":"\\super 48,76\\nosupersub{}","plainCitation":"48,76","noteIndex":0},"citationItems":[{"id":3572,"uris":["http://www.mendeley.com/documents/?uuid=3a3f7460-c88e-4a21-aec5-6ec76a11e79f","http://zotero.org/users/13355268/items/HXTAJP8B"],"itemData":{"id":3572,"type":"article-journal","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container-title":"American Economic Review","DOI":"10.1257/000282803321455188","ISSN":"00028282","issue":"1","page":"113-132","title":"The economic costs of conflict: A case study of the Basque country","volume":"93","author":[{"family":"Abadie","given":"Alberto"},{"family":"Gardeazabal","given":"Javier"}],"issued":{"date-parts":[["2003"]]}}},{"id":3641,"uris":["http://www.mendeley.com/documents/?uuid=060e0972-9fac-47d2-8caf-b1f63db97d39","http://zotero.org/users/13355268/items/2JWBB7JA"],"itemData":{"id":3641,"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container-title":"Journal of Economic Literature","DOI":"10.1257/jel.20191450","ISSN":"00220515","issue":"2","page":"391-425","title":"Using synthetic controls: Feasibility, data requirements, and methodological aspects","volume":"59","author":[{"family":"Abadie","given":"Alberto"}],"issued":{"date-parts":[["2021"]]}}}],"schema":"https://github.com/citation-style-language/schema/raw/master/csl-citation.json"} </w:instrText>
      </w:r>
      <w:r>
        <w:rPr>
          <w:rFonts w:ascii="Open Sans" w:hAnsi="Open Sans" w:cs="Open Sans"/>
          <w:iCs/>
        </w:rPr>
        <w:fldChar w:fldCharType="separate"/>
      </w:r>
      <w:r w:rsidR="00F621A3" w:rsidRPr="00F621A3">
        <w:rPr>
          <w:rFonts w:ascii="Open Sans" w:hAnsi="Open Sans" w:cs="Open Sans"/>
          <w:vertAlign w:val="superscript"/>
        </w:rPr>
        <w:t>48,76</w:t>
      </w:r>
      <w:r>
        <w:rPr>
          <w:rFonts w:ascii="Open Sans" w:hAnsi="Open Sans" w:cs="Open Sans"/>
          <w:iCs/>
        </w:rPr>
        <w:fldChar w:fldCharType="end"/>
      </w:r>
      <w:r>
        <w:rPr>
          <w:rFonts w:ascii="Open Sans" w:hAnsi="Open Sans" w:cs="Open Sans"/>
          <w:iCs/>
        </w:rPr>
        <w:t xml:space="preserve">. The synthetic control is a weighted average of </w:t>
      </w:r>
      <w:r w:rsidRPr="00152FA4">
        <w:rPr>
          <w:rFonts w:ascii="Open Sans" w:hAnsi="Open Sans" w:cs="Open Sans"/>
          <w:iCs/>
        </w:rPr>
        <w:t>several</w:t>
      </w:r>
      <w:r>
        <w:rPr>
          <w:rFonts w:ascii="Open Sans" w:hAnsi="Open Sans" w:cs="Open Sans"/>
          <w:iCs/>
        </w:rPr>
        <w:t xml:space="preserve"> existing</w:t>
      </w:r>
      <w:r w:rsidRPr="00152FA4">
        <w:rPr>
          <w:rFonts w:ascii="Open Sans" w:hAnsi="Open Sans" w:cs="Open Sans"/>
          <w:iCs/>
        </w:rPr>
        <w:t xml:space="preserve"> control </w:t>
      </w:r>
      <w:r w:rsidR="004C04BC">
        <w:rPr>
          <w:rFonts w:ascii="Open Sans" w:hAnsi="Open Sans" w:cs="Open Sans"/>
          <w:iCs/>
        </w:rPr>
        <w:t>drainage basins</w:t>
      </w:r>
      <w:r>
        <w:rPr>
          <w:rFonts w:ascii="Open Sans" w:hAnsi="Open Sans" w:cs="Open Sans"/>
          <w:iCs/>
        </w:rPr>
        <w:t>, weighted</w:t>
      </w:r>
      <w:r w:rsidRPr="00152FA4">
        <w:rPr>
          <w:rFonts w:ascii="Open Sans" w:hAnsi="Open Sans" w:cs="Open Sans"/>
          <w:iCs/>
        </w:rPr>
        <w:t xml:space="preserve"> to be as similar as possible to Bemainty </w:t>
      </w:r>
      <w:r>
        <w:rPr>
          <w:rFonts w:ascii="Open Sans" w:hAnsi="Open Sans" w:cs="Open Sans"/>
          <w:iCs/>
        </w:rPr>
        <w:t xml:space="preserve">in pre-mining forest loss, and </w:t>
      </w:r>
      <w:r w:rsidRPr="00152FA4">
        <w:rPr>
          <w:rFonts w:ascii="Open Sans" w:hAnsi="Open Sans" w:cs="Open Sans"/>
          <w:iCs/>
        </w:rPr>
        <w:t xml:space="preserve">characteristics which influence deforestation. Then, we compare observed forest </w:t>
      </w:r>
      <w:r>
        <w:rPr>
          <w:rFonts w:ascii="Open Sans" w:hAnsi="Open Sans" w:cs="Open Sans"/>
          <w:iCs/>
        </w:rPr>
        <w:t>loss</w:t>
      </w:r>
      <w:r w:rsidRPr="00152FA4">
        <w:rPr>
          <w:rFonts w:ascii="Open Sans" w:hAnsi="Open Sans" w:cs="Open Sans"/>
          <w:iCs/>
        </w:rPr>
        <w:t xml:space="preserve"> at Bemainty to counterfactual outcomes in the synthetic control, using placebo tests to assess significance</w:t>
      </w:r>
      <w:r>
        <w:rPr>
          <w:rFonts w:ascii="Open Sans" w:hAnsi="Open Sans" w:cs="Open Sans"/>
          <w:iCs/>
        </w:rPr>
        <w:fldChar w:fldCharType="begin" w:fldLock="1"/>
      </w:r>
      <w:r w:rsidR="00F621A3">
        <w:rPr>
          <w:rFonts w:ascii="Open Sans" w:hAnsi="Open Sans" w:cs="Open Sans"/>
          <w:iCs/>
        </w:rPr>
        <w:instrText xml:space="preserve"> ADDIN ZOTERO_ITEM CSL_CITATION {"citationID":"OXhuFDYx","properties":{"formattedCitation":"\\super 77\\nosupersub{}","plainCitation":"77","noteIndex":0},"citationItems":[{"id":4055,"uris":["http://www.mendeley.com/documents/?uuid=a47dbc25-a32b-42d9-afe3-d6f0df219a10","http://zotero.org/users/13355268/items/5JLAMMWB"],"itemData":{"id":4055,"type":"article-journal","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container-title":"Journal of the American Statistical Association","DOI":"10.1198/jasa.2009.ap08746","ISSN":"01621459","issue":"490","page":"493-505","title":"Synthetic control methods for comparative case studies: Estimating the effect of California's Tobacco control program","volume":"105","author":[{"family":"Abadie","given":"Alberto"},{"family":"Diamond","given":"Alexis"},{"family":"Hainmueller","given":"And Jens"}],"issued":{"date-parts":[["2010"]]}}}],"schema":"https://github.com/citation-style-language/schema/raw/master/csl-citation.json"} </w:instrText>
      </w:r>
      <w:r>
        <w:rPr>
          <w:rFonts w:ascii="Open Sans" w:hAnsi="Open Sans" w:cs="Open Sans"/>
          <w:iCs/>
        </w:rPr>
        <w:fldChar w:fldCharType="separate"/>
      </w:r>
      <w:r w:rsidR="00F621A3" w:rsidRPr="00F621A3">
        <w:rPr>
          <w:rFonts w:ascii="Open Sans" w:hAnsi="Open Sans" w:cs="Open Sans"/>
          <w:vertAlign w:val="superscript"/>
        </w:rPr>
        <w:t>77</w:t>
      </w:r>
      <w:r>
        <w:rPr>
          <w:rFonts w:ascii="Open Sans" w:hAnsi="Open Sans" w:cs="Open Sans"/>
          <w:iCs/>
        </w:rPr>
        <w:fldChar w:fldCharType="end"/>
      </w:r>
      <w:r w:rsidRPr="00152FA4">
        <w:rPr>
          <w:rFonts w:ascii="Open Sans" w:hAnsi="Open Sans" w:cs="Open Sans"/>
          <w:iCs/>
        </w:rPr>
        <w:t>. We run the analysis for three different measures of deforestation and</w:t>
      </w:r>
      <w:r w:rsidR="00C107BC">
        <w:rPr>
          <w:rFonts w:ascii="Open Sans" w:hAnsi="Open Sans" w:cs="Open Sans"/>
          <w:iCs/>
        </w:rPr>
        <w:t xml:space="preserve"> forest</w:t>
      </w:r>
      <w:r w:rsidRPr="00152FA4">
        <w:rPr>
          <w:rFonts w:ascii="Open Sans" w:hAnsi="Open Sans" w:cs="Open Sans"/>
          <w:iCs/>
        </w:rPr>
        <w:t xml:space="preserve"> degradation, at two scales of analysis. We draw upon additional field data (interviews and lemur surveys) to contextualise our findings and further explore the impacts of mining on forest biodiversity.  </w:t>
      </w:r>
    </w:p>
    <w:p w14:paraId="3F9AE840" w14:textId="77777777" w:rsidR="00BC3BB1" w:rsidRPr="00152FA4" w:rsidRDefault="00BC3BB1" w:rsidP="00BC3BB1">
      <w:pPr>
        <w:rPr>
          <w:rFonts w:ascii="Open Sans" w:hAnsi="Open Sans" w:cs="Open Sans"/>
          <w:i/>
          <w:iCs/>
          <w:sz w:val="26"/>
          <w:szCs w:val="26"/>
        </w:rPr>
      </w:pPr>
      <w:r w:rsidRPr="00152FA4">
        <w:rPr>
          <w:rFonts w:ascii="Open Sans" w:hAnsi="Open Sans" w:cs="Open Sans"/>
          <w:i/>
          <w:iCs/>
          <w:sz w:val="26"/>
          <w:szCs w:val="26"/>
        </w:rPr>
        <w:t>Study area</w:t>
      </w:r>
    </w:p>
    <w:p w14:paraId="34CCC05C" w14:textId="1C6E7162" w:rsidR="00BC3BB1" w:rsidRPr="00152FA4" w:rsidRDefault="00BC3BB1" w:rsidP="00BC3BB1">
      <w:pPr>
        <w:rPr>
          <w:rFonts w:ascii="Open Sans" w:hAnsi="Open Sans" w:cs="Open Sans"/>
        </w:rPr>
      </w:pPr>
      <w:r w:rsidRPr="00152FA4">
        <w:rPr>
          <w:rFonts w:ascii="Open Sans" w:hAnsi="Open Sans" w:cs="Open Sans"/>
        </w:rPr>
        <w:t xml:space="preserve">Sapphires were first discovered near the village of Bemainty within the rainforests of the </w:t>
      </w:r>
      <w:proofErr w:type="spellStart"/>
      <w:r w:rsidRPr="00152FA4">
        <w:rPr>
          <w:rFonts w:ascii="Open Sans" w:hAnsi="Open Sans" w:cs="Open Sans"/>
        </w:rPr>
        <w:t>Coridor</w:t>
      </w:r>
      <w:proofErr w:type="spellEnd"/>
      <w:r w:rsidRPr="00152FA4">
        <w:rPr>
          <w:rFonts w:ascii="Open Sans" w:hAnsi="Open Sans" w:cs="Open Sans"/>
        </w:rPr>
        <w:t xml:space="preserve"> </w:t>
      </w:r>
      <w:proofErr w:type="spellStart"/>
      <w:r w:rsidRPr="00152FA4">
        <w:rPr>
          <w:rFonts w:ascii="Open Sans" w:hAnsi="Open Sans" w:cs="Open Sans"/>
        </w:rPr>
        <w:t>Ankeniheny-Zahamena</w:t>
      </w:r>
      <w:proofErr w:type="spellEnd"/>
      <w:r w:rsidRPr="00152FA4">
        <w:rPr>
          <w:rFonts w:ascii="Open Sans" w:hAnsi="Open Sans" w:cs="Open Sans"/>
        </w:rPr>
        <w:t xml:space="preserve"> (CAZ) in Eastern Madagascar in April 2012</w:t>
      </w:r>
      <w:r w:rsidR="00E5095D">
        <w:rPr>
          <w:rFonts w:ascii="Open Sans" w:hAnsi="Open Sans" w:cs="Open Sans"/>
        </w:rPr>
        <w:t xml:space="preserve"> (</w:t>
      </w:r>
      <w:r w:rsidR="00E5095D" w:rsidRPr="00152FA4">
        <w:rPr>
          <w:rFonts w:ascii="Open Sans" w:hAnsi="Open Sans" w:cs="Open Sans"/>
          <w:noProof/>
        </w:rPr>
        <w:t>Figure 1</w:t>
      </w:r>
      <w:r w:rsidR="00E5095D">
        <w:rPr>
          <w:rFonts w:ascii="Open Sans" w:hAnsi="Open Sans" w:cs="Open Sans"/>
          <w:noProof/>
        </w:rPr>
        <w:t>)</w:t>
      </w:r>
      <w:r w:rsidRPr="00152FA4">
        <w:rPr>
          <w:rFonts w:ascii="Open Sans" w:hAnsi="Open Sans" w:cs="Open Sans"/>
        </w:rPr>
        <w:t xml:space="preserve">. Soon over 1,000 people were mining in the </w:t>
      </w:r>
      <w:proofErr w:type="spellStart"/>
      <w:r w:rsidRPr="00152FA4">
        <w:rPr>
          <w:rFonts w:ascii="Open Sans" w:hAnsi="Open Sans" w:cs="Open Sans"/>
        </w:rPr>
        <w:t>Ambodipaiso</w:t>
      </w:r>
      <w:proofErr w:type="spellEnd"/>
      <w:r w:rsidRPr="00152FA4">
        <w:rPr>
          <w:rFonts w:ascii="Open Sans" w:hAnsi="Open Sans" w:cs="Open Sans"/>
        </w:rPr>
        <w:t xml:space="preserve"> valley, north of Bemainty village</w:t>
      </w:r>
      <w:r w:rsidRPr="00152FA4">
        <w:rPr>
          <w:rFonts w:ascii="Open Sans" w:hAnsi="Open Sans" w:cs="Open Sans"/>
        </w:rPr>
        <w:fldChar w:fldCharType="begin" w:fldLock="1"/>
      </w:r>
      <w:r w:rsidR="00C65948">
        <w:rPr>
          <w:rFonts w:ascii="Open Sans" w:hAnsi="Open Sans" w:cs="Open Sans"/>
        </w:rPr>
        <w:instrText xml:space="preserve"> ADDIN ZOTERO_ITEM CSL_CITATION {"citationID":"ZmcmodIB","properties":{"formattedCitation":"\\super 37,39\\nosupersub{}","plainCitation":"37,39","noteIndex":0},"citationItems":[{"id":3802,"uris":["http://www.mendeley.com/documents/?uuid=86bf17db-8a63-4da7-bbc8-be123a62e169","http://zotero.org/users/13355268/items/C4ZVGAEM"],"itemData":{"id":3802,"type":"thesis","genre":"Master's","note":"issue: Novembre\nISBN: 1984081920091","publisher":"Université Paris X Nanterre La Défense, Ecole des Mines ParisTech, ESCP EUROPE","title":"L’insertion des instruments incitatifs dans les politiques de préservation des ressources naturelles","author":[{"family":"Desbureaux","given":"Sébastien"}],"issued":{"date-parts":[["2012"]]}}},{"id":94,"uris":["http://www.mendeley.com/documents/?uuid=8097c806-b867-4f87-b336-8339f51f7792","http://zotero.org/users/13355268/items/QUXJP8A3"],"itemData":{"id":94,"type":"report","page":"1-18","title":"Old and New Sapphire Rushes in the Bemainty Mining Area, Madagascar","URL":"https://roseyperkins.com/wp-content/uploads/2017/06/Old-and-New-Sapphire-Rushes-in-Bemainty-Area-Madagascar2017.pdf","author":[{"family":"Perkins","given":"Rosey"}],"issued":{"date-parts":[["2017"]]}}}],"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37,39</w:t>
      </w:r>
      <w:r w:rsidRPr="00152FA4">
        <w:rPr>
          <w:rFonts w:ascii="Open Sans" w:hAnsi="Open Sans" w:cs="Open Sans"/>
        </w:rPr>
        <w:fldChar w:fldCharType="end"/>
      </w:r>
      <w:r w:rsidRPr="00152FA4">
        <w:rPr>
          <w:rFonts w:ascii="Open Sans" w:hAnsi="Open Sans" w:cs="Open Sans"/>
        </w:rPr>
        <w:t xml:space="preserve">. Visual analysis of </w:t>
      </w:r>
      <w:proofErr w:type="spellStart"/>
      <w:r w:rsidRPr="00152FA4">
        <w:rPr>
          <w:rFonts w:ascii="Open Sans" w:hAnsi="Open Sans" w:cs="Open Sans"/>
        </w:rPr>
        <w:t>RapidEye</w:t>
      </w:r>
      <w:proofErr w:type="spellEnd"/>
      <w:r w:rsidRPr="00152FA4">
        <w:rPr>
          <w:rFonts w:ascii="Open Sans" w:hAnsi="Open Sans" w:cs="Open Sans"/>
        </w:rPr>
        <w:t xml:space="preserve"> satellite imagery shows that by </w:t>
      </w:r>
      <w:r>
        <w:rPr>
          <w:rFonts w:ascii="Open Sans" w:hAnsi="Open Sans" w:cs="Open Sans"/>
        </w:rPr>
        <w:t>November</w:t>
      </w:r>
      <w:r w:rsidRPr="00152FA4">
        <w:rPr>
          <w:rFonts w:ascii="Open Sans" w:hAnsi="Open Sans" w:cs="Open Sans"/>
        </w:rPr>
        <w:t xml:space="preserve"> 2013, mining had spread the ~</w:t>
      </w:r>
      <w:r w:rsidR="00A677D7">
        <w:rPr>
          <w:rFonts w:ascii="Open Sans" w:hAnsi="Open Sans" w:cs="Open Sans"/>
        </w:rPr>
        <w:t>4</w:t>
      </w:r>
      <w:r w:rsidRPr="00152FA4">
        <w:rPr>
          <w:rFonts w:ascii="Open Sans" w:hAnsi="Open Sans" w:cs="Open Sans"/>
        </w:rPr>
        <w:t xml:space="preserve">km length of the valley (Supplementary Figure </w:t>
      </w:r>
      <w:r w:rsidR="000A666E">
        <w:rPr>
          <w:rFonts w:ascii="Open Sans" w:hAnsi="Open Sans" w:cs="Open Sans"/>
        </w:rPr>
        <w:t>1</w:t>
      </w:r>
      <w:r w:rsidRPr="00152FA4">
        <w:rPr>
          <w:rFonts w:ascii="Open Sans" w:hAnsi="Open Sans" w:cs="Open Sans"/>
        </w:rPr>
        <w:t xml:space="preserve">). Some riverbank disturbance </w:t>
      </w:r>
      <w:r w:rsidR="00834B94">
        <w:rPr>
          <w:rFonts w:ascii="Open Sans" w:hAnsi="Open Sans" w:cs="Open Sans"/>
        </w:rPr>
        <w:t>was</w:t>
      </w:r>
      <w:r w:rsidR="00834B94" w:rsidRPr="00152FA4">
        <w:rPr>
          <w:rFonts w:ascii="Open Sans" w:hAnsi="Open Sans" w:cs="Open Sans"/>
        </w:rPr>
        <w:t xml:space="preserve"> </w:t>
      </w:r>
      <w:r w:rsidRPr="00152FA4">
        <w:rPr>
          <w:rFonts w:ascii="Open Sans" w:hAnsi="Open Sans" w:cs="Open Sans"/>
        </w:rPr>
        <w:t xml:space="preserve">still visible in June 2015, but the duration of </w:t>
      </w:r>
      <w:r>
        <w:rPr>
          <w:rFonts w:ascii="Open Sans" w:hAnsi="Open Sans" w:cs="Open Sans"/>
        </w:rPr>
        <w:t>the</w:t>
      </w:r>
      <w:r w:rsidRPr="00152FA4">
        <w:rPr>
          <w:rFonts w:ascii="Open Sans" w:hAnsi="Open Sans" w:cs="Open Sans"/>
        </w:rPr>
        <w:t xml:space="preserve"> active mining </w:t>
      </w:r>
      <w:r>
        <w:rPr>
          <w:rFonts w:ascii="Open Sans" w:hAnsi="Open Sans" w:cs="Open Sans"/>
        </w:rPr>
        <w:t xml:space="preserve">phase </w:t>
      </w:r>
      <w:r w:rsidRPr="00152FA4">
        <w:rPr>
          <w:rFonts w:ascii="Open Sans" w:hAnsi="Open Sans" w:cs="Open Sans"/>
        </w:rPr>
        <w:t xml:space="preserve">is unknown. </w:t>
      </w:r>
    </w:p>
    <w:p w14:paraId="2DFC4C7C" w14:textId="3873CFCB" w:rsidR="00BC3BB1" w:rsidRPr="00152FA4" w:rsidRDefault="00BC3BB1" w:rsidP="00BC3BB1">
      <w:pPr>
        <w:rPr>
          <w:rFonts w:ascii="Open Sans" w:hAnsi="Open Sans" w:cs="Open Sans"/>
        </w:rPr>
      </w:pPr>
      <w:r w:rsidRPr="00152FA4">
        <w:rPr>
          <w:rFonts w:ascii="Open Sans" w:hAnsi="Open Sans" w:cs="Open Sans"/>
        </w:rPr>
        <w:t>This initial phase received little media attention at the time as it was mostly eclipsed by the much larger sapphire rush in the forest 40km to the south, in the commune of Didy</w:t>
      </w:r>
      <w:r w:rsidR="001A562B">
        <w:rPr>
          <w:rFonts w:ascii="Open Sans" w:hAnsi="Open Sans" w:cs="Open Sans"/>
        </w:rPr>
        <w:fldChar w:fldCharType="begin"/>
      </w:r>
      <w:r w:rsidR="00F621A3">
        <w:rPr>
          <w:rFonts w:ascii="Open Sans" w:hAnsi="Open Sans" w:cs="Open Sans"/>
        </w:rPr>
        <w:instrText xml:space="preserve"> ADDIN ZOTERO_ITEM CSL_CITATION {"citationID":"zyg2UUmO","properties":{"formattedCitation":"\\super 37\\nosupersub{}","plainCitation":"37","noteIndex":0},"citationItems":[{"id":3802,"uris":["http://www.mendeley.com/documents/?uuid=86bf17db-8a63-4da7-bbc8-be123a62e169","http://zotero.org/users/13355268/items/C4ZVGAEM"],"itemData":{"id":3802,"type":"thesis","genre":"Master's","note":"issue: Novembre\nISBN: 1984081920091","publisher":"Université Paris X Nanterre La Défense, Ecole des Mines ParisTech, ESCP EUROPE","title":"L’insertion des instruments incitatifs dans les politiques de préservation des ressources naturelles","author":[{"family":"Desbureaux","given":"Sébastien"}],"issued":{"date-parts":[["2012"]]}}}],"schema":"https://github.com/citation-style-language/schema/raw/master/csl-citation.json"} </w:instrText>
      </w:r>
      <w:r w:rsidR="001A562B">
        <w:rPr>
          <w:rFonts w:ascii="Open Sans" w:hAnsi="Open Sans" w:cs="Open Sans"/>
        </w:rPr>
        <w:fldChar w:fldCharType="separate"/>
      </w:r>
      <w:r w:rsidR="00F621A3" w:rsidRPr="00F621A3">
        <w:rPr>
          <w:rFonts w:ascii="Open Sans" w:hAnsi="Open Sans" w:cs="Open Sans"/>
          <w:vertAlign w:val="superscript"/>
        </w:rPr>
        <w:t>37</w:t>
      </w:r>
      <w:r w:rsidR="001A562B">
        <w:rPr>
          <w:rFonts w:ascii="Open Sans" w:hAnsi="Open Sans" w:cs="Open Sans"/>
        </w:rPr>
        <w:fldChar w:fldCharType="end"/>
      </w:r>
      <w:r w:rsidRPr="00152FA4">
        <w:rPr>
          <w:rFonts w:ascii="Open Sans" w:hAnsi="Open Sans" w:cs="Open Sans"/>
        </w:rPr>
        <w:t xml:space="preserve">. The rush near </w:t>
      </w:r>
      <w:proofErr w:type="spellStart"/>
      <w:r w:rsidRPr="00152FA4">
        <w:rPr>
          <w:rFonts w:ascii="Open Sans" w:hAnsi="Open Sans" w:cs="Open Sans"/>
        </w:rPr>
        <w:t>Didy</w:t>
      </w:r>
      <w:proofErr w:type="spellEnd"/>
      <w:r w:rsidRPr="00152FA4">
        <w:rPr>
          <w:rFonts w:ascii="Open Sans" w:hAnsi="Open Sans" w:cs="Open Sans"/>
        </w:rPr>
        <w:t>, involving 10,000- 40,000 people</w:t>
      </w:r>
      <w:r w:rsidR="00FE1AD1">
        <w:rPr>
          <w:rFonts w:ascii="Open Sans" w:hAnsi="Open Sans" w:cs="Open Sans"/>
        </w:rPr>
        <w:fldChar w:fldCharType="begin"/>
      </w:r>
      <w:r w:rsidR="00F621A3">
        <w:rPr>
          <w:rFonts w:ascii="Open Sans" w:hAnsi="Open Sans" w:cs="Open Sans"/>
        </w:rPr>
        <w:instrText xml:space="preserve"> ADDIN ZOTERO_ITEM CSL_CITATION {"citationID":"AoUoN0T8","properties":{"formattedCitation":"\\super 27\\nosupersub{}","plainCitation":"27","noteIndex":0},"citationItems":[{"id":83,"uris":["http://www.mendeley.com/documents/?uuid=9e0f607b-0ab9-3117-b12d-92a055c08943","http://zotero.org/users/13355268/items/D3JES7AU"],"itemData":{"id":83,"type":"article-journal","abstract":"The extraction of gold and gemstones is often done by small-scale miners, particularly in Africa. It is labor intensive and during the last two centuries the extraction of these resources produced a large number of rushes. This article compares the nineteenth-century North American, Australian and New Zealand rushes for gold, and the Malagasy rushes produced by gemstone mining since the 1990s. Rushes are classified according to the number of participating migrants who participated in each rush. On this point, the article show that artisanal and small-scale gemstone mining in Madagascar produced rushes of comparable magnitude to those observed in North America and Australia in the second half of the 19th century. Moreover, by relating these migratory phenomena, which are often studied independently of each other, a global analysis of rushes demonstrates that most of them fit into a migratory network more vast and durable than the durations of rushes themselves.","container-title":"The Extractive Industries and Society","DOI":"10.1016/J.EXIS.2019.08.005","ISSN":"2214-790X","note":"publisher: Elsevier","title":"Rushing for gemstones and gold: Reflecting on experiences from the United States, Canada, New Zealand, Australia and Madagascar, 1848-present","URL":"https://www.sciencedirect.com/science/article/pii/S2214790X19300267","author":[{"family":"Canavesio","given":"Remy"},{"family":"Pardieu","given":"Vincent"}],"accessed":{"date-parts":[["2019",11,20]]},"issued":{"date-parts":[["2019",9,12]]}}}],"schema":"https://github.com/citation-style-language/schema/raw/master/csl-citation.json"} </w:instrText>
      </w:r>
      <w:r w:rsidR="00FE1AD1">
        <w:rPr>
          <w:rFonts w:ascii="Open Sans" w:hAnsi="Open Sans" w:cs="Open Sans"/>
        </w:rPr>
        <w:fldChar w:fldCharType="separate"/>
      </w:r>
      <w:r w:rsidR="00F621A3" w:rsidRPr="00F621A3">
        <w:rPr>
          <w:rFonts w:ascii="Open Sans" w:hAnsi="Open Sans" w:cs="Open Sans"/>
          <w:vertAlign w:val="superscript"/>
        </w:rPr>
        <w:t>27</w:t>
      </w:r>
      <w:r w:rsidR="00FE1AD1">
        <w:rPr>
          <w:rFonts w:ascii="Open Sans" w:hAnsi="Open Sans" w:cs="Open Sans"/>
        </w:rPr>
        <w:fldChar w:fldCharType="end"/>
      </w:r>
      <w:r w:rsidRPr="00152FA4">
        <w:rPr>
          <w:rFonts w:ascii="Open Sans" w:hAnsi="Open Sans" w:cs="Open Sans"/>
        </w:rPr>
        <w:t xml:space="preserve">, began in April 2012 but was relatively short-lived. In July 2012, </w:t>
      </w:r>
      <w:r w:rsidR="00DE6988">
        <w:rPr>
          <w:rFonts w:ascii="Open Sans" w:hAnsi="Open Sans" w:cs="Open Sans"/>
        </w:rPr>
        <w:t xml:space="preserve">at the behest of the conservation </w:t>
      </w:r>
      <w:r w:rsidR="00B9300E">
        <w:rPr>
          <w:rFonts w:ascii="Open Sans" w:hAnsi="Open Sans" w:cs="Open Sans"/>
        </w:rPr>
        <w:t>authorities, the</w:t>
      </w:r>
      <w:r w:rsidRPr="00152FA4">
        <w:rPr>
          <w:rFonts w:ascii="Open Sans" w:hAnsi="Open Sans" w:cs="Open Sans"/>
        </w:rPr>
        <w:t xml:space="preserve"> government deployed the army and miners were evicted from the </w:t>
      </w:r>
      <w:r w:rsidR="00850972">
        <w:rPr>
          <w:rFonts w:ascii="Open Sans" w:hAnsi="Open Sans" w:cs="Open Sans"/>
        </w:rPr>
        <w:t>forests</w:t>
      </w:r>
      <w:r w:rsidRPr="00152FA4">
        <w:rPr>
          <w:rFonts w:ascii="Open Sans" w:hAnsi="Open Sans" w:cs="Open Sans"/>
        </w:rPr>
        <w:fldChar w:fldCharType="begin" w:fldLock="1"/>
      </w:r>
      <w:r w:rsidR="00267AD5">
        <w:rPr>
          <w:rFonts w:ascii="Open Sans" w:hAnsi="Open Sans" w:cs="Open Sans"/>
        </w:rPr>
        <w:instrText xml:space="preserve"> ADDIN ZOTERO_ITEM CSL_CITATION {"citationID":"cBXdg5a3","properties":{"formattedCitation":"\\super 37,78\\nosupersub{}","plainCitation":"37,78","noteIndex":0},"citationItems":[{"id":3802,"uris":["http://www.mendeley.com/documents/?uuid=86bf17db-8a63-4da7-bbc8-be123a62e169","http://zotero.org/users/13355268/items/C4ZVGAEM"],"itemData":{"id":3802,"type":"thesis","genre":"Master's","note":"issue: Novembre\nISBN: 1984081920091","publisher":"Université Paris X Nanterre La Défense, Ecole des Mines ParisTech, ESCP EUROPE","title":"L’insertion des instruments incitatifs dans les politiques de préservation des ressources naturelles","author":[{"family":"Desbureaux","given":"Sébastien"}],"issued":{"date-parts":[["2012"]]}}},{"id":86,"uris":["http://www.mendeley.com/documents/?uuid=245746e1-85aa-4476-a6e8-a4e161775ca7","http://zotero.org/users/13355268/items/2T3VDAYQ"],"itemData":{"id":86,"type":"report","page":"1-84","publisher":"GIA News from Research","title":"Ruby and Sapphire rush near Didy, Madagascar","URL":"https://www.gia.edu/doc/Ruby-and-Sapphire-Rush-Near-Didy-Madagascar.pdf","author":[{"family":"Pardieu","given":"Vincent"},{"family":"Rakotosaona","given":"Nirina"}],"issued":{"date-parts":[["2012"]]}}}],"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37,78</w:t>
      </w:r>
      <w:r w:rsidRPr="00152FA4">
        <w:rPr>
          <w:rFonts w:ascii="Open Sans" w:hAnsi="Open Sans" w:cs="Open Sans"/>
        </w:rPr>
        <w:fldChar w:fldCharType="end"/>
      </w:r>
      <w:r w:rsidRPr="00152FA4">
        <w:rPr>
          <w:rFonts w:ascii="Open Sans" w:hAnsi="Open Sans" w:cs="Open Sans"/>
        </w:rPr>
        <w:t>. Despite these efforts mining persisted, albeit at a smaller</w:t>
      </w:r>
      <w:r w:rsidR="00E516B6">
        <w:rPr>
          <w:rFonts w:ascii="Open Sans" w:hAnsi="Open Sans" w:cs="Open Sans"/>
        </w:rPr>
        <w:t xml:space="preserve"> </w:t>
      </w:r>
      <w:r w:rsidRPr="00152FA4">
        <w:rPr>
          <w:rFonts w:ascii="Open Sans" w:hAnsi="Open Sans" w:cs="Open Sans"/>
        </w:rPr>
        <w:t xml:space="preserve">scale, at both </w:t>
      </w:r>
      <w:proofErr w:type="spellStart"/>
      <w:r w:rsidRPr="00152FA4">
        <w:rPr>
          <w:rFonts w:ascii="Open Sans" w:hAnsi="Open Sans" w:cs="Open Sans"/>
        </w:rPr>
        <w:t>Didy</w:t>
      </w:r>
      <w:proofErr w:type="spellEnd"/>
      <w:r w:rsidRPr="00152FA4">
        <w:rPr>
          <w:rFonts w:ascii="Open Sans" w:hAnsi="Open Sans" w:cs="Open Sans"/>
        </w:rPr>
        <w:t xml:space="preserve"> and Bemainty</w:t>
      </w:r>
      <w:r w:rsidR="0017760B">
        <w:rPr>
          <w:rFonts w:ascii="Open Sans" w:hAnsi="Open Sans" w:cs="Open Sans"/>
        </w:rPr>
        <w:fldChar w:fldCharType="begin"/>
      </w:r>
      <w:r w:rsidR="00267AD5">
        <w:rPr>
          <w:rFonts w:ascii="Open Sans" w:hAnsi="Open Sans" w:cs="Open Sans"/>
        </w:rPr>
        <w:instrText xml:space="preserve"> ADDIN ZOTERO_ITEM CSL_CITATION {"citationID":"iJgjfpcp","properties":{"formattedCitation":"\\super 79\\nosupersub{}","plainCitation":"79","noteIndex":0},"citationItems":[{"id":5124,"uris":["http://zotero.org/users/13355268/items/LHVSJWQL"],"itemData":{"id":5124,"type":"article-newspaper","container-title":"Madagascar Tribune","event-place":"Antananarivo, Madagascar","language":"French","publisher-place":"Antananarivo, Madagascar","title":"Le général Randrianazary constate l'anarchie","author":[{"family":"Madagascar Tribune","given":""}],"issued":{"date-parts":[["2013",3,14]]}}}],"schema":"https://github.com/citation-style-language/schema/raw/master/csl-citation.json"} </w:instrText>
      </w:r>
      <w:r w:rsidR="0017760B">
        <w:rPr>
          <w:rFonts w:ascii="Open Sans" w:hAnsi="Open Sans" w:cs="Open Sans"/>
        </w:rPr>
        <w:fldChar w:fldCharType="separate"/>
      </w:r>
      <w:r w:rsidR="00F621A3" w:rsidRPr="00F621A3">
        <w:rPr>
          <w:rFonts w:ascii="Open Sans" w:hAnsi="Open Sans" w:cs="Open Sans"/>
          <w:vertAlign w:val="superscript"/>
        </w:rPr>
        <w:t>79</w:t>
      </w:r>
      <w:r w:rsidR="0017760B">
        <w:rPr>
          <w:rFonts w:ascii="Open Sans" w:hAnsi="Open Sans" w:cs="Open Sans"/>
        </w:rPr>
        <w:fldChar w:fldCharType="end"/>
      </w:r>
      <w:r w:rsidR="009A2DFC">
        <w:rPr>
          <w:rFonts w:ascii="Open Sans" w:hAnsi="Open Sans" w:cs="Open Sans"/>
        </w:rPr>
        <w:t>.</w:t>
      </w:r>
    </w:p>
    <w:p w14:paraId="430EFA54" w14:textId="746E89F4" w:rsidR="00BC3BB1" w:rsidRPr="00152FA4" w:rsidRDefault="00BC3BB1" w:rsidP="00BC3BB1">
      <w:pPr>
        <w:rPr>
          <w:rFonts w:ascii="Open Sans" w:hAnsi="Open Sans" w:cs="Open Sans"/>
        </w:rPr>
      </w:pPr>
      <w:r w:rsidRPr="00152FA4">
        <w:rPr>
          <w:rFonts w:ascii="Open Sans" w:hAnsi="Open Sans" w:cs="Open Sans"/>
        </w:rPr>
        <w:lastRenderedPageBreak/>
        <w:t xml:space="preserve">In September 2016, sapphires were discovered in a second valley east of Bemainty village by gold miners prospecting on land cleared </w:t>
      </w:r>
      <w:r>
        <w:rPr>
          <w:rFonts w:ascii="Open Sans" w:hAnsi="Open Sans" w:cs="Open Sans"/>
        </w:rPr>
        <w:t>for agriculture</w:t>
      </w:r>
      <w:r w:rsidR="009A2DFC" w:rsidRPr="00152FA4">
        <w:rPr>
          <w:rFonts w:ascii="Open Sans" w:hAnsi="Open Sans" w:cs="Open Sans"/>
        </w:rPr>
        <w:fldChar w:fldCharType="begin" w:fldLock="1"/>
      </w:r>
      <w:r w:rsidR="00D24CA2">
        <w:rPr>
          <w:rFonts w:ascii="Open Sans" w:hAnsi="Open Sans" w:cs="Open Sans"/>
        </w:rPr>
        <w:instrText xml:space="preserve"> ADDIN ZOTERO_ITEM CSL_CITATION {"citationID":"xjgAFRry","properties":{"formattedCitation":"\\super 38,45\\nosupersub{}","plainCitation":"38,45","noteIndex":0},"citationItems":[{"id":2204,"uris":["http://www.mendeley.com/documents/?uuid=b7a4fc69-a3d2-42b3-b851-40ea91cf537a","http://zotero.org/users/13355268/items/EAXZ9JVF"],"itemData":{"id":2204,"type":"report","page":"1-45","publisher":"GIA News from Research","title":"Sapphires from the gem rush Bemainty area, Ambatondrazaka (Madagascar)","URL":"https://www.gia.edu/gia-news-research/sapphires-gem-rush-bemainty-ambatondrazaka-madagascar","author":[{"family":"Pardieu","given":"Vincent"},{"family":"Vertriest","given":"Wim"},{"family":"Weeramonkhonlert","given":"Vararut"},{"family":"Raynaud","given":"Victoria"},{"family":"Atikarnsakul","given":"Ungkhana"},{"family":"Perkins","given":"Rosey"}],"issued":{"date-parts":[["2017"]]}}},{"id":127,"uris":["http://www.mendeley.com/documents/?uuid=03863aa9-fba7-4b03-8fac-b53ed1f29568","http://zotero.org/users/13355268/items/BDAMJ2UU"],"itemData":{"id":127,"type":"report","page":"1-17","title":"Sapphire Rush in the Jungle East of Ambatodrazaka, Madagascar","URL":"https://roseyperkins.com/wp-content/uploads/2016/11/SapphireRushMadagascarOctober2016by-RoseyPerkins.pdf","author":[{"family":"Perkins","given":"Rosey"}],"accessed":{"date-parts":[["2021",12,7]]},"issued":{"date-parts":[["2016"]]}}}],"schema":"https://github.com/citation-style-language/schema/raw/master/csl-citation.json"} </w:instrText>
      </w:r>
      <w:r w:rsidR="009A2DFC" w:rsidRPr="00152FA4">
        <w:rPr>
          <w:rFonts w:ascii="Open Sans" w:hAnsi="Open Sans" w:cs="Open Sans"/>
        </w:rPr>
        <w:fldChar w:fldCharType="separate"/>
      </w:r>
      <w:r w:rsidR="00F621A3" w:rsidRPr="00F621A3">
        <w:rPr>
          <w:rFonts w:ascii="Open Sans" w:hAnsi="Open Sans" w:cs="Open Sans"/>
          <w:vertAlign w:val="superscript"/>
        </w:rPr>
        <w:t>38,45</w:t>
      </w:r>
      <w:r w:rsidR="009A2DFC" w:rsidRPr="00152FA4">
        <w:rPr>
          <w:rFonts w:ascii="Open Sans" w:hAnsi="Open Sans" w:cs="Open Sans"/>
        </w:rPr>
        <w:fldChar w:fldCharType="end"/>
      </w:r>
      <w:r>
        <w:rPr>
          <w:rFonts w:ascii="Open Sans" w:hAnsi="Open Sans" w:cs="Open Sans"/>
        </w:rPr>
        <w:t xml:space="preserve"> (</w:t>
      </w:r>
      <w:r w:rsidRPr="00152FA4">
        <w:rPr>
          <w:rFonts w:ascii="Open Sans" w:hAnsi="Open Sans" w:cs="Open Sans"/>
        </w:rPr>
        <w:t>visible in Supplementary Figure 1</w:t>
      </w:r>
      <w:r w:rsidR="009A2DFC">
        <w:rPr>
          <w:rFonts w:ascii="Open Sans" w:hAnsi="Open Sans" w:cs="Open Sans"/>
        </w:rPr>
        <w:t>)</w:t>
      </w:r>
      <w:r w:rsidRPr="00152FA4">
        <w:rPr>
          <w:rFonts w:ascii="Open Sans" w:hAnsi="Open Sans" w:cs="Open Sans"/>
        </w:rPr>
        <w:t xml:space="preserve">. Word of this discovery quickly spread and tens of thousands of miners from across the country flocked to the area to mine. By mid-October 2016, </w:t>
      </w:r>
      <w:r>
        <w:rPr>
          <w:rFonts w:ascii="Open Sans" w:hAnsi="Open Sans" w:cs="Open Sans"/>
        </w:rPr>
        <w:t xml:space="preserve">an estimated </w:t>
      </w:r>
      <w:r w:rsidRPr="00152FA4">
        <w:rPr>
          <w:rFonts w:ascii="Open Sans" w:hAnsi="Open Sans" w:cs="Open Sans"/>
        </w:rPr>
        <w:t>10</w:t>
      </w:r>
      <w:r>
        <w:rPr>
          <w:rFonts w:ascii="Open Sans" w:hAnsi="Open Sans" w:cs="Open Sans"/>
        </w:rPr>
        <w:t>,000</w:t>
      </w:r>
      <w:r w:rsidRPr="00152FA4">
        <w:rPr>
          <w:rFonts w:ascii="Open Sans" w:hAnsi="Open Sans" w:cs="Open Sans"/>
        </w:rPr>
        <w:t>-</w:t>
      </w:r>
      <w:r>
        <w:rPr>
          <w:rFonts w:ascii="Open Sans" w:hAnsi="Open Sans" w:cs="Open Sans"/>
        </w:rPr>
        <w:t xml:space="preserve"> 30</w:t>
      </w:r>
      <w:r w:rsidRPr="00152FA4">
        <w:rPr>
          <w:rFonts w:ascii="Open Sans" w:hAnsi="Open Sans" w:cs="Open Sans"/>
        </w:rPr>
        <w:t>,000 people</w:t>
      </w:r>
      <w:r>
        <w:rPr>
          <w:rFonts w:ascii="Open Sans" w:hAnsi="Open Sans" w:cs="Open Sans"/>
        </w:rPr>
        <w:t xml:space="preserve"> </w:t>
      </w:r>
      <w:r w:rsidRPr="00152FA4">
        <w:rPr>
          <w:rFonts w:ascii="Open Sans" w:hAnsi="Open Sans" w:cs="Open Sans"/>
        </w:rPr>
        <w:t>were working in the valley known as Antananarivo, after Madagascar’s busy capital city</w:t>
      </w:r>
      <w:r w:rsidRPr="00152FA4">
        <w:rPr>
          <w:rFonts w:ascii="Open Sans" w:hAnsi="Open Sans" w:cs="Open Sans"/>
        </w:rPr>
        <w:fldChar w:fldCharType="begin" w:fldLock="1"/>
      </w:r>
      <w:r w:rsidR="00D24CA2">
        <w:rPr>
          <w:rFonts w:ascii="Open Sans" w:hAnsi="Open Sans" w:cs="Open Sans"/>
        </w:rPr>
        <w:instrText xml:space="preserve"> ADDIN ZOTERO_ITEM CSL_CITATION {"citationID":"HcrLpdFF","properties":{"formattedCitation":"\\super 27,45\\nosupersub{}","plainCitation":"27,45","noteIndex":0},"citationItems":[{"id":83,"uris":["http://www.mendeley.com/documents/?uuid=9e0f607b-0ab9-3117-b12d-92a055c08943","http://zotero.org/users/13355268/items/D3JES7AU"],"itemData":{"id":83,"type":"article-journal","abstract":"The extraction of gold and gemstones is often done by small-scale miners, particularly in Africa. It is labor intensive and during the last two centuries the extraction of these resources produced a large number of rushes. This article compares the nineteenth-century North American, Australian and New Zealand rushes for gold, and the Malagasy rushes produced by gemstone mining since the 1990s. Rushes are classified according to the number of participating migrants who participated in each rush. On this point, the article show that artisanal and small-scale gemstone mining in Madagascar produced rushes of comparable magnitude to those observed in North America and Australia in the second half of the 19th century. Moreover, by relating these migratory phenomena, which are often studied independently of each other, a global analysis of rushes demonstrates that most of them fit into a migratory network more vast and durable than the durations of rushes themselves.","container-title":"The Extractive Industries and Society","DOI":"10.1016/J.EXIS.2019.08.005","ISSN":"2214-790X","note":"publisher: Elsevier","title":"Rushing for gemstones and gold: Reflecting on experiences from the United States, Canada, New Zealand, Australia and Madagascar, 1848-present","URL":"https://www.sciencedirect.com/science/article/pii/S2214790X19300267","author":[{"family":"Canavesio","given":"Remy"},{"family":"Pardieu","given":"Vincent"}],"accessed":{"date-parts":[["2019",11,20]]},"issued":{"date-parts":[["2019",9,12]]}}},{"id":2204,"uris":["http://www.mendeley.com/documents/?uuid=b7a4fc69-a3d2-42b3-b851-40ea91cf537a","http://zotero.org/users/13355268/items/EAXZ9JVF"],"itemData":{"id":2204,"type":"report","page":"1-45","publisher":"GIA News from Research","title":"Sapphires from the gem rush Bemainty area, Ambatondrazaka (Madagascar)","URL":"https://www.gia.edu/gia-news-research/sapphires-gem-rush-bemainty-ambatondrazaka-madagascar","author":[{"family":"Pardieu","given":"Vincent"},{"family":"Vertriest","given":"Wim"},{"family":"Weeramonkhonlert","given":"Vararut"},{"family":"Raynaud","given":"Victoria"},{"family":"Atikarnsakul","given":"Ungkhana"},{"family":"Perkins","given":"Rosey"}],"issued":{"date-parts":[["2017"]]}}}],"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27,45</w:t>
      </w:r>
      <w:r w:rsidRPr="00152FA4">
        <w:rPr>
          <w:rFonts w:ascii="Open Sans" w:hAnsi="Open Sans" w:cs="Open Sans"/>
        </w:rPr>
        <w:fldChar w:fldCharType="end"/>
      </w:r>
      <w:r w:rsidRPr="00152FA4">
        <w:rPr>
          <w:rFonts w:ascii="Open Sans" w:hAnsi="Open Sans" w:cs="Open Sans"/>
        </w:rPr>
        <w:t xml:space="preserve">. </w:t>
      </w:r>
      <w:r>
        <w:rPr>
          <w:rFonts w:ascii="Open Sans" w:hAnsi="Open Sans" w:cs="Open Sans"/>
        </w:rPr>
        <w:t xml:space="preserve">Estimates of the number of people involved are highly uncertain and some </w:t>
      </w:r>
      <w:r w:rsidR="0002647F">
        <w:rPr>
          <w:rFonts w:ascii="Open Sans" w:hAnsi="Open Sans" w:cs="Open Sans"/>
        </w:rPr>
        <w:t>estimates were</w:t>
      </w:r>
      <w:r>
        <w:rPr>
          <w:rFonts w:ascii="Open Sans" w:hAnsi="Open Sans" w:cs="Open Sans"/>
        </w:rPr>
        <w:t xml:space="preserve"> high as 45,000, although this is likely an overestimate</w:t>
      </w:r>
      <w:r w:rsidR="00754E81">
        <w:rPr>
          <w:rFonts w:ascii="Open Sans" w:hAnsi="Open Sans" w:cs="Open Sans"/>
        </w:rPr>
        <w:fldChar w:fldCharType="begin"/>
      </w:r>
      <w:r w:rsidR="00C65948">
        <w:rPr>
          <w:rFonts w:ascii="Open Sans" w:hAnsi="Open Sans" w:cs="Open Sans"/>
        </w:rPr>
        <w:instrText xml:space="preserve"> ADDIN ZOTERO_ITEM CSL_CITATION {"citationID":"hm6OMoJ4","properties":{"formattedCitation":"\\super 38\\nosupersub{}","plainCitation":"38","noteIndex":0},"citationItems":[{"id":127,"uris":["http://www.mendeley.com/documents/?uuid=03863aa9-fba7-4b03-8fac-b53ed1f29568","http://zotero.org/users/13355268/items/BDAMJ2UU"],"itemData":{"id":127,"type":"report","page":"1-17","title":"Sapphire Rush in the Jungle East of Ambatodrazaka, Madagascar","URL":"https://roseyperkins.com/wp-content/uploads/2016/11/SapphireRushMadagascarOctober2016by-RoseyPerkins.pdf","author":[{"family":"Perkins","given":"Rosey"}],"accessed":{"date-parts":[["2021",12,7]]},"issued":{"date-parts":[["2016"]]}}}],"schema":"https://github.com/citation-style-language/schema/raw/master/csl-citation.json"} </w:instrText>
      </w:r>
      <w:r w:rsidR="00754E81">
        <w:rPr>
          <w:rFonts w:ascii="Open Sans" w:hAnsi="Open Sans" w:cs="Open Sans"/>
        </w:rPr>
        <w:fldChar w:fldCharType="separate"/>
      </w:r>
      <w:r w:rsidR="00F621A3" w:rsidRPr="00F621A3">
        <w:rPr>
          <w:rFonts w:ascii="Open Sans" w:hAnsi="Open Sans" w:cs="Open Sans"/>
          <w:vertAlign w:val="superscript"/>
        </w:rPr>
        <w:t>38</w:t>
      </w:r>
      <w:r w:rsidR="00754E81">
        <w:rPr>
          <w:rFonts w:ascii="Open Sans" w:hAnsi="Open Sans" w:cs="Open Sans"/>
        </w:rPr>
        <w:fldChar w:fldCharType="end"/>
      </w:r>
      <w:r>
        <w:rPr>
          <w:rFonts w:ascii="Open Sans" w:hAnsi="Open Sans" w:cs="Open Sans"/>
        </w:rPr>
        <w:t xml:space="preserve">. </w:t>
      </w:r>
      <w:r w:rsidR="00F7138E">
        <w:rPr>
          <w:rFonts w:ascii="Open Sans" w:hAnsi="Open Sans" w:cs="Open Sans"/>
        </w:rPr>
        <w:t>Th</w:t>
      </w:r>
      <w:r w:rsidR="002E5B69">
        <w:rPr>
          <w:rFonts w:ascii="Open Sans" w:hAnsi="Open Sans" w:cs="Open Sans"/>
        </w:rPr>
        <w:t xml:space="preserve">is </w:t>
      </w:r>
      <w:r w:rsidR="00F7138E">
        <w:rPr>
          <w:rFonts w:ascii="Open Sans" w:hAnsi="Open Sans" w:cs="Open Sans"/>
        </w:rPr>
        <w:t xml:space="preserve">rush </w:t>
      </w:r>
      <w:r w:rsidR="00E21D44">
        <w:rPr>
          <w:rFonts w:ascii="Open Sans" w:hAnsi="Open Sans" w:cs="Open Sans"/>
        </w:rPr>
        <w:t>received</w:t>
      </w:r>
      <w:r w:rsidR="00F7138E">
        <w:rPr>
          <w:rFonts w:ascii="Open Sans" w:hAnsi="Open Sans" w:cs="Open Sans"/>
        </w:rPr>
        <w:t xml:space="preserve"> less political attention than the 2012 rush </w:t>
      </w:r>
      <w:r w:rsidR="00C565F6">
        <w:rPr>
          <w:rFonts w:ascii="Open Sans" w:hAnsi="Open Sans" w:cs="Open Sans"/>
        </w:rPr>
        <w:t>at</w:t>
      </w:r>
      <w:r w:rsidR="00F7138E">
        <w:rPr>
          <w:rFonts w:ascii="Open Sans" w:hAnsi="Open Sans" w:cs="Open Sans"/>
        </w:rPr>
        <w:t xml:space="preserve"> </w:t>
      </w:r>
      <w:proofErr w:type="spellStart"/>
      <w:r w:rsidR="00F7138E">
        <w:rPr>
          <w:rFonts w:ascii="Open Sans" w:hAnsi="Open Sans" w:cs="Open Sans"/>
        </w:rPr>
        <w:t>Didy</w:t>
      </w:r>
      <w:proofErr w:type="spellEnd"/>
      <w:r w:rsidR="00F7138E">
        <w:rPr>
          <w:rFonts w:ascii="Open Sans" w:hAnsi="Open Sans" w:cs="Open Sans"/>
        </w:rPr>
        <w:t xml:space="preserve"> and resource</w:t>
      </w:r>
      <w:r w:rsidR="002E5B69">
        <w:rPr>
          <w:rFonts w:ascii="Open Sans" w:hAnsi="Open Sans" w:cs="Open Sans"/>
        </w:rPr>
        <w:t>s</w:t>
      </w:r>
      <w:r w:rsidR="00A76E64">
        <w:rPr>
          <w:rFonts w:ascii="Open Sans" w:hAnsi="Open Sans" w:cs="Open Sans"/>
        </w:rPr>
        <w:t xml:space="preserve"> </w:t>
      </w:r>
      <w:r w:rsidR="00F7138E">
        <w:rPr>
          <w:rFonts w:ascii="Open Sans" w:hAnsi="Open Sans" w:cs="Open Sans"/>
        </w:rPr>
        <w:t>to evict miners from the forest</w:t>
      </w:r>
      <w:r w:rsidR="002F4514" w:rsidRPr="002F4514">
        <w:rPr>
          <w:rFonts w:ascii="Open Sans" w:hAnsi="Open Sans" w:cs="Open Sans"/>
        </w:rPr>
        <w:t xml:space="preserve"> </w:t>
      </w:r>
      <w:r w:rsidR="002F4514">
        <w:rPr>
          <w:rFonts w:ascii="Open Sans" w:hAnsi="Open Sans" w:cs="Open Sans"/>
        </w:rPr>
        <w:t>were unavailable</w:t>
      </w:r>
      <w:r w:rsidR="00F7138E">
        <w:rPr>
          <w:rFonts w:ascii="Open Sans" w:hAnsi="Open Sans" w:cs="Open Sans"/>
        </w:rPr>
        <w:t>, although the</w:t>
      </w:r>
      <w:r w:rsidR="00701365">
        <w:rPr>
          <w:rFonts w:ascii="Open Sans" w:hAnsi="Open Sans" w:cs="Open Sans"/>
        </w:rPr>
        <w:t xml:space="preserve"> authorities </w:t>
      </w:r>
      <w:r w:rsidR="00096BF7">
        <w:rPr>
          <w:rFonts w:ascii="Open Sans" w:hAnsi="Open Sans" w:cs="Open Sans"/>
        </w:rPr>
        <w:t xml:space="preserve">did attempt </w:t>
      </w:r>
      <w:r w:rsidR="00701365">
        <w:rPr>
          <w:rFonts w:ascii="Open Sans" w:hAnsi="Open Sans" w:cs="Open Sans"/>
        </w:rPr>
        <w:t xml:space="preserve">to </w:t>
      </w:r>
      <w:r w:rsidR="00971A66">
        <w:rPr>
          <w:rFonts w:ascii="Open Sans" w:hAnsi="Open Sans" w:cs="Open Sans"/>
        </w:rPr>
        <w:t>disrupt</w:t>
      </w:r>
      <w:r w:rsidR="00F7138E">
        <w:rPr>
          <w:rFonts w:ascii="Open Sans" w:hAnsi="Open Sans" w:cs="Open Sans"/>
        </w:rPr>
        <w:t xml:space="preserve"> the</w:t>
      </w:r>
      <w:r w:rsidR="00A152D4">
        <w:rPr>
          <w:rFonts w:ascii="Open Sans" w:hAnsi="Open Sans" w:cs="Open Sans"/>
        </w:rPr>
        <w:t xml:space="preserve"> </w:t>
      </w:r>
      <w:r w:rsidR="0088161F">
        <w:rPr>
          <w:rFonts w:ascii="Open Sans" w:hAnsi="Open Sans" w:cs="Open Sans"/>
        </w:rPr>
        <w:t xml:space="preserve">trade </w:t>
      </w:r>
      <w:r w:rsidR="00F7138E">
        <w:rPr>
          <w:rFonts w:ascii="Open Sans" w:hAnsi="Open Sans" w:cs="Open Sans"/>
        </w:rPr>
        <w:t xml:space="preserve">by </w:t>
      </w:r>
      <w:r w:rsidR="00A152D4">
        <w:rPr>
          <w:rFonts w:ascii="Open Sans" w:hAnsi="Open Sans" w:cs="Open Sans"/>
        </w:rPr>
        <w:t>evic</w:t>
      </w:r>
      <w:r w:rsidR="00F7138E">
        <w:rPr>
          <w:rFonts w:ascii="Open Sans" w:hAnsi="Open Sans" w:cs="Open Sans"/>
        </w:rPr>
        <w:t>ting</w:t>
      </w:r>
      <w:r w:rsidR="00A152D4">
        <w:rPr>
          <w:rFonts w:ascii="Open Sans" w:hAnsi="Open Sans" w:cs="Open Sans"/>
        </w:rPr>
        <w:t xml:space="preserve"> foreign buyers from the nearest trading town</w:t>
      </w:r>
      <w:r w:rsidR="002D2FD6">
        <w:rPr>
          <w:rFonts w:ascii="Open Sans" w:hAnsi="Open Sans" w:cs="Open Sans"/>
        </w:rPr>
        <w:fldChar w:fldCharType="begin"/>
      </w:r>
      <w:r w:rsidR="00F621A3">
        <w:rPr>
          <w:rFonts w:ascii="Open Sans" w:hAnsi="Open Sans" w:cs="Open Sans"/>
        </w:rPr>
        <w:instrText xml:space="preserve"> ADDIN ZOTERO_ITEM CSL_CITATION {"citationID":"f6HcOasC","properties":{"formattedCitation":"\\super 80\\nosupersub{}","plainCitation":"80","noteIndex":0},"citationItems":[{"id":4054,"uris":["http://zotero.org/users/13355268/items/WTG39UMN"],"itemData":{"id":4054,"type":"article-newspaper","container-title":"Madagascar Tribune","event-place":"Antananarivo, Madagascar","publisher-place":"Antananarivo, Madagascar","title":"Exploitation illicite à Bemainty-Didy: Fermeture des sites et des boutiques","URL":"https://www.madagascar-tribune.com/Fermeture-des-sites-et-des,22648.html","author":[{"literal":"Madagascar Tribune"}],"issued":{"date-parts":[["2016",11,9]]}}}],"schema":"https://github.com/citation-style-language/schema/raw/master/csl-citation.json"} </w:instrText>
      </w:r>
      <w:r w:rsidR="002D2FD6">
        <w:rPr>
          <w:rFonts w:ascii="Open Sans" w:hAnsi="Open Sans" w:cs="Open Sans"/>
        </w:rPr>
        <w:fldChar w:fldCharType="separate"/>
      </w:r>
      <w:r w:rsidR="00F621A3" w:rsidRPr="00F621A3">
        <w:rPr>
          <w:rFonts w:ascii="Open Sans" w:hAnsi="Open Sans" w:cs="Open Sans"/>
          <w:vertAlign w:val="superscript"/>
        </w:rPr>
        <w:t>80</w:t>
      </w:r>
      <w:r w:rsidR="002D2FD6">
        <w:rPr>
          <w:rFonts w:ascii="Open Sans" w:hAnsi="Open Sans" w:cs="Open Sans"/>
        </w:rPr>
        <w:fldChar w:fldCharType="end"/>
      </w:r>
      <w:r w:rsidR="00A152D4">
        <w:rPr>
          <w:rFonts w:ascii="Open Sans" w:hAnsi="Open Sans" w:cs="Open Sans"/>
        </w:rPr>
        <w:t xml:space="preserve">. </w:t>
      </w:r>
      <w:r w:rsidR="00557406">
        <w:rPr>
          <w:rFonts w:ascii="Open Sans" w:hAnsi="Open Sans" w:cs="Open Sans"/>
        </w:rPr>
        <w:t>Yet</w:t>
      </w:r>
      <w:r w:rsidR="00B646C6">
        <w:rPr>
          <w:rFonts w:ascii="Open Sans" w:hAnsi="Open Sans" w:cs="Open Sans"/>
        </w:rPr>
        <w:t xml:space="preserve"> f</w:t>
      </w:r>
      <w:r>
        <w:rPr>
          <w:rFonts w:ascii="Open Sans" w:hAnsi="Open Sans" w:cs="Open Sans"/>
        </w:rPr>
        <w:t>our months later</w:t>
      </w:r>
      <w:r w:rsidRPr="00152FA4">
        <w:rPr>
          <w:rFonts w:ascii="Open Sans" w:hAnsi="Open Sans" w:cs="Open Sans"/>
        </w:rPr>
        <w:t xml:space="preserve"> </w:t>
      </w:r>
      <w:r>
        <w:rPr>
          <w:rFonts w:ascii="Open Sans" w:hAnsi="Open Sans" w:cs="Open Sans"/>
        </w:rPr>
        <w:t>an estimated 30,000 people</w:t>
      </w:r>
      <w:r w:rsidRPr="00152FA4">
        <w:rPr>
          <w:rFonts w:ascii="Open Sans" w:hAnsi="Open Sans" w:cs="Open Sans"/>
        </w:rPr>
        <w:t xml:space="preserve"> </w:t>
      </w:r>
      <w:r>
        <w:rPr>
          <w:rFonts w:ascii="Open Sans" w:hAnsi="Open Sans" w:cs="Open Sans"/>
        </w:rPr>
        <w:t>were still</w:t>
      </w:r>
      <w:r w:rsidRPr="00152FA4">
        <w:rPr>
          <w:rFonts w:ascii="Open Sans" w:hAnsi="Open Sans" w:cs="Open Sans"/>
        </w:rPr>
        <w:t xml:space="preserve"> working in the area</w:t>
      </w:r>
      <w:r w:rsidRPr="00152FA4">
        <w:rPr>
          <w:rFonts w:ascii="Open Sans" w:hAnsi="Open Sans" w:cs="Open Sans"/>
        </w:rPr>
        <w:fldChar w:fldCharType="begin" w:fldLock="1"/>
      </w:r>
      <w:r w:rsidR="00D24CA2">
        <w:rPr>
          <w:rFonts w:ascii="Open Sans" w:hAnsi="Open Sans" w:cs="Open Sans"/>
        </w:rPr>
        <w:instrText xml:space="preserve"> ADDIN ZOTERO_ITEM CSL_CITATION {"citationID":"EFoygIhF","properties":{"formattedCitation":"\\super 45\\nosupersub{}","plainCitation":"45","noteIndex":0},"citationItems":[{"id":2204,"uris":["http://www.mendeley.com/documents/?uuid=b7a4fc69-a3d2-42b3-b851-40ea91cf537a","http://zotero.org/users/13355268/items/EAXZ9JVF"],"itemData":{"id":2204,"type":"report","page":"1-45","publisher":"GIA News from Research","title":"Sapphires from the gem rush Bemainty area, Ambatondrazaka (Madagascar)","URL":"https://www.gia.edu/gia-news-research/sapphires-gem-rush-bemainty-ambatondrazaka-madagascar","author":[{"family":"Pardieu","given":"Vincent"},{"family":"Vertriest","given":"Wim"},{"family":"Weeramonkhonlert","given":"Vararut"},{"family":"Raynaud","given":"Victoria"},{"family":"Atikarnsakul","given":"Ungkhana"},{"family":"Perkins","given":"Rosey"}],"issued":{"date-parts":[["2017"]]}}}],"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45</w:t>
      </w:r>
      <w:r w:rsidRPr="00152FA4">
        <w:rPr>
          <w:rFonts w:ascii="Open Sans" w:hAnsi="Open Sans" w:cs="Open Sans"/>
        </w:rPr>
        <w:fldChar w:fldCharType="end"/>
      </w:r>
      <w:r w:rsidRPr="00152FA4">
        <w:rPr>
          <w:rFonts w:ascii="Open Sans" w:hAnsi="Open Sans" w:cs="Open Sans"/>
        </w:rPr>
        <w:t xml:space="preserve">. As the rush developed mining spread north into several tributary valleys. In May 2017 the epicentre shifted back to the original site in the </w:t>
      </w:r>
      <w:proofErr w:type="spellStart"/>
      <w:r w:rsidRPr="00152FA4">
        <w:rPr>
          <w:rFonts w:ascii="Open Sans" w:hAnsi="Open Sans" w:cs="Open Sans"/>
        </w:rPr>
        <w:t>Ambodipaiso</w:t>
      </w:r>
      <w:proofErr w:type="spellEnd"/>
      <w:r w:rsidRPr="00152FA4">
        <w:rPr>
          <w:rFonts w:ascii="Open Sans" w:hAnsi="Open Sans" w:cs="Open Sans"/>
        </w:rPr>
        <w:t xml:space="preserve"> valley</w:t>
      </w:r>
      <w:r w:rsidRPr="00152FA4">
        <w:rPr>
          <w:rFonts w:ascii="Open Sans" w:hAnsi="Open Sans" w:cs="Open Sans"/>
        </w:rPr>
        <w:fldChar w:fldCharType="begin" w:fldLock="1"/>
      </w:r>
      <w:r w:rsidR="00C65948">
        <w:rPr>
          <w:rFonts w:ascii="Open Sans" w:hAnsi="Open Sans" w:cs="Open Sans"/>
        </w:rPr>
        <w:instrText xml:space="preserve"> ADDIN ZOTERO_ITEM CSL_CITATION {"citationID":"NuSK00Wh","properties":{"formattedCitation":"\\super 39\\nosupersub{}","plainCitation":"39","noteIndex":0},"citationItems":[{"id":94,"uris":["http://www.mendeley.com/documents/?uuid=8097c806-b867-4f87-b336-8339f51f7792","http://zotero.org/users/13355268/items/QUXJP8A3"],"itemData":{"id":94,"type":"report","page":"1-18","title":"Old and New Sapphire Rushes in the Bemainty Mining Area, Madagascar","URL":"https://roseyperkins.com/wp-content/uploads/2017/06/Old-and-New-Sapphire-Rushes-in-Bemainty-Area-Madagascar2017.pdf","author":[{"family":"Perkins","given":"Rosey"}],"issued":{"date-parts":[["2017"]]}}}],"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39</w:t>
      </w:r>
      <w:r w:rsidRPr="00152FA4">
        <w:rPr>
          <w:rFonts w:ascii="Open Sans" w:hAnsi="Open Sans" w:cs="Open Sans"/>
        </w:rPr>
        <w:fldChar w:fldCharType="end"/>
      </w:r>
      <w:r w:rsidRPr="00152FA4">
        <w:rPr>
          <w:rFonts w:ascii="Open Sans" w:hAnsi="Open Sans" w:cs="Open Sans"/>
        </w:rPr>
        <w:t>. Over the following months many miners left the area and by October 2017 only approximately 400 miners remained, marking the end of the rush</w:t>
      </w:r>
      <w:r w:rsidRPr="00152FA4">
        <w:rPr>
          <w:rFonts w:ascii="Open Sans" w:hAnsi="Open Sans" w:cs="Open Sans"/>
        </w:rPr>
        <w:fldChar w:fldCharType="begin" w:fldLock="1"/>
      </w:r>
      <w:r w:rsidR="00D210EB">
        <w:rPr>
          <w:rFonts w:ascii="Open Sans" w:hAnsi="Open Sans" w:cs="Open Sans"/>
        </w:rPr>
        <w:instrText xml:space="preserve"> ADDIN ZOTERO_ITEM CSL_CITATION {"citationID":"mKzXVSfe","properties":{"formattedCitation":"\\super 47\\nosupersub{}","plainCitation":"47","noteIndex":0},"citationItems":[{"id":3810,"uris":["http://www.mendeley.com/documents/?uuid=9294a4c9-36bb-4691-8804-6b84a01765aa","http://zotero.org/users/13355268/items/FITCVKBZ"],"itemData":{"id":3810,"type":"report","title":"Is the sapphire trade really driving lemurs towards extinction as journalist Paul Tullis claims on National Geographic ?","URL":"https://www.linkedin.com/pulse/sapphire-trade-really-driving-lemurs-towards-paul-tullis-pardieu/?published=t","author":[{"family":"Pardieu","given":"Vincent"}],"issued":{"date-parts":[["2019"]]}}}],"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47</w:t>
      </w:r>
      <w:r w:rsidRPr="00152FA4">
        <w:rPr>
          <w:rFonts w:ascii="Open Sans" w:hAnsi="Open Sans" w:cs="Open Sans"/>
        </w:rPr>
        <w:fldChar w:fldCharType="end"/>
      </w:r>
      <w:r w:rsidRPr="00152FA4">
        <w:rPr>
          <w:rFonts w:ascii="Open Sans" w:hAnsi="Open Sans" w:cs="Open Sans"/>
        </w:rPr>
        <w:t xml:space="preserve">. </w:t>
      </w:r>
      <w:r w:rsidR="00076724">
        <w:rPr>
          <w:rFonts w:ascii="Open Sans" w:hAnsi="Open Sans" w:cs="Open Sans"/>
        </w:rPr>
        <w:t>M</w:t>
      </w:r>
      <w:r w:rsidRPr="00152FA4">
        <w:rPr>
          <w:rFonts w:ascii="Open Sans" w:hAnsi="Open Sans" w:cs="Open Sans"/>
        </w:rPr>
        <w:t xml:space="preserve">ining continued at a much smaller scale until at least October 2019. </w:t>
      </w:r>
    </w:p>
    <w:p w14:paraId="30A634B8" w14:textId="37036204" w:rsidR="00BC3BB1" w:rsidRPr="00152FA4" w:rsidRDefault="00BC3BB1" w:rsidP="00BC3BB1">
      <w:pPr>
        <w:rPr>
          <w:rFonts w:ascii="Open Sans" w:hAnsi="Open Sans" w:cs="Open Sans"/>
        </w:rPr>
      </w:pPr>
      <w:r w:rsidRPr="00152FA4">
        <w:rPr>
          <w:rFonts w:ascii="Open Sans" w:hAnsi="Open Sans" w:cs="Open Sans"/>
        </w:rPr>
        <w:t>Mining at Bemainty was labour-intensive, informal and illegal, as it occurred within a protected area</w:t>
      </w:r>
      <w:r w:rsidRPr="00152FA4">
        <w:rPr>
          <w:rFonts w:ascii="Open Sans" w:hAnsi="Open Sans" w:cs="Open Sans"/>
        </w:rPr>
        <w:fldChar w:fldCharType="begin" w:fldLock="1"/>
      </w:r>
      <w:r w:rsidR="0042754E">
        <w:rPr>
          <w:rFonts w:ascii="Open Sans" w:hAnsi="Open Sans" w:cs="Open Sans"/>
        </w:rPr>
        <w:instrText xml:space="preserve"> ADDIN ZOTERO_ITEM CSL_CITATION {"citationID":"a25ihu22qh7","properties":{"formattedCitation":"\\super 35,38\\nosupersub{}","plainCitation":"35,38","noteIndex":0},"citationItems":[{"id":4036,"uris":["http://zotero.org/users/13355268/items/EZ3FCZWM"],"itemData":{"id":4036,"type":"legislation","container-title":"Loi no. 2023-007 pourtant refonte du code minier de Madagascar","number":"Loi no. 2023-007","title":"Code Minier","issued":{"date-parts":[["2023"]]}}},{"id":127,"uris":["http://www.mendeley.com/documents/?uuid=03863aa9-fba7-4b03-8fac-b53ed1f29568","http://zotero.org/users/13355268/items/BDAMJ2UU"],"itemData":{"id":127,"type":"report","page":"1-17","title":"Sapphire Rush in the Jungle East of Ambatodrazaka, Madagascar","URL":"https://roseyperkins.com/wp-content/uploads/2016/11/SapphireRushMadagascarOctober2016by-RoseyPerkins.pdf","author":[{"family":"Perkins","given":"Rosey"}],"accessed":{"date-parts":[["2021",12,7]]},"issued":{"date-parts":[["2016"]]}}}],"schema":"https://github.com/citation-style-language/schema/raw/master/csl-citation.json"} </w:instrText>
      </w:r>
      <w:r w:rsidRPr="00152FA4">
        <w:rPr>
          <w:rFonts w:ascii="Open Sans" w:hAnsi="Open Sans" w:cs="Open Sans"/>
        </w:rPr>
        <w:fldChar w:fldCharType="separate"/>
      </w:r>
      <w:r w:rsidR="0042754E" w:rsidRPr="0042754E">
        <w:rPr>
          <w:rFonts w:ascii="Open Sans" w:hAnsi="Open Sans" w:cs="Open Sans"/>
          <w:vertAlign w:val="superscript"/>
        </w:rPr>
        <w:t>35,38</w:t>
      </w:r>
      <w:r w:rsidRPr="00152FA4">
        <w:rPr>
          <w:rFonts w:ascii="Open Sans" w:hAnsi="Open Sans" w:cs="Open Sans"/>
        </w:rPr>
        <w:fldChar w:fldCharType="end"/>
      </w:r>
      <w:r w:rsidRPr="00152FA4">
        <w:rPr>
          <w:rFonts w:ascii="Open Sans" w:hAnsi="Open Sans" w:cs="Open Sans"/>
        </w:rPr>
        <w:t>. Miners dug pits 2-3</w:t>
      </w:r>
      <w:r>
        <w:rPr>
          <w:rFonts w:ascii="Open Sans" w:hAnsi="Open Sans" w:cs="Open Sans"/>
        </w:rPr>
        <w:t xml:space="preserve"> </w:t>
      </w:r>
      <w:r w:rsidRPr="00152FA4">
        <w:rPr>
          <w:rFonts w:ascii="Open Sans" w:hAnsi="Open Sans" w:cs="Open Sans"/>
        </w:rPr>
        <w:t>m deep near the river and sieved excavated gravels in the stream</w:t>
      </w:r>
      <w:r w:rsidRPr="00152FA4">
        <w:rPr>
          <w:rFonts w:ascii="Open Sans" w:hAnsi="Open Sans" w:cs="Open Sans"/>
        </w:rPr>
        <w:fldChar w:fldCharType="begin" w:fldLock="1"/>
      </w:r>
      <w:r w:rsidR="00D24CA2">
        <w:rPr>
          <w:rFonts w:ascii="Open Sans" w:hAnsi="Open Sans" w:cs="Open Sans"/>
        </w:rPr>
        <w:instrText xml:space="preserve"> ADDIN ZOTERO_ITEM CSL_CITATION {"citationID":"I6Kjc3Zz","properties":{"formattedCitation":"\\super 38,45\\nosupersub{}","plainCitation":"38,45","noteIndex":0},"citationItems":[{"id":127,"uris":["http://www.mendeley.com/documents/?uuid=03863aa9-fba7-4b03-8fac-b53ed1f29568","http://zotero.org/users/13355268/items/BDAMJ2UU"],"itemData":{"id":127,"type":"report","page":"1-17","title":"Sapphire Rush in the Jungle East of Ambatodrazaka, Madagascar","URL":"https://roseyperkins.com/wp-content/uploads/2016/11/SapphireRushMadagascarOctober2016by-RoseyPerkins.pdf","author":[{"family":"Perkins","given":"Rosey"}],"accessed":{"date-parts":[["2021",12,7]]},"issued":{"date-parts":[["2016"]]}}},{"id":2204,"uris":["http://www.mendeley.com/documents/?uuid=b7a4fc69-a3d2-42b3-b851-40ea91cf537a","http://zotero.org/users/13355268/items/EAXZ9JVF"],"itemData":{"id":2204,"type":"report","page":"1-45","publisher":"GIA News from Research","title":"Sapphires from the gem rush Bemainty area, Ambatondrazaka (Madagascar)","URL":"https://www.gia.edu/gia-news-research/sapphires-gem-rush-bemainty-ambatondrazaka-madagascar","author":[{"family":"Pardieu","given":"Vincent"},{"family":"Vertriest","given":"Wim"},{"family":"Weeramonkhonlert","given":"Vararut"},{"family":"Raynaud","given":"Victoria"},{"family":"Atikarnsakul","given":"Ungkhana"},{"family":"Perkins","given":"Rosey"}],"issued":{"date-parts":[["2017"]]}}}],"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38,45</w:t>
      </w:r>
      <w:r w:rsidRPr="00152FA4">
        <w:rPr>
          <w:rFonts w:ascii="Open Sans" w:hAnsi="Open Sans" w:cs="Open Sans"/>
        </w:rPr>
        <w:fldChar w:fldCharType="end"/>
      </w:r>
      <w:r w:rsidRPr="00152FA4">
        <w:rPr>
          <w:rFonts w:ascii="Open Sans" w:hAnsi="Open Sans" w:cs="Open Sans"/>
        </w:rPr>
        <w:t>. While most miners started out independent, by February 2017, most were working for sponsors and using more efficient water pumps and hoses to sieve the gravels</w:t>
      </w:r>
      <w:r w:rsidR="00F608F7">
        <w:rPr>
          <w:rFonts w:ascii="Open Sans" w:hAnsi="Open Sans" w:cs="Open Sans"/>
        </w:rPr>
        <w:fldChar w:fldCharType="begin"/>
      </w:r>
      <w:r w:rsidR="00D24CA2">
        <w:rPr>
          <w:rFonts w:ascii="Open Sans" w:hAnsi="Open Sans" w:cs="Open Sans"/>
        </w:rPr>
        <w:instrText xml:space="preserve"> ADDIN ZOTERO_ITEM CSL_CITATION {"citationID":"5ndCRbVY","properties":{"formattedCitation":"\\super 45\\nosupersub{}","plainCitation":"45","noteIndex":0},"citationItems":[{"id":2204,"uris":["http://www.mendeley.com/documents/?uuid=b7a4fc69-a3d2-42b3-b851-40ea91cf537a","http://zotero.org/users/13355268/items/EAXZ9JVF"],"itemData":{"id":2204,"type":"report","page":"1-45","publisher":"GIA News from Research","title":"Sapphires from the gem rush Bemainty area, Ambatondrazaka (Madagascar)","URL":"https://www.gia.edu/gia-news-research/sapphires-gem-rush-bemainty-ambatondrazaka-madagascar","author":[{"family":"Pardieu","given":"Vincent"},{"family":"Vertriest","given":"Wim"},{"family":"Weeramonkhonlert","given":"Vararut"},{"family":"Raynaud","given":"Victoria"},{"family":"Atikarnsakul","given":"Ungkhana"},{"family":"Perkins","given":"Rosey"}],"issued":{"date-parts":[["2017"]]}}}],"schema":"https://github.com/citation-style-language/schema/raw/master/csl-citation.json"} </w:instrText>
      </w:r>
      <w:r w:rsidR="00F608F7">
        <w:rPr>
          <w:rFonts w:ascii="Open Sans" w:hAnsi="Open Sans" w:cs="Open Sans"/>
        </w:rPr>
        <w:fldChar w:fldCharType="separate"/>
      </w:r>
      <w:r w:rsidR="00F621A3" w:rsidRPr="00F621A3">
        <w:rPr>
          <w:rFonts w:ascii="Open Sans" w:hAnsi="Open Sans" w:cs="Open Sans"/>
          <w:vertAlign w:val="superscript"/>
        </w:rPr>
        <w:t>45</w:t>
      </w:r>
      <w:r w:rsidR="00F608F7">
        <w:rPr>
          <w:rFonts w:ascii="Open Sans" w:hAnsi="Open Sans" w:cs="Open Sans"/>
        </w:rPr>
        <w:fldChar w:fldCharType="end"/>
      </w:r>
      <w:r w:rsidRPr="00152FA4">
        <w:rPr>
          <w:rFonts w:ascii="Open Sans" w:hAnsi="Open Sans" w:cs="Open Sans"/>
        </w:rPr>
        <w:t>.</w:t>
      </w:r>
    </w:p>
    <w:p w14:paraId="73414644" w14:textId="17D40281" w:rsidR="00BC3BB1" w:rsidRPr="00152FA4" w:rsidRDefault="00BC3BB1" w:rsidP="00BC3BB1">
      <w:pPr>
        <w:rPr>
          <w:rFonts w:ascii="Open Sans" w:hAnsi="Open Sans" w:cs="Open Sans"/>
        </w:rPr>
      </w:pPr>
      <w:r w:rsidRPr="00152FA4">
        <w:rPr>
          <w:rFonts w:ascii="Open Sans" w:hAnsi="Open Sans" w:cs="Open Sans"/>
        </w:rPr>
        <w:t xml:space="preserve">Here, we take 2012, the year when artisanal gem mining first began at Bemainty, as the year of the </w:t>
      </w:r>
      <w:r>
        <w:rPr>
          <w:rFonts w:ascii="Open Sans" w:hAnsi="Open Sans" w:cs="Open Sans"/>
        </w:rPr>
        <w:t>‘</w:t>
      </w:r>
      <w:r w:rsidRPr="00152FA4">
        <w:rPr>
          <w:rFonts w:ascii="Open Sans" w:hAnsi="Open Sans" w:cs="Open Sans"/>
        </w:rPr>
        <w:t>intervention</w:t>
      </w:r>
      <w:r>
        <w:rPr>
          <w:rFonts w:ascii="Open Sans" w:hAnsi="Open Sans" w:cs="Open Sans"/>
        </w:rPr>
        <w:t>’</w:t>
      </w:r>
      <w:r w:rsidRPr="00152FA4">
        <w:rPr>
          <w:rFonts w:ascii="Open Sans" w:hAnsi="Open Sans" w:cs="Open Sans"/>
        </w:rPr>
        <w:t xml:space="preserve">. Although the </w:t>
      </w:r>
      <w:r>
        <w:rPr>
          <w:rFonts w:ascii="Open Sans" w:hAnsi="Open Sans" w:cs="Open Sans"/>
        </w:rPr>
        <w:t>large</w:t>
      </w:r>
      <w:r w:rsidRPr="00152FA4">
        <w:rPr>
          <w:rFonts w:ascii="Open Sans" w:hAnsi="Open Sans" w:cs="Open Sans"/>
        </w:rPr>
        <w:t xml:space="preserve"> mining rush did not </w:t>
      </w:r>
      <w:r>
        <w:rPr>
          <w:rFonts w:ascii="Open Sans" w:hAnsi="Open Sans" w:cs="Open Sans"/>
        </w:rPr>
        <w:t>start</w:t>
      </w:r>
      <w:r w:rsidRPr="00152FA4">
        <w:rPr>
          <w:rFonts w:ascii="Open Sans" w:hAnsi="Open Sans" w:cs="Open Sans"/>
        </w:rPr>
        <w:t xml:space="preserve"> until 2016, using the period from 2012 allows us to explore the impacts of mining at different scales.</w:t>
      </w:r>
      <w:r w:rsidR="009F4332">
        <w:rPr>
          <w:rFonts w:ascii="Open Sans" w:hAnsi="Open Sans" w:cs="Open Sans"/>
        </w:rPr>
        <w:t xml:space="preserve"> I</w:t>
      </w:r>
      <w:r w:rsidRPr="00152FA4">
        <w:rPr>
          <w:rFonts w:ascii="Open Sans" w:hAnsi="Open Sans" w:cs="Open Sans"/>
        </w:rPr>
        <w:t xml:space="preserve">n our results we mark both the </w:t>
      </w:r>
      <w:r>
        <w:rPr>
          <w:rFonts w:ascii="Open Sans" w:hAnsi="Open Sans" w:cs="Open Sans"/>
        </w:rPr>
        <w:t>onset</w:t>
      </w:r>
      <w:r w:rsidRPr="00152FA4">
        <w:rPr>
          <w:rFonts w:ascii="Open Sans" w:hAnsi="Open Sans" w:cs="Open Sans"/>
        </w:rPr>
        <w:t xml:space="preserve"> of mining in 2012</w:t>
      </w:r>
      <w:r>
        <w:rPr>
          <w:rFonts w:ascii="Open Sans" w:hAnsi="Open Sans" w:cs="Open Sans"/>
        </w:rPr>
        <w:t>,</w:t>
      </w:r>
      <w:r w:rsidRPr="00152FA4">
        <w:rPr>
          <w:rFonts w:ascii="Open Sans" w:hAnsi="Open Sans" w:cs="Open Sans"/>
        </w:rPr>
        <w:t xml:space="preserve"> and the start of the rush in 2016. </w:t>
      </w:r>
    </w:p>
    <w:p w14:paraId="2A318D39" w14:textId="77777777" w:rsidR="00BC3BB1" w:rsidRPr="00152FA4" w:rsidRDefault="00BC3BB1" w:rsidP="00BC3BB1">
      <w:pPr>
        <w:rPr>
          <w:rFonts w:ascii="Open Sans" w:hAnsi="Open Sans" w:cs="Open Sans"/>
          <w:i/>
          <w:iCs/>
          <w:sz w:val="26"/>
          <w:szCs w:val="26"/>
        </w:rPr>
      </w:pPr>
      <w:r w:rsidRPr="00152FA4">
        <w:rPr>
          <w:rFonts w:ascii="Open Sans" w:hAnsi="Open Sans" w:cs="Open Sans"/>
          <w:i/>
          <w:iCs/>
          <w:sz w:val="26"/>
          <w:szCs w:val="26"/>
        </w:rPr>
        <w:t>Unit of analysis</w:t>
      </w:r>
    </w:p>
    <w:p w14:paraId="4A039A8C" w14:textId="3B70DA8B" w:rsidR="00BC3BB1" w:rsidRPr="00152FA4" w:rsidRDefault="00BC3BB1" w:rsidP="00BC3BB1">
      <w:pPr>
        <w:rPr>
          <w:rFonts w:ascii="Open Sans" w:hAnsi="Open Sans" w:cs="Open Sans"/>
          <w:i/>
          <w:iCs/>
        </w:rPr>
      </w:pPr>
      <w:r>
        <w:rPr>
          <w:rFonts w:ascii="Open Sans" w:hAnsi="Open Sans" w:cs="Open Sans"/>
        </w:rPr>
        <w:t xml:space="preserve">We use drainage basins as our unit of analysis. </w:t>
      </w:r>
      <w:r w:rsidRPr="00152FA4">
        <w:rPr>
          <w:rFonts w:ascii="Open Sans" w:hAnsi="Open Sans" w:cs="Open Sans"/>
        </w:rPr>
        <w:t xml:space="preserve">Drainage basins are an appropriate unit at which to measure the impacts of the mining rush as basin geography influences the distribution of gemstones and forest </w:t>
      </w:r>
      <w:r>
        <w:rPr>
          <w:rFonts w:ascii="Open Sans" w:hAnsi="Open Sans" w:cs="Open Sans"/>
        </w:rPr>
        <w:t>loss</w:t>
      </w:r>
      <w:r w:rsidRPr="00152FA4">
        <w:rPr>
          <w:rFonts w:ascii="Open Sans" w:hAnsi="Open Sans" w:cs="Open Sans"/>
        </w:rPr>
        <w:t xml:space="preserve"> outcomes. The gems mined at Bemainty are </w:t>
      </w:r>
      <w:r w:rsidRPr="00152FA4">
        <w:rPr>
          <w:rFonts w:ascii="Open Sans" w:hAnsi="Open Sans" w:cs="Open Sans"/>
        </w:rPr>
        <w:lastRenderedPageBreak/>
        <w:t xml:space="preserve">secondary deposits which have been removed from a host rock within the catchment via erosion or weathering, transported and deposited within river sediments </w:t>
      </w:r>
      <w:r>
        <w:rPr>
          <w:rFonts w:ascii="Open Sans" w:hAnsi="Open Sans" w:cs="Open Sans"/>
        </w:rPr>
        <w:t>in the valley bottom</w:t>
      </w:r>
      <w:r w:rsidRPr="00152FA4">
        <w:rPr>
          <w:rFonts w:ascii="Open Sans" w:hAnsi="Open Sans" w:cs="Open Sans"/>
        </w:rPr>
        <w:fldChar w:fldCharType="begin" w:fldLock="1"/>
      </w:r>
      <w:r w:rsidR="00F621A3">
        <w:rPr>
          <w:rFonts w:ascii="Open Sans" w:hAnsi="Open Sans" w:cs="Open Sans"/>
        </w:rPr>
        <w:instrText xml:space="preserve"> ADDIN ZOTERO_ITEM CSL_CITATION {"citationID":"c0fOzAYk","properties":{"formattedCitation":"\\super 50\\nosupersub{}","plainCitation":"50","noteIndex":0},"citationItems":[{"id":2118,"uris":["http://www.mendeley.com/documents/?uuid=0227a2af-d39c-3465-ae79-d0dcf28bd09d","http://zotero.org/users/13355268/items/CFABJCLS"],"itemData":{"id":2118,"type":"article-journal","abstract":"Corundum is not uncommon on Earth but the gem varieties of ruby and sapphire are relatively rare. Gem corundum deposits are classified as primary and secondary deposits. Primary deposits contain corundum either in the rocks where it crystallized or as xenocrysts and xenoliths carried by magmas to the Earth's surface. Classification systems for corundum deposits are based on different mineralogical and geological features. An up-to-date classification scheme for ruby deposits is described in the present paper. Ruby forms in mafic or felsic geological environments, or in metamorphosed carbonate platforms but it is always associated with rocks depleted in silica and enriched in alumina. Two major geological environments are favorable for the presence of ruby: (1) amphibolite to medium pressure granulite facies metamorphic belts and (2) alkaline basaltic volcanism in continental rifting environments. Primary ruby deposits formed from the Archean (2.71 Ga) in Greenland to the Pliocene (5 Ma) in Nepal. Secondary ruby deposits have formed at various times from the erosion of metamorphic belts (since the Precambrian) and alkali basalts (from the Cenozoic to the Quaternary). Primary ruby deposits are subdivided into two types based on their geological environment of formation: (Type I) magmatic-related and (Type II) metamorphic-related. Type I is characterized by two sub-types, specifically Type IA where xenocrysts or xenoliths of gem ruby of metamorphic (sometimes magmatic) origin are hosted by alkali basalts (Madagascar and others), and Type IB corresponding to xenocrysts of ruby in kimberlite (Democratic Republic of Congo). Type II also has two sub-types; metamorphic deposits sensu stricto (Type IIA) that formed in amphibolite to granulite facies environments, and metamorphic-metasomatic deposits (Type IIB) formed via high fluid-rock interaction and metasomatism. Secondary ruby deposits, i.e., placers are termed sedimentary-related (Type III). These placers are hosted in sedimentary rocks (soil, rudite, arenite, and silt) that formed via erosion, gravity effect, mechanical transport, and sedimentation along slopes or basins related to neotectonic motions and deformation.","container-title":"Minerals","DOI":"10.3390/min10070597","issue":"7","page":"597","title":"Ruby Deposits: A Review and Geological Classification","volume":"10","author":[{"family":"Giuliani","given":"Gaston"},{"family":"Groat","given":"Lee A"},{"family":"Fallick","given":"Anthony E"},{"family":"Pignatelli","given":"Isabella"},{"family":"Pardieu","given":"Vincent"}],"issued":{"date-parts":[["2020"]]}}}],"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50</w:t>
      </w:r>
      <w:r w:rsidRPr="00152FA4">
        <w:rPr>
          <w:rFonts w:ascii="Open Sans" w:hAnsi="Open Sans" w:cs="Open Sans"/>
        </w:rPr>
        <w:fldChar w:fldCharType="end"/>
      </w:r>
      <w:r w:rsidRPr="00152FA4">
        <w:rPr>
          <w:rFonts w:ascii="Open Sans" w:hAnsi="Open Sans" w:cs="Open Sans"/>
        </w:rPr>
        <w:t xml:space="preserve">. Drainage basin geography </w:t>
      </w:r>
      <w:r>
        <w:rPr>
          <w:rFonts w:ascii="Open Sans" w:hAnsi="Open Sans" w:cs="Open Sans"/>
        </w:rPr>
        <w:t xml:space="preserve">may also restrict </w:t>
      </w:r>
      <w:r w:rsidRPr="00152FA4">
        <w:rPr>
          <w:rFonts w:ascii="Open Sans" w:hAnsi="Open Sans" w:cs="Open Sans"/>
        </w:rPr>
        <w:t>the potential spread of impacts, as miners may be less inclined to travel over watershed ridges to harvest materials</w:t>
      </w:r>
      <w:r>
        <w:rPr>
          <w:rFonts w:ascii="Open Sans" w:hAnsi="Open Sans" w:cs="Open Sans"/>
        </w:rPr>
        <w:t>.</w:t>
      </w:r>
      <w:r w:rsidRPr="00152FA4">
        <w:rPr>
          <w:rFonts w:ascii="Open Sans" w:hAnsi="Open Sans" w:cs="Open Sans"/>
        </w:rPr>
        <w:t xml:space="preserve">  </w:t>
      </w:r>
    </w:p>
    <w:p w14:paraId="074CDAB5" w14:textId="3AA02E55" w:rsidR="00BC3BB1" w:rsidRPr="00152FA4" w:rsidRDefault="00BC3BB1" w:rsidP="00BC3BB1">
      <w:pPr>
        <w:rPr>
          <w:rFonts w:ascii="Open Sans" w:hAnsi="Open Sans" w:cs="Open Sans"/>
        </w:rPr>
      </w:pPr>
      <w:r w:rsidRPr="00152FA4">
        <w:rPr>
          <w:rFonts w:ascii="Open Sans" w:hAnsi="Open Sans" w:cs="Open Sans"/>
        </w:rPr>
        <w:t>We use the Level 9 drainage basins</w:t>
      </w:r>
      <w:r>
        <w:rPr>
          <w:rFonts w:ascii="Open Sans" w:hAnsi="Open Sans" w:cs="Open Sans"/>
        </w:rPr>
        <w:t xml:space="preserve"> data</w:t>
      </w:r>
      <w:r w:rsidRPr="00152FA4">
        <w:rPr>
          <w:rFonts w:ascii="Open Sans" w:hAnsi="Open Sans" w:cs="Open Sans"/>
        </w:rPr>
        <w:t xml:space="preserve"> from HydroBASINS</w:t>
      </w:r>
      <w:r w:rsidRPr="00152FA4">
        <w:rPr>
          <w:rFonts w:ascii="Open Sans" w:hAnsi="Open Sans" w:cs="Open Sans"/>
        </w:rPr>
        <w:fldChar w:fldCharType="begin" w:fldLock="1"/>
      </w:r>
      <w:r w:rsidR="0042754E">
        <w:rPr>
          <w:rFonts w:ascii="Open Sans" w:hAnsi="Open Sans" w:cs="Open Sans"/>
        </w:rPr>
        <w:instrText xml:space="preserve"> ADDIN ZOTERO_ITEM CSL_CITATION {"citationID":"iUmXPKhr","properties":{"formattedCitation":"\\super 81\\nosupersub{}","plainCitation":"81","noteIndex":0},"citationItems":[{"id":3804,"uris":["http://www.mendeley.com/documents/?uuid=6206ba3f-3873-40c3-a185-f3dc3e3da90a","http://zotero.org/users/13355268/items/II4M9PWM"],"itemData":{"id":3804,"type":"article-journal","abstract":"Despite significant recent advancements, global hydrological models and their input databases still show limited capabilities in supporting many spatially detailed research questions and integrated assessments, such as required in freshwater ecology or applied water resources management. In order to address these challenges, the scientific community needs to create improved large-scale datasets and more flexible data structures that enable the integration of information across and within spatial scales; develop new and advanced models that support the assessment of longitudinal and lateral hydrological connectivity; and provide an accessible modeling environment for researchers, decision makers, and practitioners. As a contribution, we here present a new modeling framework that integrates hydrographic baseline data at a global scale (enhanced HydroSHEDS layers and coupled datasets) with new modeling tools, specifically a river network routing model (HydroROUT) that is currently under development. The resulting 'hydro-spatial fabric' is designed to provide an avenue for advanced hydro-ecological applications at large scales in a consistent and highly versatile way. Preliminary results from case studies to assess human impacts on water quality and the effects of dams on river fragmentation and downstream flow regulation illustrate the potential of this combined data-and-modeling framework to conduct novel research in the fields of aquatic ecology, biogeochemistry, geo-statistical modeling, or pollution and health risk assessments. The global scale outcomes are at a previously unachieved spatial resolution of 500 m and can thus support local planning and decision making in many of the world's large river basins. © 2013 John Wiley &amp; Sons, Ltd.","container-title":"Hydrological Processes","DOI":"10.1002/hyp.9740","ISSN":"08856087","issue":"15","page":"2171-2186","title":"Global river hydrography and network routing: Baseline data and new approaches to study the world's large river systems","volume":"27","author":[{"family":"Lehner","given":"Bernhard"},{"family":"Grill","given":"Günther"}],"issued":{"date-parts":[["2013"]]}}}],"schema":"https://github.com/citation-style-language/schema/raw/master/csl-citation.json"} </w:instrText>
      </w:r>
      <w:r w:rsidRPr="00152FA4">
        <w:rPr>
          <w:rFonts w:ascii="Open Sans" w:hAnsi="Open Sans" w:cs="Open Sans"/>
        </w:rPr>
        <w:fldChar w:fldCharType="separate"/>
      </w:r>
      <w:r w:rsidR="0042754E" w:rsidRPr="0042754E">
        <w:rPr>
          <w:rFonts w:ascii="Open Sans" w:hAnsi="Open Sans" w:cs="Open Sans"/>
          <w:vertAlign w:val="superscript"/>
        </w:rPr>
        <w:t>81</w:t>
      </w:r>
      <w:r w:rsidRPr="00152FA4">
        <w:rPr>
          <w:rFonts w:ascii="Open Sans" w:hAnsi="Open Sans" w:cs="Open Sans"/>
        </w:rPr>
        <w:fldChar w:fldCharType="end"/>
      </w:r>
      <w:r w:rsidRPr="00152FA4">
        <w:rPr>
          <w:rFonts w:ascii="Open Sans" w:hAnsi="Open Sans" w:cs="Open Sans"/>
        </w:rPr>
        <w:t xml:space="preserve">. </w:t>
      </w:r>
      <w:proofErr w:type="spellStart"/>
      <w:r w:rsidRPr="00152FA4">
        <w:rPr>
          <w:rFonts w:ascii="Open Sans" w:hAnsi="Open Sans" w:cs="Open Sans"/>
        </w:rPr>
        <w:t>HydroBASINS</w:t>
      </w:r>
      <w:proofErr w:type="spellEnd"/>
      <w:r w:rsidRPr="00152FA4">
        <w:rPr>
          <w:rFonts w:ascii="Open Sans" w:hAnsi="Open Sans" w:cs="Open Sans"/>
        </w:rPr>
        <w:t xml:space="preserve"> is a global map of watershed boundaries and drainage basins at hierarchically nested scales, from the continental </w:t>
      </w:r>
      <w:r>
        <w:rPr>
          <w:rFonts w:ascii="Open Sans" w:hAnsi="Open Sans" w:cs="Open Sans"/>
        </w:rPr>
        <w:t xml:space="preserve">(Level 1) </w:t>
      </w:r>
      <w:r w:rsidRPr="00152FA4">
        <w:rPr>
          <w:rFonts w:ascii="Open Sans" w:hAnsi="Open Sans" w:cs="Open Sans"/>
        </w:rPr>
        <w:t>to the local</w:t>
      </w:r>
      <w:r>
        <w:rPr>
          <w:rFonts w:ascii="Open Sans" w:hAnsi="Open Sans" w:cs="Open Sans"/>
        </w:rPr>
        <w:t xml:space="preserve"> (Level 12)</w:t>
      </w:r>
      <w:r w:rsidRPr="00152FA4">
        <w:rPr>
          <w:rFonts w:ascii="Open Sans" w:hAnsi="Open Sans" w:cs="Open Sans"/>
        </w:rPr>
        <w:t>, derived from digital elevation models</w:t>
      </w:r>
      <w:r>
        <w:rPr>
          <w:rFonts w:ascii="Open Sans" w:hAnsi="Open Sans" w:cs="Open Sans"/>
        </w:rPr>
        <w:t>. At each higher level (i.e.</w:t>
      </w:r>
      <w:r w:rsidR="00613206">
        <w:rPr>
          <w:rFonts w:ascii="Open Sans" w:hAnsi="Open Sans" w:cs="Open Sans"/>
        </w:rPr>
        <w:t>,</w:t>
      </w:r>
      <w:r>
        <w:rPr>
          <w:rFonts w:ascii="Open Sans" w:hAnsi="Open Sans" w:cs="Open Sans"/>
        </w:rPr>
        <w:t xml:space="preserve"> smaller</w:t>
      </w:r>
      <w:r w:rsidR="00F40EAD">
        <w:rPr>
          <w:rFonts w:ascii="Open Sans" w:hAnsi="Open Sans" w:cs="Open Sans"/>
        </w:rPr>
        <w:t xml:space="preserve"> </w:t>
      </w:r>
      <w:r>
        <w:rPr>
          <w:rFonts w:ascii="Open Sans" w:hAnsi="Open Sans" w:cs="Open Sans"/>
        </w:rPr>
        <w:t>scale) d</w:t>
      </w:r>
      <w:r w:rsidRPr="00152FA4">
        <w:rPr>
          <w:rFonts w:ascii="Open Sans" w:hAnsi="Open Sans" w:cs="Open Sans"/>
        </w:rPr>
        <w:t>rainage basins are sub-divided into their four largest tributary basins with an individual area of at least 100km</w:t>
      </w:r>
      <w:r w:rsidRPr="00152FA4">
        <w:rPr>
          <w:rFonts w:ascii="Open Sans" w:hAnsi="Open Sans" w:cs="Open Sans"/>
          <w:vertAlign w:val="superscript"/>
        </w:rPr>
        <w:t>2</w:t>
      </w:r>
      <w:r w:rsidRPr="00152FA4">
        <w:rPr>
          <w:rFonts w:ascii="Open Sans" w:hAnsi="Open Sans" w:cs="Open Sans"/>
        </w:rPr>
        <w:t>, and five smaller inter-basins</w:t>
      </w:r>
      <w:r w:rsidR="008225E3">
        <w:rPr>
          <w:rFonts w:ascii="Open Sans" w:hAnsi="Open Sans" w:cs="Open Sans"/>
        </w:rPr>
        <w:fldChar w:fldCharType="begin"/>
      </w:r>
      <w:r w:rsidR="0042754E">
        <w:rPr>
          <w:rFonts w:ascii="Open Sans" w:hAnsi="Open Sans" w:cs="Open Sans"/>
        </w:rPr>
        <w:instrText xml:space="preserve"> ADDIN ZOTERO_ITEM CSL_CITATION {"citationID":"HijzhHOp","properties":{"formattedCitation":"\\super 81\\nosupersub{}","plainCitation":"81","noteIndex":0},"citationItems":[{"id":3804,"uris":["http://www.mendeley.com/documents/?uuid=6206ba3f-3873-40c3-a185-f3dc3e3da90a","http://zotero.org/users/13355268/items/II4M9PWM"],"itemData":{"id":3804,"type":"article-journal","abstract":"Despite significant recent advancements, global hydrological models and their input databases still show limited capabilities in supporting many spatially detailed research questions and integrated assessments, such as required in freshwater ecology or applied water resources management. In order to address these challenges, the scientific community needs to create improved large-scale datasets and more flexible data structures that enable the integration of information across and within spatial scales; develop new and advanced models that support the assessment of longitudinal and lateral hydrological connectivity; and provide an accessible modeling environment for researchers, decision makers, and practitioners. As a contribution, we here present a new modeling framework that integrates hydrographic baseline data at a global scale (enhanced HydroSHEDS layers and coupled datasets) with new modeling tools, specifically a river network routing model (HydroROUT) that is currently under development. The resulting 'hydro-spatial fabric' is designed to provide an avenue for advanced hydro-ecological applications at large scales in a consistent and highly versatile way. Preliminary results from case studies to assess human impacts on water quality and the effects of dams on river fragmentation and downstream flow regulation illustrate the potential of this combined data-and-modeling framework to conduct novel research in the fields of aquatic ecology, biogeochemistry, geo-statistical modeling, or pollution and health risk assessments. The global scale outcomes are at a previously unachieved spatial resolution of 500 m and can thus support local planning and decision making in many of the world's large river basins. © 2013 John Wiley &amp; Sons, Ltd.","container-title":"Hydrological Processes","DOI":"10.1002/hyp.9740","ISSN":"08856087","issue":"15","page":"2171-2186","title":"Global river hydrography and network routing: Baseline data and new approaches to study the world's large river systems","volume":"27","author":[{"family":"Lehner","given":"Bernhard"},{"family":"Grill","given":"Günther"}],"issued":{"date-parts":[["2013"]]}}}],"schema":"https://github.com/citation-style-language/schema/raw/master/csl-citation.json"} </w:instrText>
      </w:r>
      <w:r w:rsidR="008225E3">
        <w:rPr>
          <w:rFonts w:ascii="Open Sans" w:hAnsi="Open Sans" w:cs="Open Sans"/>
        </w:rPr>
        <w:fldChar w:fldCharType="separate"/>
      </w:r>
      <w:r w:rsidR="0042754E" w:rsidRPr="0042754E">
        <w:rPr>
          <w:rFonts w:ascii="Open Sans" w:hAnsi="Open Sans" w:cs="Open Sans"/>
          <w:vertAlign w:val="superscript"/>
        </w:rPr>
        <w:t>81</w:t>
      </w:r>
      <w:r w:rsidR="008225E3">
        <w:rPr>
          <w:rFonts w:ascii="Open Sans" w:hAnsi="Open Sans" w:cs="Open Sans"/>
        </w:rPr>
        <w:fldChar w:fldCharType="end"/>
      </w:r>
      <w:r w:rsidRPr="00152FA4">
        <w:rPr>
          <w:rFonts w:ascii="Open Sans" w:hAnsi="Open Sans" w:cs="Open Sans"/>
        </w:rPr>
        <w:t>. We chose to use the Level 9 basins (the second smallest in this area), as we considered this best captured the hypothesised scale of impacts (</w:t>
      </w:r>
      <w:r>
        <w:rPr>
          <w:rFonts w:ascii="Open Sans" w:hAnsi="Open Sans" w:cs="Open Sans"/>
        </w:rPr>
        <w:t>Supplementary Figure 2</w:t>
      </w:r>
      <w:r w:rsidRPr="00152FA4">
        <w:rPr>
          <w:rFonts w:ascii="Open Sans" w:hAnsi="Open Sans" w:cs="Open Sans"/>
        </w:rPr>
        <w:t xml:space="preserve">). Survey data from 418 villages in </w:t>
      </w:r>
      <w:proofErr w:type="spellStart"/>
      <w:r w:rsidRPr="00152FA4">
        <w:rPr>
          <w:rFonts w:ascii="Open Sans" w:hAnsi="Open Sans" w:cs="Open Sans"/>
        </w:rPr>
        <w:t>Masoala</w:t>
      </w:r>
      <w:proofErr w:type="spellEnd"/>
      <w:r w:rsidRPr="00152FA4">
        <w:rPr>
          <w:rFonts w:ascii="Open Sans" w:hAnsi="Open Sans" w:cs="Open Sans"/>
        </w:rPr>
        <w:t xml:space="preserve"> National Park in north-eastern Madagascar shows that on average, villagers would travel up to a maximum 1.9 hours to collect forest products</w:t>
      </w:r>
      <w:r w:rsidRPr="00152FA4">
        <w:rPr>
          <w:rFonts w:ascii="Open Sans" w:hAnsi="Open Sans" w:cs="Open Sans"/>
        </w:rPr>
        <w:fldChar w:fldCharType="begin" w:fldLock="1"/>
      </w:r>
      <w:r w:rsidR="00F621A3">
        <w:rPr>
          <w:rFonts w:ascii="Open Sans" w:hAnsi="Open Sans" w:cs="Open Sans"/>
        </w:rPr>
        <w:instrText xml:space="preserve"> ADDIN ZOTERO_ITEM CSL_CITATION {"citationID":"HITpluQ7","properties":{"formattedCitation":"\\super 54\\nosupersub{}","plainCitation":"54","noteIndex":0},"citationItems":[{"id":372,"uris":["http://www.mendeley.com/documents/?uuid=30868d5c-fca4-48c5-8b45-27068d38d878","http://zotero.org/users/13355268/items/7NJ4QBTW"],"itemData":{"id":372,"type":"article-journal","abstract":"We conducted an analysis of deforestation and forest disturbance from 2005-2011 in Masoala National Park, the largest federal protected area in Madagascar. We found that the annual rate of forest change in 2010-2011 within the park (1.27%) was considerably higher than in 2005-2008 (0.99%), and was higher than the most recently published deforestation rate for all of Madagascar. Although deforestation and disturbance immediately following the 2009 coup d'état were lower than in the other time periods analyzed, the longer-term increase in forest change over the study period corroborates recent ground-based accounts of increased illegal activities in national parks, including logging of precious hardwoods. We also analyzed forest disturbance patterns in relation to rivers and travel distance from permanent villages. Forest disturbances were significantly closer to rivers than expected by chance, and 82% of disturbance was within the mean maximum travel distance to villages surrounding the park. Both results strongly indicate that most of the mapped disturbance in the study area is anthropogenic, despite two cyclones during the study period. High-resolution forest monitoring ensures that forest change statistics accurately reflect anthropogenic disturbances and are not inflated by forest losses resulting from natural processes. © Thomas F. Allnutt, Gregory P. Asner, Christopher D. Golden, George V. N. Powell.","container-title":"Tropical Conservation Science","DOI":"10.1177/194008291300600101","ISSN":"19400829","issue":"1","page":"1-15","title":"Mapping recent deforestation and forest disturbance in northeastern Madagascar","volume":"6","author":[{"family":"Allnutt","given":"Thomas F."},{"family":"Asner","given":"Gregory P."},{"family":"Golden","given":"Christopher D."},{"family":"Powell","given":"George V.N."}],"issued":{"date-parts":[["2013"]]}}}],"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54</w:t>
      </w:r>
      <w:r w:rsidRPr="00152FA4">
        <w:rPr>
          <w:rFonts w:ascii="Open Sans" w:hAnsi="Open Sans" w:cs="Open Sans"/>
        </w:rPr>
        <w:fldChar w:fldCharType="end"/>
      </w:r>
      <w:r w:rsidRPr="00152FA4">
        <w:rPr>
          <w:rFonts w:ascii="Open Sans" w:hAnsi="Open Sans" w:cs="Open Sans"/>
        </w:rPr>
        <w:t>. We applied this threshold to map the potential impact zone around the two mining valleys at Bemainty and found it best matched the scale of the Level 9 basin (</w:t>
      </w:r>
      <w:r>
        <w:rPr>
          <w:rFonts w:ascii="Open Sans" w:hAnsi="Open Sans" w:cs="Open Sans"/>
        </w:rPr>
        <w:t>Supplementary Figure 2</w:t>
      </w:r>
      <w:r w:rsidRPr="00152FA4">
        <w:rPr>
          <w:rFonts w:ascii="Open Sans" w:hAnsi="Open Sans" w:cs="Open Sans"/>
        </w:rPr>
        <w:t>). While this potential impact zone is likely an overestimate, as short-term migrant miners may be especially unlikely to travel far from the mine site to access resources, we wanted to ensure we captured all potential impacts within our treated unit and avoided spillovers into neighbouring control units.</w:t>
      </w:r>
    </w:p>
    <w:p w14:paraId="1899EE0F" w14:textId="77777777" w:rsidR="00760785" w:rsidRDefault="00760785" w:rsidP="00BC3BB1">
      <w:pPr>
        <w:rPr>
          <w:rFonts w:ascii="Open Sans" w:hAnsi="Open Sans" w:cs="Open Sans"/>
          <w:i/>
          <w:iCs/>
          <w:sz w:val="26"/>
          <w:szCs w:val="26"/>
        </w:rPr>
      </w:pPr>
    </w:p>
    <w:p w14:paraId="2A6F102C" w14:textId="3F82D108" w:rsidR="00BC3BB1" w:rsidRPr="00152FA4" w:rsidRDefault="00D61027" w:rsidP="00BC3BB1">
      <w:pPr>
        <w:rPr>
          <w:rFonts w:ascii="Open Sans" w:hAnsi="Open Sans" w:cs="Open Sans"/>
          <w:i/>
          <w:iCs/>
          <w:sz w:val="26"/>
          <w:szCs w:val="26"/>
        </w:rPr>
      </w:pPr>
      <w:r>
        <w:rPr>
          <w:rFonts w:ascii="Open Sans" w:hAnsi="Open Sans" w:cs="Open Sans"/>
          <w:i/>
          <w:iCs/>
          <w:sz w:val="26"/>
          <w:szCs w:val="26"/>
        </w:rPr>
        <w:t>Study design</w:t>
      </w:r>
    </w:p>
    <w:p w14:paraId="01CC273A" w14:textId="2E1E3BA1" w:rsidR="00BC3BB1" w:rsidRPr="009E4369" w:rsidRDefault="00D96D85" w:rsidP="00BC3BB1">
      <w:pPr>
        <w:rPr>
          <w:rFonts w:ascii="Open Sans" w:hAnsi="Open Sans" w:cs="Open Sans"/>
        </w:rPr>
      </w:pPr>
      <w:r>
        <w:rPr>
          <w:rFonts w:ascii="Open Sans" w:hAnsi="Open Sans" w:cs="Open Sans"/>
        </w:rPr>
        <w:t>A</w:t>
      </w:r>
      <w:r w:rsidR="00FA50EB" w:rsidRPr="0029275D">
        <w:rPr>
          <w:rFonts w:ascii="Open Sans" w:hAnsi="Open Sans" w:cs="Open Sans"/>
        </w:rPr>
        <w:t xml:space="preserve"> Directed Acyclic Graph </w:t>
      </w:r>
      <w:r w:rsidR="00A96A37">
        <w:rPr>
          <w:rFonts w:ascii="Open Sans" w:hAnsi="Open Sans" w:cs="Open Sans"/>
        </w:rPr>
        <w:t>depicting</w:t>
      </w:r>
      <w:r w:rsidR="00FA50EB" w:rsidRPr="0029275D">
        <w:rPr>
          <w:rFonts w:ascii="Open Sans" w:hAnsi="Open Sans" w:cs="Open Sans"/>
        </w:rPr>
        <w:t xml:space="preserve"> the assumptions underlying our study design</w:t>
      </w:r>
      <w:r>
        <w:rPr>
          <w:rFonts w:ascii="Open Sans" w:hAnsi="Open Sans" w:cs="Open Sans"/>
        </w:rPr>
        <w:t xml:space="preserve"> is shown in Supplementary Figure 3</w:t>
      </w:r>
      <w:r w:rsidR="00FA50EB" w:rsidRPr="0029275D">
        <w:rPr>
          <w:rFonts w:ascii="Open Sans" w:hAnsi="Open Sans" w:cs="Open Sans"/>
        </w:rPr>
        <w:t>.</w:t>
      </w:r>
      <w:r>
        <w:rPr>
          <w:rFonts w:ascii="Open Sans" w:hAnsi="Open Sans" w:cs="Open Sans"/>
        </w:rPr>
        <w:t xml:space="preserve"> </w:t>
      </w:r>
      <w:r w:rsidR="00104930" w:rsidRPr="009E4369">
        <w:rPr>
          <w:rFonts w:ascii="Open Sans" w:hAnsi="Open Sans" w:cs="Open Sans"/>
        </w:rPr>
        <w:t>We suggest</w:t>
      </w:r>
      <w:r w:rsidR="0026511E">
        <w:rPr>
          <w:rFonts w:ascii="Open Sans" w:hAnsi="Open Sans" w:cs="Open Sans"/>
        </w:rPr>
        <w:t xml:space="preserve"> that</w:t>
      </w:r>
      <w:r w:rsidR="00104930" w:rsidRPr="009E4369">
        <w:rPr>
          <w:rFonts w:ascii="Open Sans" w:hAnsi="Open Sans" w:cs="Open Sans"/>
        </w:rPr>
        <w:t xml:space="preserve"> population density, accessibility</w:t>
      </w:r>
      <w:r w:rsidR="00914867">
        <w:rPr>
          <w:rFonts w:ascii="Open Sans" w:hAnsi="Open Sans" w:cs="Open Sans"/>
        </w:rPr>
        <w:t>,</w:t>
      </w:r>
      <w:r w:rsidR="00104930" w:rsidRPr="009E4369">
        <w:rPr>
          <w:rFonts w:ascii="Open Sans" w:hAnsi="Open Sans" w:cs="Open Sans"/>
        </w:rPr>
        <w:t xml:space="preserve"> and suitability for agriculture are all potential confounders of the </w:t>
      </w:r>
      <w:r w:rsidR="00EF295E">
        <w:rPr>
          <w:rFonts w:ascii="Open Sans" w:hAnsi="Open Sans" w:cs="Open Sans"/>
        </w:rPr>
        <w:t xml:space="preserve">causal </w:t>
      </w:r>
      <w:r w:rsidR="00104930" w:rsidRPr="009E4369">
        <w:rPr>
          <w:rFonts w:ascii="Open Sans" w:hAnsi="Open Sans" w:cs="Open Sans"/>
        </w:rPr>
        <w:t>path</w:t>
      </w:r>
      <w:r w:rsidR="00EF295E">
        <w:rPr>
          <w:rFonts w:ascii="Open Sans" w:hAnsi="Open Sans" w:cs="Open Sans"/>
        </w:rPr>
        <w:t>way</w:t>
      </w:r>
      <w:r w:rsidR="00104930" w:rsidRPr="009E4369">
        <w:rPr>
          <w:rFonts w:ascii="Open Sans" w:hAnsi="Open Sans" w:cs="Open Sans"/>
        </w:rPr>
        <w:t xml:space="preserve"> between the presence of </w:t>
      </w:r>
      <w:r w:rsidR="00372EA8">
        <w:rPr>
          <w:rFonts w:ascii="Open Sans" w:hAnsi="Open Sans" w:cs="Open Sans"/>
        </w:rPr>
        <w:t>the</w:t>
      </w:r>
      <w:r w:rsidR="00104930" w:rsidRPr="009E4369">
        <w:rPr>
          <w:rFonts w:ascii="Open Sans" w:hAnsi="Open Sans" w:cs="Open Sans"/>
        </w:rPr>
        <w:t xml:space="preserve"> mining rush and deforestation</w:t>
      </w:r>
      <w:r w:rsidR="00EA70B5">
        <w:rPr>
          <w:rFonts w:ascii="Open Sans" w:hAnsi="Open Sans" w:cs="Open Sans"/>
        </w:rPr>
        <w:t xml:space="preserve">, </w:t>
      </w:r>
      <w:r w:rsidR="00D94666">
        <w:rPr>
          <w:rFonts w:ascii="Open Sans" w:hAnsi="Open Sans" w:cs="Open Sans"/>
        </w:rPr>
        <w:t xml:space="preserve">as </w:t>
      </w:r>
      <w:r w:rsidR="00914867">
        <w:rPr>
          <w:rFonts w:ascii="Open Sans" w:hAnsi="Open Sans" w:cs="Open Sans"/>
        </w:rPr>
        <w:t xml:space="preserve">these factors can </w:t>
      </w:r>
      <w:r w:rsidR="00104930" w:rsidRPr="009E4369">
        <w:rPr>
          <w:rFonts w:ascii="Open Sans" w:hAnsi="Open Sans" w:cs="Open Sans"/>
        </w:rPr>
        <w:t xml:space="preserve">affect </w:t>
      </w:r>
      <w:r w:rsidR="00BC09AC">
        <w:rPr>
          <w:rFonts w:ascii="Open Sans" w:hAnsi="Open Sans" w:cs="Open Sans"/>
        </w:rPr>
        <w:t xml:space="preserve">both </w:t>
      </w:r>
      <w:r w:rsidR="00104930" w:rsidRPr="009E4369">
        <w:rPr>
          <w:rFonts w:ascii="Open Sans" w:hAnsi="Open Sans" w:cs="Open Sans"/>
        </w:rPr>
        <w:t xml:space="preserve">the </w:t>
      </w:r>
      <w:r w:rsidR="009060EA" w:rsidRPr="00565D20">
        <w:rPr>
          <w:rFonts w:ascii="Open Sans" w:hAnsi="Open Sans" w:cs="Open Sans"/>
        </w:rPr>
        <w:t xml:space="preserve">probability </w:t>
      </w:r>
      <w:r w:rsidR="005A732E" w:rsidRPr="00565D20">
        <w:rPr>
          <w:rFonts w:ascii="Open Sans" w:hAnsi="Open Sans" w:cs="Open Sans"/>
        </w:rPr>
        <w:t>that</w:t>
      </w:r>
      <w:r w:rsidR="009060EA" w:rsidRPr="00565D20">
        <w:rPr>
          <w:rFonts w:ascii="Open Sans" w:hAnsi="Open Sans" w:cs="Open Sans"/>
        </w:rPr>
        <w:t xml:space="preserve"> </w:t>
      </w:r>
      <w:r w:rsidR="00565D20">
        <w:rPr>
          <w:rFonts w:ascii="Open Sans" w:hAnsi="Open Sans" w:cs="Open Sans"/>
        </w:rPr>
        <w:t xml:space="preserve">gems </w:t>
      </w:r>
      <w:r w:rsidR="00695EC7">
        <w:rPr>
          <w:rFonts w:ascii="Open Sans" w:hAnsi="Open Sans" w:cs="Open Sans"/>
        </w:rPr>
        <w:t>are discovered in the area</w:t>
      </w:r>
      <w:r w:rsidR="00104930" w:rsidRPr="00E31053">
        <w:rPr>
          <w:rFonts w:ascii="Open Sans" w:hAnsi="Open Sans" w:cs="Open Sans"/>
        </w:rPr>
        <w:t xml:space="preserve">, </w:t>
      </w:r>
      <w:r w:rsidR="00074FA4" w:rsidRPr="00E31053">
        <w:rPr>
          <w:rFonts w:ascii="Open Sans" w:hAnsi="Open Sans" w:cs="Open Sans"/>
        </w:rPr>
        <w:t>a</w:t>
      </w:r>
      <w:r w:rsidR="00BC09AC" w:rsidRPr="00E31053">
        <w:rPr>
          <w:rFonts w:ascii="Open Sans" w:hAnsi="Open Sans" w:cs="Open Sans"/>
        </w:rPr>
        <w:t>nd</w:t>
      </w:r>
      <w:r w:rsidR="00104930" w:rsidRPr="00E31053">
        <w:rPr>
          <w:rFonts w:ascii="Open Sans" w:hAnsi="Open Sans" w:cs="Open Sans"/>
        </w:rPr>
        <w:t xml:space="preserve"> deforestation</w:t>
      </w:r>
      <w:r w:rsidR="00C05B75">
        <w:rPr>
          <w:rFonts w:ascii="Open Sans" w:hAnsi="Open Sans" w:cs="Open Sans"/>
        </w:rPr>
        <w:t>.</w:t>
      </w:r>
      <w:r w:rsidR="00104930" w:rsidRPr="009E4369">
        <w:rPr>
          <w:rFonts w:ascii="Open Sans" w:hAnsi="Open Sans" w:cs="Open Sans"/>
        </w:rPr>
        <w:t xml:space="preserve"> Proxies for these </w:t>
      </w:r>
      <w:r w:rsidR="00770D15" w:rsidRPr="009E4369">
        <w:rPr>
          <w:rFonts w:ascii="Open Sans" w:hAnsi="Open Sans" w:cs="Open Sans"/>
        </w:rPr>
        <w:t xml:space="preserve">confounders </w:t>
      </w:r>
      <w:r w:rsidR="00104930" w:rsidRPr="009E4369">
        <w:rPr>
          <w:rFonts w:ascii="Open Sans" w:hAnsi="Open Sans" w:cs="Open Sans"/>
        </w:rPr>
        <w:t xml:space="preserve">are included </w:t>
      </w:r>
      <w:r w:rsidR="00054F39" w:rsidRPr="009E4369">
        <w:rPr>
          <w:rFonts w:ascii="Open Sans" w:hAnsi="Open Sans" w:cs="Open Sans"/>
        </w:rPr>
        <w:t xml:space="preserve">as </w:t>
      </w:r>
      <w:r w:rsidR="007D7260">
        <w:rPr>
          <w:rFonts w:ascii="Open Sans" w:hAnsi="Open Sans" w:cs="Open Sans"/>
        </w:rPr>
        <w:t>variables</w:t>
      </w:r>
      <w:r w:rsidR="00054F39" w:rsidRPr="009E4369">
        <w:rPr>
          <w:rFonts w:ascii="Open Sans" w:hAnsi="Open Sans" w:cs="Open Sans"/>
        </w:rPr>
        <w:t xml:space="preserve"> </w:t>
      </w:r>
      <w:r w:rsidR="00C05B75">
        <w:rPr>
          <w:rFonts w:ascii="Open Sans" w:hAnsi="Open Sans" w:cs="Open Sans"/>
        </w:rPr>
        <w:t>in the synthetic control</w:t>
      </w:r>
      <w:r w:rsidR="00EC0B80">
        <w:rPr>
          <w:rFonts w:ascii="Open Sans" w:hAnsi="Open Sans" w:cs="Open Sans"/>
        </w:rPr>
        <w:t xml:space="preserve"> method</w:t>
      </w:r>
      <w:r w:rsidR="00C05B75">
        <w:rPr>
          <w:rFonts w:ascii="Open Sans" w:hAnsi="Open Sans" w:cs="Open Sans"/>
        </w:rPr>
        <w:t xml:space="preserve"> </w:t>
      </w:r>
      <w:r w:rsidR="00104930" w:rsidRPr="009E4369">
        <w:rPr>
          <w:rFonts w:ascii="Open Sans" w:hAnsi="Open Sans" w:cs="Open Sans"/>
        </w:rPr>
        <w:t xml:space="preserve">(Supplementary </w:t>
      </w:r>
      <w:r w:rsidR="00104930" w:rsidRPr="009E4369">
        <w:rPr>
          <w:rFonts w:ascii="Open Sans" w:hAnsi="Open Sans" w:cs="Open Sans"/>
        </w:rPr>
        <w:lastRenderedPageBreak/>
        <w:t xml:space="preserve">Table 1). </w:t>
      </w:r>
      <w:r w:rsidR="00215B00">
        <w:rPr>
          <w:rFonts w:ascii="Open Sans" w:hAnsi="Open Sans" w:cs="Open Sans"/>
        </w:rPr>
        <w:t>Variables</w:t>
      </w:r>
      <w:r w:rsidR="00054F39" w:rsidRPr="009D137F">
        <w:rPr>
          <w:rFonts w:ascii="Open Sans" w:hAnsi="Open Sans" w:cs="Open Sans"/>
        </w:rPr>
        <w:t xml:space="preserve"> must represent baseline conditions unimpacted by the intervention of interest</w:t>
      </w:r>
      <w:r w:rsidR="00054F39" w:rsidRPr="009D137F">
        <w:rPr>
          <w:rFonts w:ascii="Open Sans" w:hAnsi="Open Sans" w:cs="Open Sans"/>
        </w:rPr>
        <w:fldChar w:fldCharType="begin" w:fldLock="1"/>
      </w:r>
      <w:r w:rsidR="00F621A3">
        <w:rPr>
          <w:rFonts w:ascii="Open Sans" w:hAnsi="Open Sans" w:cs="Open Sans"/>
        </w:rPr>
        <w:instrText xml:space="preserve"> ADDIN ZOTERO_ITEM CSL_CITATION {"citationID":"Gdz3nTWB","properties":{"formattedCitation":"\\super 48\\nosupersub{}","plainCitation":"48","noteIndex":0},"citationItems":[{"id":3641,"uris":["http://www.mendeley.com/documents/?uuid=060e0972-9fac-47d2-8caf-b1f63db97d39","http://zotero.org/users/13355268/items/2JWBB7JA"],"itemData":{"id":3641,"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container-title":"Journal of Economic Literature","DOI":"10.1257/jel.20191450","ISSN":"00220515","issue":"2","page":"391-425","title":"Using synthetic controls: Feasibility, data requirements, and methodological aspects","volume":"59","author":[{"family":"Abadie","given":"Alberto"}],"issued":{"date-parts":[["2021"]]}}}],"schema":"https://github.com/citation-style-language/schema/raw/master/csl-citation.json"} </w:instrText>
      </w:r>
      <w:r w:rsidR="00054F39" w:rsidRPr="009D137F">
        <w:rPr>
          <w:rFonts w:ascii="Open Sans" w:hAnsi="Open Sans" w:cs="Open Sans"/>
        </w:rPr>
        <w:fldChar w:fldCharType="separate"/>
      </w:r>
      <w:r w:rsidR="00F621A3" w:rsidRPr="00F621A3">
        <w:rPr>
          <w:rFonts w:ascii="Open Sans" w:hAnsi="Open Sans" w:cs="Open Sans"/>
          <w:vertAlign w:val="superscript"/>
        </w:rPr>
        <w:t>48</w:t>
      </w:r>
      <w:r w:rsidR="00054F39" w:rsidRPr="009D137F">
        <w:rPr>
          <w:rFonts w:ascii="Open Sans" w:hAnsi="Open Sans" w:cs="Open Sans"/>
        </w:rPr>
        <w:fldChar w:fldCharType="end"/>
      </w:r>
      <w:r w:rsidR="00054F39" w:rsidRPr="009D137F">
        <w:rPr>
          <w:rFonts w:ascii="Open Sans" w:hAnsi="Open Sans" w:cs="Open Sans"/>
        </w:rPr>
        <w:t xml:space="preserve">. Therefore, for our time-variant </w:t>
      </w:r>
      <w:r w:rsidR="00215B00">
        <w:rPr>
          <w:rFonts w:ascii="Open Sans" w:hAnsi="Open Sans" w:cs="Open Sans"/>
        </w:rPr>
        <w:t>variables</w:t>
      </w:r>
      <w:r w:rsidR="00054F39" w:rsidRPr="009D137F">
        <w:rPr>
          <w:rFonts w:ascii="Open Sans" w:hAnsi="Open Sans" w:cs="Open Sans"/>
        </w:rPr>
        <w:t xml:space="preserve"> we use values prior to onset of mining in 2012. Our </w:t>
      </w:r>
      <w:r w:rsidR="00215B00">
        <w:rPr>
          <w:rFonts w:ascii="Open Sans" w:hAnsi="Open Sans" w:cs="Open Sans"/>
        </w:rPr>
        <w:t>variable</w:t>
      </w:r>
      <w:r w:rsidR="00554655">
        <w:rPr>
          <w:rFonts w:ascii="Open Sans" w:hAnsi="Open Sans" w:cs="Open Sans"/>
        </w:rPr>
        <w:t>s</w:t>
      </w:r>
      <w:r w:rsidR="00054F39" w:rsidRPr="009D137F">
        <w:rPr>
          <w:rFonts w:ascii="Open Sans" w:hAnsi="Open Sans" w:cs="Open Sans"/>
        </w:rPr>
        <w:t xml:space="preserve"> are: population density in 2011, population growth rate 2001-2011, mean distance to settlement, mean elevation, mean slope, mean annual precipitation, mean distance to cart track, mean distance to road, mean distance to river, mean distance to forest edge in 2011</w:t>
      </w:r>
      <w:r w:rsidR="003329E1">
        <w:rPr>
          <w:rFonts w:ascii="Open Sans" w:hAnsi="Open Sans" w:cs="Open Sans"/>
        </w:rPr>
        <w:t xml:space="preserve"> (Supplementary Table 1)</w:t>
      </w:r>
      <w:r w:rsidR="00C06139" w:rsidRPr="009E4369">
        <w:rPr>
          <w:rFonts w:ascii="Open Sans" w:hAnsi="Open Sans" w:cs="Open Sans"/>
        </w:rPr>
        <w:t xml:space="preserve">. </w:t>
      </w:r>
      <w:r w:rsidR="005E3264" w:rsidRPr="009D137F">
        <w:rPr>
          <w:rFonts w:ascii="Open Sans" w:hAnsi="Open Sans" w:cs="Open Sans"/>
        </w:rPr>
        <w:t xml:space="preserve">These </w:t>
      </w:r>
      <w:r w:rsidR="00215B00">
        <w:rPr>
          <w:rFonts w:ascii="Open Sans" w:hAnsi="Open Sans" w:cs="Open Sans"/>
        </w:rPr>
        <w:t>variables</w:t>
      </w:r>
      <w:r w:rsidR="005E3264" w:rsidRPr="009D137F">
        <w:rPr>
          <w:rFonts w:ascii="Open Sans" w:hAnsi="Open Sans" w:cs="Open Sans"/>
        </w:rPr>
        <w:t xml:space="preserve"> </w:t>
      </w:r>
      <w:r w:rsidR="003219B3" w:rsidRPr="009E4369">
        <w:rPr>
          <w:rFonts w:ascii="Open Sans" w:hAnsi="Open Sans" w:cs="Open Sans"/>
        </w:rPr>
        <w:t xml:space="preserve">have been used as proxies for </w:t>
      </w:r>
      <w:r w:rsidR="005E3264" w:rsidRPr="009D137F">
        <w:rPr>
          <w:rFonts w:ascii="Open Sans" w:hAnsi="Open Sans" w:cs="Open Sans"/>
        </w:rPr>
        <w:t xml:space="preserve">suitability for agriculture </w:t>
      </w:r>
      <w:r w:rsidR="003219B3" w:rsidRPr="009E4369">
        <w:rPr>
          <w:rFonts w:ascii="Open Sans" w:hAnsi="Open Sans" w:cs="Open Sans"/>
        </w:rPr>
        <w:t>a</w:t>
      </w:r>
      <w:r w:rsidR="008550C0" w:rsidRPr="009E4369">
        <w:rPr>
          <w:rFonts w:ascii="Open Sans" w:hAnsi="Open Sans" w:cs="Open Sans"/>
        </w:rPr>
        <w:t>nd as predictors of deforestation in previous studies from Madagascar</w:t>
      </w:r>
      <w:r w:rsidR="005E3264" w:rsidRPr="009D137F">
        <w:rPr>
          <w:rFonts w:ascii="Open Sans" w:hAnsi="Open Sans" w:cs="Open Sans"/>
        </w:rPr>
        <w:t xml:space="preserve"> </w:t>
      </w:r>
      <w:r w:rsidR="005E3264" w:rsidRPr="009D137F">
        <w:rPr>
          <w:rFonts w:ascii="Open Sans" w:hAnsi="Open Sans" w:cs="Open Sans"/>
        </w:rPr>
        <w:fldChar w:fldCharType="begin" w:fldLock="1"/>
      </w:r>
      <w:r w:rsidR="0042754E">
        <w:rPr>
          <w:rFonts w:ascii="Open Sans" w:hAnsi="Open Sans" w:cs="Open Sans"/>
        </w:rPr>
        <w:instrText xml:space="preserve"> ADDIN ZOTERO_ITEM CSL_CITATION {"citationID":"kUJiZGA7","properties":{"formattedCitation":"\\super 82\\uc0\\u8211{}85\\nosupersub{}","plainCitation":"82–85","noteIndex":0},"citationItems":[{"id":689,"uris":["http://www.mendeley.com/documents/?uuid=e86b8a77-d5e2-43b3-a11d-52b095f603f2","http://zotero.org/users/13355268/items/K2SGZCWW"],"itemData":{"id":689,"type":"article-journal","abstract":"A global data set on forest cover change was recently published and made freely available for use (Hansen et al. 2013. Science 342: 850-853). Although this data set has been criticized for inaccuracies in distinguishing vegetation types at the local scale, it remains a valuable source of forest cover information for areas where local data is severely lacking. Masoala National Park, in northeastern Madagascar, is an example of a region for which very little spatially explicit forest cover information is available. Yet, this extremely diverse tropical humid forest is undergoing a dramatic rate of forest degradation and deforestation through illegal selective logging of rosewood and ebony, slash-and-burn agriculture, and damage due to cyclones. All of these processes result in relatively diffuse and small-scale changes in forest cover. In this paper, we examine to what extent Hansen et al.'s global forest change data set captures forest loss within Masoala National Park by comparing its performance to a locally calibrated, object-oriented classification approach. We verify both types of classification with substantial ground truthing. We find that both the global and local classifications perform reasonably well in detecting small-scale slash-and-burn agriculture, but neither performs adequately in detecting selective logging. We conclude that since the use of the global forest change data set requires very little technical and financial investment, and performs almost as well as the more resource-demanding, locally calibrated classification, it may be advantageous to use the global forest change data set even for local conservation purposes.","container-title":"Biotropica","DOI":"10.1111/btp.12194","ISSN":"17447429","issue":"2","page":"267-274","title":"Relevance of Global Forest Change Data Set to Local Conservation: Case Study of Forest Degradation in Masoala National Park, Madagascar","volume":"47","author":[{"family":"Burivalova","given":"Zuzana"},{"family":"Bauert","given":"Martin R."},{"family":"Hassold","given":"Sonja"},{"family":"Fatroandrianjafinonjasolomiovazo","given":"Nandinanjakana T."},{"family":"Koh","given":"Lian Pin"}],"issued":{"date-parts":[["2015"]]}}},{"id":700,"uris":["http://www.mendeley.com/documents/?uuid=ff45e763-87a9-3e23-9239-569204ad3b89","http://zotero.org/users/13355268/items/4KUXCMPJ"],"itemData":{"id":700,"type":"article-journal","abstract":"South-western Madagascar has experienced large reductions in forest cover over the last decades. However, there are major uncertainties in the total extent of the country’s deforestation and particularly in understanding the anthropogenic impact on land cover changes (LCC). Based on satellite image classifications, spatial bio-physical data and socio-economic data from village-level interviews, we therefore explored the role of settlement characteristics in LCC and forest fragmentation processes in the Mahafaly region during the past 40 years. For this study, a time-series of Landsat satellite images from 1973 to 2013 was classified using a supervised approach, and deforestation and LCC trends were identified for different time periods. The studied settlements were classified according to their geographic location, socio-economic activities and economic status. The factors that directly affect deforestation processes, underlying socio-economic, and bio-physical contributors to deforestation trends were investigated at the settlement level through regression analysis. Over the past 40 years forest losses amounted to 45% and led to increasing savannization and forest fragmentation, whereby the rates of deforestation were not constant through time. Deforestation was strongest at remote locations, and near to small settlements that are poorly connected to infrastructure and main markets and are relatively young. The causes of this diffuse deforestation pattern in the Mahafaly region changed through space and time, but one major driver is the ‘clandestine pioneer-agriculture’ often practiced by immigrant farmers.","container-title":"Agriculture, Ecosystems &amp; Environment","DOI":"10.1016/J.AGEE.2014.06.008","ISSN":"0167-8809","note":"publisher: Elsevier","page":"231-243","title":"Deforestation processes in south-western Madagascar over the past 40 years: what can we learn from settlement characteristics?","volume":"195","author":[{"family":"Brinkmann","given":"Katja"},{"family":"Noromiarilanto","given":"Fanambinantsoa"},{"family":"Ratovonamana","given":"Rakotomalala Yedidya"},{"family":"Buerkert","given":"Andreas"}],"issued":{"date-parts":[["2014",10,1]]}}},{"id":702,"uris":["http://www.mendeley.com/documents/?uuid=46aa63e5-adea-3b3f-a3aa-428c6ffe07f0","http://zotero.org/users/13355268/items/75Z2GCPE"],"itemData":{"id":702,"type":"article-journal","abstract":"The expansion of agriculture is posited as one of the main dynamics of land cover change globally, and the robust modeling of these processes is important for policy as well as academic concerns. Madagascar's farmers stand accused as the \"proximate agents\" of land conversion in one of the world's \"hottest\" biodiversity hotspots, and numerous studies have been conducted to describe and model the processes by which the country's forests are giving way to agriculture. This paper concerns a relatively small area on the island's eastern escarpment where considerable national and international attention has been paid to slow the expansion of agriculture into the remaining natural forests. The approach adopted here is to begin by examining the degree to which patterns of agricultural conversion can be attributed to a set of factors that have been identified as significant at broader scales in Madagascar and elsewhere, namely topography and prior human settlement and land use patterns. A regression model is constructed, and its predictions compared to the observed land conversion over a 43-year period. The study then examines in detail the spatial patterns highlighted by the failure of the model (the residuals of the regression), breaking the study area into smaller zones, or landscapes. The spatio-temporal trajectories of these zones are then contrasted, with particular attention to the institutional arrangements governing access to land resources. The study finds that while overall land change patterns in the region are largely explained by elevation and village proximity, more specific, sub-regional, trajectories reflect the signatures of institutions governing access to land. © 2003 Elsevier B.V. All rights reserved.","container-title":"Agriculture, Ecosystems and Environment","DOI":"10.1016/j.agee.2003.09.012","ISSN":"01678809","title":"Physical and social access to land: Spatio-temporal patterns of agricultural expansion in Madagascar","author":[{"family":"McConnell","given":"William J."},{"family":"Sweeney","given":"Sean P."},{"family":"Mulley","given":"Bradley"}],"issued":{"date-parts":[["2004"]]}}},{"id":3808,"uris":["http://www.mendeley.com/documents/?uuid=8fb2f8c4-8176-4a54-a335-783c1069c152","http://zotero.org/users/13355268/items/QG3EASZF"],"itemData":{"id":3808,"type":"article-journal","abstract":"Forest frontiers worldwide reveal trade-offs that are key in mitigating global change. In the forest frontiers of northeast Madagascar, land-use changes result from decisions made by smallholder farmers. In the past, subsistence needs led to increasing shifting cultivation, resulting in forest degradation and deforestation. This study focuses on investigating the role of locally determined factors in land-use change decisions in the forest frontier context. Therefore, we developed a Bayesian network-based land-use decision model that represents the causalities between factors influencing land-use decisions and takes into account local decision-makers’ knowledge. The approach is applied in two comparative case studies in northeast Madagascar. Results show that farmers mostly aim at extending the cultivation of cash crops. These results and the causal mechanisms disentangled for the forest frontier of northeast Madagascar help understand change mechanisms and hence, support decision-making to attain the Sustainable Development Goals.","container-title":"Journal of Land Use Science","DOI":"10.1080/1747423X.2020.1742810","ISSN":"17474248","issue":"1","note":"publisher: Taylor &amp; Francis","page":"69-90","title":"Participatory Bayesian network modeling to understand driving factors of land-use change decisions: insights from two case studies in northeast Madagascar","volume":"15","author":[{"family":"Andriatsitohaina","given":"R. Ntsiva N."},{"family":"Celio","given":"Enrico"},{"family":"Llopis","given":"Jorge C."},{"family":"Rabemananjara","given":"Zo H."},{"family":"Ramamonjisoa","given":"Bruno S."},{"family":"Grêt-Regamey","given":"Adrienne"}],"issued":{"date-parts":[["2020"]]}}}],"schema":"https://github.com/citation-style-language/schema/raw/master/csl-citation.json"} </w:instrText>
      </w:r>
      <w:r w:rsidR="005E3264" w:rsidRPr="009D137F">
        <w:rPr>
          <w:rFonts w:ascii="Open Sans" w:hAnsi="Open Sans" w:cs="Open Sans"/>
        </w:rPr>
        <w:fldChar w:fldCharType="separate"/>
      </w:r>
      <w:r w:rsidR="0042754E" w:rsidRPr="0042754E">
        <w:rPr>
          <w:rFonts w:ascii="Open Sans" w:hAnsi="Open Sans" w:cs="Open Sans"/>
          <w:vertAlign w:val="superscript"/>
        </w:rPr>
        <w:t>82–85</w:t>
      </w:r>
      <w:r w:rsidR="005E3264" w:rsidRPr="009D137F">
        <w:rPr>
          <w:rFonts w:ascii="Open Sans" w:hAnsi="Open Sans" w:cs="Open Sans"/>
        </w:rPr>
        <w:fldChar w:fldCharType="end"/>
      </w:r>
      <w:r w:rsidR="005E3264" w:rsidRPr="009D137F">
        <w:rPr>
          <w:rFonts w:ascii="Open Sans" w:hAnsi="Open Sans" w:cs="Open Sans"/>
        </w:rPr>
        <w:t>.</w:t>
      </w:r>
      <w:r w:rsidR="008550C0" w:rsidRPr="009D137F">
        <w:rPr>
          <w:rFonts w:ascii="Open Sans" w:hAnsi="Open Sans" w:cs="Open Sans"/>
        </w:rPr>
        <w:t xml:space="preserve"> </w:t>
      </w:r>
      <w:r w:rsidR="00104930" w:rsidRPr="009E4369">
        <w:rPr>
          <w:rFonts w:ascii="Open Sans" w:hAnsi="Open Sans" w:cs="Open Sans"/>
        </w:rPr>
        <w:t>Protected status (</w:t>
      </w:r>
      <w:r w:rsidR="00EE157A">
        <w:rPr>
          <w:rFonts w:ascii="Open Sans" w:hAnsi="Open Sans" w:cs="Open Sans"/>
        </w:rPr>
        <w:t xml:space="preserve">i.e. </w:t>
      </w:r>
      <w:r w:rsidR="00104930" w:rsidRPr="009E4369">
        <w:rPr>
          <w:rFonts w:ascii="Open Sans" w:hAnsi="Open Sans" w:cs="Open Sans"/>
        </w:rPr>
        <w:t>whether the site is within an effectively managed protected area) is also a confounder</w:t>
      </w:r>
      <w:r w:rsidR="0019643C">
        <w:rPr>
          <w:rFonts w:ascii="Open Sans" w:hAnsi="Open Sans" w:cs="Open Sans"/>
        </w:rPr>
        <w:t>. W</w:t>
      </w:r>
      <w:r w:rsidR="00104930" w:rsidRPr="009E4369">
        <w:rPr>
          <w:rFonts w:ascii="Open Sans" w:hAnsi="Open Sans" w:cs="Open Sans"/>
        </w:rPr>
        <w:t xml:space="preserve">e </w:t>
      </w:r>
      <w:r w:rsidR="00EE157A">
        <w:rPr>
          <w:rFonts w:ascii="Open Sans" w:hAnsi="Open Sans" w:cs="Open Sans"/>
        </w:rPr>
        <w:t>account for</w:t>
      </w:r>
      <w:r w:rsidR="00104930" w:rsidRPr="009E4369">
        <w:rPr>
          <w:rFonts w:ascii="Open Sans" w:hAnsi="Open Sans" w:cs="Open Sans"/>
        </w:rPr>
        <w:t xml:space="preserve"> this by only including drainage basins with similar protected status in the donor pool. The area of forest in a drainage basin is a competing exposure for</w:t>
      </w:r>
      <w:r w:rsidR="009F3A4D">
        <w:rPr>
          <w:rFonts w:ascii="Open Sans" w:hAnsi="Open Sans" w:cs="Open Sans"/>
        </w:rPr>
        <w:t xml:space="preserve"> the amount of</w:t>
      </w:r>
      <w:r w:rsidR="00104930" w:rsidRPr="009E4369">
        <w:rPr>
          <w:rFonts w:ascii="Open Sans" w:hAnsi="Open Sans" w:cs="Open Sans"/>
        </w:rPr>
        <w:t xml:space="preserve"> deforestation so </w:t>
      </w:r>
      <w:r w:rsidR="009F3A4D">
        <w:rPr>
          <w:rFonts w:ascii="Open Sans" w:hAnsi="Open Sans" w:cs="Open Sans"/>
        </w:rPr>
        <w:t>we</w:t>
      </w:r>
      <w:r w:rsidR="00104930" w:rsidRPr="009E4369">
        <w:rPr>
          <w:rFonts w:ascii="Open Sans" w:hAnsi="Open Sans" w:cs="Open Sans"/>
        </w:rPr>
        <w:t xml:space="preserve"> </w:t>
      </w:r>
      <w:r w:rsidR="00C06139" w:rsidRPr="009E4369">
        <w:rPr>
          <w:rFonts w:ascii="Open Sans" w:hAnsi="Open Sans" w:cs="Open Sans"/>
        </w:rPr>
        <w:t xml:space="preserve">also </w:t>
      </w:r>
      <w:r w:rsidR="00104930" w:rsidRPr="009E4369">
        <w:rPr>
          <w:rFonts w:ascii="Open Sans" w:hAnsi="Open Sans" w:cs="Open Sans"/>
        </w:rPr>
        <w:t>control for</w:t>
      </w:r>
      <w:r w:rsidR="009F3A4D">
        <w:rPr>
          <w:rFonts w:ascii="Open Sans" w:hAnsi="Open Sans" w:cs="Open Sans"/>
        </w:rPr>
        <w:t xml:space="preserve"> this</w:t>
      </w:r>
      <w:r w:rsidR="00104930" w:rsidRPr="009E4369">
        <w:rPr>
          <w:rFonts w:ascii="Open Sans" w:hAnsi="Open Sans" w:cs="Open Sans"/>
        </w:rPr>
        <w:t xml:space="preserve"> (Supplementary Table 1). </w:t>
      </w:r>
      <w:r w:rsidR="00654012" w:rsidRPr="009E4369">
        <w:rPr>
          <w:rFonts w:ascii="Open Sans" w:hAnsi="Open Sans" w:cs="Open Sans"/>
        </w:rPr>
        <w:t xml:space="preserve">The synthetic control method helps </w:t>
      </w:r>
      <w:r w:rsidR="006B4B3E">
        <w:rPr>
          <w:rFonts w:ascii="Open Sans" w:hAnsi="Open Sans" w:cs="Open Sans"/>
        </w:rPr>
        <w:t>to control</w:t>
      </w:r>
      <w:r w:rsidR="00654012" w:rsidRPr="009E4369">
        <w:rPr>
          <w:rFonts w:ascii="Open Sans" w:hAnsi="Open Sans" w:cs="Open Sans"/>
        </w:rPr>
        <w:t xml:space="preserve"> for the </w:t>
      </w:r>
      <w:r w:rsidR="006B4B3E">
        <w:rPr>
          <w:rFonts w:ascii="Open Sans" w:hAnsi="Open Sans" w:cs="Open Sans"/>
        </w:rPr>
        <w:t>influence</w:t>
      </w:r>
      <w:r w:rsidR="00654012" w:rsidRPr="009E4369">
        <w:rPr>
          <w:rFonts w:ascii="Open Sans" w:hAnsi="Open Sans" w:cs="Open Sans"/>
        </w:rPr>
        <w:t xml:space="preserve"> of </w:t>
      </w:r>
      <w:r w:rsidR="001C7BA1" w:rsidRPr="009E4369">
        <w:rPr>
          <w:rFonts w:ascii="Open Sans" w:hAnsi="Open Sans" w:cs="Open Sans"/>
        </w:rPr>
        <w:t>hidden confounders</w:t>
      </w:r>
      <w:r w:rsidR="005D3708">
        <w:rPr>
          <w:rFonts w:ascii="Open Sans" w:hAnsi="Open Sans" w:cs="Open Sans"/>
        </w:rPr>
        <w:t xml:space="preserve"> (se</w:t>
      </w:r>
      <w:r w:rsidR="00D94666">
        <w:rPr>
          <w:rFonts w:ascii="Open Sans" w:hAnsi="Open Sans" w:cs="Open Sans"/>
        </w:rPr>
        <w:t>e below)</w:t>
      </w:r>
      <w:r w:rsidR="005D3708">
        <w:rPr>
          <w:rFonts w:ascii="Open Sans" w:hAnsi="Open Sans" w:cs="Open Sans"/>
        </w:rPr>
        <w:t xml:space="preserve">. </w:t>
      </w:r>
    </w:p>
    <w:p w14:paraId="10099B3D" w14:textId="77777777" w:rsidR="00BC3BB1" w:rsidRPr="00152FA4" w:rsidRDefault="00BC3BB1" w:rsidP="00BC3BB1">
      <w:pPr>
        <w:rPr>
          <w:rFonts w:ascii="Open Sans" w:hAnsi="Open Sans" w:cs="Open Sans"/>
          <w:i/>
          <w:iCs/>
          <w:sz w:val="26"/>
          <w:szCs w:val="26"/>
        </w:rPr>
      </w:pPr>
      <w:r w:rsidRPr="00152FA4">
        <w:rPr>
          <w:rFonts w:ascii="Open Sans" w:hAnsi="Open Sans" w:cs="Open Sans"/>
          <w:i/>
          <w:iCs/>
          <w:sz w:val="26"/>
          <w:szCs w:val="26"/>
        </w:rPr>
        <w:t>Selection of the donor pool</w:t>
      </w:r>
    </w:p>
    <w:p w14:paraId="5B952B5B" w14:textId="67C6F292" w:rsidR="00BC3BB1" w:rsidRDefault="00BC3BB1" w:rsidP="00BC3BB1">
      <w:pPr>
        <w:rPr>
          <w:rFonts w:ascii="Open Sans" w:hAnsi="Open Sans" w:cs="Open Sans"/>
        </w:rPr>
      </w:pPr>
      <w:r w:rsidRPr="00152FA4">
        <w:rPr>
          <w:rFonts w:ascii="Open Sans" w:hAnsi="Open Sans" w:cs="Open Sans"/>
        </w:rPr>
        <w:t>The synthetic control is constructed from several control units selected from a pool of potential control units known as the donor pool</w:t>
      </w:r>
      <w:r w:rsidRPr="00152FA4">
        <w:rPr>
          <w:rFonts w:ascii="Open Sans" w:hAnsi="Open Sans" w:cs="Open Sans"/>
        </w:rPr>
        <w:fldChar w:fldCharType="begin" w:fldLock="1"/>
      </w:r>
      <w:r w:rsidR="00F621A3">
        <w:rPr>
          <w:rFonts w:ascii="Open Sans" w:hAnsi="Open Sans" w:cs="Open Sans"/>
        </w:rPr>
        <w:instrText xml:space="preserve"> ADDIN ZOTERO_ITEM CSL_CITATION {"citationID":"DzWcgIw5","properties":{"formattedCitation":"\\super 48,77\\nosupersub{}","plainCitation":"48,77","noteIndex":0},"citationItems":[{"id":3641,"uris":["http://www.mendeley.com/documents/?uuid=060e0972-9fac-47d2-8caf-b1f63db97d39","http://zotero.org/users/13355268/items/2JWBB7JA"],"itemData":{"id":3641,"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container-title":"Journal of Economic Literature","DOI":"10.1257/jel.20191450","ISSN":"00220515","issue":"2","page":"391-425","title":"Using synthetic controls: Feasibility, data requirements, and methodological aspects","volume":"59","author":[{"family":"Abadie","given":"Alberto"}],"issued":{"date-parts":[["2021"]]}}},{"id":4055,"uris":["http://www.mendeley.com/documents/?uuid=a47dbc25-a32b-42d9-afe3-d6f0df219a10","http://zotero.org/users/13355268/items/5JLAMMWB"],"itemData":{"id":4055,"type":"article-journal","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container-title":"Journal of the American Statistical Association","DOI":"10.1198/jasa.2009.ap08746","ISSN":"01621459","issue":"490","page":"493-505","title":"Synthetic control methods for comparative case studies: Estimating the effect of California's Tobacco control program","volume":"105","author":[{"family":"Abadie","given":"Alberto"},{"family":"Diamond","given":"Alexis"},{"family":"Hainmueller","given":"And Jens"}],"issued":{"date-parts":[["2010"]]}}}],"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48,77</w:t>
      </w:r>
      <w:r w:rsidRPr="00152FA4">
        <w:rPr>
          <w:rFonts w:ascii="Open Sans" w:hAnsi="Open Sans" w:cs="Open Sans"/>
        </w:rPr>
        <w:fldChar w:fldCharType="end"/>
      </w:r>
      <w:r w:rsidRPr="00152FA4">
        <w:rPr>
          <w:rFonts w:ascii="Open Sans" w:hAnsi="Open Sans" w:cs="Open Sans"/>
        </w:rPr>
        <w:t>. Units in the donor pool should not have experienced any intervention or event over the study period which the treated unit would not also have experienced in the absence of the intervention, as this could cause outcomes to diverge from the counterfactual</w:t>
      </w:r>
      <w:r w:rsidRPr="00152FA4">
        <w:rPr>
          <w:rFonts w:ascii="Open Sans" w:hAnsi="Open Sans" w:cs="Open Sans"/>
        </w:rPr>
        <w:fldChar w:fldCharType="begin" w:fldLock="1"/>
      </w:r>
      <w:r w:rsidR="0042754E">
        <w:rPr>
          <w:rFonts w:ascii="Open Sans" w:hAnsi="Open Sans" w:cs="Open Sans"/>
        </w:rPr>
        <w:instrText xml:space="preserve"> ADDIN ZOTERO_ITEM CSL_CITATION {"citationID":"HTHmRCoD","properties":{"formattedCitation":"\\super 48,86\\nosupersub{}","plainCitation":"48,86","noteIndex":0},"citationItems":[{"id":3641,"uris":["http://www.mendeley.com/documents/?uuid=060e0972-9fac-47d2-8caf-b1f63db97d39","http://zotero.org/users/13355268/items/2JWBB7JA"],"itemData":{"id":3641,"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container-title":"Journal of Economic Literature","DOI":"10.1257/jel.20191450","ISSN":"00220515","issue":"2","page":"391-425","title":"Using synthetic controls: Feasibility, data requirements, and methodological aspects","volume":"59","author":[{"family":"Abadie","given":"Alberto"}],"issued":{"date-parts":[["2021"]]}}},{"id":533,"uris":["http://www.mendeley.com/documents/?uuid=1431e385-fad7-4730-ad65-93be7431bf7d","http://zotero.org/users/13355268/items/6Q4KLAFF"],"itemData":{"id":533,"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 - 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N":"1543-5938","issue":"1","page":"495-517","title":"Advances in Measuring the Environmental and Social Impacts of Environmental Programs","volume":"39","author":[{"family":"Ferraro","given":"Paul J."},{"family":"Hanauer","given":"Merlin M."}],"issued":{"date-parts":[["2014"]]}}}],"schema":"https://github.com/citation-style-language/schema/raw/master/csl-citation.json"} </w:instrText>
      </w:r>
      <w:r w:rsidRPr="00152FA4">
        <w:rPr>
          <w:rFonts w:ascii="Open Sans" w:hAnsi="Open Sans" w:cs="Open Sans"/>
        </w:rPr>
        <w:fldChar w:fldCharType="separate"/>
      </w:r>
      <w:r w:rsidR="0042754E" w:rsidRPr="0042754E">
        <w:rPr>
          <w:rFonts w:ascii="Open Sans" w:hAnsi="Open Sans" w:cs="Open Sans"/>
          <w:vertAlign w:val="superscript"/>
        </w:rPr>
        <w:t>48,86</w:t>
      </w:r>
      <w:r w:rsidRPr="00152FA4">
        <w:rPr>
          <w:rFonts w:ascii="Open Sans" w:hAnsi="Open Sans" w:cs="Open Sans"/>
        </w:rPr>
        <w:fldChar w:fldCharType="end"/>
      </w:r>
      <w:r w:rsidRPr="00152FA4">
        <w:rPr>
          <w:rFonts w:ascii="Open Sans" w:hAnsi="Open Sans" w:cs="Open Sans"/>
        </w:rPr>
        <w:t xml:space="preserve">. This complicates the selection of control units </w:t>
      </w:r>
      <w:r w:rsidRPr="006E6EA7">
        <w:rPr>
          <w:rFonts w:ascii="Open Sans" w:hAnsi="Open Sans" w:cs="Open Sans"/>
        </w:rPr>
        <w:t>in our study area</w:t>
      </w:r>
      <w:r w:rsidRPr="007F20BD">
        <w:rPr>
          <w:rFonts w:ascii="Open Sans" w:hAnsi="Open Sans" w:cs="Open Sans"/>
        </w:rPr>
        <w:t xml:space="preserve"> </w:t>
      </w:r>
      <w:r w:rsidRPr="00152FA4">
        <w:rPr>
          <w:rFonts w:ascii="Open Sans" w:hAnsi="Open Sans" w:cs="Open Sans"/>
        </w:rPr>
        <w:t xml:space="preserve">as there are multiple Protected Areas with different implementation dates and degrees of management. The Bemainty gem rush occurred within the forests of the </w:t>
      </w:r>
      <w:proofErr w:type="spellStart"/>
      <w:r w:rsidRPr="00152FA4">
        <w:rPr>
          <w:rFonts w:ascii="Open Sans" w:hAnsi="Open Sans" w:cs="Open Sans"/>
        </w:rPr>
        <w:t>Coridor</w:t>
      </w:r>
      <w:proofErr w:type="spellEnd"/>
      <w:r w:rsidRPr="00152FA4">
        <w:rPr>
          <w:rFonts w:ascii="Open Sans" w:hAnsi="Open Sans" w:cs="Open Sans"/>
        </w:rPr>
        <w:t xml:space="preserve"> </w:t>
      </w:r>
      <w:proofErr w:type="spellStart"/>
      <w:r w:rsidRPr="00152FA4">
        <w:rPr>
          <w:rFonts w:ascii="Open Sans" w:hAnsi="Open Sans" w:cs="Open Sans"/>
        </w:rPr>
        <w:t>Ankeniheny-Zah</w:t>
      </w:r>
      <w:r w:rsidR="002B49A1">
        <w:rPr>
          <w:rFonts w:ascii="Open Sans" w:hAnsi="Open Sans" w:cs="Open Sans"/>
        </w:rPr>
        <w:t>amena</w:t>
      </w:r>
      <w:proofErr w:type="spellEnd"/>
      <w:r>
        <w:rPr>
          <w:rFonts w:ascii="Open Sans" w:hAnsi="Open Sans" w:cs="Open Sans"/>
        </w:rPr>
        <w:t xml:space="preserve"> Protected Area. </w:t>
      </w:r>
      <w:r w:rsidRPr="00152FA4">
        <w:rPr>
          <w:rFonts w:ascii="Open Sans" w:hAnsi="Open Sans" w:cs="Open Sans"/>
        </w:rPr>
        <w:t>The CAZ was granted temporary protected status in 2005 and formally gazetted in 2015. As the transition to formal protection occurred after mining began at Bemainty, this change in status (and theoretically management) could potentially confound the impact of the mining rush</w:t>
      </w:r>
      <w:r w:rsidRPr="00152FA4">
        <w:rPr>
          <w:rFonts w:ascii="Open Sans" w:hAnsi="Open Sans" w:cs="Open Sans"/>
        </w:rPr>
        <w:fldChar w:fldCharType="begin" w:fldLock="1"/>
      </w:r>
      <w:r w:rsidR="0042754E">
        <w:rPr>
          <w:rFonts w:ascii="Open Sans" w:hAnsi="Open Sans" w:cs="Open Sans"/>
        </w:rPr>
        <w:instrText xml:space="preserve"> ADDIN ZOTERO_ITEM CSL_CITATION {"citationID":"BRKIgQ1w","properties":{"formattedCitation":"\\super 86\\nosupersub{}","plainCitation":"86","noteIndex":0},"citationItems":[{"id":533,"uris":["http://www.mendeley.com/documents/?uuid=1431e385-fad7-4730-ad65-93be7431bf7d","http://zotero.org/users/13355268/items/6Q4KLAFF"],"itemData":{"id":533,"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 - 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N":"1543-5938","issue":"1","page":"495-517","title":"Advances in Measuring the Environmental and Social Impacts of Environmental Programs","volume":"39","author":[{"family":"Ferraro","given":"Paul J."},{"family":"Hanauer","given":"Merlin M."}],"issued":{"date-parts":[["2014"]]}}}],"schema":"https://github.com/citation-style-language/schema/raw/master/csl-citation.json"} </w:instrText>
      </w:r>
      <w:r w:rsidRPr="00152FA4">
        <w:rPr>
          <w:rFonts w:ascii="Open Sans" w:hAnsi="Open Sans" w:cs="Open Sans"/>
        </w:rPr>
        <w:fldChar w:fldCharType="separate"/>
      </w:r>
      <w:r w:rsidR="0042754E" w:rsidRPr="0042754E">
        <w:rPr>
          <w:rFonts w:ascii="Open Sans" w:hAnsi="Open Sans" w:cs="Open Sans"/>
          <w:vertAlign w:val="superscript"/>
        </w:rPr>
        <w:t>86</w:t>
      </w:r>
      <w:r w:rsidRPr="00152FA4">
        <w:rPr>
          <w:rFonts w:ascii="Open Sans" w:hAnsi="Open Sans" w:cs="Open Sans"/>
        </w:rPr>
        <w:fldChar w:fldCharType="end"/>
      </w:r>
      <w:r w:rsidRPr="00152FA4">
        <w:rPr>
          <w:rFonts w:ascii="Open Sans" w:hAnsi="Open Sans" w:cs="Open Sans"/>
        </w:rPr>
        <w:t>. For example</w:t>
      </w:r>
      <w:r w:rsidR="00C86625">
        <w:rPr>
          <w:rFonts w:ascii="Open Sans" w:hAnsi="Open Sans" w:cs="Open Sans"/>
        </w:rPr>
        <w:t>,</w:t>
      </w:r>
      <w:r w:rsidRPr="00152FA4">
        <w:rPr>
          <w:rFonts w:ascii="Open Sans" w:hAnsi="Open Sans" w:cs="Open Sans"/>
        </w:rPr>
        <w:t xml:space="preserve"> conservation actions reducing forest loss from other causes at the same time as the mining rush could falsely indicate the mining rush had reduced forest loss. In this context, the most appropriate control units are those which experienced the same change in circumstance, but which did not have a mining rush</w:t>
      </w:r>
      <w:r w:rsidRPr="00152FA4">
        <w:rPr>
          <w:rFonts w:ascii="Open Sans" w:hAnsi="Open Sans" w:cs="Open Sans"/>
        </w:rPr>
        <w:fldChar w:fldCharType="begin" w:fldLock="1"/>
      </w:r>
      <w:r w:rsidR="00F621A3">
        <w:rPr>
          <w:rFonts w:ascii="Open Sans" w:hAnsi="Open Sans" w:cs="Open Sans"/>
        </w:rPr>
        <w:instrText xml:space="preserve"> ADDIN ZOTERO_ITEM CSL_CITATION {"citationID":"IwFagYFD","properties":{"formattedCitation":"\\super 48\\nosupersub{}","plainCitation":"48","noteIndex":0},"citationItems":[{"id":3641,"uris":["http://www.mendeley.com/documents/?uuid=060e0972-9fac-47d2-8caf-b1f63db97d39","http://zotero.org/users/13355268/items/2JWBB7JA"],"itemData":{"id":3641,"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container-title":"Journal of Economic Literature","DOI":"10.1257/jel.20191450","ISSN":"00220515","issue":"2","page":"391-425","title":"Using synthetic controls: Feasibility, data requirements, and methodological aspects","volume":"59","author":[{"family":"Abadie","given":"Alberto"}],"issued":{"date-parts":[["2021"]]}}}],"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48</w:t>
      </w:r>
      <w:r w:rsidRPr="00152FA4">
        <w:rPr>
          <w:rFonts w:ascii="Open Sans" w:hAnsi="Open Sans" w:cs="Open Sans"/>
        </w:rPr>
        <w:fldChar w:fldCharType="end"/>
      </w:r>
      <w:r w:rsidRPr="00152FA4">
        <w:rPr>
          <w:rFonts w:ascii="Open Sans" w:hAnsi="Open Sans" w:cs="Open Sans"/>
        </w:rPr>
        <w:t xml:space="preserve">. </w:t>
      </w:r>
      <w:r w:rsidRPr="00152FA4">
        <w:rPr>
          <w:rFonts w:ascii="Open Sans" w:hAnsi="Open Sans" w:cs="Open Sans"/>
        </w:rPr>
        <w:lastRenderedPageBreak/>
        <w:t>Therefore, our primary analysis only includes</w:t>
      </w:r>
      <w:r>
        <w:rPr>
          <w:rFonts w:ascii="Open Sans" w:hAnsi="Open Sans" w:cs="Open Sans"/>
        </w:rPr>
        <w:t xml:space="preserve"> drainage</w:t>
      </w:r>
      <w:r w:rsidRPr="00152FA4">
        <w:rPr>
          <w:rFonts w:ascii="Open Sans" w:hAnsi="Open Sans" w:cs="Open Sans"/>
        </w:rPr>
        <w:t xml:space="preserve"> </w:t>
      </w:r>
      <w:r w:rsidRPr="00014A82">
        <w:rPr>
          <w:rFonts w:ascii="Open Sans" w:hAnsi="Open Sans" w:cs="Open Sans"/>
        </w:rPr>
        <w:t xml:space="preserve">basins which intersect the CAZ </w:t>
      </w:r>
      <w:r w:rsidRPr="00152FA4">
        <w:rPr>
          <w:rFonts w:ascii="Open Sans" w:hAnsi="Open Sans" w:cs="Open Sans"/>
        </w:rPr>
        <w:t>in the donor pool (N = 47).</w:t>
      </w:r>
    </w:p>
    <w:p w14:paraId="04AD3BBF" w14:textId="5415178D" w:rsidR="00BC3BB1" w:rsidRPr="00152FA4" w:rsidRDefault="00BC3BB1" w:rsidP="00BC3BB1">
      <w:pPr>
        <w:rPr>
          <w:rFonts w:ascii="Open Sans" w:hAnsi="Open Sans" w:cs="Open Sans"/>
        </w:rPr>
      </w:pPr>
      <w:r>
        <w:rPr>
          <w:rFonts w:ascii="Open Sans" w:hAnsi="Open Sans" w:cs="Open Sans"/>
        </w:rPr>
        <w:t>From this selection we</w:t>
      </w:r>
      <w:r w:rsidRPr="00152FA4">
        <w:rPr>
          <w:rFonts w:ascii="Open Sans" w:hAnsi="Open Sans" w:cs="Open Sans"/>
        </w:rPr>
        <w:t xml:space="preserve"> removed </w:t>
      </w:r>
      <w:r>
        <w:rPr>
          <w:rFonts w:ascii="Open Sans" w:hAnsi="Open Sans" w:cs="Open Sans"/>
        </w:rPr>
        <w:t xml:space="preserve">drainage </w:t>
      </w:r>
      <w:r w:rsidRPr="00152FA4">
        <w:rPr>
          <w:rFonts w:ascii="Open Sans" w:hAnsi="Open Sans" w:cs="Open Sans"/>
        </w:rPr>
        <w:t>basins known to contain other gem mining sites (</w:t>
      </w:r>
      <w:r w:rsidR="00DE3C23">
        <w:rPr>
          <w:rFonts w:ascii="Open Sans" w:hAnsi="Open Sans" w:cs="Open Sans"/>
        </w:rPr>
        <w:t>N = 1,</w:t>
      </w:r>
      <w:r w:rsidRPr="00152FA4">
        <w:rPr>
          <w:rFonts w:ascii="Open Sans" w:hAnsi="Open Sans" w:cs="Open Sans"/>
        </w:rPr>
        <w:t xml:space="preserve"> </w:t>
      </w:r>
      <w:proofErr w:type="spellStart"/>
      <w:r w:rsidRPr="00152FA4">
        <w:rPr>
          <w:rFonts w:ascii="Open Sans" w:hAnsi="Open Sans" w:cs="Open Sans"/>
        </w:rPr>
        <w:t>Didy</w:t>
      </w:r>
      <w:proofErr w:type="spellEnd"/>
      <w:r w:rsidRPr="00152FA4">
        <w:rPr>
          <w:rFonts w:ascii="Open Sans" w:hAnsi="Open Sans" w:cs="Open Sans"/>
        </w:rPr>
        <w:t xml:space="preserve">, Figure </w:t>
      </w:r>
      <w:r>
        <w:rPr>
          <w:rFonts w:ascii="Open Sans" w:hAnsi="Open Sans" w:cs="Open Sans"/>
        </w:rPr>
        <w:t>1</w:t>
      </w:r>
      <w:r w:rsidRPr="00152FA4">
        <w:rPr>
          <w:rFonts w:ascii="Open Sans" w:hAnsi="Open Sans" w:cs="Open Sans"/>
        </w:rPr>
        <w:t xml:space="preserve">), using the database compiled </w:t>
      </w:r>
      <w:r>
        <w:rPr>
          <w:rFonts w:ascii="Open Sans" w:hAnsi="Open Sans" w:cs="Open Sans"/>
        </w:rPr>
        <w:t>in Devenish et al</w:t>
      </w:r>
      <w:r>
        <w:rPr>
          <w:rFonts w:ascii="Open Sans" w:hAnsi="Open Sans" w:cs="Open Sans"/>
        </w:rPr>
        <w:fldChar w:fldCharType="begin" w:fldLock="1"/>
      </w:r>
      <w:r w:rsidR="00F621A3">
        <w:rPr>
          <w:rFonts w:ascii="Open Sans" w:hAnsi="Open Sans" w:cs="Open Sans"/>
        </w:rPr>
        <w:instrText xml:space="preserve"> ADDIN ZOTERO_ITEM CSL_CITATION {"citationID":"8Qjjnckt","properties":{"formattedCitation":"\\super 32\\nosupersub{}","plainCitation":"32","noteIndex":0},"citationItems":[{"id":4045,"uris":["http://www.mendeley.com/documents/?uuid=40ee5b83-d8c9-4fc9-b210-796c2f132d42","http://zotero.org/users/13355268/items/HVEYUQIR"],"itemData":{"id":4045,"type":"article-journal","container-title":"The Extractive Industries and Society","DOI":"10.1016/j.exis.2023.101311","ISSN":"2214-790X","note":"publisher: Elsevier Ltd","title":"Mapping to explore the challenges and opportunities for reconciling artisanal gem mining and biodiversity conservation","URL":"https://doi.org/10.1016/j.exis.2023.101311","author":[{"family":"Devenish","given":"Katie"},{"family":"Goodenough","given":"Kathryn"},{"family":"Jones","given":"Julia P G"},{"family":"Rakoto Ratsimba","given":"Harifidy"},{"family":"Willcock","given":"Simon"}],"issued":{"date-parts":[["2023"]]}},"suppress-author":1}],"schema":"https://github.com/citation-style-language/schema/raw/master/csl-citation.json"} </w:instrText>
      </w:r>
      <w:r>
        <w:rPr>
          <w:rFonts w:ascii="Open Sans" w:hAnsi="Open Sans" w:cs="Open Sans"/>
        </w:rPr>
        <w:fldChar w:fldCharType="separate"/>
      </w:r>
      <w:r w:rsidR="00F621A3" w:rsidRPr="00F621A3">
        <w:rPr>
          <w:rFonts w:ascii="Open Sans" w:hAnsi="Open Sans" w:cs="Open Sans"/>
          <w:vertAlign w:val="superscript"/>
        </w:rPr>
        <w:t>32</w:t>
      </w:r>
      <w:r>
        <w:rPr>
          <w:rFonts w:ascii="Open Sans" w:hAnsi="Open Sans" w:cs="Open Sans"/>
        </w:rPr>
        <w:fldChar w:fldCharType="end"/>
      </w:r>
      <w:r w:rsidRPr="00152FA4">
        <w:rPr>
          <w:rFonts w:ascii="Open Sans" w:hAnsi="Open Sans" w:cs="Open Sans"/>
          <w:i/>
          <w:iCs/>
        </w:rPr>
        <w:t>.</w:t>
      </w:r>
      <w:r w:rsidRPr="00152FA4">
        <w:rPr>
          <w:rFonts w:ascii="Open Sans" w:hAnsi="Open Sans" w:cs="Open Sans"/>
        </w:rPr>
        <w:t xml:space="preserve"> We also removed basins with more than 10% overlap with another Protected Area</w:t>
      </w:r>
      <w:r w:rsidR="0096698F">
        <w:rPr>
          <w:rFonts w:ascii="Open Sans" w:hAnsi="Open Sans" w:cs="Open Sans"/>
        </w:rPr>
        <w:fldChar w:fldCharType="begin"/>
      </w:r>
      <w:r w:rsidR="0042754E">
        <w:rPr>
          <w:rFonts w:ascii="Open Sans" w:hAnsi="Open Sans" w:cs="Open Sans"/>
        </w:rPr>
        <w:instrText xml:space="preserve"> ADDIN ZOTERO_ITEM CSL_CITATION {"citationID":"RTcqwquY","properties":{"formattedCitation":"\\super 87\\nosupersub{}","plainCitation":"87","noteIndex":0},"citationItems":[{"id":3871,"uris":["http://zotero.org/users/13355268/items/LCJ49YTD"],"itemData":{"id":3871,"type":"dataset","publisher":"Rebioma","title":"Système d'Aires Protégées de Madagascar","URL":"www.rebioma.net","author":[{"literal":"Rebioma"}],"issued":{"date-parts":[["2017"]]}}}],"schema":"https://github.com/citation-style-language/schema/raw/master/csl-citation.json"} </w:instrText>
      </w:r>
      <w:r w:rsidR="0096698F">
        <w:rPr>
          <w:rFonts w:ascii="Open Sans" w:hAnsi="Open Sans" w:cs="Open Sans"/>
        </w:rPr>
        <w:fldChar w:fldCharType="separate"/>
      </w:r>
      <w:r w:rsidR="0042754E" w:rsidRPr="0042754E">
        <w:rPr>
          <w:rFonts w:ascii="Open Sans" w:hAnsi="Open Sans" w:cs="Open Sans"/>
          <w:vertAlign w:val="superscript"/>
        </w:rPr>
        <w:t>87</w:t>
      </w:r>
      <w:r w:rsidR="0096698F">
        <w:rPr>
          <w:rFonts w:ascii="Open Sans" w:hAnsi="Open Sans" w:cs="Open Sans"/>
        </w:rPr>
        <w:fldChar w:fldCharType="end"/>
      </w:r>
      <w:r w:rsidR="005B2BA6">
        <w:rPr>
          <w:rFonts w:ascii="Open Sans" w:hAnsi="Open Sans" w:cs="Open Sans"/>
        </w:rPr>
        <w:t xml:space="preserve"> (N = </w:t>
      </w:r>
      <w:r w:rsidR="00246BD3">
        <w:rPr>
          <w:rFonts w:ascii="Open Sans" w:hAnsi="Open Sans" w:cs="Open Sans"/>
        </w:rPr>
        <w:t>1)</w:t>
      </w:r>
      <w:r w:rsidRPr="00152FA4">
        <w:rPr>
          <w:rFonts w:ascii="Open Sans" w:hAnsi="Open Sans" w:cs="Open Sans"/>
        </w:rPr>
        <w:t>, where</w:t>
      </w:r>
      <w:r>
        <w:rPr>
          <w:rFonts w:ascii="Open Sans" w:hAnsi="Open Sans" w:cs="Open Sans"/>
        </w:rPr>
        <w:t xml:space="preserve"> forest loss</w:t>
      </w:r>
      <w:r w:rsidRPr="00152FA4">
        <w:rPr>
          <w:rFonts w:ascii="Open Sans" w:hAnsi="Open Sans" w:cs="Open Sans"/>
        </w:rPr>
        <w:t xml:space="preserve"> outcomes may be influenced by different conservation management, implemented at different times. These other Protected Areas include Andasibe-</w:t>
      </w:r>
      <w:proofErr w:type="spellStart"/>
      <w:r w:rsidRPr="00152FA4">
        <w:rPr>
          <w:rFonts w:ascii="Open Sans" w:hAnsi="Open Sans" w:cs="Open Sans"/>
        </w:rPr>
        <w:t>Mantadia</w:t>
      </w:r>
      <w:proofErr w:type="spellEnd"/>
      <w:r w:rsidRPr="00152FA4">
        <w:rPr>
          <w:rFonts w:ascii="Open Sans" w:hAnsi="Open Sans" w:cs="Open Sans"/>
        </w:rPr>
        <w:t xml:space="preserve"> National Park, </w:t>
      </w:r>
      <w:proofErr w:type="spellStart"/>
      <w:r w:rsidRPr="00152FA4">
        <w:rPr>
          <w:rFonts w:ascii="Open Sans" w:hAnsi="Open Sans" w:cs="Open Sans"/>
        </w:rPr>
        <w:t>Analamazoatra</w:t>
      </w:r>
      <w:proofErr w:type="spellEnd"/>
      <w:r w:rsidRPr="00152FA4">
        <w:rPr>
          <w:rFonts w:ascii="Open Sans" w:hAnsi="Open Sans" w:cs="Open Sans"/>
        </w:rPr>
        <w:t xml:space="preserve"> Special Reserve and the biodiversity offsets associated with </w:t>
      </w:r>
      <w:proofErr w:type="spellStart"/>
      <w:r w:rsidRPr="00152FA4">
        <w:rPr>
          <w:rFonts w:ascii="Open Sans" w:hAnsi="Open Sans" w:cs="Open Sans"/>
        </w:rPr>
        <w:t>Ambatovy</w:t>
      </w:r>
      <w:proofErr w:type="spellEnd"/>
      <w:r w:rsidRPr="00152FA4">
        <w:rPr>
          <w:rFonts w:ascii="Open Sans" w:hAnsi="Open Sans" w:cs="Open Sans"/>
        </w:rPr>
        <w:t xml:space="preserve"> mine, which have </w:t>
      </w:r>
      <w:r>
        <w:rPr>
          <w:rFonts w:ascii="Open Sans" w:hAnsi="Open Sans" w:cs="Open Sans"/>
        </w:rPr>
        <w:t>been effective at slowing</w:t>
      </w:r>
      <w:r w:rsidRPr="00152FA4">
        <w:rPr>
          <w:rFonts w:ascii="Open Sans" w:hAnsi="Open Sans" w:cs="Open Sans"/>
        </w:rPr>
        <w:t xml:space="preserve"> deforestation</w:t>
      </w:r>
      <w:r>
        <w:rPr>
          <w:rFonts w:ascii="Open Sans" w:hAnsi="Open Sans" w:cs="Open Sans"/>
        </w:rPr>
        <w:fldChar w:fldCharType="begin" w:fldLock="1"/>
      </w:r>
      <w:r w:rsidR="0042754E">
        <w:rPr>
          <w:rFonts w:ascii="Open Sans" w:hAnsi="Open Sans" w:cs="Open Sans"/>
        </w:rPr>
        <w:instrText xml:space="preserve"> ADDIN ZOTERO_ITEM CSL_CITATION {"citationID":"FrUS8fht","properties":{"formattedCitation":"\\super 88\\nosupersub{}","plainCitation":"88","noteIndex":0},"citationItems":[{"id":4047,"uris":["http://www.mendeley.com/documents/?uuid=53283e4e-4a90-4f26-a906-1b84a8a6fb92","http://zotero.org/users/13355268/items/Q7F62B2R"],"itemData":{"id":4047,"type":"article-journal","abstract":"Meeting the UN Sustainable Development Goals requires reconciling development with biodiversity conservation. Governments and lenders increasingly call for major industrial developments to offset unavoidable biodiversity loss but there are few robust evaluations of whether offset interventions ensure no net loss of biodiversity. We focus on the biodiversity offsets associated with the high-profile Ambatovy mine in Madagascar and evaluate their effectiveness at delivering no net loss of forest. As part of their efforts to mitigate biodiversity loss, Ambatovy compensate for forest clearance at the mine site by slowing deforestation driven by small-scale agriculture elsewhere. Using a range of methods, including extensive robustness checks exploring 116 alternative model specifications, we show that the offsets are on track to avert as much deforestation as was caused by the mine. This encouraging result shows that biodiversity offsetting can contribute towards mitigating environmental damage from a major industrial development, even within a weak state, but there remain important caveats with broad application. Our approach could serve as a template to facilitate other evaluations and so build a stronger evidence-base of the effectiveness of no net loss interventions.","container-title":"Nature Sustainability","DOI":"10.1038/s41893-022-00850-7","ISSN":"23989629","issue":"6","page":"498-508","title":"On track to achieve no net loss of forest at Madagascar’s biggest mine","volume":"5","author":[{"family":"Devenish","given":"Katie"},{"family":"Desbureaux","given":"Sébastien"},{"family":"Willcock","given":"Simon"},{"family":"Jones","given":"Julia P.G."}],"issued":{"date-parts":[["2022"]]}}}],"schema":"https://github.com/citation-style-language/schema/raw/master/csl-citation.json"} </w:instrText>
      </w:r>
      <w:r>
        <w:rPr>
          <w:rFonts w:ascii="Open Sans" w:hAnsi="Open Sans" w:cs="Open Sans"/>
        </w:rPr>
        <w:fldChar w:fldCharType="separate"/>
      </w:r>
      <w:r w:rsidR="0042754E" w:rsidRPr="0042754E">
        <w:rPr>
          <w:rFonts w:ascii="Open Sans" w:hAnsi="Open Sans" w:cs="Open Sans"/>
          <w:vertAlign w:val="superscript"/>
        </w:rPr>
        <w:t>88</w:t>
      </w:r>
      <w:r>
        <w:rPr>
          <w:rFonts w:ascii="Open Sans" w:hAnsi="Open Sans" w:cs="Open Sans"/>
        </w:rPr>
        <w:fldChar w:fldCharType="end"/>
      </w:r>
      <w:r>
        <w:rPr>
          <w:rFonts w:ascii="Open Sans" w:hAnsi="Open Sans" w:cs="Open Sans"/>
        </w:rPr>
        <w:t>.</w:t>
      </w:r>
      <w:r w:rsidRPr="00152FA4">
        <w:rPr>
          <w:rFonts w:ascii="Open Sans" w:hAnsi="Open Sans" w:cs="Open Sans"/>
        </w:rPr>
        <w:t xml:space="preserve"> Where less than 10% of a basin intersected another Protected Area, we edited the boundary of the basin to exclude the overlapping section. This, for example, allowed us to retain a large, and potentially well-matched basin in the centre of the CAZ where 6.5% overlapped with the </w:t>
      </w:r>
      <w:proofErr w:type="spellStart"/>
      <w:r w:rsidRPr="00152FA4">
        <w:rPr>
          <w:rFonts w:ascii="Open Sans" w:hAnsi="Open Sans" w:cs="Open Sans"/>
        </w:rPr>
        <w:t>Ankerana</w:t>
      </w:r>
      <w:proofErr w:type="spellEnd"/>
      <w:r w:rsidRPr="00152FA4">
        <w:rPr>
          <w:rFonts w:ascii="Open Sans" w:hAnsi="Open Sans" w:cs="Open Sans"/>
        </w:rPr>
        <w:t xml:space="preserve"> biodiversity offset. </w:t>
      </w:r>
      <w:r>
        <w:rPr>
          <w:rFonts w:ascii="Open Sans" w:hAnsi="Open Sans" w:cs="Open Sans"/>
        </w:rPr>
        <w:t>Devenish et al</w:t>
      </w:r>
      <w:r w:rsidR="00FA2DC6">
        <w:rPr>
          <w:rFonts w:ascii="Open Sans" w:hAnsi="Open Sans" w:cs="Open Sans"/>
        </w:rPr>
        <w:fldChar w:fldCharType="begin"/>
      </w:r>
      <w:r w:rsidR="0042754E">
        <w:rPr>
          <w:rFonts w:ascii="Open Sans" w:hAnsi="Open Sans" w:cs="Open Sans"/>
        </w:rPr>
        <w:instrText xml:space="preserve"> ADDIN ZOTERO_ITEM CSL_CITATION {"citationID":"dwGH6Oab","properties":{"formattedCitation":"\\super 88\\nosupersub{}","plainCitation":"88","noteIndex":0},"citationItems":[{"id":4047,"uris":["http://www.mendeley.com/documents/?uuid=53283e4e-4a90-4f26-a906-1b84a8a6fb92","http://zotero.org/users/13355268/items/Q7F62B2R"],"itemData":{"id":4047,"type":"article-journal","abstract":"Meeting the UN Sustainable Development Goals requires reconciling development with biodiversity conservation. Governments and lenders increasingly call for major industrial developments to offset unavoidable biodiversity loss but there are few robust evaluations of whether offset interventions ensure no net loss of biodiversity. We focus on the biodiversity offsets associated with the high-profile Ambatovy mine in Madagascar and evaluate their effectiveness at delivering no net loss of forest. As part of their efforts to mitigate biodiversity loss, Ambatovy compensate for forest clearance at the mine site by slowing deforestation driven by small-scale agriculture elsewhere. Using a range of methods, including extensive robustness checks exploring 116 alternative model specifications, we show that the offsets are on track to avert as much deforestation as was caused by the mine. This encouraging result shows that biodiversity offsetting can contribute towards mitigating environmental damage from a major industrial development, even within a weak state, but there remain important caveats with broad application. Our approach could serve as a template to facilitate other evaluations and so build a stronger evidence-base of the effectiveness of no net loss interventions.","container-title":"Nature Sustainability","DOI":"10.1038/s41893-022-00850-7","ISSN":"23989629","issue":"6","page":"498-508","title":"On track to achieve no net loss of forest at Madagascar’s biggest mine","volume":"5","author":[{"family":"Devenish","given":"Katie"},{"family":"Desbureaux","given":"Sébastien"},{"family":"Willcock","given":"Simon"},{"family":"Jones","given":"Julia P.G."}],"issued":{"date-parts":[["2022"]]}}}],"schema":"https://github.com/citation-style-language/schema/raw/master/csl-citation.json"} </w:instrText>
      </w:r>
      <w:r w:rsidR="00FA2DC6">
        <w:rPr>
          <w:rFonts w:ascii="Open Sans" w:hAnsi="Open Sans" w:cs="Open Sans"/>
        </w:rPr>
        <w:fldChar w:fldCharType="separate"/>
      </w:r>
      <w:r w:rsidR="0042754E" w:rsidRPr="0042754E">
        <w:rPr>
          <w:rFonts w:ascii="Open Sans" w:hAnsi="Open Sans" w:cs="Open Sans"/>
          <w:vertAlign w:val="superscript"/>
        </w:rPr>
        <w:t>88</w:t>
      </w:r>
      <w:r w:rsidR="00FA2DC6">
        <w:rPr>
          <w:rFonts w:ascii="Open Sans" w:hAnsi="Open Sans" w:cs="Open Sans"/>
        </w:rPr>
        <w:fldChar w:fldCharType="end"/>
      </w:r>
      <w:r>
        <w:rPr>
          <w:rFonts w:ascii="Open Sans" w:hAnsi="Open Sans" w:cs="Open Sans"/>
        </w:rPr>
        <w:t xml:space="preserve"> </w:t>
      </w:r>
      <w:r w:rsidRPr="00152FA4">
        <w:rPr>
          <w:rFonts w:ascii="Open Sans" w:hAnsi="Open Sans" w:cs="Open Sans"/>
        </w:rPr>
        <w:t>showed</w:t>
      </w:r>
      <w:r>
        <w:rPr>
          <w:rFonts w:ascii="Open Sans" w:hAnsi="Open Sans" w:cs="Open Sans"/>
        </w:rPr>
        <w:t xml:space="preserve"> that</w:t>
      </w:r>
      <w:r w:rsidRPr="00152FA4">
        <w:rPr>
          <w:rFonts w:ascii="Open Sans" w:hAnsi="Open Sans" w:cs="Open Sans"/>
        </w:rPr>
        <w:t xml:space="preserve"> the deforestation reductions achieved within the </w:t>
      </w:r>
      <w:proofErr w:type="spellStart"/>
      <w:r w:rsidRPr="00152FA4">
        <w:rPr>
          <w:rFonts w:ascii="Open Sans" w:hAnsi="Open Sans" w:cs="Open Sans"/>
        </w:rPr>
        <w:t>Ankerana</w:t>
      </w:r>
      <w:proofErr w:type="spellEnd"/>
      <w:r w:rsidRPr="00152FA4">
        <w:rPr>
          <w:rFonts w:ascii="Open Sans" w:hAnsi="Open Sans" w:cs="Open Sans"/>
        </w:rPr>
        <w:t xml:space="preserve"> offset did not spillover into the surrounding forests, so we did not need to establish a wider zone of exclusion.</w:t>
      </w:r>
    </w:p>
    <w:p w14:paraId="04D9C144" w14:textId="224C7868" w:rsidR="00BC3BB1" w:rsidRPr="00152FA4" w:rsidRDefault="00BC3BB1" w:rsidP="00BC3BB1">
      <w:pPr>
        <w:rPr>
          <w:rFonts w:ascii="Open Sans" w:hAnsi="Open Sans" w:cs="Open Sans"/>
        </w:rPr>
      </w:pPr>
      <w:r w:rsidRPr="00152FA4">
        <w:rPr>
          <w:rFonts w:ascii="Open Sans" w:hAnsi="Open Sans" w:cs="Open Sans"/>
        </w:rPr>
        <w:t>If control units in the donor pool are already similar to the treated unit in key factors this can help improve the accuracy of the synthetic control</w:t>
      </w:r>
      <w:r w:rsidRPr="00152FA4">
        <w:rPr>
          <w:rFonts w:ascii="Open Sans" w:hAnsi="Open Sans" w:cs="Open Sans"/>
        </w:rPr>
        <w:fldChar w:fldCharType="begin" w:fldLock="1"/>
      </w:r>
      <w:r w:rsidR="0042754E">
        <w:rPr>
          <w:rFonts w:ascii="Open Sans" w:hAnsi="Open Sans" w:cs="Open Sans"/>
        </w:rPr>
        <w:instrText xml:space="preserve"> ADDIN ZOTERO_ITEM CSL_CITATION {"citationID":"HivIrpDZ","properties":{"formattedCitation":"\\super 89,90\\nosupersub{}","plainCitation":"89,90","noteIndex":0},"citationItems":[{"id":3575,"uris":["http://www.mendeley.com/documents/?uuid=c3b6aef2-9165-433f-9c85-e1314b417e0c","http://zotero.org/users/13355268/items/JWPNWPCQ"],"itemData":{"id":3575,"type":"article-journal","abstract":"Many important ecological phenomena occur on large spatial scales and/or are unplanned and thus do not easily fit within analytical frameworks that rely on randomization, replication, and interspersed a priori controls for statistical comparison. Analyses of such large-scale, natural experiments are common in the health and econometrics literature, where techniques have been developed to derive insight from large, noisy observational data sets. Here, we apply a technique from this literature, synthetic control, to assess landscape change with remote sensing data. The basic data requirements for synthetic control include (1) a discrete set of treated and untreated units, (2) a known date of treatment intervention, and (3) time series response data that include both pre- and post-treatment outcomes for all units. Synthetic control generates a response metric for treated units relative to a no-action alternative based on prior relationships between treated and unexposed groups. Using simulations and a case study involving a large-scale brush-clearing management event, we show how synthetic control can intuitively infer treatment effect sizes from satellite data, even in the presence of confounding noise from climate anomalies, long-term vegetation dynamics, or sensor errors. We find that accuracy depends on the number and quality of potential control units, highlighting the importance of selecting appropriate control populations. Although we consider the synthetic control approach in the context of natural experiments with remote sensing data, we expect the methodology to have wider utility in ecology, particularly for systems with large, complex, and poorly replicated experimental units.","container-title":"Ecological Applications","DOI":"10.1002/eap.2264","ISSN":"19395582","issue":"3","note":"PMID: 33220145","page":"1-16","title":"Evaluating natural experiments in ecology: using synthetic controls in assessments of remotely sensed land treatments","volume":"31","author":[{"family":"Fick","given":"Stephen E."},{"family":"Nauman","given":"Travis W."},{"family":"Brungard","given":"Colby C."},{"family":"Duniway","given":"Michael C."}],"issued":{"date-parts":[["2021"]]}}},{"id":1645,"uris":["http://www.mendeley.com/documents/?uuid=5eb45eb6-73a4-4a43-b438-48f7d46ca97f","http://zotero.org/users/13355268/items/JPSXIHL4"],"itemData":{"id":1645,"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 of the United States of America","DOI":"10.1073/pnas.2004334117","ISSN":"10916490","issue":"39","note":"PMID: 32929021","page":"24188-24194","title":"Overstated carbon emission reductions from voluntary REDD+ projects in the Brazilian Amazon","volume":"117","author":[{"family":"West","given":"Thales A.P."},{"family":"Börner","given":"Jan"},{"family":"Sills","given":"Erin O."},{"family":"Kontoleon","given":"Andreas"}],"issued":{"date-parts":[["2020"]]}}}],"schema":"https://github.com/citation-style-language/schema/raw/master/csl-citation.json"} </w:instrText>
      </w:r>
      <w:r w:rsidRPr="00152FA4">
        <w:rPr>
          <w:rFonts w:ascii="Open Sans" w:hAnsi="Open Sans" w:cs="Open Sans"/>
        </w:rPr>
        <w:fldChar w:fldCharType="separate"/>
      </w:r>
      <w:r w:rsidR="0042754E" w:rsidRPr="0042754E">
        <w:rPr>
          <w:rFonts w:ascii="Open Sans" w:hAnsi="Open Sans" w:cs="Open Sans"/>
          <w:vertAlign w:val="superscript"/>
        </w:rPr>
        <w:t>89,90</w:t>
      </w:r>
      <w:r w:rsidRPr="00152FA4">
        <w:rPr>
          <w:rFonts w:ascii="Open Sans" w:hAnsi="Open Sans" w:cs="Open Sans"/>
        </w:rPr>
        <w:fldChar w:fldCharType="end"/>
      </w:r>
      <w:r w:rsidRPr="00152FA4">
        <w:rPr>
          <w:rFonts w:ascii="Open Sans" w:hAnsi="Open Sans" w:cs="Open Sans"/>
        </w:rPr>
        <w:t>.</w:t>
      </w:r>
      <w:r>
        <w:rPr>
          <w:rFonts w:ascii="Open Sans" w:hAnsi="Open Sans" w:cs="Open Sans"/>
        </w:rPr>
        <w:t xml:space="preserve"> </w:t>
      </w:r>
      <w:r w:rsidRPr="00152FA4">
        <w:rPr>
          <w:rFonts w:ascii="Open Sans" w:hAnsi="Open Sans" w:cs="Open Sans"/>
        </w:rPr>
        <w:t xml:space="preserve">We </w:t>
      </w:r>
      <w:r>
        <w:rPr>
          <w:rFonts w:ascii="Open Sans" w:hAnsi="Open Sans" w:cs="Open Sans"/>
        </w:rPr>
        <w:t xml:space="preserve">therefore filtered potential basins </w:t>
      </w:r>
      <w:r w:rsidRPr="00152FA4">
        <w:rPr>
          <w:rFonts w:ascii="Open Sans" w:hAnsi="Open Sans" w:cs="Open Sans"/>
        </w:rPr>
        <w:t xml:space="preserve">to only include </w:t>
      </w:r>
      <w:r>
        <w:rPr>
          <w:rFonts w:ascii="Open Sans" w:hAnsi="Open Sans" w:cs="Open Sans"/>
        </w:rPr>
        <w:t>ones</w:t>
      </w:r>
      <w:r w:rsidRPr="00152FA4">
        <w:rPr>
          <w:rFonts w:ascii="Open Sans" w:hAnsi="Open Sans" w:cs="Open Sans"/>
        </w:rPr>
        <w:t xml:space="preserve"> with similar forest cover to the Bemainty basin before the intervention (i.e. in 2011). We chose 70% forest cover as the threshold for inclusion as this allowed us to include all</w:t>
      </w:r>
      <w:r w:rsidR="00C5236F">
        <w:rPr>
          <w:rFonts w:ascii="Open Sans" w:hAnsi="Open Sans" w:cs="Open Sans"/>
        </w:rPr>
        <w:t xml:space="preserve"> </w:t>
      </w:r>
      <w:r w:rsidRPr="00152FA4">
        <w:rPr>
          <w:rFonts w:ascii="Open Sans" w:hAnsi="Open Sans" w:cs="Open Sans"/>
        </w:rPr>
        <w:t>the mostly forested drainage basins in the CAZ</w:t>
      </w:r>
      <w:r>
        <w:rPr>
          <w:rFonts w:ascii="Open Sans" w:hAnsi="Open Sans" w:cs="Open Sans"/>
        </w:rPr>
        <w:t>, striking an appropriate balance between the number of basins included and the degree of similarity to the Bemainty basin (which had 95% forest cover).</w:t>
      </w:r>
      <w:r w:rsidRPr="00152FA4">
        <w:rPr>
          <w:rFonts w:ascii="Open Sans" w:hAnsi="Open Sans" w:cs="Open Sans"/>
        </w:rPr>
        <w:t xml:space="preserve"> This left eight</w:t>
      </w:r>
      <w:r>
        <w:rPr>
          <w:rFonts w:ascii="Open Sans" w:hAnsi="Open Sans" w:cs="Open Sans"/>
        </w:rPr>
        <w:t xml:space="preserve"> drainage</w:t>
      </w:r>
      <w:r w:rsidRPr="00152FA4">
        <w:rPr>
          <w:rFonts w:ascii="Open Sans" w:hAnsi="Open Sans" w:cs="Open Sans"/>
        </w:rPr>
        <w:t xml:space="preserve"> basins in the donor pool</w:t>
      </w:r>
      <w:r>
        <w:rPr>
          <w:rFonts w:ascii="Open Sans" w:hAnsi="Open Sans" w:cs="Open Sans"/>
        </w:rPr>
        <w:t xml:space="preserve"> drawn</w:t>
      </w:r>
      <w:r w:rsidRPr="00152FA4">
        <w:rPr>
          <w:rFonts w:ascii="Open Sans" w:hAnsi="Open Sans" w:cs="Open Sans"/>
        </w:rPr>
        <w:t xml:space="preserve"> from the CAZ (Figure </w:t>
      </w:r>
      <w:r w:rsidR="0028542C">
        <w:rPr>
          <w:rFonts w:ascii="Open Sans" w:hAnsi="Open Sans" w:cs="Open Sans"/>
        </w:rPr>
        <w:t>5</w:t>
      </w:r>
      <w:r w:rsidRPr="00152FA4">
        <w:rPr>
          <w:rFonts w:ascii="Open Sans" w:hAnsi="Open Sans" w:cs="Open Sans"/>
        </w:rPr>
        <w:t xml:space="preserve">). </w:t>
      </w:r>
    </w:p>
    <w:p w14:paraId="6B9D9D44" w14:textId="23BFD1B5" w:rsidR="00BC3BB1" w:rsidRPr="00152FA4" w:rsidRDefault="00BC3BB1" w:rsidP="00BC3BB1">
      <w:pPr>
        <w:rPr>
          <w:rFonts w:ascii="Open Sans" w:hAnsi="Open Sans" w:cs="Open Sans"/>
        </w:rPr>
      </w:pPr>
      <w:r w:rsidRPr="00152FA4">
        <w:rPr>
          <w:rFonts w:ascii="Open Sans" w:hAnsi="Open Sans" w:cs="Open Sans"/>
        </w:rPr>
        <w:t>Eight basins is a small donor pool, particularly for the placebo tests used to assess significance. Therefore, to increase the size of the donor pool and test the robustness of our results, we ran a second analysis sampling control basins from a wider area</w:t>
      </w:r>
      <w:r w:rsidRPr="00152FA4">
        <w:rPr>
          <w:rFonts w:ascii="Open Sans" w:hAnsi="Open Sans" w:cs="Open Sans"/>
        </w:rPr>
        <w:fldChar w:fldCharType="begin" w:fldLock="1"/>
      </w:r>
      <w:r w:rsidR="0042754E">
        <w:rPr>
          <w:rFonts w:ascii="Open Sans" w:hAnsi="Open Sans" w:cs="Open Sans"/>
        </w:rPr>
        <w:instrText xml:space="preserve"> ADDIN ZOTERO_ITEM CSL_CITATION {"citationID":"xheFUrsx","properties":{"formattedCitation":"\\super 90\\nosupersub{}","plainCitation":"90","noteIndex":0},"citationItems":[{"id":1645,"uris":["http://www.mendeley.com/documents/?uuid=5eb45eb6-73a4-4a43-b438-48f7d46ca97f","http://zotero.org/users/13355268/items/JPSXIHL4"],"itemData":{"id":1645,"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 of the United States of America","DOI":"10.1073/pnas.2004334117","ISSN":"10916490","issue":"39","note":"PMID: 32929021","page":"24188-24194","title":"Overstated carbon emission reductions from voluntary REDD+ projects in the Brazilian Amazon","volume":"117","author":[{"family":"West","given":"Thales A.P."},{"family":"Börner","given":"Jan"},{"family":"Sills","given":"Erin O."},{"family":"Kontoleon","given":"Andreas"}],"issued":{"date-parts":[["2020"]]}}}],"schema":"https://github.com/citation-style-language/schema/raw/master/csl-citation.json"} </w:instrText>
      </w:r>
      <w:r w:rsidRPr="00152FA4">
        <w:rPr>
          <w:rFonts w:ascii="Open Sans" w:hAnsi="Open Sans" w:cs="Open Sans"/>
        </w:rPr>
        <w:fldChar w:fldCharType="separate"/>
      </w:r>
      <w:r w:rsidR="0042754E" w:rsidRPr="0042754E">
        <w:rPr>
          <w:rFonts w:ascii="Open Sans" w:hAnsi="Open Sans" w:cs="Open Sans"/>
          <w:vertAlign w:val="superscript"/>
        </w:rPr>
        <w:t>90</w:t>
      </w:r>
      <w:r w:rsidRPr="00152FA4">
        <w:rPr>
          <w:rFonts w:ascii="Open Sans" w:hAnsi="Open Sans" w:cs="Open Sans"/>
        </w:rPr>
        <w:fldChar w:fldCharType="end"/>
      </w:r>
      <w:r w:rsidRPr="00152FA4">
        <w:rPr>
          <w:rFonts w:ascii="Open Sans" w:hAnsi="Open Sans" w:cs="Open Sans"/>
        </w:rPr>
        <w:t xml:space="preserve"> - the former province of </w:t>
      </w:r>
      <w:proofErr w:type="spellStart"/>
      <w:r w:rsidRPr="00152FA4">
        <w:rPr>
          <w:rFonts w:ascii="Open Sans" w:hAnsi="Open Sans" w:cs="Open Sans"/>
        </w:rPr>
        <w:t>Toamasina</w:t>
      </w:r>
      <w:proofErr w:type="spellEnd"/>
      <w:r w:rsidRPr="00152FA4">
        <w:rPr>
          <w:rFonts w:ascii="Open Sans" w:hAnsi="Open Sans" w:cs="Open Sans"/>
        </w:rPr>
        <w:t>. Using the same filtering criteria as above we identified 13 forested basins to comprise the donor poo</w:t>
      </w:r>
      <w:r>
        <w:rPr>
          <w:rFonts w:ascii="Open Sans" w:hAnsi="Open Sans" w:cs="Open Sans"/>
        </w:rPr>
        <w:t xml:space="preserve">l </w:t>
      </w:r>
      <w:r w:rsidRPr="00152FA4">
        <w:rPr>
          <w:rFonts w:ascii="Open Sans" w:hAnsi="Open Sans" w:cs="Open Sans"/>
        </w:rPr>
        <w:t xml:space="preserve">(Supplementary Figure </w:t>
      </w:r>
      <w:r w:rsidR="00740211">
        <w:rPr>
          <w:rFonts w:ascii="Open Sans" w:hAnsi="Open Sans" w:cs="Open Sans"/>
        </w:rPr>
        <w:t>4</w:t>
      </w:r>
      <w:r w:rsidRPr="00152FA4">
        <w:rPr>
          <w:rFonts w:ascii="Open Sans" w:hAnsi="Open Sans" w:cs="Open Sans"/>
        </w:rPr>
        <w:t xml:space="preserve">). This donor pool comprises eight basins from the CAZ as before plus 5 additional, unprotected </w:t>
      </w:r>
      <w:r w:rsidRPr="00152FA4">
        <w:rPr>
          <w:rFonts w:ascii="Open Sans" w:hAnsi="Open Sans" w:cs="Open Sans"/>
        </w:rPr>
        <w:lastRenderedPageBreak/>
        <w:t>forested basins from the wider province. Whilst the CAZ is officially protected, resources and conservation activities are thinly spread</w:t>
      </w:r>
      <w:r w:rsidRPr="00152FA4">
        <w:rPr>
          <w:rFonts w:ascii="Open Sans" w:hAnsi="Open Sans" w:cs="Open Sans"/>
        </w:rPr>
        <w:fldChar w:fldCharType="begin" w:fldLock="1"/>
      </w:r>
      <w:r w:rsidR="00F621A3">
        <w:rPr>
          <w:rFonts w:ascii="Open Sans" w:hAnsi="Open Sans" w:cs="Open Sans"/>
        </w:rPr>
        <w:instrText xml:space="preserve"> ADDIN ZOTERO_ITEM CSL_CITATION {"citationID":"ZacY7X2U","properties":{"formattedCitation":"\\super 55\\nosupersub{}","plainCitation":"55","noteIndex":0},"citationItems":[{"id":1637,"uris":["http://www.mendeley.com/documents/?uuid=c7d145ad-f1ec-4675-afc6-cd759a8a9eb0","http://zotero.org/users/13355268/items/H9QAPE43"],"itemData":{"id":1637,"type":"article-journal","abstract":"Decision-makers need readily accessible tools to understand the potential impacts of alternative policies on forest cover and greenhouse gas (GHG) emissions and to develop effective policies to meet national and international targets for biodiversity conservation, sustainable development and climate change mitigation. Land change modelling can support policy decisions by demonstrating potential impacts of policies on future deforestation and GHG emissions. We modelled land change to explore the potential impacts of expert-informed scenarios on deforestation and GHG emissions, specifically CO2 emissions, in the Ankeniheny-Zahamena Corridor in eastern Madagascar. We considered four scenarios: business as usual; effective conservation of protected areas; investment in infrastructure; and agricultural intensification. Our results highlight that effective forest conservation could deliver substantial emissions reductions, while infrastructure development will likely cause forest loss in new areas. Agricultural intensification could prevent additional forest loss if it reduced the need to clear more land while improving food security. Our study demonstrates how available land change modelling tools and scenario analyses can inform land-use policies, helping countries reconcile economic development with forest conservation and climate change mitigation commitments.","container-title":"Environmental Conservation","DOI":"10.1017/S0376892918000358","ISSN":"14694387","issue":"1","page":"25-33","title":"Land Change Modelling to Inform Strategic Decisions on Forest Cover and CO 2 Emissions in Eastern Madagascar","volume":"46","author":[{"family":"Hewson","given":"Jennifer"},{"family":"Razafimanahaka","given":"Julie Hanta"},{"family":"Wright","given":"Timothy Max"},{"family":"Mandimbiniaina","given":"Rina"},{"family":"Mulligan","given":"Mark"},{"family":"Jones","given":"Julia P.G."},{"family":"Van Soesbergen","given":"Arnout"},{"family":"Andriamananjara","given":"Andry"},{"family":"Tabor","given":"Karyn"},{"family":"Rasolohery","given":"Andriambolantsoa"},{"family":"Razakamanarivo","given":"Herintsitohaina"},{"family":"Razafindrakoto","given":"Mieja"},{"family":"Rianahary","given":"Andrisoa"},{"family":"Razafimbelo","given":"Tantely"},{"family":"Ranaivoson","given":"Ntsoa"},{"family":"Harvey","given":"Celia A."}],"issued":{"date-parts":[["2019"]]}}}],"schema":"https://github.com/citation-style-language/schema/raw/master/csl-citation.json"} </w:instrText>
      </w:r>
      <w:r w:rsidRPr="00152FA4">
        <w:rPr>
          <w:rFonts w:ascii="Open Sans" w:hAnsi="Open Sans" w:cs="Open Sans"/>
        </w:rPr>
        <w:fldChar w:fldCharType="separate"/>
      </w:r>
      <w:r w:rsidR="00F621A3" w:rsidRPr="00F621A3">
        <w:rPr>
          <w:rFonts w:ascii="Open Sans" w:hAnsi="Open Sans" w:cs="Open Sans"/>
          <w:vertAlign w:val="superscript"/>
        </w:rPr>
        <w:t>55</w:t>
      </w:r>
      <w:r w:rsidRPr="00152FA4">
        <w:rPr>
          <w:rFonts w:ascii="Open Sans" w:hAnsi="Open Sans" w:cs="Open Sans"/>
        </w:rPr>
        <w:fldChar w:fldCharType="end"/>
      </w:r>
      <w:r w:rsidRPr="00152FA4">
        <w:rPr>
          <w:rFonts w:ascii="Open Sans" w:hAnsi="Open Sans" w:cs="Open Sans"/>
        </w:rPr>
        <w:t>. Therefore, unprotected forests are likely to represent a more appropriate counterfactual for the CAZ than</w:t>
      </w:r>
      <w:r>
        <w:rPr>
          <w:rFonts w:ascii="Open Sans" w:hAnsi="Open Sans" w:cs="Open Sans"/>
        </w:rPr>
        <w:t xml:space="preserve"> the forests within </w:t>
      </w:r>
      <w:r w:rsidRPr="00152FA4">
        <w:rPr>
          <w:rFonts w:ascii="Open Sans" w:hAnsi="Open Sans" w:cs="Open Sans"/>
        </w:rPr>
        <w:t>long-established and well-managed protected areas</w:t>
      </w:r>
      <w:r>
        <w:rPr>
          <w:rFonts w:ascii="Open Sans" w:hAnsi="Open Sans" w:cs="Open Sans"/>
        </w:rPr>
        <w:t xml:space="preserve"> in the study area</w:t>
      </w:r>
      <w:r w:rsidRPr="00152FA4">
        <w:rPr>
          <w:rFonts w:ascii="Open Sans" w:hAnsi="Open Sans" w:cs="Open Sans"/>
        </w:rPr>
        <w:t xml:space="preserve">. Unfortunately, this still limits the size of the donor pool as there are very few drainage basins in the study area with over 70% forest cover which are unprotected. However, widening the selection criteria would risk including basins with substantial differences which could confound our analysis. </w:t>
      </w:r>
      <w:r w:rsidRPr="00152FA4">
        <w:rPr>
          <w:rFonts w:ascii="Open Sans" w:hAnsi="Open Sans" w:cs="Open Sans"/>
          <w:noProof/>
        </w:rPr>
        <mc:AlternateContent>
          <mc:Choice Requires="wps">
            <w:drawing>
              <wp:anchor distT="0" distB="0" distL="114300" distR="114300" simplePos="0" relativeHeight="251661312" behindDoc="0" locked="0" layoutInCell="1" allowOverlap="1" wp14:anchorId="0251349A" wp14:editId="59DA3E66">
                <wp:simplePos x="0" y="0"/>
                <wp:positionH relativeFrom="column">
                  <wp:posOffset>1224915</wp:posOffset>
                </wp:positionH>
                <wp:positionV relativeFrom="paragraph">
                  <wp:posOffset>836930</wp:posOffset>
                </wp:positionV>
                <wp:extent cx="45719" cy="45719"/>
                <wp:effectExtent l="0" t="0" r="0" b="0"/>
                <wp:wrapNone/>
                <wp:docPr id="9" name="Oval 5"/>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rgbClr val="FFFF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B179D2" id="Oval 5" o:spid="_x0000_s1026" style="position:absolute;margin-left:96.45pt;margin-top:65.9pt;width:3.6pt;height:3.6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" fillcolor="yellow" stroked="f" strokeweight="1pt">
                <v:stroke joinstyle="miter"/>
              </v:oval>
            </w:pict>
          </mc:Fallback>
        </mc:AlternateContent>
      </w:r>
      <w:r w:rsidRPr="00152FA4">
        <w:rPr>
          <w:rFonts w:ascii="Open Sans" w:hAnsi="Open Sans" w:cs="Open Sans"/>
          <w:noProof/>
        </w:rPr>
        <mc:AlternateContent>
          <mc:Choice Requires="wps">
            <w:drawing>
              <wp:anchor distT="0" distB="0" distL="114300" distR="114300" simplePos="0" relativeHeight="251643904" behindDoc="0" locked="0" layoutInCell="1" allowOverlap="1" wp14:anchorId="57F45E19" wp14:editId="2757440C">
                <wp:simplePos x="0" y="0"/>
                <wp:positionH relativeFrom="column">
                  <wp:posOffset>1128889</wp:posOffset>
                </wp:positionH>
                <wp:positionV relativeFrom="paragraph">
                  <wp:posOffset>827052</wp:posOffset>
                </wp:positionV>
                <wp:extent cx="45719" cy="45719"/>
                <wp:effectExtent l="0" t="0" r="0" b="0"/>
                <wp:wrapNone/>
                <wp:docPr id="3" name="Oval 6"/>
                <wp:cNvGraphicFramePr/>
                <a:graphic xmlns:a="http://schemas.openxmlformats.org/drawingml/2006/main">
                  <a:graphicData uri="http://schemas.microsoft.com/office/word/2010/wordprocessingShape">
                    <wps:wsp>
                      <wps:cNvSpPr/>
                      <wps:spPr>
                        <a:xfrm>
                          <a:off x="0" y="0"/>
                          <a:ext cx="45719" cy="45719"/>
                        </a:xfrm>
                        <a:prstGeom prst="ellipse">
                          <a:avLst/>
                        </a:prstGeom>
                        <a:solidFill>
                          <a:srgbClr val="FFFF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AEB4F2" id="Oval 6" o:spid="_x0000_s1026" style="position:absolute;margin-left:88.9pt;margin-top:65.1pt;width:3.6pt;height:3.6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" fillcolor="yellow" stroked="f" strokeweight="1pt">
                <v:stroke joinstyle="miter"/>
              </v:oval>
            </w:pict>
          </mc:Fallback>
        </mc:AlternateContent>
      </w:r>
    </w:p>
    <w:p w14:paraId="6034C42C" w14:textId="77777777" w:rsidR="00BC3BB1" w:rsidRPr="00152FA4" w:rsidRDefault="00BC3BB1" w:rsidP="00BC3BB1">
      <w:pPr>
        <w:rPr>
          <w:rFonts w:ascii="Open Sans" w:hAnsi="Open Sans" w:cs="Open Sans"/>
          <w:i/>
          <w:iCs/>
          <w:sz w:val="26"/>
          <w:szCs w:val="26"/>
        </w:rPr>
      </w:pPr>
      <w:r w:rsidRPr="00152FA4">
        <w:rPr>
          <w:rFonts w:ascii="Open Sans" w:hAnsi="Open Sans" w:cs="Open Sans"/>
          <w:i/>
          <w:iCs/>
          <w:sz w:val="26"/>
          <w:szCs w:val="26"/>
        </w:rPr>
        <w:t>Outcome variable</w:t>
      </w:r>
    </w:p>
    <w:p w14:paraId="6356A359" w14:textId="77777777" w:rsidR="00BC3BB1" w:rsidRPr="00152FA4" w:rsidRDefault="00BC3BB1" w:rsidP="00BC3BB1">
      <w:pPr>
        <w:rPr>
          <w:rFonts w:ascii="Open Sans" w:hAnsi="Open Sans" w:cs="Open Sans"/>
          <w:iCs/>
        </w:rPr>
      </w:pPr>
      <w:r w:rsidRPr="00152FA4">
        <w:rPr>
          <w:rFonts w:ascii="Open Sans" w:hAnsi="Open Sans" w:cs="Open Sans"/>
          <w:iCs/>
        </w:rPr>
        <w:t xml:space="preserve">We ran our synthetic control approach for two different outcomes – deforestation and forest degradation </w:t>
      </w:r>
      <w:r>
        <w:rPr>
          <w:rFonts w:ascii="Open Sans" w:hAnsi="Open Sans" w:cs="Open Sans"/>
          <w:iCs/>
        </w:rPr>
        <w:t xml:space="preserve">(together termed forest loss) </w:t>
      </w:r>
      <w:r w:rsidRPr="00152FA4">
        <w:rPr>
          <w:rFonts w:ascii="Open Sans" w:hAnsi="Open Sans" w:cs="Open Sans"/>
          <w:iCs/>
        </w:rPr>
        <w:t xml:space="preserve">– at each scale of analysis.  </w:t>
      </w:r>
    </w:p>
    <w:p w14:paraId="0DC58598" w14:textId="253EAB9F" w:rsidR="00BC3BB1" w:rsidRPr="00152FA4" w:rsidRDefault="00BC3BB1" w:rsidP="00BC3BB1">
      <w:pPr>
        <w:rPr>
          <w:rFonts w:ascii="Open Sans" w:hAnsi="Open Sans" w:cs="Open Sans"/>
          <w:iCs/>
        </w:rPr>
      </w:pPr>
      <w:r w:rsidRPr="00152FA4">
        <w:rPr>
          <w:rFonts w:ascii="Open Sans" w:hAnsi="Open Sans" w:cs="Open Sans"/>
          <w:iCs/>
        </w:rPr>
        <w:t>Data were derived from the Tropical Moist Forests product (TMF)</w:t>
      </w:r>
      <w:r w:rsidRPr="00152FA4">
        <w:rPr>
          <w:rFonts w:ascii="Open Sans" w:hAnsi="Open Sans" w:cs="Open Sans"/>
          <w:i/>
        </w:rPr>
        <w:fldChar w:fldCharType="begin" w:fldLock="1"/>
      </w:r>
      <w:r w:rsidR="0042754E">
        <w:rPr>
          <w:rFonts w:ascii="Open Sans" w:hAnsi="Open Sans" w:cs="Open Sans"/>
          <w:i/>
        </w:rPr>
        <w:instrText xml:space="preserve"> ADDIN ZOTERO_ITEM CSL_CITATION {"citationID":"F8egDSQ1","properties":{"formattedCitation":"\\super 91\\nosupersub{}","plainCitation":"91","noteIndex":0},"citationItems":[{"id":3724,"uris":["http://www.mendeley.com/documents/?uuid=6fcafb67-7ba9-4018-819a-663c7d2f720c","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uppress-author":1}],"schema":"https://github.com/citation-style-language/schema/raw/master/csl-citation.json"} </w:instrText>
      </w:r>
      <w:r w:rsidRPr="00152FA4">
        <w:rPr>
          <w:rFonts w:ascii="Open Sans" w:hAnsi="Open Sans" w:cs="Open Sans"/>
          <w:i/>
        </w:rPr>
        <w:fldChar w:fldCharType="separate"/>
      </w:r>
      <w:r w:rsidR="0042754E" w:rsidRPr="0042754E">
        <w:rPr>
          <w:rFonts w:ascii="Open Sans" w:hAnsi="Open Sans" w:cs="Open Sans"/>
          <w:vertAlign w:val="superscript"/>
        </w:rPr>
        <w:t>91</w:t>
      </w:r>
      <w:r w:rsidRPr="00152FA4">
        <w:rPr>
          <w:rFonts w:ascii="Open Sans" w:hAnsi="Open Sans" w:cs="Open Sans"/>
          <w:i/>
        </w:rPr>
        <w:fldChar w:fldCharType="end"/>
      </w:r>
      <w:r w:rsidRPr="00152FA4">
        <w:rPr>
          <w:rFonts w:ascii="Open Sans" w:hAnsi="Open Sans" w:cs="Open Sans"/>
          <w:i/>
        </w:rPr>
        <w:t xml:space="preserve">. </w:t>
      </w:r>
      <w:r w:rsidRPr="00152FA4">
        <w:rPr>
          <w:rFonts w:ascii="Open Sans" w:hAnsi="Open Sans" w:cs="Open Sans"/>
          <w:iCs/>
        </w:rPr>
        <w:t>The TMF dataset maps the annual extent and land cover changes within tropical moist forests globally from 1990-2021 at 30</w:t>
      </w:r>
      <w:r>
        <w:rPr>
          <w:rFonts w:ascii="Open Sans" w:hAnsi="Open Sans" w:cs="Open Sans"/>
          <w:iCs/>
        </w:rPr>
        <w:t xml:space="preserve"> </w:t>
      </w:r>
      <w:r w:rsidRPr="00152FA4">
        <w:rPr>
          <w:rFonts w:ascii="Open Sans" w:hAnsi="Open Sans" w:cs="Open Sans"/>
          <w:iCs/>
        </w:rPr>
        <w:t xml:space="preserve">m resolution. Loss of canopy cover in a given year is defined as either deforestation or degradation based on the duration of clearance. </w:t>
      </w:r>
      <w:r w:rsidRPr="00152FA4">
        <w:rPr>
          <w:rFonts w:ascii="Open Sans" w:hAnsi="Open Sans" w:cs="Open Sans"/>
        </w:rPr>
        <w:t>Deforestation is defined as the long-term conversion of forest to non-forested land, lasting over 2.5 years. Degradation is considered temporary loss of canopy cover, lasting less than 2.5 years, after which there is some forest recovery</w:t>
      </w:r>
      <w:r w:rsidRPr="00152FA4">
        <w:rPr>
          <w:rFonts w:ascii="Open Sans" w:hAnsi="Open Sans" w:cs="Open Sans"/>
        </w:rPr>
        <w:fldChar w:fldCharType="begin" w:fldLock="1"/>
      </w:r>
      <w:r w:rsidR="0042754E">
        <w:rPr>
          <w:rFonts w:ascii="Open Sans" w:hAnsi="Open Sans" w:cs="Open Sans"/>
        </w:rPr>
        <w:instrText xml:space="preserve"> ADDIN ZOTERO_ITEM CSL_CITATION {"citationID":"lu83uvZ2","properties":{"formattedCitation":"\\super 91\\nosupersub{}","plainCitation":"91","noteIndex":0},"citationItems":[{"id":3724,"uris":["http://www.mendeley.com/documents/?uuid=6fcafb67-7ba9-4018-819a-663c7d2f720c","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chema":"https://github.com/citation-style-language/schema/raw/master/csl-citation.json"} </w:instrText>
      </w:r>
      <w:r w:rsidRPr="00152FA4">
        <w:rPr>
          <w:rFonts w:ascii="Open Sans" w:hAnsi="Open Sans" w:cs="Open Sans"/>
        </w:rPr>
        <w:fldChar w:fldCharType="separate"/>
      </w:r>
      <w:r w:rsidR="0042754E" w:rsidRPr="0042754E">
        <w:rPr>
          <w:rFonts w:ascii="Open Sans" w:hAnsi="Open Sans" w:cs="Open Sans"/>
          <w:vertAlign w:val="superscript"/>
        </w:rPr>
        <w:t>91</w:t>
      </w:r>
      <w:r w:rsidRPr="00152FA4">
        <w:rPr>
          <w:rFonts w:ascii="Open Sans" w:hAnsi="Open Sans" w:cs="Open Sans"/>
        </w:rPr>
        <w:fldChar w:fldCharType="end"/>
      </w:r>
      <w:r w:rsidRPr="00152FA4">
        <w:rPr>
          <w:rFonts w:ascii="Open Sans" w:hAnsi="Open Sans" w:cs="Open Sans"/>
        </w:rPr>
        <w:t xml:space="preserve">. </w:t>
      </w:r>
    </w:p>
    <w:p w14:paraId="6DA2E026" w14:textId="7C175579" w:rsidR="00BC3BB1" w:rsidRPr="00152FA4" w:rsidRDefault="00BC3BB1" w:rsidP="00BC3BB1">
      <w:pPr>
        <w:rPr>
          <w:rFonts w:ascii="Open Sans" w:hAnsi="Open Sans" w:cs="Open Sans"/>
          <w:iCs/>
        </w:rPr>
      </w:pPr>
      <w:r w:rsidRPr="00152FA4">
        <w:rPr>
          <w:rFonts w:ascii="Open Sans" w:hAnsi="Open Sans" w:cs="Open Sans"/>
          <w:iCs/>
        </w:rPr>
        <w:t>We use the Deforestation Year, Annual Change, Transition Map and Annual Disruptions TMF</w:t>
      </w:r>
      <w:r>
        <w:rPr>
          <w:rFonts w:ascii="Open Sans" w:hAnsi="Open Sans" w:cs="Open Sans"/>
          <w:iCs/>
        </w:rPr>
        <w:t xml:space="preserve"> data</w:t>
      </w:r>
      <w:r w:rsidRPr="00152FA4">
        <w:rPr>
          <w:rFonts w:ascii="Open Sans" w:hAnsi="Open Sans" w:cs="Open Sans"/>
          <w:iCs/>
        </w:rPr>
        <w:t xml:space="preserve"> products.</w:t>
      </w:r>
      <w:r w:rsidR="00B26D10">
        <w:rPr>
          <w:rFonts w:ascii="Open Sans" w:hAnsi="Open Sans" w:cs="Open Sans"/>
          <w:iCs/>
        </w:rPr>
        <w:t xml:space="preserve"> </w:t>
      </w:r>
      <w:r w:rsidR="00D72077">
        <w:rPr>
          <w:rFonts w:ascii="Open Sans" w:hAnsi="Open Sans" w:cs="Open Sans"/>
          <w:iCs/>
        </w:rPr>
        <w:t>G</w:t>
      </w:r>
      <w:r w:rsidR="00476093">
        <w:rPr>
          <w:rFonts w:ascii="Open Sans" w:hAnsi="Open Sans" w:cs="Open Sans"/>
          <w:iCs/>
        </w:rPr>
        <w:t xml:space="preserve">lobal </w:t>
      </w:r>
      <w:r w:rsidR="0048446E">
        <w:rPr>
          <w:rFonts w:ascii="Open Sans" w:hAnsi="Open Sans" w:cs="Open Sans"/>
          <w:iCs/>
        </w:rPr>
        <w:t xml:space="preserve">land cover </w:t>
      </w:r>
      <w:r w:rsidR="00476093">
        <w:rPr>
          <w:rFonts w:ascii="Open Sans" w:hAnsi="Open Sans" w:cs="Open Sans"/>
          <w:iCs/>
        </w:rPr>
        <w:t xml:space="preserve">datasets </w:t>
      </w:r>
      <w:r w:rsidR="00F028C1">
        <w:rPr>
          <w:rFonts w:ascii="Open Sans" w:hAnsi="Open Sans" w:cs="Open Sans"/>
          <w:iCs/>
        </w:rPr>
        <w:t xml:space="preserve">can be less accurate than </w:t>
      </w:r>
      <w:r w:rsidR="0021389B">
        <w:rPr>
          <w:rFonts w:ascii="Open Sans" w:hAnsi="Open Sans" w:cs="Open Sans"/>
          <w:iCs/>
        </w:rPr>
        <w:t>national, sub-national or case-study specific</w:t>
      </w:r>
      <w:r w:rsidR="0048446E">
        <w:rPr>
          <w:rFonts w:ascii="Open Sans" w:hAnsi="Open Sans" w:cs="Open Sans"/>
          <w:iCs/>
        </w:rPr>
        <w:t xml:space="preserve"> data </w:t>
      </w:r>
      <w:r w:rsidR="00C627F4">
        <w:rPr>
          <w:rFonts w:ascii="Open Sans" w:hAnsi="Open Sans" w:cs="Open Sans"/>
          <w:iCs/>
        </w:rPr>
        <w:t>at local scales</w:t>
      </w:r>
      <w:r w:rsidR="00611E08">
        <w:rPr>
          <w:rFonts w:ascii="Open Sans" w:hAnsi="Open Sans" w:cs="Open Sans"/>
          <w:iCs/>
        </w:rPr>
        <w:t>.</w:t>
      </w:r>
      <w:r w:rsidR="00340687">
        <w:rPr>
          <w:rFonts w:ascii="Open Sans" w:hAnsi="Open Sans" w:cs="Open Sans"/>
          <w:iCs/>
        </w:rPr>
        <w:t xml:space="preserve"> To mitigate </w:t>
      </w:r>
      <w:r w:rsidR="00F74534">
        <w:rPr>
          <w:rFonts w:ascii="Open Sans" w:hAnsi="Open Sans" w:cs="Open Sans"/>
          <w:iCs/>
        </w:rPr>
        <w:t>potential</w:t>
      </w:r>
      <w:r w:rsidR="00A21E24">
        <w:rPr>
          <w:rFonts w:ascii="Open Sans" w:hAnsi="Open Sans" w:cs="Open Sans"/>
          <w:iCs/>
        </w:rPr>
        <w:t xml:space="preserve"> </w:t>
      </w:r>
      <w:r w:rsidR="00F74534">
        <w:rPr>
          <w:rFonts w:ascii="Open Sans" w:hAnsi="Open Sans" w:cs="Open Sans"/>
          <w:iCs/>
        </w:rPr>
        <w:t>error</w:t>
      </w:r>
      <w:r w:rsidR="002B2AC6">
        <w:rPr>
          <w:rFonts w:ascii="Open Sans" w:hAnsi="Open Sans" w:cs="Open Sans"/>
          <w:iCs/>
        </w:rPr>
        <w:t>s</w:t>
      </w:r>
      <w:r w:rsidR="00340687">
        <w:rPr>
          <w:rFonts w:ascii="Open Sans" w:hAnsi="Open Sans" w:cs="Open Sans"/>
          <w:iCs/>
        </w:rPr>
        <w:t xml:space="preserve">, we follow </w:t>
      </w:r>
      <w:proofErr w:type="spellStart"/>
      <w:r w:rsidR="00340687">
        <w:rPr>
          <w:rFonts w:ascii="Open Sans" w:hAnsi="Open Sans" w:cs="Open Sans"/>
          <w:iCs/>
        </w:rPr>
        <w:t>V</w:t>
      </w:r>
      <w:r w:rsidRPr="00152FA4">
        <w:rPr>
          <w:rFonts w:ascii="Open Sans" w:hAnsi="Open Sans" w:cs="Open Sans"/>
          <w:iCs/>
        </w:rPr>
        <w:t>ieilledent</w:t>
      </w:r>
      <w:proofErr w:type="spellEnd"/>
      <w:r w:rsidRPr="00152FA4">
        <w:rPr>
          <w:rFonts w:ascii="Open Sans" w:hAnsi="Open Sans" w:cs="Open Sans"/>
          <w:iCs/>
        </w:rPr>
        <w:t xml:space="preserve"> </w:t>
      </w:r>
      <w:r w:rsidRPr="00152FA4">
        <w:rPr>
          <w:rFonts w:ascii="Open Sans" w:hAnsi="Open Sans" w:cs="Open Sans"/>
          <w:i/>
        </w:rPr>
        <w:t>et al</w:t>
      </w:r>
      <w:r w:rsidR="00B4653D">
        <w:rPr>
          <w:rFonts w:ascii="Open Sans" w:hAnsi="Open Sans" w:cs="Open Sans"/>
          <w:i/>
        </w:rPr>
        <w:fldChar w:fldCharType="begin"/>
      </w:r>
      <w:r w:rsidR="0042754E">
        <w:rPr>
          <w:rFonts w:ascii="Open Sans" w:hAnsi="Open Sans" w:cs="Open Sans"/>
          <w:i/>
        </w:rPr>
        <w:instrText xml:space="preserve"> ADDIN ZOTERO_ITEM CSL_CITATION {"citationID":"UCh6eRtt","properties":{"formattedCitation":"\\super 92\\nosupersub{}","plainCitation":"92","noteIndex":0},"citationItems":[{"id":50,"uris":["http://www.mendeley.com/documents/?uuid=a764ffd0-3f09-3f72-96f4-8f63fdc009f7","http://zotero.org/users/13355268/items/WHVNWPAT"],"itemData":{"id":50,"type":"article-journal","abstract":"The island of Madagascar has a unique biodiversity, mainly located in the tropical forests of the island. This biodiversity is highly threatened by anthropogenic deforestation. Existing historical forest maps at national level are scattered and have substantial gaps which prevent an exhaustive assessment of long-term deforestation trends in Madagascar. In this study, we combined historical national forest cover maps (covering the period 1953–2000) with a recent global annual tree cover loss dataset (2001–2014) to look at six decades of deforestation and forest fragmentation in Madagascar (from 1953 to 2014). We produced new forest cover maps at 30 m resolution for the year 1990 and annually from 2000 to 2014 over the full territory of Madagascar. We estimated that Madagascar has lost 44% of its natural forest cover over the period 1953–2014 (including 37% over the period 1973–2014). Natural forests cover 8.9 Mha in 2014 (15% of the national territory) and include 4.4 Mha (50%) of moist forests, 2.6 Mha (29%) of dry forests, 1.7 Mha of spiny forests (19%) and 177 000 ha (2%) of mangroves. Since 2005, the annual deforestation rate has progressively increased in Madagascar to reach 99 000 ha/yr during 2010–2014 (corresponding to a rate of 1.1%/yr). Around half of the forest (46%) is now located at less than 100 m from the forest edge. Our approach could be replicated to other developing countries with tropical forest. Accurate forest cover change maps can be used to assess the effectiveness of past and current conservation programs and implement new strategies for the future. In particular, forest maps and estimates can be used in the REDD+ framework which aims at “Reducing Emissions from Deforestation and forest Degradation” and for optimizing the current protected area network.","container-title":"Biological Conservation","DOI":"10.1016/j.biocon.2018.04.008","ISSN":"00063207","note":"publisher: Elsevier","page":"189-197","title":"Combining global tree cover loss data with historical national forest cover maps to look at six decades of deforestation and forest fragmentation in Madagascar","volume":"222","author":[{"family":"Vieilledent","given":"Ghislain"},{"family":"Grinand","given":"Clovis"},{"family":"Rakotomalala","given":"Fety A."},{"family":"Ranaivosoa","given":"Rija"},{"family":"Rakotoarijaona","given":"Jean Roger"},{"family":"Allnutt","given":"Thomas F."},{"family":"Achard","given":"Frédéric"}],"issued":{"date-parts":[["2018",6,1]]}}}],"schema":"https://github.com/citation-style-language/schema/raw/master/csl-citation.json"} </w:instrText>
      </w:r>
      <w:r w:rsidR="00B4653D">
        <w:rPr>
          <w:rFonts w:ascii="Open Sans" w:hAnsi="Open Sans" w:cs="Open Sans"/>
          <w:i/>
        </w:rPr>
        <w:fldChar w:fldCharType="separate"/>
      </w:r>
      <w:r w:rsidR="0042754E" w:rsidRPr="0042754E">
        <w:rPr>
          <w:rFonts w:ascii="Open Sans" w:hAnsi="Open Sans" w:cs="Open Sans"/>
          <w:vertAlign w:val="superscript"/>
        </w:rPr>
        <w:t>92</w:t>
      </w:r>
      <w:r w:rsidR="00B4653D">
        <w:rPr>
          <w:rFonts w:ascii="Open Sans" w:hAnsi="Open Sans" w:cs="Open Sans"/>
          <w:i/>
        </w:rPr>
        <w:fldChar w:fldCharType="end"/>
      </w:r>
      <w:r w:rsidRPr="00152FA4">
        <w:rPr>
          <w:rFonts w:ascii="Open Sans" w:hAnsi="Open Sans" w:cs="Open Sans"/>
          <w:i/>
        </w:rPr>
        <w:t xml:space="preserve"> </w:t>
      </w:r>
      <w:r w:rsidR="00340687">
        <w:rPr>
          <w:rFonts w:ascii="Open Sans" w:hAnsi="Open Sans" w:cs="Open Sans"/>
          <w:iCs/>
        </w:rPr>
        <w:t>and mask all our TMF</w:t>
      </w:r>
      <w:r w:rsidR="00340687" w:rsidRPr="00152FA4">
        <w:rPr>
          <w:rFonts w:ascii="Open Sans" w:hAnsi="Open Sans" w:cs="Open Sans"/>
          <w:iCs/>
        </w:rPr>
        <w:t xml:space="preserve"> </w:t>
      </w:r>
      <w:r w:rsidRPr="00152FA4">
        <w:rPr>
          <w:rFonts w:ascii="Open Sans" w:hAnsi="Open Sans" w:cs="Open Sans"/>
          <w:iCs/>
        </w:rPr>
        <w:t>layers to a map of forest cover in Madagascar in 1990</w:t>
      </w:r>
      <w:r w:rsidRPr="00152FA4">
        <w:rPr>
          <w:rFonts w:ascii="Open Sans" w:hAnsi="Open Sans" w:cs="Open Sans"/>
          <w:iCs/>
        </w:rPr>
        <w:fldChar w:fldCharType="begin" w:fldLock="1"/>
      </w:r>
      <w:r w:rsidR="0042754E">
        <w:rPr>
          <w:rFonts w:ascii="Open Sans" w:hAnsi="Open Sans" w:cs="Open Sans"/>
          <w:iCs/>
        </w:rPr>
        <w:instrText xml:space="preserve"> ADDIN ZOTERO_ITEM CSL_CITATION {"citationID":"FpLmjPPX","properties":{"formattedCitation":"\\super 51,92\\nosupersub{}","plainCitation":"51,92","noteIndex":0},"citationItems":[{"id":215,"uris":["http://www.mendeley.com/documents/?uuid=8346983d-663e-43ac-93ca-6d1243d651fb","http://zotero.org/users/13355268/items/ACL3JYLF"],"itemData":{"id":215,"type":"article-journal","abstract":"Tropical deforestation is a key contributor to species extinction and climate change, yet the extent of tropical forests and their rate of destruction and degradation through fragmentation remain poorly known. Madagascar's forests are among the most biologically rich and unique in the world but, in spite of longstanding concern about their destruction, past estimates of forest cover and deforestation have varied widely. Analysis of aerial photographs (c. 1953) and Landsat images (c. 1973, c. 1990 and c. 2000) indicates that forest cover decreased by almost 40% from the 1950s to c. 2000, with a reduction in 'core forest' &gt; 1 km from a non-forest edge of almost 80%. This forest destruction and degradation threaten thousands of species with extinction. Country-wide coverage of high-resolution validated forest cover and deforestation data enables the precise monitoring of trends in habitat extent and fragmentation critical for assessment of species' conservation status. © 2007 Foundation for Environmental Conservation.","container-title":"Environmental Conservation","DOI":"10.1017/S0376892907004262","ISSN":"03768929","issue":"4","page":"325-333","title":"Fifty years of deforestation and forest fragmentation in Madagascar","volume":"34","author":[{"family":"Harper","given":"Grady J."},{"family":"Steininger","given":"Marc K."},{"family":"Tucker","given":"Compton J."},{"family":"Juhn","given":"Daniel"},{"family":"Hawkins","given":"Frank"}],"issued":{"date-parts":[["2007"]]}}},{"id":50,"uris":["http://www.mendeley.com/documents/?uuid=a764ffd0-3f09-3f72-96f4-8f63fdc009f7","http://zotero.org/users/13355268/items/WHVNWPAT"],"itemData":{"id":50,"type":"article-journal","abstract":"The island of Madagascar has a unique biodiversity, mainly located in the tropical forests of the island. This biodiversity is highly threatened by anthropogenic deforestation. Existing historical forest maps at national level are scattered and have substantial gaps which prevent an exhaustive assessment of long-term deforestation trends in Madagascar. In this study, we combined historical national forest cover maps (covering the period 1953–2000) with a recent global annual tree cover loss dataset (2001–2014) to look at six decades of deforestation and forest fragmentation in Madagascar (from 1953 to 2014). We produced new forest cover maps at 30 m resolution for the year 1990 and annually from 2000 to 2014 over the full territory of Madagascar. We estimated that Madagascar has lost 44% of its natural forest cover over the period 1953–2014 (including 37% over the period 1973–2014). Natural forests cover 8.9 Mha in 2014 (15% of the national territory) and include 4.4 Mha (50%) of moist forests, 2.6 Mha (29%) of dry forests, 1.7 Mha of spiny forests (19%) and 177 000 ha (2%) of mangroves. Since 2005, the annual deforestation rate has progressively increased in Madagascar to reach 99 000 ha/yr during 2010–2014 (corresponding to a rate of 1.1%/yr). Around half of the forest (46%) is now located at less than 100 m from the forest edge. Our approach could be replicated to other developing countries with tropical forest. Accurate forest cover change maps can be used to assess the effectiveness of past and current conservation programs and implement new strategies for the future. In particular, forest maps and estimates can be used in the REDD+ framework which aims at “Reducing Emissions from Deforestation and forest Degradation” and for optimizing the current protected area network.","container-title":"Biological Conservation","DOI":"10.1016/j.biocon.2018.04.008","ISSN":"00063207","note":"publisher: Elsevier","page":"189-197","title":"Combining global tree cover loss data with historical national forest cover maps to look at six decades of deforestation and forest fragmentation in Madagascar","volume":"222","author":[{"family":"Vieilledent","given":"Ghislain"},{"family":"Grinand","given":"Clovis"},{"family":"Rakotomalala","given":"Fety A."},{"family":"Ranaivosoa","given":"Rija"},{"family":"Rakotoarijaona","given":"Jean Roger"},{"family":"Allnutt","given":"Thomas F."},{"family":"Achard","given":"Frédéric"}],"issued":{"date-parts":[["2018",6,1]]}}}],"schema":"https://github.com/citation-style-language/schema/raw/master/csl-citation.json"} </w:instrText>
      </w:r>
      <w:r w:rsidRPr="00152FA4">
        <w:rPr>
          <w:rFonts w:ascii="Open Sans" w:hAnsi="Open Sans" w:cs="Open Sans"/>
          <w:iCs/>
        </w:rPr>
        <w:fldChar w:fldCharType="separate"/>
      </w:r>
      <w:r w:rsidR="0042754E" w:rsidRPr="0042754E">
        <w:rPr>
          <w:rFonts w:ascii="Open Sans" w:hAnsi="Open Sans" w:cs="Open Sans"/>
          <w:vertAlign w:val="superscript"/>
        </w:rPr>
        <w:t>51,92</w:t>
      </w:r>
      <w:r w:rsidRPr="00152FA4">
        <w:rPr>
          <w:rFonts w:ascii="Open Sans" w:hAnsi="Open Sans" w:cs="Open Sans"/>
          <w:iCs/>
        </w:rPr>
        <w:fldChar w:fldCharType="end"/>
      </w:r>
      <w:r w:rsidRPr="00152FA4">
        <w:rPr>
          <w:rFonts w:ascii="Open Sans" w:hAnsi="Open Sans" w:cs="Open Sans"/>
          <w:iCs/>
        </w:rPr>
        <w:t xml:space="preserve">. This map is based on a national-scale remote sensing study and is therefore considered a more accurate representation of the forest present in Madagascar at the start of the study period than a global study (the difference is shown in Supplementary Figures </w:t>
      </w:r>
      <w:r w:rsidR="00AF6D19">
        <w:rPr>
          <w:rFonts w:ascii="Open Sans" w:hAnsi="Open Sans" w:cs="Open Sans"/>
          <w:iCs/>
        </w:rPr>
        <w:t>5</w:t>
      </w:r>
      <w:r w:rsidRPr="00152FA4">
        <w:rPr>
          <w:rFonts w:ascii="Open Sans" w:hAnsi="Open Sans" w:cs="Open Sans"/>
          <w:iCs/>
        </w:rPr>
        <w:t xml:space="preserve"> and </w:t>
      </w:r>
      <w:r w:rsidR="00AF6D19">
        <w:rPr>
          <w:rFonts w:ascii="Open Sans" w:hAnsi="Open Sans" w:cs="Open Sans"/>
          <w:iCs/>
        </w:rPr>
        <w:t>7</w:t>
      </w:r>
      <w:r w:rsidRPr="00152FA4">
        <w:rPr>
          <w:rFonts w:ascii="Open Sans" w:hAnsi="Open Sans" w:cs="Open Sans"/>
          <w:iCs/>
        </w:rPr>
        <w:t xml:space="preserve">). </w:t>
      </w:r>
      <w:r w:rsidR="00F76EB6">
        <w:rPr>
          <w:rFonts w:ascii="Open Sans" w:hAnsi="Open Sans" w:cs="Open Sans"/>
          <w:iCs/>
        </w:rPr>
        <w:t>The</w:t>
      </w:r>
      <w:r w:rsidR="000D5303">
        <w:rPr>
          <w:rFonts w:ascii="Open Sans" w:hAnsi="Open Sans" w:cs="Open Sans"/>
          <w:iCs/>
        </w:rPr>
        <w:t xml:space="preserve"> masked TMF data </w:t>
      </w:r>
      <w:r w:rsidR="00F76EB6">
        <w:rPr>
          <w:rFonts w:ascii="Open Sans" w:hAnsi="Open Sans" w:cs="Open Sans"/>
          <w:iCs/>
        </w:rPr>
        <w:t>aligns well with a sample of ground-truth data from the CAZ</w:t>
      </w:r>
      <w:r w:rsidR="0007020F">
        <w:rPr>
          <w:rFonts w:ascii="Open Sans" w:hAnsi="Open Sans" w:cs="Open Sans"/>
          <w:iCs/>
        </w:rPr>
        <w:fldChar w:fldCharType="begin"/>
      </w:r>
      <w:r w:rsidR="0042754E">
        <w:rPr>
          <w:rFonts w:ascii="Open Sans" w:hAnsi="Open Sans" w:cs="Open Sans"/>
          <w:iCs/>
        </w:rPr>
        <w:instrText xml:space="preserve"> ADDIN ZOTERO_ITEM CSL_CITATION {"citationID":"5grNsAU2","properties":{"formattedCitation":"\\super 93\\nosupersub{}","plainCitation":"93","noteIndex":0},"citationItems":[{"id":4089,"uris":["http://zotero.org/users/13355268/items/YGFBXQ2Z"],"itemData":{"id":4089,"type":"dataset","note":"DOI: https://doi.org/10.5285/5771191f-8c12-40bf-af62-2624876616de","publisher":"NERC Environmental Information Data Centre","title":"Topographical characteristics of sites in the Ankeniheny Zahamena forest corridor, Madagascar","URL":"https://doi.org/10.5285/5771191f-8c12-40bf-af62-2624876616de","author":[{"family":"Razakamanarivo","given":"H"},{"family":"Razafimbelo","given":"T"},{"family":"Andriamananjara","given":"A"},{"family":"Rianahary","given":"A"},{"family":"Razafindrakoto","given":"M"},{"family":"Harinirina","given":"A"}],"issued":{"date-parts":[["2017"]]}}}],"schema":"https://github.com/citation-style-language/schema/raw/master/csl-citation.json"} </w:instrText>
      </w:r>
      <w:r w:rsidR="0007020F">
        <w:rPr>
          <w:rFonts w:ascii="Open Sans" w:hAnsi="Open Sans" w:cs="Open Sans"/>
          <w:iCs/>
        </w:rPr>
        <w:fldChar w:fldCharType="separate"/>
      </w:r>
      <w:r w:rsidR="0042754E" w:rsidRPr="0042754E">
        <w:rPr>
          <w:rFonts w:ascii="Open Sans" w:hAnsi="Open Sans" w:cs="Open Sans"/>
          <w:vertAlign w:val="superscript"/>
        </w:rPr>
        <w:t>93</w:t>
      </w:r>
      <w:r w:rsidR="0007020F">
        <w:rPr>
          <w:rFonts w:ascii="Open Sans" w:hAnsi="Open Sans" w:cs="Open Sans"/>
          <w:iCs/>
        </w:rPr>
        <w:fldChar w:fldCharType="end"/>
      </w:r>
      <w:r w:rsidR="00F76EB6">
        <w:rPr>
          <w:rFonts w:ascii="Open Sans" w:hAnsi="Open Sans" w:cs="Open Sans"/>
          <w:iCs/>
        </w:rPr>
        <w:t xml:space="preserve">, suggesting </w:t>
      </w:r>
      <w:r w:rsidR="00CF4F59">
        <w:rPr>
          <w:rFonts w:ascii="Open Sans" w:hAnsi="Open Sans" w:cs="Open Sans"/>
          <w:iCs/>
        </w:rPr>
        <w:t>the data is effective at classifying land cover in the study area</w:t>
      </w:r>
      <w:r w:rsidR="0047569E">
        <w:rPr>
          <w:rFonts w:ascii="Open Sans" w:hAnsi="Open Sans" w:cs="Open Sans"/>
          <w:iCs/>
        </w:rPr>
        <w:t xml:space="preserve"> </w:t>
      </w:r>
      <w:r w:rsidR="00E1126D">
        <w:rPr>
          <w:rFonts w:ascii="Open Sans" w:hAnsi="Open Sans" w:cs="Open Sans"/>
          <w:iCs/>
        </w:rPr>
        <w:t>(</w:t>
      </w:r>
      <w:r w:rsidR="006A4E81">
        <w:rPr>
          <w:rFonts w:ascii="Open Sans" w:hAnsi="Open Sans" w:cs="Open Sans"/>
          <w:iCs/>
        </w:rPr>
        <w:t>although the sample size</w:t>
      </w:r>
      <w:r w:rsidR="00CF4F59">
        <w:rPr>
          <w:rFonts w:ascii="Open Sans" w:hAnsi="Open Sans" w:cs="Open Sans"/>
          <w:iCs/>
        </w:rPr>
        <w:t xml:space="preserve"> of the ground-truth data</w:t>
      </w:r>
      <w:r w:rsidR="00827D89">
        <w:rPr>
          <w:rFonts w:ascii="Open Sans" w:hAnsi="Open Sans" w:cs="Open Sans"/>
          <w:iCs/>
        </w:rPr>
        <w:t xml:space="preserve"> [N = 63]</w:t>
      </w:r>
      <w:r w:rsidR="006A4E81">
        <w:rPr>
          <w:rFonts w:ascii="Open Sans" w:hAnsi="Open Sans" w:cs="Open Sans"/>
          <w:iCs/>
        </w:rPr>
        <w:t xml:space="preserve"> is small; </w:t>
      </w:r>
      <w:r w:rsidR="00E1126D">
        <w:rPr>
          <w:rFonts w:ascii="Open Sans" w:hAnsi="Open Sans" w:cs="Open Sans"/>
          <w:iCs/>
        </w:rPr>
        <w:t xml:space="preserve">Supplementary Table 2 and </w:t>
      </w:r>
      <w:r w:rsidR="00BE12EF">
        <w:rPr>
          <w:rFonts w:ascii="Open Sans" w:hAnsi="Open Sans" w:cs="Open Sans"/>
          <w:iCs/>
        </w:rPr>
        <w:t xml:space="preserve">Supplementary </w:t>
      </w:r>
      <w:r w:rsidR="00E1126D">
        <w:rPr>
          <w:rFonts w:ascii="Open Sans" w:hAnsi="Open Sans" w:cs="Open Sans"/>
          <w:iCs/>
        </w:rPr>
        <w:t>Figure 8)</w:t>
      </w:r>
      <w:r w:rsidR="00CF4F59">
        <w:rPr>
          <w:rFonts w:ascii="Open Sans" w:hAnsi="Open Sans" w:cs="Open Sans"/>
          <w:iCs/>
        </w:rPr>
        <w:t xml:space="preserve">. </w:t>
      </w:r>
    </w:p>
    <w:p w14:paraId="1C7DFA08" w14:textId="3A6D0870" w:rsidR="00BC3BB1" w:rsidRPr="00152FA4" w:rsidRDefault="00BC3BB1" w:rsidP="00BC3BB1">
      <w:pPr>
        <w:rPr>
          <w:rFonts w:ascii="Open Sans" w:hAnsi="Open Sans" w:cs="Open Sans"/>
        </w:rPr>
      </w:pPr>
      <w:r w:rsidRPr="00152FA4">
        <w:rPr>
          <w:rFonts w:ascii="Open Sans" w:hAnsi="Open Sans" w:cs="Open Sans"/>
          <w:iCs/>
        </w:rPr>
        <w:lastRenderedPageBreak/>
        <w:t xml:space="preserve">Our deforestation outcome variable is the amount of deforestation per basin, per year obtained from the Deforestation Year data. We do not use the equivalent Degradation Year data as this only represents the </w:t>
      </w:r>
      <w:r w:rsidRPr="008A07AC">
        <w:rPr>
          <w:rFonts w:ascii="Open Sans" w:hAnsi="Open Sans" w:cs="Open Sans"/>
          <w:iCs/>
        </w:rPr>
        <w:t>first year</w:t>
      </w:r>
      <w:r w:rsidRPr="00152FA4">
        <w:rPr>
          <w:rFonts w:ascii="Open Sans" w:hAnsi="Open Sans" w:cs="Open Sans"/>
          <w:i/>
        </w:rPr>
        <w:t xml:space="preserve"> </w:t>
      </w:r>
      <w:r w:rsidR="00C107BC">
        <w:rPr>
          <w:rFonts w:ascii="Open Sans" w:hAnsi="Open Sans" w:cs="Open Sans"/>
          <w:iCs/>
        </w:rPr>
        <w:t xml:space="preserve">forest </w:t>
      </w:r>
      <w:r w:rsidRPr="00152FA4">
        <w:rPr>
          <w:rFonts w:ascii="Open Sans" w:hAnsi="Open Sans" w:cs="Open Sans"/>
          <w:iCs/>
        </w:rPr>
        <w:t xml:space="preserve">degradation was observed in a pixel. However, pixels can be degraded multiple times during the study period. The gem rush at Bemainty </w:t>
      </w:r>
      <w:r w:rsidRPr="00152FA4">
        <w:rPr>
          <w:rFonts w:ascii="Open Sans" w:hAnsi="Open Sans" w:cs="Open Sans"/>
        </w:rPr>
        <w:t>occurred in the valley bottom, close to the village, where the adjacent forest is more likely to have been degraded earlier (721ha, 2% of forest in the Bemainty basin was degraded 2-3 times over the study period). To avoid missing</w:t>
      </w:r>
      <w:r w:rsidR="003B0AC3">
        <w:rPr>
          <w:rFonts w:ascii="Open Sans" w:hAnsi="Open Sans" w:cs="Open Sans"/>
        </w:rPr>
        <w:t xml:space="preserve"> forest</w:t>
      </w:r>
      <w:r w:rsidRPr="00152FA4">
        <w:rPr>
          <w:rFonts w:ascii="Open Sans" w:hAnsi="Open Sans" w:cs="Open Sans"/>
        </w:rPr>
        <w:t xml:space="preserve"> degradation which occurred on previously degraded, then recovered</w:t>
      </w:r>
      <w:r>
        <w:rPr>
          <w:rFonts w:ascii="Open Sans" w:hAnsi="Open Sans" w:cs="Open Sans"/>
        </w:rPr>
        <w:t>,</w:t>
      </w:r>
      <w:r w:rsidRPr="00152FA4">
        <w:rPr>
          <w:rFonts w:ascii="Open Sans" w:hAnsi="Open Sans" w:cs="Open Sans"/>
        </w:rPr>
        <w:t xml:space="preserve"> land we adapt the raw Annual Disruptions dataset to obtain annual data on degradation events. The Annual Disruptions dataset contains the number of times a disruption (</w:t>
      </w:r>
      <w:r>
        <w:rPr>
          <w:rFonts w:ascii="Open Sans" w:hAnsi="Open Sans" w:cs="Open Sans"/>
        </w:rPr>
        <w:t xml:space="preserve">defined as an absence </w:t>
      </w:r>
      <w:r w:rsidRPr="00152FA4">
        <w:rPr>
          <w:rFonts w:ascii="Open Sans" w:hAnsi="Open Sans" w:cs="Open Sans"/>
        </w:rPr>
        <w:t xml:space="preserve">of canopy cover) was observed per pixel (for pixels forested in 1990) in all satellite images from that year. Using Google Earth Engine we reclassify the data to a binary measure of whether a disruption was observed (1) or not (0) each year. Consecutive years of disruption observations represent the duration of the loss of canopy cover. However, we are primarily interested in the year of clearance (i.e. when each degradation event began). Therefore, where there are a series of disruptions spanning consecutive years, we retain the first but remove all subsequent observations in that episode (by reclassifying to zero). Then, we masked this layer to pixels classed as degraded in the final Transition Map classification. Finally, we calculated the area of </w:t>
      </w:r>
      <w:r w:rsidR="00741A7F">
        <w:rPr>
          <w:rFonts w:ascii="Open Sans" w:hAnsi="Open Sans" w:cs="Open Sans"/>
        </w:rPr>
        <w:t xml:space="preserve">forest </w:t>
      </w:r>
      <w:r w:rsidRPr="00152FA4">
        <w:rPr>
          <w:rFonts w:ascii="Open Sans" w:hAnsi="Open Sans" w:cs="Open Sans"/>
        </w:rPr>
        <w:t xml:space="preserve">degradation events per basin, per year as our outcome variable. </w:t>
      </w:r>
      <w:r w:rsidR="00102D05" w:rsidRPr="00102D05">
        <w:rPr>
          <w:rFonts w:ascii="Open Sans" w:hAnsi="Open Sans" w:cs="Open Sans"/>
        </w:rPr>
        <w:t>By capturing pixels which are cleared for a few years and then show regrowth, a pattern which can be repeated multiple times during the study period, our measure of degradation captures the dynamics of shifting agriculture. This allows us to compare the impacts of the mining rush to the impacts of the most common alternative land use in the study area.</w:t>
      </w:r>
    </w:p>
    <w:p w14:paraId="27EDD1DC" w14:textId="263705B5" w:rsidR="00BC3BB1" w:rsidRPr="00152FA4" w:rsidRDefault="00BC3BB1" w:rsidP="00BC3BB1">
      <w:pPr>
        <w:rPr>
          <w:rFonts w:ascii="Open Sans" w:hAnsi="Open Sans" w:cs="Open Sans"/>
          <w:iCs/>
        </w:rPr>
      </w:pPr>
      <w:r w:rsidRPr="00152FA4">
        <w:rPr>
          <w:rFonts w:ascii="Open Sans" w:hAnsi="Open Sans" w:cs="Open Sans"/>
          <w:iCs/>
        </w:rPr>
        <w:t>We measured each outcome in three different ways and repeated the analysis for each: 1) the annual deforestation/degradation rate as a percentage of forest cover present at the start of each year (to control for variation in the size of basins); 2) raw hectares of deforestation/degradation; 3) cumulative hectares of deforestation/degradation.</w:t>
      </w:r>
      <w:r w:rsidR="00102D05">
        <w:rPr>
          <w:rFonts w:ascii="Open Sans" w:hAnsi="Open Sans" w:cs="Open Sans"/>
          <w:iCs/>
        </w:rPr>
        <w:t xml:space="preserve"> </w:t>
      </w:r>
      <w:r w:rsidR="00102D05" w:rsidRPr="00102D05">
        <w:rPr>
          <w:rFonts w:ascii="Open Sans" w:hAnsi="Open Sans" w:cs="Open Sans"/>
          <w:iCs/>
        </w:rPr>
        <w:t xml:space="preserve">The TMF data does not provide a specific set of annual forest cover maps so to obtain these </w:t>
      </w:r>
      <w:r w:rsidR="00102D05" w:rsidRPr="00102D05">
        <w:rPr>
          <w:rFonts w:ascii="Open Sans" w:hAnsi="Open Sans" w:cs="Open Sans"/>
          <w:iCs/>
        </w:rPr>
        <w:lastRenderedPageBreak/>
        <w:t>we reclassified the TMF Annual Change datasets to only include the forest classes, including forests at any successional stage (i.e. undisturbed tropical moist forest, degraded tropical moist forest, and forest regrowth classes; see Supplementary Methods).</w:t>
      </w:r>
      <w:r w:rsidRPr="00152FA4">
        <w:rPr>
          <w:rFonts w:ascii="Open Sans" w:hAnsi="Open Sans" w:cs="Open Sans"/>
          <w:iCs/>
        </w:rPr>
        <w:t xml:space="preserve"> </w:t>
      </w:r>
    </w:p>
    <w:p w14:paraId="6998AD4D" w14:textId="77777777" w:rsidR="00BC3BB1" w:rsidRPr="00152FA4" w:rsidRDefault="00BC3BB1" w:rsidP="00BC3BB1">
      <w:pPr>
        <w:rPr>
          <w:rFonts w:ascii="Open Sans" w:hAnsi="Open Sans" w:cs="Open Sans"/>
          <w:i/>
          <w:sz w:val="26"/>
          <w:szCs w:val="26"/>
        </w:rPr>
      </w:pPr>
      <w:r w:rsidRPr="00152FA4">
        <w:rPr>
          <w:rFonts w:ascii="Open Sans" w:hAnsi="Open Sans" w:cs="Open Sans"/>
          <w:i/>
          <w:sz w:val="26"/>
          <w:szCs w:val="26"/>
        </w:rPr>
        <w:t>Synthetic control</w:t>
      </w:r>
    </w:p>
    <w:p w14:paraId="213D4EA6" w14:textId="74EC642F" w:rsidR="00BC3BB1" w:rsidRPr="00152FA4" w:rsidRDefault="00BC3BB1" w:rsidP="00BC3BB1">
      <w:pPr>
        <w:tabs>
          <w:tab w:val="left" w:pos="5103"/>
        </w:tabs>
        <w:rPr>
          <w:rFonts w:ascii="Open Sans" w:hAnsi="Open Sans" w:cs="Open Sans"/>
          <w:iCs/>
        </w:rPr>
      </w:pPr>
      <w:r w:rsidRPr="00152FA4">
        <w:rPr>
          <w:rFonts w:ascii="Open Sans" w:hAnsi="Open Sans" w:cs="Open Sans"/>
          <w:iCs/>
        </w:rPr>
        <w:t xml:space="preserve">We use the synthetic control </w:t>
      </w:r>
      <w:r>
        <w:rPr>
          <w:rFonts w:ascii="Open Sans" w:hAnsi="Open Sans" w:cs="Open Sans"/>
          <w:iCs/>
        </w:rPr>
        <w:t>method</w:t>
      </w:r>
      <w:r w:rsidRPr="00152FA4">
        <w:rPr>
          <w:rFonts w:ascii="Open Sans" w:hAnsi="Open Sans" w:cs="Open Sans"/>
          <w:iCs/>
        </w:rPr>
        <w:t xml:space="preserve"> to estimate counterfactual forest </w:t>
      </w:r>
      <w:r>
        <w:rPr>
          <w:rFonts w:ascii="Open Sans" w:hAnsi="Open Sans" w:cs="Open Sans"/>
          <w:iCs/>
        </w:rPr>
        <w:t>loss</w:t>
      </w:r>
      <w:r w:rsidRPr="00152FA4">
        <w:rPr>
          <w:rFonts w:ascii="Open Sans" w:hAnsi="Open Sans" w:cs="Open Sans"/>
          <w:iCs/>
        </w:rPr>
        <w:t xml:space="preserve"> at Bemainty in the absence of mining, and consequently infer the impact of </w:t>
      </w:r>
      <w:r w:rsidR="00751281">
        <w:rPr>
          <w:rFonts w:ascii="Open Sans" w:hAnsi="Open Sans" w:cs="Open Sans"/>
          <w:iCs/>
        </w:rPr>
        <w:t xml:space="preserve">the </w:t>
      </w:r>
      <w:r w:rsidRPr="00152FA4">
        <w:rPr>
          <w:rFonts w:ascii="Open Sans" w:hAnsi="Open Sans" w:cs="Open Sans"/>
          <w:iCs/>
        </w:rPr>
        <w:t>mining</w:t>
      </w:r>
      <w:r w:rsidR="00751281">
        <w:rPr>
          <w:rFonts w:ascii="Open Sans" w:hAnsi="Open Sans" w:cs="Open Sans"/>
          <w:iCs/>
        </w:rPr>
        <w:t xml:space="preserve"> rush</w:t>
      </w:r>
      <w:r w:rsidRPr="00152FA4">
        <w:rPr>
          <w:rFonts w:ascii="Open Sans" w:hAnsi="Open Sans" w:cs="Open Sans"/>
          <w:iCs/>
        </w:rPr>
        <w:t xml:space="preserve">. The synthetic control is a weighted average of several </w:t>
      </w:r>
      <w:r>
        <w:rPr>
          <w:rFonts w:ascii="Open Sans" w:hAnsi="Open Sans" w:cs="Open Sans"/>
          <w:iCs/>
        </w:rPr>
        <w:t xml:space="preserve">existing </w:t>
      </w:r>
      <w:r w:rsidRPr="00152FA4">
        <w:rPr>
          <w:rFonts w:ascii="Open Sans" w:hAnsi="Open Sans" w:cs="Open Sans"/>
          <w:iCs/>
        </w:rPr>
        <w:t>control units in the donor poo</w:t>
      </w:r>
      <w:r>
        <w:rPr>
          <w:rFonts w:ascii="Open Sans" w:hAnsi="Open Sans" w:cs="Open Sans"/>
          <w:iCs/>
        </w:rPr>
        <w:t xml:space="preserve">l, </w:t>
      </w:r>
      <w:r w:rsidRPr="00152FA4">
        <w:rPr>
          <w:rFonts w:ascii="Open Sans" w:hAnsi="Open Sans" w:cs="Open Sans"/>
          <w:iCs/>
        </w:rPr>
        <w:t xml:space="preserve">weighted to maximise similarity to the treated unit in </w:t>
      </w:r>
      <w:r w:rsidR="005F4613">
        <w:rPr>
          <w:rFonts w:ascii="Open Sans" w:hAnsi="Open Sans" w:cs="Open Sans"/>
          <w:iCs/>
        </w:rPr>
        <w:t>characteristics</w:t>
      </w:r>
      <w:r w:rsidR="007D7260" w:rsidRPr="00152FA4">
        <w:rPr>
          <w:rFonts w:ascii="Open Sans" w:hAnsi="Open Sans" w:cs="Open Sans"/>
          <w:iCs/>
        </w:rPr>
        <w:t xml:space="preserve"> </w:t>
      </w:r>
      <w:r w:rsidRPr="00152FA4">
        <w:rPr>
          <w:rFonts w:ascii="Open Sans" w:hAnsi="Open Sans" w:cs="Open Sans"/>
          <w:iCs/>
        </w:rPr>
        <w:t xml:space="preserve">and pre-intervention forest </w:t>
      </w:r>
      <w:r>
        <w:rPr>
          <w:rFonts w:ascii="Open Sans" w:hAnsi="Open Sans" w:cs="Open Sans"/>
          <w:iCs/>
        </w:rPr>
        <w:t>loss</w:t>
      </w:r>
      <w:r w:rsidRPr="00152FA4">
        <w:rPr>
          <w:rFonts w:ascii="Open Sans" w:hAnsi="Open Sans" w:cs="Open Sans"/>
          <w:iCs/>
        </w:rPr>
        <w:t xml:space="preserve"> outcomes</w:t>
      </w:r>
      <w:r w:rsidRPr="00152FA4">
        <w:rPr>
          <w:rFonts w:ascii="Open Sans" w:hAnsi="Open Sans" w:cs="Open Sans"/>
          <w:iCs/>
        </w:rPr>
        <w:fldChar w:fldCharType="begin" w:fldLock="1"/>
      </w:r>
      <w:r w:rsidR="00F621A3">
        <w:rPr>
          <w:rFonts w:ascii="Open Sans" w:hAnsi="Open Sans" w:cs="Open Sans"/>
          <w:iCs/>
        </w:rPr>
        <w:instrText xml:space="preserve"> ADDIN ZOTERO_ITEM CSL_CITATION {"citationID":"O0WMBFEL","properties":{"formattedCitation":"\\super 76,77\\nosupersub{}","plainCitation":"76,77","noteIndex":0},"citationItems":[{"id":4055,"uris":["http://www.mendeley.com/documents/?uuid=a47dbc25-a32b-42d9-afe3-d6f0df219a10","http://zotero.org/users/13355268/items/5JLAMMWB"],"itemData":{"id":4055,"type":"article-journal","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container-title":"Journal of the American Statistical Association","DOI":"10.1198/jasa.2009.ap08746","ISSN":"01621459","issue":"490","page":"493-505","title":"Synthetic control methods for comparative case studies: Estimating the effect of California's Tobacco control program","volume":"105","author":[{"family":"Abadie","given":"Alberto"},{"family":"Diamond","given":"Alexis"},{"family":"Hainmueller","given":"And Jens"}],"issued":{"date-parts":[["2010"]]}}},{"id":3572,"uris":["http://www.mendeley.com/documents/?uuid=3a3f7460-c88e-4a21-aec5-6ec76a11e79f","http://zotero.org/users/13355268/items/HXTAJP8B"],"itemData":{"id":3572,"type":"article-journal","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container-title":"American Economic Review","DOI":"10.1257/000282803321455188","ISSN":"00028282","issue":"1","page":"113-132","title":"The economic costs of conflict: A case study of the Basque country","volume":"93","author":[{"family":"Abadie","given":"Alberto"},{"family":"Gardeazabal","given":"Javier"}],"issued":{"date-parts":[["2003"]]}}}],"schema":"https://github.com/citation-style-language/schema/raw/master/csl-citation.json"} </w:instrText>
      </w:r>
      <w:r w:rsidRPr="00152FA4">
        <w:rPr>
          <w:rFonts w:ascii="Open Sans" w:hAnsi="Open Sans" w:cs="Open Sans"/>
          <w:iCs/>
        </w:rPr>
        <w:fldChar w:fldCharType="separate"/>
      </w:r>
      <w:r w:rsidR="00F621A3" w:rsidRPr="00F621A3">
        <w:rPr>
          <w:rFonts w:ascii="Open Sans" w:hAnsi="Open Sans" w:cs="Open Sans"/>
          <w:vertAlign w:val="superscript"/>
        </w:rPr>
        <w:t>76,77</w:t>
      </w:r>
      <w:r w:rsidRPr="00152FA4">
        <w:rPr>
          <w:rFonts w:ascii="Open Sans" w:hAnsi="Open Sans" w:cs="Open Sans"/>
          <w:iCs/>
        </w:rPr>
        <w:fldChar w:fldCharType="end"/>
      </w:r>
      <w:r w:rsidRPr="00152FA4">
        <w:rPr>
          <w:rFonts w:ascii="Open Sans" w:hAnsi="Open Sans" w:cs="Open Sans"/>
          <w:iCs/>
        </w:rPr>
        <w:t xml:space="preserve">. It is based on the rationale that </w:t>
      </w:r>
      <w:r>
        <w:rPr>
          <w:rFonts w:ascii="Open Sans" w:hAnsi="Open Sans" w:cs="Open Sans"/>
          <w:iCs/>
        </w:rPr>
        <w:t xml:space="preserve">in cases such as this, </w:t>
      </w:r>
      <w:r w:rsidRPr="008A6EE6">
        <w:rPr>
          <w:rFonts w:ascii="Open Sans" w:hAnsi="Open Sans" w:cs="Open Sans"/>
          <w:iCs/>
        </w:rPr>
        <w:t xml:space="preserve">where </w:t>
      </w:r>
      <w:r>
        <w:rPr>
          <w:rFonts w:ascii="Open Sans" w:hAnsi="Open Sans" w:cs="Open Sans"/>
          <w:iCs/>
        </w:rPr>
        <w:t>the intervention is applied to a single area and where there are few appropriate control units available</w:t>
      </w:r>
      <w:r w:rsidRPr="00152FA4">
        <w:rPr>
          <w:rFonts w:ascii="Open Sans" w:hAnsi="Open Sans" w:cs="Open Sans"/>
          <w:iCs/>
        </w:rPr>
        <w:t>, a weighted combination of controls may represent a better counterfactual than any individual control</w:t>
      </w:r>
      <w:r w:rsidRPr="00152FA4">
        <w:rPr>
          <w:rFonts w:ascii="Open Sans" w:hAnsi="Open Sans" w:cs="Open Sans"/>
          <w:iCs/>
        </w:rPr>
        <w:fldChar w:fldCharType="begin" w:fldLock="1"/>
      </w:r>
      <w:r w:rsidR="0042754E">
        <w:rPr>
          <w:rFonts w:ascii="Open Sans" w:hAnsi="Open Sans" w:cs="Open Sans"/>
          <w:iCs/>
        </w:rPr>
        <w:instrText xml:space="preserve"> ADDIN ZOTERO_ITEM CSL_CITATION {"citationID":"GjvIHmSF","properties":{"formattedCitation":"\\super 76,94\\nosupersub{}","plainCitation":"76,94","noteIndex":0},"citationItems":[{"id":3572,"uris":["http://www.mendeley.com/documents/?uuid=3a3f7460-c88e-4a21-aec5-6ec76a11e79f","http://zotero.org/users/13355268/items/HXTAJP8B"],"itemData":{"id":3572,"type":"article-journal","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container-title":"American Economic Review","DOI":"10.1257/000282803321455188","ISSN":"00028282","issue":"1","page":"113-132","title":"The economic costs of conflict: A case study of the Basque country","volume":"93","author":[{"family":"Abadie","given":"Alberto"},{"family":"Gardeazabal","given":"Javier"}],"issued":{"date-parts":[["2003"]]}}},{"id":1727,"uris":["http://www.mendeley.com/documents/?uuid=afcad2fb-b257-427c-b9d5-dcdc89ac2baf","http://zotero.org/users/13355268/items/KA3HWQAI"],"itemData":{"id":1727,"type":"article-journal","abstract":"Reducing emissions from deforestation and forest degradation (REDD+) is a climate change mitigation policy in which rich countries provide payments to developing countries for protecting their forests. In 2009, the countries of Norway and Guyana entered into one of the first bilateral REDD+ programs, with Norway offering to pay US$250 million to Guyana if annual deforestation rates remained below 0.056% from 2010 to 2015. To quantify the impact of this national REDD+ program, we construct a counterfactual times-series trajectory of annual tree cover loss using synthetic matching. This analytical approach allows us to quantify tree cover loss that would have occurred in the absence of the Norway-Guyana REDD+ program. We found that the Norway-Guyana REDD+ program reduced tree cover loss by 35% during the implementation period (2010 to 2015), equivalent to 12.8 million tons of avoided CO2 emissions. Our analysis indicates that national REDD+ payments attenuated the effect of increases in gold prices, an internationally traded commodity that is the primary deforestation driver in Guyana. Overall, we found strong evidence that the program met the additionality criteria of REDD+. However, we found that tree cover loss increased after the payments ended, and therefore, our results suggest that without continued payments, forest protection is not guaranteed. On the issue of leakage, which is complex and difficult to quantify, a multinational REDD+ program for a region could address leakage that results from differences in forest policies between neighboring countries.","container-title":"Proceedings of the National Academy of Sciences of the United States of America","DOI":"10.1073/pnas.1904027116","ISSN":"10916490","issue":"49","note":"PMID: 31740591","page":"24492-24499","title":"Evidence that a national REDD+ program reduces tree cover loss and carbon emissions in a high forest cover, low deforestation country","volume":"116","author":[{"family":"Roopsind","given":"Anand"},{"family":"Sohngen","given":"Brent"},{"family":"Brandt","given":"Jodi"}],"issued":{"date-parts":[["2019"]]}}}],"schema":"https://github.com/citation-style-language/schema/raw/master/csl-citation.json"} </w:instrText>
      </w:r>
      <w:r w:rsidRPr="00152FA4">
        <w:rPr>
          <w:rFonts w:ascii="Open Sans" w:hAnsi="Open Sans" w:cs="Open Sans"/>
          <w:iCs/>
        </w:rPr>
        <w:fldChar w:fldCharType="separate"/>
      </w:r>
      <w:r w:rsidR="0042754E" w:rsidRPr="0042754E">
        <w:rPr>
          <w:rFonts w:ascii="Open Sans" w:hAnsi="Open Sans" w:cs="Open Sans"/>
          <w:vertAlign w:val="superscript"/>
        </w:rPr>
        <w:t>76,94</w:t>
      </w:r>
      <w:r w:rsidRPr="00152FA4">
        <w:rPr>
          <w:rFonts w:ascii="Open Sans" w:hAnsi="Open Sans" w:cs="Open Sans"/>
          <w:iCs/>
        </w:rPr>
        <w:fldChar w:fldCharType="end"/>
      </w:r>
      <w:r w:rsidRPr="00152FA4">
        <w:rPr>
          <w:rFonts w:ascii="Open Sans" w:hAnsi="Open Sans" w:cs="Open Sans"/>
          <w:iCs/>
        </w:rPr>
        <w:t xml:space="preserve">. </w:t>
      </w:r>
      <w:r>
        <w:rPr>
          <w:rFonts w:ascii="Open Sans" w:hAnsi="Open Sans" w:cs="Open Sans"/>
          <w:iCs/>
        </w:rPr>
        <w:t>Weighting the control units to m</w:t>
      </w:r>
      <w:r w:rsidRPr="00152FA4">
        <w:rPr>
          <w:rFonts w:ascii="Open Sans" w:hAnsi="Open Sans" w:cs="Open Sans"/>
          <w:iCs/>
        </w:rPr>
        <w:t>aximis</w:t>
      </w:r>
      <w:r>
        <w:rPr>
          <w:rFonts w:ascii="Open Sans" w:hAnsi="Open Sans" w:cs="Open Sans"/>
          <w:iCs/>
        </w:rPr>
        <w:t>e</w:t>
      </w:r>
      <w:r w:rsidRPr="00152FA4">
        <w:rPr>
          <w:rFonts w:ascii="Open Sans" w:hAnsi="Open Sans" w:cs="Open Sans"/>
          <w:iCs/>
        </w:rPr>
        <w:t xml:space="preserve"> similarity in </w:t>
      </w:r>
      <w:r w:rsidR="00D35C56">
        <w:rPr>
          <w:rFonts w:ascii="Open Sans" w:hAnsi="Open Sans" w:cs="Open Sans"/>
          <w:iCs/>
        </w:rPr>
        <w:t>variables</w:t>
      </w:r>
      <w:r w:rsidR="00D35C56" w:rsidRPr="00152FA4">
        <w:rPr>
          <w:rFonts w:ascii="Open Sans" w:hAnsi="Open Sans" w:cs="Open Sans"/>
          <w:iCs/>
        </w:rPr>
        <w:t xml:space="preserve"> </w:t>
      </w:r>
      <w:r w:rsidRPr="00152FA4">
        <w:rPr>
          <w:rFonts w:ascii="Open Sans" w:hAnsi="Open Sans" w:cs="Open Sans"/>
          <w:iCs/>
        </w:rPr>
        <w:t xml:space="preserve">known to predict </w:t>
      </w:r>
      <w:r>
        <w:rPr>
          <w:rFonts w:ascii="Open Sans" w:hAnsi="Open Sans" w:cs="Open Sans"/>
          <w:iCs/>
        </w:rPr>
        <w:t xml:space="preserve">anthropogenic </w:t>
      </w:r>
      <w:r w:rsidRPr="00152FA4">
        <w:rPr>
          <w:rFonts w:ascii="Open Sans" w:hAnsi="Open Sans" w:cs="Open Sans"/>
          <w:iCs/>
        </w:rPr>
        <w:t xml:space="preserve">forest </w:t>
      </w:r>
      <w:r>
        <w:rPr>
          <w:rFonts w:ascii="Open Sans" w:hAnsi="Open Sans" w:cs="Open Sans"/>
          <w:iCs/>
        </w:rPr>
        <w:t>loss</w:t>
      </w:r>
      <w:r w:rsidRPr="00152FA4">
        <w:rPr>
          <w:rFonts w:ascii="Open Sans" w:hAnsi="Open Sans" w:cs="Open Sans"/>
          <w:iCs/>
        </w:rPr>
        <w:t xml:space="preserve"> helps to control for the influence of these confounding factors, while a similar pattern of pre-intervention outcomes helps to control for the influence of unobserved factors</w:t>
      </w:r>
      <w:r w:rsidRPr="00152FA4">
        <w:rPr>
          <w:rFonts w:ascii="Open Sans" w:hAnsi="Open Sans" w:cs="Open Sans"/>
          <w:iCs/>
        </w:rPr>
        <w:fldChar w:fldCharType="begin" w:fldLock="1"/>
      </w:r>
      <w:r w:rsidR="0042754E">
        <w:rPr>
          <w:rFonts w:ascii="Open Sans" w:hAnsi="Open Sans" w:cs="Open Sans"/>
          <w:iCs/>
        </w:rPr>
        <w:instrText xml:space="preserve"> ADDIN ZOTERO_ITEM CSL_CITATION {"citationID":"CupEF3Ny","properties":{"formattedCitation":"\\super 77,95\\nosupersub{}","plainCitation":"77,95","noteIndex":0},"citationItems":[{"id":397,"uris":["http://www.mendeley.com/documents/?uuid=f65ef586-bd37-4df7-8f0b-eae6712292d8","http://zotero.org/users/13355268/items/XBI7K3LD"],"itemData":{"id":397,"type":"article-journal","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container-title":"PLOS ONE","DOI":"10.1371/journal.pone.0132590","ISSN":"1932-6203","issue":"7","note":"PMID: 26173108","page":"e0132590","title":"Estimating the Impacts of Local Policy Innovation: The Synthetic Control Method Applied to Tropical Deforestation","volume":"10","author":[{"family":"Sills","given":"Erin O."},{"family":"Herrera","given":"Diego"},{"family":"Kirkpatrick","given":"A. Justin"},{"family":"Brandão","given":"Amintas"},{"family":"Dickson","given":"Rebecca"},{"family":"Hall","given":"Simon"},{"family":"Pattanayak","given":"Subhrendu"},{"family":"Shoch","given":"David"},{"family":"Vedoveto","given":"Mariana"},{"family":"Young","given":"Luisa"},{"family":"Pfaff","given":"Alexander"}],"editor":[{"family":"Zia","given":"Asim"}],"issued":{"date-parts":[["2015",7,14]]}}},{"id":4055,"uris":["http://www.mendeley.com/documents/?uuid=a47dbc25-a32b-42d9-afe3-d6f0df219a10","http://zotero.org/users/13355268/items/5JLAMMWB"],"itemData":{"id":4055,"type":"article-journal","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container-title":"Journal of the American Statistical Association","DOI":"10.1198/jasa.2009.ap08746","ISSN":"01621459","issue":"490","page":"493-505","title":"Synthetic control methods for comparative case studies: Estimating the effect of California's Tobacco control program","volume":"105","author":[{"family":"Abadie","given":"Alberto"},{"family":"Diamond","given":"Alexis"},{"family":"Hainmueller","given":"And Jens"}],"issued":{"date-parts":[["2010"]]}}}],"schema":"https://github.com/citation-style-language/schema/raw/master/csl-citation.json"} </w:instrText>
      </w:r>
      <w:r w:rsidRPr="00152FA4">
        <w:rPr>
          <w:rFonts w:ascii="Open Sans" w:hAnsi="Open Sans" w:cs="Open Sans"/>
          <w:iCs/>
        </w:rPr>
        <w:fldChar w:fldCharType="separate"/>
      </w:r>
      <w:r w:rsidR="0042754E" w:rsidRPr="0042754E">
        <w:rPr>
          <w:rFonts w:ascii="Open Sans" w:hAnsi="Open Sans" w:cs="Open Sans"/>
          <w:vertAlign w:val="superscript"/>
        </w:rPr>
        <w:t>77,95</w:t>
      </w:r>
      <w:r w:rsidRPr="00152FA4">
        <w:rPr>
          <w:rFonts w:ascii="Open Sans" w:hAnsi="Open Sans" w:cs="Open Sans"/>
          <w:iCs/>
        </w:rPr>
        <w:fldChar w:fldCharType="end"/>
      </w:r>
      <w:r w:rsidRPr="00152FA4">
        <w:rPr>
          <w:rFonts w:ascii="Open Sans" w:hAnsi="Open Sans" w:cs="Open Sans"/>
          <w:iCs/>
        </w:rPr>
        <w:t>. Consequently, outcomes in the synthetic control in the post-intervention period</w:t>
      </w:r>
      <w:r>
        <w:rPr>
          <w:rFonts w:ascii="Open Sans" w:hAnsi="Open Sans" w:cs="Open Sans"/>
          <w:iCs/>
        </w:rPr>
        <w:t xml:space="preserve"> </w:t>
      </w:r>
      <w:r w:rsidRPr="00152FA4">
        <w:rPr>
          <w:rFonts w:ascii="Open Sans" w:hAnsi="Open Sans" w:cs="Open Sans"/>
          <w:iCs/>
        </w:rPr>
        <w:t xml:space="preserve">can represent a credible counterfactual for outcomes in the treated unit in the absence of the intervention.  </w:t>
      </w:r>
    </w:p>
    <w:p w14:paraId="47FEEA74" w14:textId="0B3E2F27" w:rsidR="00BC3BB1" w:rsidRDefault="00BC3BB1" w:rsidP="00BC3BB1">
      <w:pPr>
        <w:rPr>
          <w:rFonts w:ascii="Open Sans" w:hAnsi="Open Sans" w:cs="Open Sans"/>
          <w:iCs/>
        </w:rPr>
      </w:pPr>
      <w:r w:rsidRPr="00152FA4">
        <w:rPr>
          <w:rFonts w:ascii="Open Sans" w:hAnsi="Open Sans" w:cs="Open Sans"/>
          <w:iCs/>
        </w:rPr>
        <w:t>We construct our synthetic controls using the Synth package in R</w:t>
      </w:r>
      <w:r w:rsidRPr="00152FA4">
        <w:rPr>
          <w:rFonts w:ascii="Open Sans" w:hAnsi="Open Sans" w:cs="Open Sans"/>
          <w:iCs/>
        </w:rPr>
        <w:fldChar w:fldCharType="begin" w:fldLock="1"/>
      </w:r>
      <w:r w:rsidR="0042754E">
        <w:rPr>
          <w:rFonts w:ascii="Open Sans" w:hAnsi="Open Sans" w:cs="Open Sans"/>
          <w:iCs/>
        </w:rPr>
        <w:instrText xml:space="preserve"> ADDIN ZOTERO_ITEM CSL_CITATION {"citationID":"vJCLpYra","properties":{"formattedCitation":"\\super 96\\nosupersub{}","plainCitation":"96","noteIndex":0},"citationItems":[{"id":4062,"uris":["http://www.mendeley.com/documents/?uuid=efc05a1a-6c65-41ae-a408-241028c07ec3","http://zotero.org/users/13355268/items/X6ENYNXQ"],"itemData":{"id":4062,"type":"article-journal","abstract":"The R package Synth implements synthetic control methods for comparative case studies designed to estimate the causal effects of policy interventions and other events of interest (Abadie and Gardeazabal 2003; Abadie, Diamond, and Hainmueller 2010). These techniques are particularly well-suited to investigate events occurring at an aggregate level (i.e., countries, cities, regions, etc.) and affecting a relatively small number of units. Benefits and features of the Synth package are illustrated using data from Abadie and Gardeazabal (2003), which examined the economic impact of the terrorist conflict in the Basque Country.","container-title":"Journal of Statistical Software","issue":"13","page":"1-17","title":"Synth: An R Package for Synthetic Control Methods","volume":"42","author":[{"family":"Abadie","given":"Alberto"},{"family":"Diamond","given":"Alexis"},{"family":"Hainmueller","given":"Jens"}],"issued":{"date-parts":[["2011"]]}}}],"schema":"https://github.com/citation-style-language/schema/raw/master/csl-citation.json"} </w:instrText>
      </w:r>
      <w:r w:rsidRPr="00152FA4">
        <w:rPr>
          <w:rFonts w:ascii="Open Sans" w:hAnsi="Open Sans" w:cs="Open Sans"/>
          <w:iCs/>
        </w:rPr>
        <w:fldChar w:fldCharType="separate"/>
      </w:r>
      <w:r w:rsidR="0042754E" w:rsidRPr="0042754E">
        <w:rPr>
          <w:rFonts w:ascii="Open Sans" w:hAnsi="Open Sans" w:cs="Open Sans"/>
          <w:vertAlign w:val="superscript"/>
        </w:rPr>
        <w:t>96</w:t>
      </w:r>
      <w:r w:rsidRPr="00152FA4">
        <w:rPr>
          <w:rFonts w:ascii="Open Sans" w:hAnsi="Open Sans" w:cs="Open Sans"/>
          <w:iCs/>
        </w:rPr>
        <w:fldChar w:fldCharType="end"/>
      </w:r>
      <w:r w:rsidRPr="00152FA4">
        <w:rPr>
          <w:rFonts w:ascii="Open Sans" w:hAnsi="Open Sans" w:cs="Open Sans"/>
          <w:iCs/>
        </w:rPr>
        <w:t>. The study period is 1991-2021 (1991-2011 pre-intervention and 2012-20</w:t>
      </w:r>
      <w:r>
        <w:rPr>
          <w:rFonts w:ascii="Open Sans" w:hAnsi="Open Sans" w:cs="Open Sans"/>
          <w:iCs/>
        </w:rPr>
        <w:t>21</w:t>
      </w:r>
      <w:r w:rsidRPr="00152FA4">
        <w:rPr>
          <w:rFonts w:ascii="Open Sans" w:hAnsi="Open Sans" w:cs="Open Sans"/>
          <w:iCs/>
        </w:rPr>
        <w:t xml:space="preserve"> post</w:t>
      </w:r>
      <w:r>
        <w:rPr>
          <w:rFonts w:ascii="Open Sans" w:hAnsi="Open Sans" w:cs="Open Sans"/>
          <w:iCs/>
        </w:rPr>
        <w:t>-</w:t>
      </w:r>
      <w:r w:rsidRPr="00152FA4">
        <w:rPr>
          <w:rFonts w:ascii="Open Sans" w:hAnsi="Open Sans" w:cs="Open Sans"/>
          <w:iCs/>
        </w:rPr>
        <w:t>intervention). The quality of the synthetic control was assessed through the similarity in pre-intervention outcomes between Bemainty and the synthetic control. We used the Mean Square Prediction Error in the pre-treatment period as a measure of similarity and visually compared plotted outcomes to check for bias</w:t>
      </w:r>
      <w:r w:rsidRPr="00152FA4">
        <w:rPr>
          <w:rFonts w:ascii="Open Sans" w:hAnsi="Open Sans" w:cs="Open Sans"/>
          <w:iCs/>
        </w:rPr>
        <w:fldChar w:fldCharType="begin" w:fldLock="1"/>
      </w:r>
      <w:r w:rsidR="0042754E">
        <w:rPr>
          <w:rFonts w:ascii="Open Sans" w:hAnsi="Open Sans" w:cs="Open Sans"/>
          <w:iCs/>
        </w:rPr>
        <w:instrText xml:space="preserve"> ADDIN ZOTERO_ITEM CSL_CITATION {"citationID":"iw9yD1UI","properties":{"formattedCitation":"\\super 77,90\\nosupersub{}","plainCitation":"77,90","noteIndex":0},"citationItems":[{"id":4055,"uris":["http://www.mendeley.com/documents/?uuid=a47dbc25-a32b-42d9-afe3-d6f0df219a10","http://zotero.org/users/13355268/items/5JLAMMWB"],"itemData":{"id":4055,"type":"article-journal","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container-title":"Journal of the American Statistical Association","DOI":"10.1198/jasa.2009.ap08746","ISSN":"01621459","issue":"490","page":"493-505","title":"Synthetic control methods for comparative case studies: Estimating the effect of California's Tobacco control program","volume":"105","author":[{"family":"Abadie","given":"Alberto"},{"family":"Diamond","given":"Alexis"},{"family":"Hainmueller","given":"And Jens"}],"issued":{"date-parts":[["2010"]]}}},{"id":1645,"uris":["http://www.mendeley.com/documents/?uuid=5eb45eb6-73a4-4a43-b438-48f7d46ca97f","http://zotero.org/users/13355268/items/JPSXIHL4"],"itemData":{"id":1645,"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 of the United States of America","DOI":"10.1073/pnas.2004334117","ISSN":"10916490","issue":"39","note":"PMID: 32929021","page":"24188-24194","title":"Overstated carbon emission reductions from voluntary REDD+ projects in the Brazilian Amazon","volume":"117","author":[{"family":"West","given":"Thales A.P."},{"family":"Börner","given":"Jan"},{"family":"Sills","given":"Erin O."},{"family":"Kontoleon","given":"Andreas"}],"issued":{"date-parts":[["2020"]]}}}],"schema":"https://github.com/citation-style-language/schema/raw/master/csl-citation.json"} </w:instrText>
      </w:r>
      <w:r w:rsidRPr="00152FA4">
        <w:rPr>
          <w:rFonts w:ascii="Open Sans" w:hAnsi="Open Sans" w:cs="Open Sans"/>
          <w:iCs/>
        </w:rPr>
        <w:fldChar w:fldCharType="separate"/>
      </w:r>
      <w:r w:rsidR="0042754E" w:rsidRPr="0042754E">
        <w:rPr>
          <w:rFonts w:ascii="Open Sans" w:hAnsi="Open Sans" w:cs="Open Sans"/>
          <w:vertAlign w:val="superscript"/>
        </w:rPr>
        <w:t>77,90</w:t>
      </w:r>
      <w:r w:rsidRPr="00152FA4">
        <w:rPr>
          <w:rFonts w:ascii="Open Sans" w:hAnsi="Open Sans" w:cs="Open Sans"/>
          <w:iCs/>
        </w:rPr>
        <w:fldChar w:fldCharType="end"/>
      </w:r>
      <w:r w:rsidRPr="00152FA4">
        <w:rPr>
          <w:rFonts w:ascii="Open Sans" w:hAnsi="Open Sans" w:cs="Open Sans"/>
          <w:iCs/>
        </w:rPr>
        <w:t xml:space="preserve">.  </w:t>
      </w:r>
    </w:p>
    <w:p w14:paraId="19754E2B" w14:textId="25C6C940" w:rsidR="00BC3BB1" w:rsidRDefault="00BC3BB1" w:rsidP="00BC3BB1">
      <w:pPr>
        <w:rPr>
          <w:rFonts w:ascii="Open Sans" w:hAnsi="Open Sans" w:cs="Open Sans"/>
          <w:iCs/>
        </w:rPr>
      </w:pPr>
      <w:r>
        <w:rPr>
          <w:rFonts w:ascii="Open Sans" w:hAnsi="Open Sans" w:cs="Open Sans"/>
          <w:iCs/>
        </w:rPr>
        <w:t>Following West et al</w:t>
      </w:r>
      <w:r>
        <w:rPr>
          <w:rFonts w:ascii="Open Sans" w:hAnsi="Open Sans" w:cs="Open Sans"/>
          <w:iCs/>
        </w:rPr>
        <w:fldChar w:fldCharType="begin" w:fldLock="1"/>
      </w:r>
      <w:r w:rsidR="0042754E">
        <w:rPr>
          <w:rFonts w:ascii="Open Sans" w:hAnsi="Open Sans" w:cs="Open Sans"/>
          <w:iCs/>
        </w:rPr>
        <w:instrText xml:space="preserve"> ADDIN ZOTERO_ITEM CSL_CITATION {"citationID":"V8LEN8yR","properties":{"formattedCitation":"\\super 90\\nosupersub{}","plainCitation":"90","noteIndex":0},"citationItems":[{"id":1645,"uris":["http://www.mendeley.com/documents/?uuid=5eb45eb6-73a4-4a43-b438-48f7d46ca97f","http://zotero.org/users/13355268/items/JPSXIHL4"],"itemData":{"id":1645,"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 of the United States of America","DOI":"10.1073/pnas.2004334117","ISSN":"10916490","issue":"39","note":"PMID: 32929021","page":"24188-24194","title":"Overstated carbon emission reductions from voluntary REDD+ projects in the Brazilian Amazon","volume":"117","author":[{"family":"West","given":"Thales A.P."},{"family":"Börner","given":"Jan"},{"family":"Sills","given":"Erin O."},{"family":"Kontoleon","given":"Andreas"}],"issued":{"date-parts":[["2020"]]}},"suppress-author":1}],"schema":"https://github.com/citation-style-language/schema/raw/master/csl-citation.json"} </w:instrText>
      </w:r>
      <w:r>
        <w:rPr>
          <w:rFonts w:ascii="Open Sans" w:hAnsi="Open Sans" w:cs="Open Sans"/>
          <w:iCs/>
        </w:rPr>
        <w:fldChar w:fldCharType="separate"/>
      </w:r>
      <w:r w:rsidR="0042754E" w:rsidRPr="0042754E">
        <w:rPr>
          <w:rFonts w:ascii="Open Sans" w:hAnsi="Open Sans" w:cs="Open Sans"/>
          <w:vertAlign w:val="superscript"/>
        </w:rPr>
        <w:t>90</w:t>
      </w:r>
      <w:r>
        <w:rPr>
          <w:rFonts w:ascii="Open Sans" w:hAnsi="Open Sans" w:cs="Open Sans"/>
          <w:iCs/>
        </w:rPr>
        <w:fldChar w:fldCharType="end"/>
      </w:r>
      <w:r>
        <w:rPr>
          <w:rFonts w:ascii="Open Sans" w:hAnsi="Open Sans" w:cs="Open Sans"/>
          <w:iCs/>
        </w:rPr>
        <w:t xml:space="preserve"> and Abadie, Diamond, and Hainmueller</w:t>
      </w:r>
      <w:r>
        <w:rPr>
          <w:rFonts w:ascii="Open Sans" w:hAnsi="Open Sans" w:cs="Open Sans"/>
          <w:iCs/>
        </w:rPr>
        <w:fldChar w:fldCharType="begin" w:fldLock="1"/>
      </w:r>
      <w:r w:rsidR="0042754E">
        <w:rPr>
          <w:rFonts w:ascii="Open Sans" w:hAnsi="Open Sans" w:cs="Open Sans"/>
          <w:iCs/>
        </w:rPr>
        <w:instrText xml:space="preserve"> ADDIN ZOTERO_ITEM CSL_CITATION {"citationID":"YkyI9axF","properties":{"formattedCitation":"\\super 97\\nosupersub{}","plainCitation":"97","noteIndex":0},"citationItems":[{"id":4349,"uris":["http://www.mendeley.com/documents/?uuid=e64930bb-265f-445a-b21d-5c60023cfcfd","http://zotero.org/users/13355268/items/BHUAVNWG"],"itemData":{"id":4349,"type":"article-journal","container-title":"American Journal of Political Science","issue":"2","page":"495-510","title":"Comparative Politics and the Synthetic Control Method","volume":"59","author":[{"family":"Abadie","given":"Alberto"},{"family":"Diamond","given":"Alexis"},{"family":"Hainmueller","given":"Jens"}],"issued":{"date-parts":[["2015"]]}},"suppress-author":1}],"schema":"https://github.com/citation-style-language/schema/raw/master/csl-citation.json"} </w:instrText>
      </w:r>
      <w:r>
        <w:rPr>
          <w:rFonts w:ascii="Open Sans" w:hAnsi="Open Sans" w:cs="Open Sans"/>
          <w:iCs/>
        </w:rPr>
        <w:fldChar w:fldCharType="separate"/>
      </w:r>
      <w:r w:rsidR="0042754E" w:rsidRPr="0042754E">
        <w:rPr>
          <w:rFonts w:ascii="Open Sans" w:hAnsi="Open Sans" w:cs="Open Sans"/>
          <w:vertAlign w:val="superscript"/>
        </w:rPr>
        <w:t>97</w:t>
      </w:r>
      <w:r>
        <w:rPr>
          <w:rFonts w:ascii="Open Sans" w:hAnsi="Open Sans" w:cs="Open Sans"/>
          <w:iCs/>
        </w:rPr>
        <w:fldChar w:fldCharType="end"/>
      </w:r>
      <w:r>
        <w:rPr>
          <w:rFonts w:ascii="Open Sans" w:hAnsi="Open Sans" w:cs="Open Sans"/>
          <w:iCs/>
        </w:rPr>
        <w:t xml:space="preserve">, we conducted in-time placebo tests as a validation exercise and robustness check. We falsely-assigned treatment (i.e., the start of mining) to 2009 (three years before the actual start of mining in 2012) and constructed a synthetic control using 1991-2008 forest loss outcomes. If </w:t>
      </w:r>
      <w:r>
        <w:rPr>
          <w:rFonts w:ascii="Open Sans" w:hAnsi="Open Sans" w:cs="Open Sans"/>
          <w:iCs/>
        </w:rPr>
        <w:lastRenderedPageBreak/>
        <w:t>the resulting synthetic control closely reproduces outcomes in Bemainty between 2009 and 2012 (i.e., a period without mining), this indicates that the method can produce a credible estimates of forest loss in Bemainty without mining in the real post-intervention period</w:t>
      </w:r>
      <w:r w:rsidR="00C1108B">
        <w:rPr>
          <w:rFonts w:ascii="Open Sans" w:hAnsi="Open Sans" w:cs="Open Sans"/>
          <w:iCs/>
        </w:rPr>
        <w:fldChar w:fldCharType="begin" w:fldLock="1"/>
      </w:r>
      <w:r w:rsidR="00F621A3">
        <w:rPr>
          <w:rFonts w:ascii="Open Sans" w:hAnsi="Open Sans" w:cs="Open Sans"/>
          <w:iCs/>
        </w:rPr>
        <w:instrText xml:space="preserve"> ADDIN ZOTERO_ITEM CSL_CITATION {"citationID":"RmVWxWem","properties":{"formattedCitation":"\\super 48\\nosupersub{}","plainCitation":"48","noteIndex":0},"citationItems":[{"id":3641,"uris":["http://www.mendeley.com/documents/?uuid=060e0972-9fac-47d2-8caf-b1f63db97d39","http://zotero.org/users/13355268/items/2JWBB7JA"],"itemData":{"id":3641,"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container-title":"Journal of Economic Literature","DOI":"10.1257/jel.20191450","ISSN":"00220515","issue":"2","page":"391-425","title":"Using synthetic controls: Feasibility, data requirements, and methodological aspects","volume":"59","author":[{"family":"Abadie","given":"Alberto"}],"issued":{"date-parts":[["2021"]]}}}],"schema":"https://github.com/citation-style-language/schema/raw/master/csl-citation.json"} </w:instrText>
      </w:r>
      <w:r w:rsidR="00C1108B">
        <w:rPr>
          <w:rFonts w:ascii="Open Sans" w:hAnsi="Open Sans" w:cs="Open Sans"/>
          <w:iCs/>
        </w:rPr>
        <w:fldChar w:fldCharType="separate"/>
      </w:r>
      <w:r w:rsidR="00F621A3" w:rsidRPr="00F621A3">
        <w:rPr>
          <w:rFonts w:ascii="Open Sans" w:hAnsi="Open Sans" w:cs="Open Sans"/>
          <w:vertAlign w:val="superscript"/>
        </w:rPr>
        <w:t>48</w:t>
      </w:r>
      <w:r w:rsidR="00C1108B">
        <w:rPr>
          <w:rFonts w:ascii="Open Sans" w:hAnsi="Open Sans" w:cs="Open Sans"/>
          <w:iCs/>
        </w:rPr>
        <w:fldChar w:fldCharType="end"/>
      </w:r>
      <w:r>
        <w:rPr>
          <w:rFonts w:ascii="Open Sans" w:hAnsi="Open Sans" w:cs="Open Sans"/>
          <w:iCs/>
        </w:rPr>
        <w:t xml:space="preserve"> (i.e., the counterfactual</w:t>
      </w:r>
      <w:r w:rsidR="00C1108B">
        <w:rPr>
          <w:rFonts w:ascii="Open Sans" w:hAnsi="Open Sans" w:cs="Open Sans"/>
          <w:iCs/>
        </w:rPr>
        <w:t>)</w:t>
      </w:r>
      <w:r>
        <w:rPr>
          <w:rFonts w:ascii="Open Sans" w:hAnsi="Open Sans" w:cs="Open Sans"/>
          <w:iCs/>
        </w:rPr>
        <w:t>. Although this synthetic control will likely differ from that constructed in the main analysis (as using the full 1991-2012 pre-intervention data will likely change the weightings), it still presents a useful validation of the method</w:t>
      </w:r>
      <w:r>
        <w:rPr>
          <w:rFonts w:ascii="Open Sans" w:hAnsi="Open Sans" w:cs="Open Sans"/>
          <w:iCs/>
        </w:rPr>
        <w:fldChar w:fldCharType="begin" w:fldLock="1"/>
      </w:r>
      <w:r w:rsidR="0042754E">
        <w:rPr>
          <w:rFonts w:ascii="Open Sans" w:hAnsi="Open Sans" w:cs="Open Sans"/>
          <w:iCs/>
        </w:rPr>
        <w:instrText xml:space="preserve"> ADDIN ZOTERO_ITEM CSL_CITATION {"citationID":"cz8CTXkt","properties":{"formattedCitation":"\\super 90\\nosupersub{}","plainCitation":"90","noteIndex":0},"citationItems":[{"id":1645,"uris":["http://www.mendeley.com/documents/?uuid=5eb45eb6-73a4-4a43-b438-48f7d46ca97f","http://zotero.org/users/13355268/items/JPSXIHL4"],"itemData":{"id":1645,"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 of the United States of America","DOI":"10.1073/pnas.2004334117","ISSN":"10916490","issue":"39","note":"PMID: 32929021","page":"24188-24194","title":"Overstated carbon emission reductions from voluntary REDD+ projects in the Brazilian Amazon","volume":"117","author":[{"family":"West","given":"Thales A.P."},{"family":"Börner","given":"Jan"},{"family":"Sills","given":"Erin O."},{"family":"Kontoleon","given":"Andreas"}],"issued":{"date-parts":[["2020"]]}}}],"schema":"https://github.com/citation-style-language/schema/raw/master/csl-citation.json"} </w:instrText>
      </w:r>
      <w:r>
        <w:rPr>
          <w:rFonts w:ascii="Open Sans" w:hAnsi="Open Sans" w:cs="Open Sans"/>
          <w:iCs/>
        </w:rPr>
        <w:fldChar w:fldCharType="separate"/>
      </w:r>
      <w:r w:rsidR="0042754E" w:rsidRPr="0042754E">
        <w:rPr>
          <w:rFonts w:ascii="Open Sans" w:hAnsi="Open Sans" w:cs="Open Sans"/>
          <w:vertAlign w:val="superscript"/>
        </w:rPr>
        <w:t>90</w:t>
      </w:r>
      <w:r>
        <w:rPr>
          <w:rFonts w:ascii="Open Sans" w:hAnsi="Open Sans" w:cs="Open Sans"/>
          <w:iCs/>
        </w:rPr>
        <w:fldChar w:fldCharType="end"/>
      </w:r>
      <w:r>
        <w:rPr>
          <w:rFonts w:ascii="Open Sans" w:hAnsi="Open Sans" w:cs="Open Sans"/>
          <w:iCs/>
        </w:rPr>
        <w:t>. In-time placebos also act as a robustness check. If a similar magnitude effect is demonstrated after false-treatment (i.e., 2009) compared to real treatment (i.e., post 2012), the latter is likely not attributable to the intervention</w:t>
      </w:r>
      <w:r>
        <w:rPr>
          <w:rFonts w:ascii="Open Sans" w:hAnsi="Open Sans" w:cs="Open Sans"/>
          <w:iCs/>
        </w:rPr>
        <w:fldChar w:fldCharType="begin" w:fldLock="1"/>
      </w:r>
      <w:r w:rsidR="0042754E">
        <w:rPr>
          <w:rFonts w:ascii="Open Sans" w:hAnsi="Open Sans" w:cs="Open Sans"/>
          <w:iCs/>
        </w:rPr>
        <w:instrText xml:space="preserve"> ADDIN ZOTERO_ITEM CSL_CITATION {"citationID":"YI6042I6","properties":{"formattedCitation":"\\super 97\\nosupersub{}","plainCitation":"97","noteIndex":0},"citationItems":[{"id":4349,"uris":["http://www.mendeley.com/documents/?uuid=e64930bb-265f-445a-b21d-5c60023cfcfd","http://zotero.org/users/13355268/items/BHUAVNWG"],"itemData":{"id":4349,"type":"article-journal","container-title":"American Journal of Political Science","issue":"2","page":"495-510","title":"Comparative Politics and the Synthetic Control Method","volume":"59","author":[{"family":"Abadie","given":"Alberto"},{"family":"Diamond","given":"Alexis"},{"family":"Hainmueller","given":"Jens"}],"issued":{"date-parts":[["2015"]]}}}],"schema":"https://github.com/citation-style-language/schema/raw/master/csl-citation.json"} </w:instrText>
      </w:r>
      <w:r>
        <w:rPr>
          <w:rFonts w:ascii="Open Sans" w:hAnsi="Open Sans" w:cs="Open Sans"/>
          <w:iCs/>
        </w:rPr>
        <w:fldChar w:fldCharType="separate"/>
      </w:r>
      <w:r w:rsidR="0042754E" w:rsidRPr="0042754E">
        <w:rPr>
          <w:rFonts w:ascii="Open Sans" w:hAnsi="Open Sans" w:cs="Open Sans"/>
          <w:vertAlign w:val="superscript"/>
        </w:rPr>
        <w:t>97</w:t>
      </w:r>
      <w:r>
        <w:rPr>
          <w:rFonts w:ascii="Open Sans" w:hAnsi="Open Sans" w:cs="Open Sans"/>
          <w:iCs/>
        </w:rPr>
        <w:fldChar w:fldCharType="end"/>
      </w:r>
      <w:r>
        <w:rPr>
          <w:rFonts w:ascii="Open Sans" w:hAnsi="Open Sans" w:cs="Open Sans"/>
          <w:iCs/>
        </w:rPr>
        <w:t xml:space="preserve">. Results from these tests are presented in Supplementary Figures </w:t>
      </w:r>
      <w:r w:rsidR="00BD6B54">
        <w:rPr>
          <w:rFonts w:ascii="Open Sans" w:hAnsi="Open Sans" w:cs="Open Sans"/>
          <w:iCs/>
        </w:rPr>
        <w:t>11</w:t>
      </w:r>
      <w:r>
        <w:rPr>
          <w:rFonts w:ascii="Open Sans" w:hAnsi="Open Sans" w:cs="Open Sans"/>
          <w:iCs/>
        </w:rPr>
        <w:t xml:space="preserve"> and </w:t>
      </w:r>
      <w:r w:rsidR="00BD6B54">
        <w:rPr>
          <w:rFonts w:ascii="Open Sans" w:hAnsi="Open Sans" w:cs="Open Sans"/>
          <w:iCs/>
        </w:rPr>
        <w:t>12</w:t>
      </w:r>
      <w:r>
        <w:rPr>
          <w:rFonts w:ascii="Open Sans" w:hAnsi="Open Sans" w:cs="Open Sans"/>
          <w:iCs/>
        </w:rPr>
        <w:t xml:space="preserve">. </w:t>
      </w:r>
    </w:p>
    <w:p w14:paraId="44447BEC" w14:textId="77777777" w:rsidR="00BC3BB1" w:rsidRPr="00152FA4" w:rsidRDefault="00BC3BB1" w:rsidP="00BC3BB1">
      <w:pPr>
        <w:rPr>
          <w:rFonts w:ascii="Open Sans" w:hAnsi="Open Sans" w:cs="Open Sans"/>
          <w:i/>
          <w:sz w:val="26"/>
          <w:szCs w:val="26"/>
        </w:rPr>
      </w:pPr>
      <w:r w:rsidRPr="00152FA4">
        <w:rPr>
          <w:rFonts w:ascii="Open Sans" w:hAnsi="Open Sans" w:cs="Open Sans"/>
          <w:i/>
          <w:sz w:val="26"/>
          <w:szCs w:val="26"/>
        </w:rPr>
        <w:t>Assessing the significance of our results</w:t>
      </w:r>
    </w:p>
    <w:p w14:paraId="1252DE56" w14:textId="28736DAB" w:rsidR="00BC3BB1" w:rsidRPr="00152FA4" w:rsidRDefault="00BC3BB1" w:rsidP="00BC3BB1">
      <w:pPr>
        <w:rPr>
          <w:rFonts w:ascii="Open Sans" w:hAnsi="Open Sans" w:cs="Open Sans"/>
          <w:iCs/>
        </w:rPr>
      </w:pPr>
      <w:r w:rsidRPr="00152FA4">
        <w:rPr>
          <w:rFonts w:ascii="Open Sans" w:hAnsi="Open Sans" w:cs="Open Sans"/>
          <w:iCs/>
        </w:rPr>
        <w:t xml:space="preserve">To determine whether any difference in </w:t>
      </w:r>
      <w:r>
        <w:rPr>
          <w:rFonts w:ascii="Open Sans" w:hAnsi="Open Sans" w:cs="Open Sans"/>
          <w:iCs/>
        </w:rPr>
        <w:t xml:space="preserve">post-intervention </w:t>
      </w:r>
      <w:r w:rsidRPr="00152FA4">
        <w:rPr>
          <w:rFonts w:ascii="Open Sans" w:hAnsi="Open Sans" w:cs="Open Sans"/>
          <w:iCs/>
        </w:rPr>
        <w:t>outcomes between Bemainty and the synthetic control is a significant effect of mining we use ‘in-space’ placebo tests</w:t>
      </w:r>
      <w:r w:rsidRPr="00152FA4">
        <w:rPr>
          <w:rFonts w:ascii="Open Sans" w:hAnsi="Open Sans" w:cs="Open Sans"/>
          <w:iCs/>
        </w:rPr>
        <w:fldChar w:fldCharType="begin" w:fldLock="1"/>
      </w:r>
      <w:r w:rsidR="00F621A3">
        <w:rPr>
          <w:rFonts w:ascii="Open Sans" w:hAnsi="Open Sans" w:cs="Open Sans"/>
          <w:iCs/>
        </w:rPr>
        <w:instrText xml:space="preserve"> ADDIN ZOTERO_ITEM CSL_CITATION {"citationID":"1knVszMr","properties":{"formattedCitation":"\\super 77\\nosupersub{}","plainCitation":"77","noteIndex":0},"citationItems":[{"id":4055,"uris":["http://www.mendeley.com/documents/?uuid=a47dbc25-a32b-42d9-afe3-d6f0df219a10","http://zotero.org/users/13355268/items/5JLAMMWB"],"itemData":{"id":4055,"type":"article-journal","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container-title":"Journal of the American Statistical Association","DOI":"10.1198/jasa.2009.ap08746","ISSN":"01621459","issue":"490","page":"493-505","title":"Synthetic control methods for comparative case studies: Estimating the effect of California's Tobacco control program","volume":"105","author":[{"family":"Abadie","given":"Alberto"},{"family":"Diamond","given":"Alexis"},{"family":"Hainmueller","given":"And Jens"}],"issued":{"date-parts":[["2010"]]}}}],"schema":"https://github.com/citation-style-language/schema/raw/master/csl-citation.json"} </w:instrText>
      </w:r>
      <w:r w:rsidRPr="00152FA4">
        <w:rPr>
          <w:rFonts w:ascii="Open Sans" w:hAnsi="Open Sans" w:cs="Open Sans"/>
          <w:iCs/>
        </w:rPr>
        <w:fldChar w:fldCharType="separate"/>
      </w:r>
      <w:r w:rsidR="00F621A3" w:rsidRPr="00F621A3">
        <w:rPr>
          <w:rFonts w:ascii="Open Sans" w:hAnsi="Open Sans" w:cs="Open Sans"/>
          <w:vertAlign w:val="superscript"/>
        </w:rPr>
        <w:t>77</w:t>
      </w:r>
      <w:r w:rsidRPr="00152FA4">
        <w:rPr>
          <w:rFonts w:ascii="Open Sans" w:hAnsi="Open Sans" w:cs="Open Sans"/>
          <w:iCs/>
        </w:rPr>
        <w:fldChar w:fldCharType="end"/>
      </w:r>
      <w:r w:rsidRPr="00152FA4">
        <w:rPr>
          <w:rFonts w:ascii="Open Sans" w:hAnsi="Open Sans" w:cs="Open Sans"/>
          <w:iCs/>
        </w:rPr>
        <w:t xml:space="preserve">. We iteratively assign false treatment </w:t>
      </w:r>
      <w:r>
        <w:rPr>
          <w:rFonts w:ascii="Open Sans" w:hAnsi="Open Sans" w:cs="Open Sans"/>
          <w:iCs/>
        </w:rPr>
        <w:t xml:space="preserve">in 2012 </w:t>
      </w:r>
      <w:r w:rsidRPr="00152FA4">
        <w:rPr>
          <w:rFonts w:ascii="Open Sans" w:hAnsi="Open Sans" w:cs="Open Sans"/>
          <w:iCs/>
        </w:rPr>
        <w:t>to every control basin in the donor pool</w:t>
      </w:r>
      <w:r w:rsidR="0098703A">
        <w:rPr>
          <w:rFonts w:ascii="Open Sans" w:hAnsi="Open Sans" w:cs="Open Sans"/>
          <w:iCs/>
        </w:rPr>
        <w:t xml:space="preserve"> (N = 8)</w:t>
      </w:r>
      <w:r w:rsidRPr="00152FA4">
        <w:rPr>
          <w:rFonts w:ascii="Open Sans" w:hAnsi="Open Sans" w:cs="Open Sans"/>
          <w:iCs/>
        </w:rPr>
        <w:t>, construct a synthetic control for each</w:t>
      </w:r>
      <w:r>
        <w:rPr>
          <w:rFonts w:ascii="Open Sans" w:hAnsi="Open Sans" w:cs="Open Sans"/>
          <w:iCs/>
        </w:rPr>
        <w:t>,</w:t>
      </w:r>
      <w:r w:rsidRPr="00152FA4">
        <w:rPr>
          <w:rFonts w:ascii="Open Sans" w:hAnsi="Open Sans" w:cs="Open Sans"/>
          <w:iCs/>
        </w:rPr>
        <w:t xml:space="preserve"> and compare outcomes</w:t>
      </w:r>
      <w:r>
        <w:rPr>
          <w:rFonts w:ascii="Open Sans" w:hAnsi="Open Sans" w:cs="Open Sans"/>
          <w:iCs/>
        </w:rPr>
        <w:t xml:space="preserve"> between each false-treated unit and it’s synthetic control (plotted in grey in Figure 3)</w:t>
      </w:r>
      <w:r w:rsidRPr="00152FA4">
        <w:rPr>
          <w:rFonts w:ascii="Open Sans" w:hAnsi="Open Sans" w:cs="Open Sans"/>
          <w:iCs/>
        </w:rPr>
        <w:t xml:space="preserve">. As these false-treated (control) basins did not experience a mining rush, any difference in outcomes over the post-intervention period results from unobserved heterogeneity and can be considered noise in </w:t>
      </w:r>
      <w:r>
        <w:rPr>
          <w:rFonts w:ascii="Open Sans" w:hAnsi="Open Sans" w:cs="Open Sans"/>
          <w:iCs/>
        </w:rPr>
        <w:t xml:space="preserve">the </w:t>
      </w:r>
      <w:r w:rsidRPr="00152FA4">
        <w:rPr>
          <w:rFonts w:ascii="Open Sans" w:hAnsi="Open Sans" w:cs="Open Sans"/>
          <w:iCs/>
        </w:rPr>
        <w:t>synthetic control estimation</w:t>
      </w:r>
      <w:r w:rsidRPr="00152FA4">
        <w:rPr>
          <w:rFonts w:ascii="Open Sans" w:hAnsi="Open Sans" w:cs="Open Sans"/>
          <w:iCs/>
        </w:rPr>
        <w:fldChar w:fldCharType="begin" w:fldLock="1"/>
      </w:r>
      <w:r w:rsidR="0042754E">
        <w:rPr>
          <w:rFonts w:ascii="Open Sans" w:hAnsi="Open Sans" w:cs="Open Sans"/>
          <w:iCs/>
        </w:rPr>
        <w:instrText xml:space="preserve"> ADDIN ZOTERO_ITEM CSL_CITATION {"citationID":"djnUXBy6","properties":{"formattedCitation":"\\super 90\\nosupersub{}","plainCitation":"90","noteIndex":0},"citationItems":[{"id":1645,"uris":["http://www.mendeley.com/documents/?uuid=5eb45eb6-73a4-4a43-b438-48f7d46ca97f","http://zotero.org/users/13355268/items/JPSXIHL4"],"itemData":{"id":1645,"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 of the United States of America","DOI":"10.1073/pnas.2004334117","ISSN":"10916490","issue":"39","note":"PMID: 32929021","page":"24188-24194","title":"Overstated carbon emission reductions from voluntary REDD+ projects in the Brazilian Amazon","volume":"117","author":[{"family":"West","given":"Thales A.P."},{"family":"Börner","given":"Jan"},{"family":"Sills","given":"Erin O."},{"family":"Kontoleon","given":"Andreas"}],"issued":{"date-parts":[["2020"]]}}}],"schema":"https://github.com/citation-style-language/schema/raw/master/csl-citation.json"} </w:instrText>
      </w:r>
      <w:r w:rsidRPr="00152FA4">
        <w:rPr>
          <w:rFonts w:ascii="Open Sans" w:hAnsi="Open Sans" w:cs="Open Sans"/>
          <w:iCs/>
        </w:rPr>
        <w:fldChar w:fldCharType="separate"/>
      </w:r>
      <w:r w:rsidR="0042754E" w:rsidRPr="0042754E">
        <w:rPr>
          <w:rFonts w:ascii="Open Sans" w:hAnsi="Open Sans" w:cs="Open Sans"/>
          <w:vertAlign w:val="superscript"/>
        </w:rPr>
        <w:t>90</w:t>
      </w:r>
      <w:r w:rsidRPr="00152FA4">
        <w:rPr>
          <w:rFonts w:ascii="Open Sans" w:hAnsi="Open Sans" w:cs="Open Sans"/>
          <w:iCs/>
        </w:rPr>
        <w:fldChar w:fldCharType="end"/>
      </w:r>
      <w:r w:rsidRPr="00152FA4">
        <w:rPr>
          <w:rFonts w:ascii="Open Sans" w:hAnsi="Open Sans" w:cs="Open Sans"/>
          <w:iCs/>
        </w:rPr>
        <w:t xml:space="preserve">. </w:t>
      </w:r>
      <w:r w:rsidR="00635C05">
        <w:rPr>
          <w:rFonts w:ascii="Open Sans" w:hAnsi="Open Sans" w:cs="Open Sans"/>
          <w:iCs/>
        </w:rPr>
        <w:t xml:space="preserve">We visually compare </w:t>
      </w:r>
      <w:r w:rsidR="00DD1910">
        <w:rPr>
          <w:rFonts w:ascii="Open Sans" w:hAnsi="Open Sans" w:cs="Open Sans"/>
          <w:iCs/>
        </w:rPr>
        <w:t xml:space="preserve">the difference in outcomes between Bemainty and </w:t>
      </w:r>
      <w:proofErr w:type="spellStart"/>
      <w:r w:rsidR="00DD1910">
        <w:rPr>
          <w:rFonts w:ascii="Open Sans" w:hAnsi="Open Sans" w:cs="Open Sans"/>
          <w:iCs/>
        </w:rPr>
        <w:t>it’s</w:t>
      </w:r>
      <w:proofErr w:type="spellEnd"/>
      <w:r w:rsidR="00DD1910">
        <w:rPr>
          <w:rFonts w:ascii="Open Sans" w:hAnsi="Open Sans" w:cs="Open Sans"/>
          <w:iCs/>
        </w:rPr>
        <w:t xml:space="preserve"> synthetic</w:t>
      </w:r>
      <w:r w:rsidR="00CB4EA3">
        <w:rPr>
          <w:rFonts w:ascii="Open Sans" w:hAnsi="Open Sans" w:cs="Open Sans"/>
          <w:iCs/>
        </w:rPr>
        <w:t xml:space="preserve"> control</w:t>
      </w:r>
      <w:r w:rsidR="00DD1910">
        <w:rPr>
          <w:rFonts w:ascii="Open Sans" w:hAnsi="Open Sans" w:cs="Open Sans"/>
          <w:iCs/>
        </w:rPr>
        <w:t xml:space="preserve"> </w:t>
      </w:r>
      <w:r w:rsidR="009607A3">
        <w:rPr>
          <w:rFonts w:ascii="Open Sans" w:hAnsi="Open Sans" w:cs="Open Sans"/>
          <w:iCs/>
        </w:rPr>
        <w:t>to the differences obtained from the placebo tests. If</w:t>
      </w:r>
      <w:r w:rsidRPr="00152FA4">
        <w:rPr>
          <w:rFonts w:ascii="Open Sans" w:hAnsi="Open Sans" w:cs="Open Sans"/>
          <w:iCs/>
        </w:rPr>
        <w:t xml:space="preserve"> the difference in outcomes between Bemainty and its synthetic control exceeds this range of noise, the effect of mining on deforestation and</w:t>
      </w:r>
      <w:r w:rsidR="00AC36B5">
        <w:rPr>
          <w:rFonts w:ascii="Open Sans" w:hAnsi="Open Sans" w:cs="Open Sans"/>
          <w:iCs/>
        </w:rPr>
        <w:t xml:space="preserve"> forest</w:t>
      </w:r>
      <w:r w:rsidRPr="00152FA4">
        <w:rPr>
          <w:rFonts w:ascii="Open Sans" w:hAnsi="Open Sans" w:cs="Open Sans"/>
          <w:iCs/>
        </w:rPr>
        <w:t xml:space="preserve"> degradation can be considered significant.</w:t>
      </w:r>
    </w:p>
    <w:p w14:paraId="1028354E" w14:textId="0E4A2D20" w:rsidR="00BC3BB1" w:rsidRDefault="00BC3BB1" w:rsidP="00BC3BB1">
      <w:pPr>
        <w:rPr>
          <w:rFonts w:ascii="Open Sans" w:hAnsi="Open Sans" w:cs="Open Sans"/>
          <w:iCs/>
        </w:rPr>
      </w:pPr>
      <w:r>
        <w:rPr>
          <w:rFonts w:ascii="Open Sans" w:hAnsi="Open Sans" w:cs="Open Sans"/>
          <w:iCs/>
        </w:rPr>
        <w:t>For the</w:t>
      </w:r>
      <w:r w:rsidRPr="00152FA4">
        <w:rPr>
          <w:rFonts w:ascii="Open Sans" w:hAnsi="Open Sans" w:cs="Open Sans"/>
          <w:iCs/>
        </w:rPr>
        <w:t xml:space="preserve"> synthetic controls constructed in the placebo tests </w:t>
      </w:r>
      <w:r>
        <w:rPr>
          <w:rFonts w:ascii="Open Sans" w:hAnsi="Open Sans" w:cs="Open Sans"/>
          <w:iCs/>
        </w:rPr>
        <w:t>to be</w:t>
      </w:r>
      <w:r w:rsidRPr="00152FA4">
        <w:rPr>
          <w:rFonts w:ascii="Open Sans" w:hAnsi="Open Sans" w:cs="Open Sans"/>
          <w:iCs/>
        </w:rPr>
        <w:t xml:space="preserve"> an appropriate comparison, they must closely reproduce pre-intervention outcomes in their matched false</w:t>
      </w:r>
      <w:r>
        <w:rPr>
          <w:rFonts w:ascii="Open Sans" w:hAnsi="Open Sans" w:cs="Open Sans"/>
          <w:iCs/>
        </w:rPr>
        <w:t>-</w:t>
      </w:r>
      <w:r w:rsidRPr="00152FA4">
        <w:rPr>
          <w:rFonts w:ascii="Open Sans" w:hAnsi="Open Sans" w:cs="Open Sans"/>
          <w:iCs/>
        </w:rPr>
        <w:t xml:space="preserve">treated unit. </w:t>
      </w:r>
      <w:r w:rsidR="00640547">
        <w:rPr>
          <w:rFonts w:ascii="Open Sans" w:hAnsi="Open Sans" w:cs="Open Sans"/>
          <w:iCs/>
        </w:rPr>
        <w:t>W</w:t>
      </w:r>
      <w:r w:rsidRPr="00152FA4">
        <w:rPr>
          <w:rFonts w:ascii="Open Sans" w:hAnsi="Open Sans" w:cs="Open Sans"/>
          <w:iCs/>
        </w:rPr>
        <w:t>e remove</w:t>
      </w:r>
      <w:r>
        <w:rPr>
          <w:rFonts w:ascii="Open Sans" w:hAnsi="Open Sans" w:cs="Open Sans"/>
          <w:iCs/>
        </w:rPr>
        <w:t xml:space="preserve"> pairs</w:t>
      </w:r>
      <w:r w:rsidRPr="00152FA4">
        <w:rPr>
          <w:rFonts w:ascii="Open Sans" w:hAnsi="Open Sans" w:cs="Open Sans"/>
          <w:iCs/>
        </w:rPr>
        <w:t xml:space="preserve"> where the </w:t>
      </w:r>
      <w:r w:rsidR="00136C27">
        <w:rPr>
          <w:rFonts w:ascii="Open Sans" w:hAnsi="Open Sans" w:cs="Open Sans"/>
          <w:iCs/>
        </w:rPr>
        <w:t>Mean Square Prediction Error</w:t>
      </w:r>
      <w:r w:rsidR="00136C27" w:rsidRPr="00152FA4">
        <w:rPr>
          <w:rFonts w:ascii="Open Sans" w:hAnsi="Open Sans" w:cs="Open Sans"/>
          <w:iCs/>
        </w:rPr>
        <w:t xml:space="preserve"> </w:t>
      </w:r>
      <w:r w:rsidRPr="00152FA4">
        <w:rPr>
          <w:rFonts w:ascii="Open Sans" w:hAnsi="Open Sans" w:cs="Open Sans"/>
          <w:iCs/>
        </w:rPr>
        <w:t xml:space="preserve">is over 5x </w:t>
      </w:r>
      <w:r w:rsidR="00136C27">
        <w:rPr>
          <w:rFonts w:ascii="Open Sans" w:hAnsi="Open Sans" w:cs="Open Sans"/>
          <w:iCs/>
        </w:rPr>
        <w:t>that of</w:t>
      </w:r>
      <w:r w:rsidRPr="00152FA4">
        <w:rPr>
          <w:rFonts w:ascii="Open Sans" w:hAnsi="Open Sans" w:cs="Open Sans"/>
          <w:iCs/>
        </w:rPr>
        <w:t xml:space="preserve"> the synthetic control for the Bemainty basin</w:t>
      </w:r>
      <w:r w:rsidR="00640547">
        <w:rPr>
          <w:rFonts w:ascii="Open Sans" w:hAnsi="Open Sans" w:cs="Open Sans"/>
          <w:iCs/>
        </w:rPr>
        <w:fldChar w:fldCharType="begin"/>
      </w:r>
      <w:r w:rsidR="0042754E">
        <w:rPr>
          <w:rFonts w:ascii="Open Sans" w:hAnsi="Open Sans" w:cs="Open Sans"/>
          <w:iCs/>
        </w:rPr>
        <w:instrText xml:space="preserve"> ADDIN ZOTERO_ITEM CSL_CITATION {"citationID":"Nd5YHsC2","properties":{"formattedCitation":"\\super 77,90\\nosupersub{}","plainCitation":"77,90","noteIndex":0},"citationItems":[{"id":4055,"uris":["http://www.mendeley.com/documents/?uuid=a47dbc25-a32b-42d9-afe3-d6f0df219a10","http://zotero.org/users/13355268/items/5JLAMMWB"],"itemData":{"id":4055,"type":"article-journal","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container-title":"Journal of the American Statistical Association","DOI":"10.1198/jasa.2009.ap08746","ISSN":"01621459","issue":"490","page":"493-505","title":"Synthetic control methods for comparative case studies: Estimating the effect of California's Tobacco control program","volume":"105","author":[{"family":"Abadie","given":"Alberto"},{"family":"Diamond","given":"Alexis"},{"family":"Hainmueller","given":"And Jens"}],"issued":{"date-parts":[["2010"]]}}},{"id":1645,"uris":["http://www.mendeley.com/documents/?uuid=5eb45eb6-73a4-4a43-b438-48f7d46ca97f","http://zotero.org/users/13355268/items/JPSXIHL4"],"itemData":{"id":1645,"type":"article-journal","abstract":"Reducing emissions from deforestation and forest degradation (REDD+) has gained international attention over the past decade, as manifested in both United Nations policy discussions and hundreds of voluntary projects launched to earn carbon-offset credits. There are ongoing discussions about whether and how projects should be integrated into national climate change mitigation efforts under the Paris Agreement. One consideration is whether these projects have generated additional impacts over and above national policies and other measures. To help inform these discussions, we compare the crediting baselines established ex-ante by voluntary REDD+ projects in the Brazilian Amazon to counterfactuals constructed ex-post based on the quasi-experimental synthetic control method. We find that the crediting baselines assume consistently higher deforestation than counterfactual forest loss in synthetic control sites. This gap is partially due to decreased deforestation in the Brazilian Amazon during the early implementation phase of the REDD+ projects considered here. This suggests that forest carbon finance must strike a balance between controlling conservation investment risk and ensuring the environmental integrity of carbon emission offsets. Relatedly, our results point to the need to better align project- and national-level carbon accounting.","container-title":"Proceedings of the National Academy of Sciences of the United States of America","DOI":"10.1073/pnas.2004334117","ISSN":"10916490","issue":"39","note":"PMID: 32929021","page":"24188-24194","title":"Overstated carbon emission reductions from voluntary REDD+ projects in the Brazilian Amazon","volume":"117","author":[{"family":"West","given":"Thales A.P."},{"family":"Börner","given":"Jan"},{"family":"Sills","given":"Erin O."},{"family":"Kontoleon","given":"Andreas"}],"issued":{"date-parts":[["2020"]]}}}],"schema":"https://github.com/citation-style-language/schema/raw/master/csl-citation.json"} </w:instrText>
      </w:r>
      <w:r w:rsidR="00640547">
        <w:rPr>
          <w:rFonts w:ascii="Open Sans" w:hAnsi="Open Sans" w:cs="Open Sans"/>
          <w:iCs/>
        </w:rPr>
        <w:fldChar w:fldCharType="separate"/>
      </w:r>
      <w:r w:rsidR="0042754E" w:rsidRPr="0042754E">
        <w:rPr>
          <w:rFonts w:ascii="Open Sans" w:hAnsi="Open Sans" w:cs="Open Sans"/>
          <w:vertAlign w:val="superscript"/>
        </w:rPr>
        <w:t>77,90</w:t>
      </w:r>
      <w:r w:rsidR="00640547">
        <w:rPr>
          <w:rFonts w:ascii="Open Sans" w:hAnsi="Open Sans" w:cs="Open Sans"/>
          <w:iCs/>
        </w:rPr>
        <w:fldChar w:fldCharType="end"/>
      </w:r>
      <w:r w:rsidRPr="00152FA4">
        <w:rPr>
          <w:rFonts w:ascii="Open Sans" w:hAnsi="Open Sans" w:cs="Open Sans"/>
          <w:iCs/>
        </w:rPr>
        <w:t>.</w:t>
      </w:r>
    </w:p>
    <w:p w14:paraId="71919D51" w14:textId="77777777" w:rsidR="00BC3BB1" w:rsidRPr="00152FA4" w:rsidRDefault="00BC3BB1" w:rsidP="00BC3BB1">
      <w:pPr>
        <w:rPr>
          <w:rFonts w:ascii="Open Sans" w:hAnsi="Open Sans" w:cs="Open Sans"/>
          <w:i/>
          <w:sz w:val="26"/>
          <w:szCs w:val="26"/>
        </w:rPr>
      </w:pPr>
      <w:r w:rsidRPr="00152FA4">
        <w:rPr>
          <w:rFonts w:ascii="Open Sans" w:hAnsi="Open Sans" w:cs="Open Sans"/>
          <w:i/>
          <w:sz w:val="26"/>
          <w:szCs w:val="26"/>
        </w:rPr>
        <w:t>Field data collection</w:t>
      </w:r>
    </w:p>
    <w:p w14:paraId="7A4D1E2A" w14:textId="15B720DB" w:rsidR="00BC3BB1" w:rsidRPr="00152FA4" w:rsidRDefault="00BC3BB1" w:rsidP="00BC3BB1">
      <w:pPr>
        <w:rPr>
          <w:rFonts w:ascii="Open Sans" w:hAnsi="Open Sans" w:cs="Open Sans"/>
          <w:lang w:val="en-US"/>
        </w:rPr>
      </w:pPr>
      <w:r w:rsidRPr="00152FA4">
        <w:rPr>
          <w:rFonts w:ascii="Open Sans" w:hAnsi="Open Sans" w:cs="Open Sans"/>
          <w:iCs/>
        </w:rPr>
        <w:lastRenderedPageBreak/>
        <w:t>One of our team (R.H</w:t>
      </w:r>
      <w:r>
        <w:rPr>
          <w:rFonts w:ascii="Open Sans" w:hAnsi="Open Sans" w:cs="Open Sans"/>
          <w:iCs/>
        </w:rPr>
        <w:t>.</w:t>
      </w:r>
      <w:r w:rsidRPr="00152FA4">
        <w:rPr>
          <w:rFonts w:ascii="Open Sans" w:hAnsi="Open Sans" w:cs="Open Sans"/>
          <w:iCs/>
        </w:rPr>
        <w:t xml:space="preserve">) visited Bemainty </w:t>
      </w:r>
      <w:r>
        <w:rPr>
          <w:rFonts w:ascii="Open Sans" w:hAnsi="Open Sans" w:cs="Open Sans"/>
          <w:iCs/>
        </w:rPr>
        <w:t>in</w:t>
      </w:r>
      <w:r w:rsidRPr="00152FA4">
        <w:rPr>
          <w:rFonts w:ascii="Open Sans" w:hAnsi="Open Sans" w:cs="Open Sans"/>
          <w:iCs/>
        </w:rPr>
        <w:t xml:space="preserve"> 2019</w:t>
      </w:r>
      <w:r>
        <w:rPr>
          <w:rFonts w:ascii="Open Sans" w:hAnsi="Open Sans" w:cs="Open Sans"/>
          <w:iCs/>
        </w:rPr>
        <w:t xml:space="preserve">, </w:t>
      </w:r>
      <w:r w:rsidR="00691980">
        <w:rPr>
          <w:rFonts w:ascii="Open Sans" w:hAnsi="Open Sans" w:cs="Open Sans"/>
          <w:iCs/>
        </w:rPr>
        <w:t>two</w:t>
      </w:r>
      <w:r>
        <w:rPr>
          <w:rFonts w:ascii="Open Sans" w:hAnsi="Open Sans" w:cs="Open Sans"/>
          <w:iCs/>
        </w:rPr>
        <w:t xml:space="preserve"> years after the </w:t>
      </w:r>
      <w:r w:rsidR="00691980">
        <w:rPr>
          <w:rFonts w:ascii="Open Sans" w:hAnsi="Open Sans" w:cs="Open Sans"/>
          <w:iCs/>
        </w:rPr>
        <w:t>end</w:t>
      </w:r>
      <w:r>
        <w:rPr>
          <w:rFonts w:ascii="Open Sans" w:hAnsi="Open Sans" w:cs="Open Sans"/>
          <w:iCs/>
        </w:rPr>
        <w:t xml:space="preserve"> of the mining rush,</w:t>
      </w:r>
      <w:r w:rsidRPr="00152FA4">
        <w:rPr>
          <w:rFonts w:ascii="Open Sans" w:hAnsi="Open Sans" w:cs="Open Sans"/>
          <w:iCs/>
        </w:rPr>
        <w:t xml:space="preserve"> to conduct a lemur census and semi</w:t>
      </w:r>
      <w:r>
        <w:rPr>
          <w:rFonts w:ascii="Open Sans" w:hAnsi="Open Sans" w:cs="Open Sans"/>
          <w:iCs/>
        </w:rPr>
        <w:t>-</w:t>
      </w:r>
      <w:r w:rsidRPr="00152FA4">
        <w:rPr>
          <w:rFonts w:ascii="Open Sans" w:hAnsi="Open Sans" w:cs="Open Sans"/>
          <w:iCs/>
        </w:rPr>
        <w:t xml:space="preserve">structured interviews with </w:t>
      </w:r>
      <w:r>
        <w:rPr>
          <w:rFonts w:ascii="Open Sans" w:hAnsi="Open Sans" w:cs="Open Sans"/>
          <w:iCs/>
        </w:rPr>
        <w:t xml:space="preserve">people </w:t>
      </w:r>
      <w:r w:rsidRPr="00152FA4">
        <w:rPr>
          <w:rFonts w:ascii="Open Sans" w:hAnsi="Open Sans" w:cs="Open Sans"/>
          <w:iCs/>
        </w:rPr>
        <w:t xml:space="preserve">in the area. Data were collected over a six-week period </w:t>
      </w:r>
      <w:r>
        <w:rPr>
          <w:rFonts w:ascii="Open Sans" w:hAnsi="Open Sans" w:cs="Open Sans"/>
          <w:iCs/>
        </w:rPr>
        <w:t xml:space="preserve">between </w:t>
      </w:r>
      <w:r w:rsidRPr="00152FA4">
        <w:rPr>
          <w:rFonts w:ascii="Open Sans" w:hAnsi="Open Sans" w:cs="Open Sans"/>
          <w:iCs/>
        </w:rPr>
        <w:t xml:space="preserve">October </w:t>
      </w:r>
      <w:r>
        <w:rPr>
          <w:rFonts w:ascii="Open Sans" w:hAnsi="Open Sans" w:cs="Open Sans"/>
          <w:iCs/>
        </w:rPr>
        <w:t xml:space="preserve">and </w:t>
      </w:r>
      <w:r w:rsidRPr="00152FA4">
        <w:rPr>
          <w:rFonts w:ascii="Open Sans" w:hAnsi="Open Sans" w:cs="Open Sans"/>
          <w:iCs/>
        </w:rPr>
        <w:t xml:space="preserve">November 2019. </w:t>
      </w:r>
      <w:r w:rsidR="000E40ED">
        <w:rPr>
          <w:rFonts w:ascii="Open Sans" w:hAnsi="Open Sans" w:cs="Open Sans"/>
          <w:iCs/>
        </w:rPr>
        <w:t>This research was reviewed under Bangor University’s Research Ethics Framework (approval number</w:t>
      </w:r>
      <w:r w:rsidR="002873D7">
        <w:rPr>
          <w:rFonts w:ascii="Open Sans" w:hAnsi="Open Sans" w:cs="Open Sans"/>
          <w:iCs/>
        </w:rPr>
        <w:t xml:space="preserve"> COESE2019JJRH01A</w:t>
      </w:r>
      <w:r w:rsidR="000E40ED">
        <w:rPr>
          <w:rFonts w:ascii="Open Sans" w:hAnsi="Open Sans" w:cs="Open Sans"/>
          <w:iCs/>
        </w:rPr>
        <w:t>). Permission was granted by t</w:t>
      </w:r>
      <w:r w:rsidRPr="00152FA4">
        <w:rPr>
          <w:rFonts w:ascii="Open Sans" w:hAnsi="Open Sans" w:cs="Open Sans"/>
          <w:iCs/>
        </w:rPr>
        <w:t>he Ministry of Environment and Sustainable Development</w:t>
      </w:r>
      <w:r>
        <w:rPr>
          <w:rFonts w:ascii="Open Sans" w:hAnsi="Open Sans" w:cs="Open Sans"/>
          <w:iCs/>
        </w:rPr>
        <w:t xml:space="preserve"> </w:t>
      </w:r>
      <w:r w:rsidRPr="00C72681">
        <w:rPr>
          <w:rFonts w:ascii="Open Sans" w:hAnsi="Open Sans" w:cs="Open Sans"/>
          <w:iCs/>
        </w:rPr>
        <w:t>(Number 295/19/MEED/SG/DGEF/DGRNE)</w:t>
      </w:r>
      <w:r w:rsidRPr="00152FA4">
        <w:rPr>
          <w:rFonts w:ascii="Open Sans" w:hAnsi="Open Sans" w:cs="Open Sans"/>
          <w:iCs/>
        </w:rPr>
        <w:t>, Conservation International (the management authority for the CAZ)</w:t>
      </w:r>
      <w:r>
        <w:rPr>
          <w:rFonts w:ascii="Open Sans" w:hAnsi="Open Sans" w:cs="Open Sans"/>
          <w:iCs/>
        </w:rPr>
        <w:t>,</w:t>
      </w:r>
      <w:r w:rsidRPr="00152FA4">
        <w:rPr>
          <w:rFonts w:ascii="Open Sans" w:hAnsi="Open Sans" w:cs="Open Sans"/>
          <w:iCs/>
        </w:rPr>
        <w:t xml:space="preserve"> and local authorit</w:t>
      </w:r>
      <w:r>
        <w:rPr>
          <w:rFonts w:ascii="Open Sans" w:hAnsi="Open Sans" w:cs="Open Sans"/>
          <w:iCs/>
        </w:rPr>
        <w:t>ies</w:t>
      </w:r>
      <w:r w:rsidRPr="00152FA4">
        <w:rPr>
          <w:rFonts w:ascii="Open Sans" w:hAnsi="Open Sans" w:cs="Open Sans"/>
          <w:lang w:val="en-US"/>
        </w:rPr>
        <w:t xml:space="preserve">. Four community members were recruited to assist with the </w:t>
      </w:r>
      <w:r>
        <w:rPr>
          <w:rFonts w:ascii="Open Sans" w:hAnsi="Open Sans" w:cs="Open Sans"/>
          <w:lang w:val="en-US"/>
        </w:rPr>
        <w:t>field work</w:t>
      </w:r>
      <w:r w:rsidRPr="00152FA4">
        <w:rPr>
          <w:rFonts w:ascii="Open Sans" w:hAnsi="Open Sans" w:cs="Open Sans"/>
          <w:lang w:val="en-US"/>
        </w:rPr>
        <w:t xml:space="preserve">. </w:t>
      </w:r>
    </w:p>
    <w:p w14:paraId="7B8B2744" w14:textId="77777777" w:rsidR="00BC3BB1" w:rsidRPr="00152FA4" w:rsidRDefault="00BC3BB1" w:rsidP="00BC3BB1">
      <w:pPr>
        <w:rPr>
          <w:rFonts w:ascii="Open Sans" w:hAnsi="Open Sans" w:cs="Open Sans"/>
          <w:i/>
          <w:iCs/>
          <w:sz w:val="26"/>
          <w:szCs w:val="26"/>
        </w:rPr>
      </w:pPr>
      <w:r w:rsidRPr="00152FA4">
        <w:rPr>
          <w:rFonts w:ascii="Open Sans" w:hAnsi="Open Sans" w:cs="Open Sans"/>
          <w:i/>
          <w:iCs/>
          <w:sz w:val="26"/>
          <w:szCs w:val="26"/>
        </w:rPr>
        <w:t>Lemur surveys</w:t>
      </w:r>
    </w:p>
    <w:p w14:paraId="246E5F34" w14:textId="11B942C6" w:rsidR="00BC3BB1" w:rsidRPr="00152FA4" w:rsidRDefault="00BC3BB1" w:rsidP="00BC3BB1">
      <w:pPr>
        <w:rPr>
          <w:rFonts w:ascii="Open Sans" w:hAnsi="Open Sans" w:cs="Open Sans"/>
        </w:rPr>
      </w:pPr>
      <w:r w:rsidRPr="00152FA4">
        <w:rPr>
          <w:rFonts w:ascii="Open Sans" w:hAnsi="Open Sans" w:cs="Open Sans"/>
        </w:rPr>
        <w:t>Lemur surveys were conducted along 5 transects (</w:t>
      </w:r>
      <w:r w:rsidR="00170EC1">
        <w:rPr>
          <w:rFonts w:ascii="Open Sans" w:hAnsi="Open Sans" w:cs="Open Sans"/>
        </w:rPr>
        <w:t xml:space="preserve">each </w:t>
      </w:r>
      <w:r w:rsidRPr="00152FA4">
        <w:rPr>
          <w:rFonts w:ascii="Open Sans" w:hAnsi="Open Sans" w:cs="Open Sans"/>
        </w:rPr>
        <w:t xml:space="preserve">roughly 7km long) from villages in the Bemainty valley into the adjacent forests, along existing paths. Each transect was repeated 5-6 times. In total 27 transect surveys were conducted, covering approximately 189km. Surveys were timed to coincide with peak activity </w:t>
      </w:r>
      <w:r>
        <w:rPr>
          <w:rFonts w:ascii="Open Sans" w:hAnsi="Open Sans" w:cs="Open Sans"/>
        </w:rPr>
        <w:t>of diu</w:t>
      </w:r>
      <w:r w:rsidR="00A520BC">
        <w:rPr>
          <w:rFonts w:ascii="Open Sans" w:hAnsi="Open Sans" w:cs="Open Sans"/>
        </w:rPr>
        <w:t>r</w:t>
      </w:r>
      <w:r>
        <w:rPr>
          <w:rFonts w:ascii="Open Sans" w:hAnsi="Open Sans" w:cs="Open Sans"/>
        </w:rPr>
        <w:t xml:space="preserve">nal lemurs </w:t>
      </w:r>
      <w:r w:rsidRPr="00152FA4">
        <w:rPr>
          <w:rFonts w:ascii="Open Sans" w:hAnsi="Open Sans" w:cs="Open Sans"/>
        </w:rPr>
        <w:t xml:space="preserve">(06:00 – 11:00, and 13:30 – 17:30). </w:t>
      </w:r>
      <w:r>
        <w:rPr>
          <w:rFonts w:ascii="Open Sans" w:hAnsi="Open Sans" w:cs="Open Sans"/>
        </w:rPr>
        <w:t>Transects could not be repeated at night due to safety concerns, although th</w:t>
      </w:r>
      <w:r w:rsidRPr="00152FA4">
        <w:rPr>
          <w:rFonts w:ascii="Open Sans" w:hAnsi="Open Sans" w:cs="Open Sans"/>
        </w:rPr>
        <w:t xml:space="preserve">e field team </w:t>
      </w:r>
      <w:r>
        <w:rPr>
          <w:rFonts w:ascii="Open Sans" w:hAnsi="Open Sans" w:cs="Open Sans"/>
        </w:rPr>
        <w:t>did</w:t>
      </w:r>
      <w:r w:rsidRPr="00152FA4">
        <w:rPr>
          <w:rFonts w:ascii="Open Sans" w:hAnsi="Open Sans" w:cs="Open Sans"/>
        </w:rPr>
        <w:t xml:space="preserve"> conduct a single night </w:t>
      </w:r>
      <w:r>
        <w:rPr>
          <w:rFonts w:ascii="Open Sans" w:hAnsi="Open Sans" w:cs="Open Sans"/>
        </w:rPr>
        <w:t xml:space="preserve">survey on paths around Bemainty village. As a result the nocturnal lemur community is less well characterized than the diurnal lemurs. </w:t>
      </w:r>
    </w:p>
    <w:p w14:paraId="39471F57" w14:textId="4EB1DB2C" w:rsidR="00BC3BB1" w:rsidRPr="00152FA4" w:rsidRDefault="00BC3BB1" w:rsidP="00BC3BB1">
      <w:pPr>
        <w:rPr>
          <w:rFonts w:ascii="Open Sans" w:hAnsi="Open Sans" w:cs="Open Sans"/>
        </w:rPr>
      </w:pPr>
      <w:r w:rsidRPr="00152FA4">
        <w:rPr>
          <w:rFonts w:ascii="Open Sans" w:hAnsi="Open Sans" w:cs="Open Sans"/>
        </w:rPr>
        <w:t>We used similar methods and survey effort (e</w:t>
      </w:r>
      <w:r w:rsidR="00613206">
        <w:rPr>
          <w:rFonts w:ascii="Open Sans" w:hAnsi="Open Sans" w:cs="Open Sans"/>
        </w:rPr>
        <w:t>.</w:t>
      </w:r>
      <w:r w:rsidRPr="00152FA4">
        <w:rPr>
          <w:rFonts w:ascii="Open Sans" w:hAnsi="Open Sans" w:cs="Open Sans"/>
        </w:rPr>
        <w:t>g.</w:t>
      </w:r>
      <w:r w:rsidR="00613206">
        <w:rPr>
          <w:rFonts w:ascii="Open Sans" w:hAnsi="Open Sans" w:cs="Open Sans"/>
        </w:rPr>
        <w:t>,</w:t>
      </w:r>
      <w:r w:rsidRPr="00152FA4">
        <w:rPr>
          <w:rFonts w:ascii="Open Sans" w:hAnsi="Open Sans" w:cs="Open Sans"/>
        </w:rPr>
        <w:t xml:space="preserve"> area covered) to other surveys of diurnal lemurs conducted in Madagascar</w:t>
      </w:r>
      <w:r w:rsidRPr="00152FA4">
        <w:rPr>
          <w:rFonts w:ascii="Open Sans" w:hAnsi="Open Sans" w:cs="Open Sans"/>
        </w:rPr>
        <w:fldChar w:fldCharType="begin" w:fldLock="1"/>
      </w:r>
      <w:r w:rsidR="0042754E">
        <w:rPr>
          <w:rFonts w:ascii="Open Sans" w:hAnsi="Open Sans" w:cs="Open Sans"/>
        </w:rPr>
        <w:instrText xml:space="preserve"> ADDIN ZOTERO_ITEM CSL_CITATION {"citationID":"zahGTPD7","properties":{"formattedCitation":"\\super 98,99\\nosupersub{}","plainCitation":"98,99","noteIndex":0},"citationItems":[{"id":4060,"uris":["http://www.mendeley.com/documents/?uuid=06261ecd-cd81-40d1-af3d-ac2c3a407342","http://zotero.org/users/13355268/items/BS4GQLZR"],"itemData":{"id":4060,"type":"article-journal","container-title":"Lemur News","DOI":"10.1007/s10764-014-9780-6.Carrai","issue":"March","page":"27-30","title":"The presence of diurnal lemurs and human-lemur interactions in the buffer zone of the Ankarana National Park","volume":"18","author":[{"family":"Gilles","given":"Haley R"},{"family":"Reuter","given":"Kim"}],"issued":{"date-parts":[["2014"]]}}},{"id":4058,"uris":["http://www.mendeley.com/documents/?uuid=b736a6af-6d09-4f57-b70f-a3a0697c6843","http://zotero.org/users/13355268/items/XM7RWZCL"],"itemData":{"id":4058,"type":"article-journal","abstract":"The Perrier's sifaka Propithecus perrieri, considered critically endangered by the IUCN (World Conservation Union; 2004), is one of the least studied and most endangered primates in the world, yet baseline information on its distribution and population levels has not been updated for over 10 years. Density estimates from former studies suggest that only between 100 and 2000 individuals remain in the wild. In 2003-2004, using the line-transect method, information on the distribution and population levels of this and sympatric primate species were obtained. Multi-spectral, Landsat 7 satellite images of areas comprising the known Perrier's sifaka distribution, acquired in 1994 and 2002, were compared using spatial analysis techniques to quantify regional patterns of deforestation. Results from this study indicate that the global population of the Perrier's sifaka consists of about 915 individuals and the effective population size is unlikely to exceed 230 individuals. Furthermore, an annual deforestation rate of 1.2% was detected in the only protected area where this species occurs. Deforestation, the decline of taboos against hunting and human immigration patterns influence primate population status in northern Madagascar and threaten to drive the Perrier's sifaka to extinction in the near future. © 2007 The Zoological Society of London.","container-title":"Animal Conservation","DOI":"10.1111/j.1469-1795.2007.00102.x","ISSN":"13679430","issue":"2","page":"254-262","title":"Global population size of a critically endangered lemur, Perrier's sifaka","volume":"10","author":[{"family":"Banks","given":"Matthew A."},{"family":"Ellis","given":"E. R."},{"family":"Wright","given":"P. C."}],"issued":{"date-parts":[["2007"]]}}}],"schema":"https://github.com/citation-style-language/schema/raw/master/csl-citation.json"} </w:instrText>
      </w:r>
      <w:r w:rsidRPr="00152FA4">
        <w:rPr>
          <w:rFonts w:ascii="Open Sans" w:hAnsi="Open Sans" w:cs="Open Sans"/>
        </w:rPr>
        <w:fldChar w:fldCharType="separate"/>
      </w:r>
      <w:r w:rsidR="0042754E" w:rsidRPr="0042754E">
        <w:rPr>
          <w:rFonts w:ascii="Open Sans" w:hAnsi="Open Sans" w:cs="Open Sans"/>
          <w:vertAlign w:val="superscript"/>
        </w:rPr>
        <w:t>98,99</w:t>
      </w:r>
      <w:r w:rsidRPr="00152FA4">
        <w:rPr>
          <w:rFonts w:ascii="Open Sans" w:hAnsi="Open Sans" w:cs="Open Sans"/>
        </w:rPr>
        <w:fldChar w:fldCharType="end"/>
      </w:r>
      <w:r w:rsidRPr="00152FA4">
        <w:rPr>
          <w:rFonts w:ascii="Open Sans" w:hAnsi="Open Sans" w:cs="Open Sans"/>
        </w:rPr>
        <w:t>. Transects were walked at a speed of 1</w:t>
      </w:r>
      <w:r>
        <w:rPr>
          <w:rFonts w:ascii="Open Sans" w:hAnsi="Open Sans" w:cs="Open Sans"/>
        </w:rPr>
        <w:t xml:space="preserve"> - 2</w:t>
      </w:r>
      <w:r w:rsidRPr="00152FA4">
        <w:rPr>
          <w:rFonts w:ascii="Open Sans" w:hAnsi="Open Sans" w:cs="Open Sans"/>
        </w:rPr>
        <w:t>km/hr. We recorded all visual and auditory encounters and noted the time of the encounter, species</w:t>
      </w:r>
      <w:r>
        <w:rPr>
          <w:rFonts w:ascii="Open Sans" w:hAnsi="Open Sans" w:cs="Open Sans"/>
        </w:rPr>
        <w:t>,</w:t>
      </w:r>
      <w:r w:rsidRPr="00152FA4">
        <w:rPr>
          <w:rFonts w:ascii="Open Sans" w:hAnsi="Open Sans" w:cs="Open Sans"/>
        </w:rPr>
        <w:t xml:space="preserve"> and number of individuals. </w:t>
      </w:r>
    </w:p>
    <w:p w14:paraId="788A1116" w14:textId="77777777" w:rsidR="00BC3BB1" w:rsidRPr="00152FA4" w:rsidRDefault="00BC3BB1" w:rsidP="00BC3BB1">
      <w:pPr>
        <w:rPr>
          <w:rFonts w:ascii="Open Sans" w:hAnsi="Open Sans" w:cs="Open Sans"/>
          <w:i/>
          <w:iCs/>
          <w:sz w:val="26"/>
          <w:szCs w:val="26"/>
        </w:rPr>
      </w:pPr>
      <w:r w:rsidRPr="00152FA4">
        <w:rPr>
          <w:rFonts w:ascii="Open Sans" w:hAnsi="Open Sans" w:cs="Open Sans"/>
          <w:i/>
          <w:iCs/>
          <w:sz w:val="26"/>
          <w:szCs w:val="26"/>
        </w:rPr>
        <w:t>Semi-structured interviews</w:t>
      </w:r>
    </w:p>
    <w:p w14:paraId="63BE79F1" w14:textId="183209D1" w:rsidR="00BC3BB1" w:rsidRPr="00152FA4" w:rsidRDefault="00BC3BB1" w:rsidP="00BC3BB1">
      <w:pPr>
        <w:rPr>
          <w:rFonts w:ascii="Open Sans" w:hAnsi="Open Sans" w:cs="Open Sans"/>
        </w:rPr>
      </w:pPr>
      <w:r w:rsidRPr="00152FA4">
        <w:rPr>
          <w:rFonts w:ascii="Open Sans" w:hAnsi="Open Sans" w:cs="Open Sans"/>
        </w:rPr>
        <w:t xml:space="preserve">We conducted 73 semi-structured interviews in five </w:t>
      </w:r>
      <w:r>
        <w:rPr>
          <w:rFonts w:ascii="Open Sans" w:hAnsi="Open Sans" w:cs="Open Sans"/>
        </w:rPr>
        <w:t>settlements</w:t>
      </w:r>
      <w:r w:rsidRPr="00152FA4">
        <w:rPr>
          <w:rFonts w:ascii="Open Sans" w:hAnsi="Open Sans" w:cs="Open Sans"/>
        </w:rPr>
        <w:t xml:space="preserve"> in the Bemainty </w:t>
      </w:r>
      <w:r>
        <w:rPr>
          <w:rFonts w:ascii="Open Sans" w:hAnsi="Open Sans" w:cs="Open Sans"/>
        </w:rPr>
        <w:t xml:space="preserve">basin </w:t>
      </w:r>
      <w:r w:rsidRPr="00152FA4">
        <w:rPr>
          <w:rFonts w:ascii="Open Sans" w:hAnsi="Open Sans" w:cs="Open Sans"/>
        </w:rPr>
        <w:t xml:space="preserve">(Figure </w:t>
      </w:r>
      <w:r w:rsidR="00C85AD2">
        <w:rPr>
          <w:rFonts w:ascii="Open Sans" w:hAnsi="Open Sans" w:cs="Open Sans"/>
        </w:rPr>
        <w:t>4</w:t>
      </w:r>
      <w:r w:rsidRPr="00152FA4">
        <w:rPr>
          <w:rFonts w:ascii="Open Sans" w:hAnsi="Open Sans" w:cs="Open Sans"/>
        </w:rPr>
        <w:t>).</w:t>
      </w:r>
      <w:r w:rsidRPr="003371B5">
        <w:t xml:space="preserve"> </w:t>
      </w:r>
      <w:r w:rsidRPr="003371B5">
        <w:rPr>
          <w:rFonts w:ascii="Open Sans" w:hAnsi="Open Sans" w:cs="Open Sans"/>
        </w:rPr>
        <w:t xml:space="preserve">The purpose was to gain a contextual understanding from </w:t>
      </w:r>
      <w:r>
        <w:rPr>
          <w:rFonts w:ascii="Open Sans" w:hAnsi="Open Sans" w:cs="Open Sans"/>
        </w:rPr>
        <w:t>local residents and</w:t>
      </w:r>
      <w:r w:rsidRPr="003371B5">
        <w:rPr>
          <w:rFonts w:ascii="Open Sans" w:hAnsi="Open Sans" w:cs="Open Sans"/>
        </w:rPr>
        <w:t xml:space="preserve"> sapphire miners</w:t>
      </w:r>
      <w:r>
        <w:rPr>
          <w:rFonts w:ascii="Open Sans" w:hAnsi="Open Sans" w:cs="Open Sans"/>
        </w:rPr>
        <w:t xml:space="preserve"> </w:t>
      </w:r>
      <w:r w:rsidRPr="003371B5">
        <w:rPr>
          <w:rFonts w:ascii="Open Sans" w:hAnsi="Open Sans" w:cs="Open Sans"/>
        </w:rPr>
        <w:t>about the impact</w:t>
      </w:r>
      <w:r>
        <w:rPr>
          <w:rFonts w:ascii="Open Sans" w:hAnsi="Open Sans" w:cs="Open Sans"/>
        </w:rPr>
        <w:t>s</w:t>
      </w:r>
      <w:r w:rsidRPr="003371B5">
        <w:rPr>
          <w:rFonts w:ascii="Open Sans" w:hAnsi="Open Sans" w:cs="Open Sans"/>
        </w:rPr>
        <w:t xml:space="preserve"> </w:t>
      </w:r>
      <w:r>
        <w:rPr>
          <w:rFonts w:ascii="Open Sans" w:hAnsi="Open Sans" w:cs="Open Sans"/>
        </w:rPr>
        <w:t xml:space="preserve">of </w:t>
      </w:r>
      <w:r w:rsidRPr="003371B5">
        <w:rPr>
          <w:rFonts w:ascii="Open Sans" w:hAnsi="Open Sans" w:cs="Open Sans"/>
        </w:rPr>
        <w:t>mining.</w:t>
      </w:r>
      <w:r w:rsidRPr="00152FA4">
        <w:rPr>
          <w:rFonts w:ascii="Open Sans" w:hAnsi="Open Sans" w:cs="Open Sans"/>
        </w:rPr>
        <w:t xml:space="preserve"> Interviews were opportunistic</w:t>
      </w:r>
      <w:r>
        <w:rPr>
          <w:rFonts w:ascii="Open Sans" w:hAnsi="Open Sans" w:cs="Open Sans"/>
        </w:rPr>
        <w:t>. As such, interviews were c</w:t>
      </w:r>
      <w:r w:rsidRPr="00152FA4">
        <w:rPr>
          <w:rFonts w:ascii="Open Sans" w:hAnsi="Open Sans" w:cs="Open Sans"/>
        </w:rPr>
        <w:t xml:space="preserve">onducted mostly in the mornings and evenings when people were more likely to be home. Interviews were conducted in the local </w:t>
      </w:r>
      <w:proofErr w:type="spellStart"/>
      <w:r w:rsidRPr="00152FA4">
        <w:rPr>
          <w:rFonts w:ascii="Open Sans" w:hAnsi="Open Sans" w:cs="Open Sans"/>
        </w:rPr>
        <w:t>Sihanaka</w:t>
      </w:r>
      <w:proofErr w:type="spellEnd"/>
      <w:r w:rsidRPr="00152FA4">
        <w:rPr>
          <w:rFonts w:ascii="Open Sans" w:hAnsi="Open Sans" w:cs="Open Sans"/>
          <w:b/>
          <w:bCs/>
        </w:rPr>
        <w:t xml:space="preserve"> </w:t>
      </w:r>
      <w:r w:rsidRPr="00152FA4">
        <w:rPr>
          <w:rFonts w:ascii="Open Sans" w:hAnsi="Open Sans" w:cs="Open Sans"/>
        </w:rPr>
        <w:t>dialect</w:t>
      </w:r>
      <w:r>
        <w:rPr>
          <w:rFonts w:ascii="Open Sans" w:hAnsi="Open Sans" w:cs="Open Sans"/>
        </w:rPr>
        <w:t xml:space="preserve"> (R.H., a native Malagasy speaker, is fluent in this) and o</w:t>
      </w:r>
      <w:r w:rsidRPr="002949D5">
        <w:rPr>
          <w:rFonts w:ascii="Open Sans" w:hAnsi="Open Sans" w:cs="Open Sans"/>
        </w:rPr>
        <w:t>nly adults over 18 were interviewed.</w:t>
      </w:r>
      <w:r>
        <w:rPr>
          <w:rFonts w:ascii="Open Sans" w:hAnsi="Open Sans" w:cs="Open Sans"/>
        </w:rPr>
        <w:t xml:space="preserve"> </w:t>
      </w:r>
      <w:r w:rsidRPr="00152FA4">
        <w:rPr>
          <w:rFonts w:ascii="Open Sans" w:hAnsi="Open Sans" w:cs="Open Sans"/>
        </w:rPr>
        <w:t xml:space="preserve">The </w:t>
      </w:r>
      <w:r w:rsidRPr="00152FA4">
        <w:rPr>
          <w:rFonts w:ascii="Open Sans" w:hAnsi="Open Sans" w:cs="Open Sans"/>
        </w:rPr>
        <w:lastRenderedPageBreak/>
        <w:t xml:space="preserve">purpose of the study was </w:t>
      </w:r>
      <w:r w:rsidRPr="00A020E8">
        <w:rPr>
          <w:rFonts w:ascii="Open Sans" w:hAnsi="Open Sans" w:cs="Open Sans"/>
        </w:rPr>
        <w:t>explained,</w:t>
      </w:r>
      <w:r w:rsidRPr="00152FA4">
        <w:rPr>
          <w:rFonts w:ascii="Open Sans" w:hAnsi="Open Sans" w:cs="Open Sans"/>
        </w:rPr>
        <w:t xml:space="preserve"> and respondents were asked if they were happy to be interviewed.  </w:t>
      </w:r>
    </w:p>
    <w:p w14:paraId="1D59039F" w14:textId="52AF60CE" w:rsidR="00BC3BB1" w:rsidRPr="00152FA4" w:rsidRDefault="00BC3BB1" w:rsidP="00A35A0B">
      <w:pPr>
        <w:spacing w:after="0"/>
        <w:rPr>
          <w:rFonts w:ascii="Open Sans" w:hAnsi="Open Sans" w:cs="Open Sans"/>
        </w:rPr>
      </w:pPr>
      <w:r w:rsidRPr="00152FA4">
        <w:rPr>
          <w:rFonts w:ascii="Open Sans" w:hAnsi="Open Sans" w:cs="Open Sans"/>
        </w:rPr>
        <w:t xml:space="preserve">Respondents were asked a series of questions about their natural resource use and perceptions of local environmental change, mining, tree cutting, and hunting. </w:t>
      </w:r>
      <w:r>
        <w:rPr>
          <w:rFonts w:ascii="Open Sans" w:hAnsi="Open Sans" w:cs="Open Sans"/>
        </w:rPr>
        <w:t xml:space="preserve">Respondents were also asked to name their job. There were only two responses (farmer or miner) but one person also noted they were vice-president of an association. </w:t>
      </w:r>
    </w:p>
    <w:p w14:paraId="666D187C" w14:textId="77777777" w:rsidR="00BC3BB1" w:rsidRDefault="00BC3BB1" w:rsidP="00BC3BB1">
      <w:pPr>
        <w:rPr>
          <w:rFonts w:ascii="Open Sans" w:eastAsia="Times New Roman" w:hAnsi="Open Sans" w:cs="Open Sans"/>
          <w:color w:val="000000"/>
          <w:lang w:eastAsia="en-GB"/>
        </w:rPr>
      </w:pPr>
      <w:r>
        <w:rPr>
          <w:rFonts w:ascii="Open Sans" w:eastAsia="Times New Roman" w:hAnsi="Open Sans" w:cs="Open Sans"/>
          <w:color w:val="000000"/>
          <w:lang w:eastAsia="en-GB"/>
        </w:rPr>
        <w:br w:type="page"/>
      </w:r>
    </w:p>
    <w:p w14:paraId="073FAC06" w14:textId="44FEEC52" w:rsidR="00E31DC4" w:rsidRDefault="00E31DC4" w:rsidP="00152FA4">
      <w:pPr>
        <w:spacing w:line="276" w:lineRule="auto"/>
        <w:rPr>
          <w:rFonts w:ascii="Open Sans" w:eastAsia="Times New Roman" w:hAnsi="Open Sans" w:cs="Open Sans"/>
          <w:b/>
          <w:bCs/>
          <w:color w:val="000000"/>
          <w:lang w:eastAsia="en-GB"/>
        </w:rPr>
      </w:pPr>
      <w:r>
        <w:rPr>
          <w:rFonts w:ascii="Open Sans" w:eastAsia="Times New Roman" w:hAnsi="Open Sans" w:cs="Open Sans"/>
          <w:b/>
          <w:bCs/>
          <w:color w:val="000000"/>
          <w:lang w:eastAsia="en-GB"/>
        </w:rPr>
        <w:lastRenderedPageBreak/>
        <w:t xml:space="preserve">Data </w:t>
      </w:r>
      <w:r w:rsidR="00DC52A1">
        <w:rPr>
          <w:rFonts w:ascii="Open Sans" w:eastAsia="Times New Roman" w:hAnsi="Open Sans" w:cs="Open Sans"/>
          <w:b/>
          <w:bCs/>
          <w:color w:val="000000"/>
          <w:lang w:eastAsia="en-GB"/>
        </w:rPr>
        <w:t xml:space="preserve">Availability </w:t>
      </w:r>
      <w:r>
        <w:rPr>
          <w:rFonts w:ascii="Open Sans" w:eastAsia="Times New Roman" w:hAnsi="Open Sans" w:cs="Open Sans"/>
          <w:b/>
          <w:bCs/>
          <w:color w:val="000000"/>
          <w:lang w:eastAsia="en-GB"/>
        </w:rPr>
        <w:t>Statement</w:t>
      </w:r>
    </w:p>
    <w:p w14:paraId="44F4A4B0" w14:textId="1A73BE1B" w:rsidR="00344017" w:rsidRDefault="009E4C47" w:rsidP="00590C7C">
      <w:pPr>
        <w:spacing w:line="276" w:lineRule="auto"/>
        <w:rPr>
          <w:rFonts w:ascii="Open Sans" w:eastAsia="Times New Roman" w:hAnsi="Open Sans" w:cs="Open Sans"/>
          <w:color w:val="000000"/>
          <w:lang w:eastAsia="en-GB"/>
        </w:rPr>
      </w:pPr>
      <w:r>
        <w:rPr>
          <w:rFonts w:ascii="Open Sans" w:eastAsia="Times New Roman" w:hAnsi="Open Sans" w:cs="Open Sans"/>
          <w:color w:val="000000"/>
          <w:lang w:eastAsia="en-GB"/>
        </w:rPr>
        <w:t xml:space="preserve">The </w:t>
      </w:r>
      <w:r w:rsidR="003753DD">
        <w:rPr>
          <w:rFonts w:ascii="Open Sans" w:eastAsia="Times New Roman" w:hAnsi="Open Sans" w:cs="Open Sans"/>
          <w:color w:val="000000"/>
          <w:lang w:eastAsia="en-GB"/>
        </w:rPr>
        <w:t xml:space="preserve">input </w:t>
      </w:r>
      <w:r w:rsidR="00097174">
        <w:rPr>
          <w:rFonts w:ascii="Open Sans" w:eastAsia="Times New Roman" w:hAnsi="Open Sans" w:cs="Open Sans"/>
          <w:color w:val="000000"/>
          <w:lang w:eastAsia="en-GB"/>
        </w:rPr>
        <w:t xml:space="preserve">data used </w:t>
      </w:r>
      <w:r w:rsidR="005A1B61">
        <w:rPr>
          <w:rFonts w:ascii="Open Sans" w:eastAsia="Times New Roman" w:hAnsi="Open Sans" w:cs="Open Sans"/>
          <w:color w:val="000000"/>
          <w:lang w:eastAsia="en-GB"/>
        </w:rPr>
        <w:t xml:space="preserve">in this study </w:t>
      </w:r>
      <w:r w:rsidR="00097174">
        <w:rPr>
          <w:rFonts w:ascii="Open Sans" w:eastAsia="Times New Roman" w:hAnsi="Open Sans" w:cs="Open Sans"/>
          <w:color w:val="000000"/>
          <w:lang w:eastAsia="en-GB"/>
        </w:rPr>
        <w:t xml:space="preserve">is </w:t>
      </w:r>
      <w:r w:rsidR="00344017">
        <w:rPr>
          <w:rFonts w:ascii="Open Sans" w:eastAsia="Times New Roman" w:hAnsi="Open Sans" w:cs="Open Sans"/>
          <w:color w:val="000000"/>
          <w:lang w:eastAsia="en-GB"/>
        </w:rPr>
        <w:t>available here</w:t>
      </w:r>
      <w:r w:rsidR="00975F4E">
        <w:rPr>
          <w:rFonts w:ascii="Open Sans" w:eastAsia="Times New Roman" w:hAnsi="Open Sans" w:cs="Open Sans"/>
          <w:color w:val="000000"/>
          <w:lang w:eastAsia="en-GB"/>
        </w:rPr>
        <w:t xml:space="preserve">: </w:t>
      </w:r>
      <w:r w:rsidR="00B3272D" w:rsidRPr="00B3272D">
        <w:rPr>
          <w:rFonts w:ascii="Open Sans" w:eastAsia="Times New Roman" w:hAnsi="Open Sans" w:cs="Open Sans"/>
          <w:color w:val="000000"/>
          <w:lang w:eastAsia="en-GB"/>
        </w:rPr>
        <w:t>doi.org/10.5281/zenodo.11262783</w:t>
      </w:r>
      <w:r w:rsidR="00DC52A1">
        <w:rPr>
          <w:rFonts w:ascii="Open Sans" w:eastAsia="Times New Roman" w:hAnsi="Open Sans" w:cs="Open Sans"/>
          <w:color w:val="000000"/>
          <w:lang w:eastAsia="en-GB"/>
        </w:rPr>
        <w:t>.</w:t>
      </w:r>
    </w:p>
    <w:p w14:paraId="65843CE2" w14:textId="23FD9F7C" w:rsidR="00DC52A1" w:rsidRDefault="00DC52A1" w:rsidP="00590C7C">
      <w:pPr>
        <w:spacing w:line="276" w:lineRule="auto"/>
        <w:rPr>
          <w:rFonts w:ascii="Open Sans" w:eastAsia="Times New Roman" w:hAnsi="Open Sans" w:cs="Open Sans"/>
          <w:b/>
          <w:bCs/>
          <w:color w:val="000000"/>
          <w:lang w:eastAsia="en-GB"/>
        </w:rPr>
      </w:pPr>
      <w:r>
        <w:rPr>
          <w:rFonts w:ascii="Open Sans" w:eastAsia="Times New Roman" w:hAnsi="Open Sans" w:cs="Open Sans"/>
          <w:b/>
          <w:bCs/>
          <w:color w:val="000000"/>
          <w:lang w:eastAsia="en-GB"/>
        </w:rPr>
        <w:t>Code Availability Statement</w:t>
      </w:r>
    </w:p>
    <w:p w14:paraId="7ED5925E" w14:textId="671FBA0D" w:rsidR="00DC52A1" w:rsidRPr="00DC52A1" w:rsidRDefault="00DC52A1" w:rsidP="00590C7C">
      <w:pPr>
        <w:spacing w:line="276" w:lineRule="auto"/>
        <w:rPr>
          <w:rFonts w:ascii="Open Sans" w:eastAsia="Times New Roman" w:hAnsi="Open Sans" w:cs="Open Sans"/>
          <w:color w:val="000000"/>
          <w:lang w:eastAsia="en-GB"/>
        </w:rPr>
      </w:pPr>
      <w:r>
        <w:rPr>
          <w:rFonts w:ascii="Open Sans" w:eastAsia="Times New Roman" w:hAnsi="Open Sans" w:cs="Open Sans"/>
          <w:color w:val="000000"/>
          <w:lang w:eastAsia="en-GB"/>
        </w:rPr>
        <w:t xml:space="preserve">The R code used </w:t>
      </w:r>
      <w:r w:rsidR="00582D2F">
        <w:rPr>
          <w:rFonts w:ascii="Open Sans" w:eastAsia="Times New Roman" w:hAnsi="Open Sans" w:cs="Open Sans"/>
          <w:color w:val="000000"/>
          <w:lang w:eastAsia="en-GB"/>
        </w:rPr>
        <w:t xml:space="preserve">to generate the results in this study is available here: </w:t>
      </w:r>
      <w:r>
        <w:rPr>
          <w:rFonts w:ascii="Open Sans" w:eastAsia="Times New Roman" w:hAnsi="Open Sans" w:cs="Open Sans"/>
          <w:color w:val="000000"/>
          <w:lang w:eastAsia="en-GB"/>
        </w:rPr>
        <w:t xml:space="preserve"> </w:t>
      </w:r>
      <w:r w:rsidR="00582D2F" w:rsidRPr="00B3272D">
        <w:rPr>
          <w:rFonts w:ascii="Open Sans" w:eastAsia="Times New Roman" w:hAnsi="Open Sans" w:cs="Open Sans"/>
          <w:color w:val="000000"/>
          <w:lang w:eastAsia="en-GB"/>
        </w:rPr>
        <w:t>doi.org/10.5281/zenodo.11262783</w:t>
      </w:r>
      <w:r w:rsidR="00582D2F">
        <w:rPr>
          <w:rFonts w:ascii="Open Sans" w:eastAsia="Times New Roman" w:hAnsi="Open Sans" w:cs="Open Sans"/>
          <w:color w:val="000000"/>
          <w:lang w:eastAsia="en-GB"/>
        </w:rPr>
        <w:t>.</w:t>
      </w:r>
    </w:p>
    <w:p w14:paraId="3458D259" w14:textId="12EDA967" w:rsidR="00344017" w:rsidRDefault="00344017">
      <w:pPr>
        <w:rPr>
          <w:rFonts w:ascii="Open Sans" w:eastAsia="Times New Roman" w:hAnsi="Open Sans" w:cs="Open Sans"/>
          <w:b/>
          <w:bCs/>
          <w:color w:val="000000"/>
          <w:lang w:eastAsia="en-GB"/>
        </w:rPr>
      </w:pPr>
      <w:r>
        <w:rPr>
          <w:rFonts w:ascii="Open Sans" w:eastAsia="Times New Roman" w:hAnsi="Open Sans" w:cs="Open Sans"/>
          <w:b/>
          <w:bCs/>
          <w:color w:val="000000"/>
          <w:lang w:eastAsia="en-GB"/>
        </w:rPr>
        <w:t>Acknowledgements</w:t>
      </w:r>
    </w:p>
    <w:p w14:paraId="41C3B9A4" w14:textId="70ABB4F5" w:rsidR="00344017" w:rsidRDefault="00344017">
      <w:pPr>
        <w:rPr>
          <w:rFonts w:ascii="Open Sans" w:eastAsia="Times New Roman" w:hAnsi="Open Sans" w:cs="Open Sans"/>
          <w:color w:val="000000"/>
          <w:lang w:eastAsia="en-GB"/>
        </w:rPr>
      </w:pPr>
      <w:r>
        <w:rPr>
          <w:rFonts w:ascii="Open Sans" w:eastAsia="Times New Roman" w:hAnsi="Open Sans" w:cs="Open Sans"/>
          <w:color w:val="000000"/>
          <w:lang w:eastAsia="en-GB"/>
        </w:rPr>
        <w:t xml:space="preserve">We thank Kim Reuter for </w:t>
      </w:r>
      <w:r w:rsidR="00DF56A5">
        <w:rPr>
          <w:rFonts w:ascii="Open Sans" w:eastAsia="Times New Roman" w:hAnsi="Open Sans" w:cs="Open Sans"/>
          <w:color w:val="000000"/>
          <w:lang w:eastAsia="en-GB"/>
        </w:rPr>
        <w:t xml:space="preserve">her </w:t>
      </w:r>
      <w:r w:rsidR="002C2B7E">
        <w:rPr>
          <w:rFonts w:ascii="Open Sans" w:eastAsia="Times New Roman" w:hAnsi="Open Sans" w:cs="Open Sans"/>
          <w:color w:val="000000"/>
          <w:lang w:eastAsia="en-GB"/>
        </w:rPr>
        <w:t>work</w:t>
      </w:r>
      <w:r w:rsidR="00DF56A5">
        <w:rPr>
          <w:rFonts w:ascii="Open Sans" w:eastAsia="Times New Roman" w:hAnsi="Open Sans" w:cs="Open Sans"/>
          <w:color w:val="000000"/>
          <w:lang w:eastAsia="en-GB"/>
        </w:rPr>
        <w:t xml:space="preserve"> planning </w:t>
      </w:r>
      <w:r w:rsidR="00F84E1F">
        <w:rPr>
          <w:rFonts w:ascii="Open Sans" w:eastAsia="Times New Roman" w:hAnsi="Open Sans" w:cs="Open Sans"/>
          <w:color w:val="000000"/>
          <w:lang w:eastAsia="en-GB"/>
        </w:rPr>
        <w:t>the</w:t>
      </w:r>
      <w:r w:rsidR="00DF56A5">
        <w:rPr>
          <w:rFonts w:ascii="Open Sans" w:eastAsia="Times New Roman" w:hAnsi="Open Sans" w:cs="Open Sans"/>
          <w:color w:val="000000"/>
          <w:lang w:eastAsia="en-GB"/>
        </w:rPr>
        <w:t xml:space="preserve"> fiel</w:t>
      </w:r>
      <w:r w:rsidR="003F558A">
        <w:rPr>
          <w:rFonts w:ascii="Open Sans" w:eastAsia="Times New Roman" w:hAnsi="Open Sans" w:cs="Open Sans"/>
          <w:color w:val="000000"/>
          <w:lang w:eastAsia="en-GB"/>
        </w:rPr>
        <w:t>d</w:t>
      </w:r>
      <w:r w:rsidR="00866EB0">
        <w:rPr>
          <w:rFonts w:ascii="Open Sans" w:eastAsia="Times New Roman" w:hAnsi="Open Sans" w:cs="Open Sans"/>
          <w:color w:val="000000"/>
          <w:lang w:eastAsia="en-GB"/>
        </w:rPr>
        <w:t>work and sharing the data</w:t>
      </w:r>
      <w:r w:rsidR="009C4C30">
        <w:rPr>
          <w:rFonts w:ascii="Open Sans" w:eastAsia="Times New Roman" w:hAnsi="Open Sans" w:cs="Open Sans"/>
          <w:color w:val="000000"/>
          <w:lang w:eastAsia="en-GB"/>
        </w:rPr>
        <w:t xml:space="preserve">, and </w:t>
      </w:r>
      <w:proofErr w:type="spellStart"/>
      <w:r w:rsidR="009C4C30" w:rsidRPr="00165A39">
        <w:rPr>
          <w:rFonts w:ascii="Open Sans" w:eastAsia="Times New Roman" w:hAnsi="Open Sans" w:cs="Open Sans"/>
          <w:color w:val="000000"/>
          <w:lang w:eastAsia="en-GB"/>
        </w:rPr>
        <w:t>Raherimanantsoa</w:t>
      </w:r>
      <w:proofErr w:type="spellEnd"/>
      <w:r w:rsidR="009C4C30" w:rsidRPr="00165A39">
        <w:rPr>
          <w:rFonts w:ascii="Open Sans" w:eastAsia="Times New Roman" w:hAnsi="Open Sans" w:cs="Open Sans"/>
          <w:color w:val="000000"/>
          <w:lang w:eastAsia="en-GB"/>
        </w:rPr>
        <w:t xml:space="preserve"> Léa</w:t>
      </w:r>
      <w:r w:rsidR="009C4C30">
        <w:rPr>
          <w:rFonts w:ascii="Open Sans" w:eastAsia="Times New Roman" w:hAnsi="Open Sans" w:cs="Open Sans"/>
          <w:color w:val="000000"/>
          <w:lang w:eastAsia="en-GB"/>
        </w:rPr>
        <w:t xml:space="preserve">, </w:t>
      </w:r>
      <w:r w:rsidR="009C4C30" w:rsidRPr="00165A39">
        <w:rPr>
          <w:rFonts w:ascii="Open Sans" w:eastAsia="Times New Roman" w:hAnsi="Open Sans" w:cs="Open Sans"/>
          <w:color w:val="000000"/>
          <w:lang w:eastAsia="en-GB"/>
        </w:rPr>
        <w:t>Randrianantenaina Armand</w:t>
      </w:r>
      <w:r w:rsidR="009A2668">
        <w:rPr>
          <w:rFonts w:ascii="Open Sans" w:eastAsia="Times New Roman" w:hAnsi="Open Sans" w:cs="Open Sans"/>
          <w:color w:val="000000"/>
          <w:lang w:eastAsia="en-GB"/>
        </w:rPr>
        <w:t>,</w:t>
      </w:r>
      <w:r w:rsidR="009C4C30" w:rsidRPr="00165A39">
        <w:rPr>
          <w:rFonts w:ascii="Open Sans" w:eastAsia="Times New Roman" w:hAnsi="Open Sans" w:cs="Open Sans"/>
          <w:color w:val="000000"/>
          <w:lang w:eastAsia="en-GB"/>
        </w:rPr>
        <w:t xml:space="preserve"> and </w:t>
      </w:r>
      <w:proofErr w:type="spellStart"/>
      <w:r w:rsidR="009C4C30" w:rsidRPr="00165A39">
        <w:rPr>
          <w:rFonts w:ascii="Open Sans" w:eastAsia="Times New Roman" w:hAnsi="Open Sans" w:cs="Open Sans"/>
          <w:color w:val="000000"/>
          <w:lang w:eastAsia="en-GB"/>
        </w:rPr>
        <w:t>Randrianjatovo</w:t>
      </w:r>
      <w:proofErr w:type="spellEnd"/>
      <w:r w:rsidR="009C4C30" w:rsidRPr="00165A39">
        <w:rPr>
          <w:rFonts w:ascii="Open Sans" w:eastAsia="Times New Roman" w:hAnsi="Open Sans" w:cs="Open Sans"/>
          <w:color w:val="000000"/>
          <w:lang w:eastAsia="en-GB"/>
        </w:rPr>
        <w:t xml:space="preserve"> Harson</w:t>
      </w:r>
      <w:r w:rsidR="009C4C30">
        <w:rPr>
          <w:rFonts w:ascii="Open Sans" w:eastAsia="Times New Roman" w:hAnsi="Open Sans" w:cs="Open Sans"/>
          <w:color w:val="000000"/>
          <w:lang w:eastAsia="en-GB"/>
        </w:rPr>
        <w:t xml:space="preserve"> for their assistance in the field. </w:t>
      </w:r>
      <w:r w:rsidR="00C90C77">
        <w:rPr>
          <w:rFonts w:ascii="Open Sans" w:eastAsia="Times New Roman" w:hAnsi="Open Sans" w:cs="Open Sans"/>
          <w:color w:val="000000"/>
          <w:lang w:eastAsia="en-GB"/>
        </w:rPr>
        <w:t xml:space="preserve">We also thank Rosey Perkins and Vincent Pardieu for </w:t>
      </w:r>
      <w:r w:rsidR="00AF0729">
        <w:rPr>
          <w:rFonts w:ascii="Open Sans" w:eastAsia="Times New Roman" w:hAnsi="Open Sans" w:cs="Open Sans"/>
          <w:color w:val="000000"/>
          <w:lang w:eastAsia="en-GB"/>
        </w:rPr>
        <w:t>sharing their experiences and photos from the site</w:t>
      </w:r>
      <w:r w:rsidR="00165A39">
        <w:rPr>
          <w:rFonts w:ascii="Open Sans" w:eastAsia="Times New Roman" w:hAnsi="Open Sans" w:cs="Open Sans"/>
          <w:color w:val="000000"/>
          <w:lang w:eastAsia="en-GB"/>
        </w:rPr>
        <w:t xml:space="preserve">. </w:t>
      </w:r>
      <w:r w:rsidR="00AD06A5">
        <w:rPr>
          <w:rFonts w:ascii="Open Sans" w:eastAsia="Times New Roman" w:hAnsi="Open Sans" w:cs="Open Sans"/>
          <w:color w:val="000000"/>
          <w:lang w:eastAsia="en-GB"/>
        </w:rPr>
        <w:t xml:space="preserve">This work was funded by NERC Envision </w:t>
      </w:r>
      <w:r w:rsidR="00DC7641">
        <w:rPr>
          <w:rFonts w:ascii="Open Sans" w:eastAsia="Times New Roman" w:hAnsi="Open Sans" w:cs="Open Sans"/>
          <w:color w:val="000000"/>
          <w:lang w:eastAsia="en-GB"/>
        </w:rPr>
        <w:t>t</w:t>
      </w:r>
      <w:r w:rsidR="007F0534">
        <w:rPr>
          <w:rFonts w:ascii="Open Sans" w:eastAsia="Times New Roman" w:hAnsi="Open Sans" w:cs="Open Sans"/>
          <w:color w:val="000000"/>
          <w:lang w:eastAsia="en-GB"/>
        </w:rPr>
        <w:t xml:space="preserve">raining grant </w:t>
      </w:r>
      <w:r w:rsidR="007F0534" w:rsidRPr="007F0534">
        <w:rPr>
          <w:rFonts w:ascii="Open Sans" w:eastAsia="Times New Roman" w:hAnsi="Open Sans" w:cs="Open Sans"/>
          <w:color w:val="000000"/>
          <w:lang w:eastAsia="en-GB"/>
        </w:rPr>
        <w:t>NE/S007423/1</w:t>
      </w:r>
      <w:r w:rsidR="00021592">
        <w:rPr>
          <w:rFonts w:ascii="Open Sans" w:eastAsia="Times New Roman" w:hAnsi="Open Sans" w:cs="Open Sans"/>
          <w:color w:val="000000"/>
          <w:lang w:eastAsia="en-GB"/>
        </w:rPr>
        <w:t xml:space="preserve"> awarded to KD</w:t>
      </w:r>
      <w:r w:rsidR="006F57A5">
        <w:rPr>
          <w:rFonts w:ascii="Open Sans" w:eastAsia="Times New Roman" w:hAnsi="Open Sans" w:cs="Open Sans"/>
          <w:color w:val="000000"/>
          <w:lang w:eastAsia="en-GB"/>
        </w:rPr>
        <w:t xml:space="preserve">. The fieldwork was funded by </w:t>
      </w:r>
      <w:r w:rsidR="00585A71">
        <w:rPr>
          <w:rFonts w:ascii="Open Sans" w:eastAsia="Times New Roman" w:hAnsi="Open Sans" w:cs="Open Sans"/>
          <w:color w:val="000000"/>
          <w:lang w:eastAsia="en-GB"/>
        </w:rPr>
        <w:t xml:space="preserve">a Global </w:t>
      </w:r>
      <w:r w:rsidR="004F5CD8">
        <w:rPr>
          <w:rFonts w:ascii="Open Sans" w:eastAsia="Times New Roman" w:hAnsi="Open Sans" w:cs="Open Sans"/>
          <w:color w:val="000000"/>
          <w:lang w:eastAsia="en-GB"/>
        </w:rPr>
        <w:t xml:space="preserve">Wildlife Conservation Grant </w:t>
      </w:r>
      <w:r w:rsidR="0007584A">
        <w:rPr>
          <w:rFonts w:ascii="Open Sans" w:eastAsia="Times New Roman" w:hAnsi="Open Sans" w:cs="Open Sans"/>
          <w:color w:val="000000"/>
          <w:lang w:eastAsia="en-GB"/>
        </w:rPr>
        <w:t>awarded to Kim Reuter.</w:t>
      </w:r>
    </w:p>
    <w:p w14:paraId="6BCA57D1" w14:textId="498673FE" w:rsidR="00C33357" w:rsidRPr="00030D90" w:rsidRDefault="00C33357">
      <w:pPr>
        <w:rPr>
          <w:rFonts w:ascii="Open Sans" w:eastAsia="Times New Roman" w:hAnsi="Open Sans" w:cs="Open Sans"/>
          <w:b/>
          <w:bCs/>
          <w:color w:val="000000"/>
          <w:lang w:eastAsia="en-GB"/>
        </w:rPr>
      </w:pPr>
      <w:r w:rsidRPr="00030D90">
        <w:rPr>
          <w:rFonts w:ascii="Open Sans" w:eastAsia="Times New Roman" w:hAnsi="Open Sans" w:cs="Open Sans"/>
          <w:b/>
          <w:bCs/>
          <w:color w:val="000000"/>
          <w:lang w:eastAsia="en-GB"/>
        </w:rPr>
        <w:t xml:space="preserve">Author </w:t>
      </w:r>
      <w:r w:rsidR="000401D3">
        <w:rPr>
          <w:rFonts w:ascii="Open Sans" w:eastAsia="Times New Roman" w:hAnsi="Open Sans" w:cs="Open Sans"/>
          <w:b/>
          <w:bCs/>
          <w:color w:val="000000"/>
          <w:lang w:eastAsia="en-GB"/>
        </w:rPr>
        <w:t>C</w:t>
      </w:r>
      <w:r w:rsidRPr="00030D90">
        <w:rPr>
          <w:rFonts w:ascii="Open Sans" w:eastAsia="Times New Roman" w:hAnsi="Open Sans" w:cs="Open Sans"/>
          <w:b/>
          <w:bCs/>
          <w:color w:val="000000"/>
          <w:lang w:eastAsia="en-GB"/>
        </w:rPr>
        <w:t>ontributions</w:t>
      </w:r>
    </w:p>
    <w:p w14:paraId="3B229FE3" w14:textId="6550C9C7" w:rsidR="00094BF3" w:rsidRDefault="007B5CAE">
      <w:pPr>
        <w:rPr>
          <w:rFonts w:ascii="Open Sans" w:eastAsia="Times New Roman" w:hAnsi="Open Sans" w:cs="Open Sans"/>
          <w:color w:val="000000"/>
          <w:lang w:eastAsia="en-GB"/>
        </w:rPr>
      </w:pPr>
      <w:r>
        <w:rPr>
          <w:rFonts w:ascii="Open Sans" w:eastAsia="Times New Roman" w:hAnsi="Open Sans" w:cs="Open Sans"/>
          <w:color w:val="000000"/>
          <w:lang w:eastAsia="en-GB"/>
        </w:rPr>
        <w:t xml:space="preserve">KD, </w:t>
      </w:r>
      <w:r w:rsidR="001B3508">
        <w:rPr>
          <w:rFonts w:ascii="Open Sans" w:eastAsia="Times New Roman" w:hAnsi="Open Sans" w:cs="Open Sans"/>
          <w:color w:val="000000"/>
          <w:lang w:eastAsia="en-GB"/>
        </w:rPr>
        <w:t xml:space="preserve">SW, and </w:t>
      </w:r>
      <w:r>
        <w:rPr>
          <w:rFonts w:ascii="Open Sans" w:eastAsia="Times New Roman" w:hAnsi="Open Sans" w:cs="Open Sans"/>
          <w:color w:val="000000"/>
          <w:lang w:eastAsia="en-GB"/>
        </w:rPr>
        <w:t xml:space="preserve">JPGJ </w:t>
      </w:r>
      <w:r w:rsidRPr="007B5CAE">
        <w:rPr>
          <w:rFonts w:ascii="Open Sans" w:eastAsia="Times New Roman" w:hAnsi="Open Sans" w:cs="Open Sans"/>
          <w:color w:val="000000"/>
          <w:lang w:eastAsia="en-GB"/>
        </w:rPr>
        <w:t>conceived and designed</w:t>
      </w:r>
      <w:r w:rsidR="00B7627A">
        <w:rPr>
          <w:rFonts w:ascii="Open Sans" w:eastAsia="Times New Roman" w:hAnsi="Open Sans" w:cs="Open Sans"/>
          <w:color w:val="000000"/>
          <w:lang w:eastAsia="en-GB"/>
        </w:rPr>
        <w:t xml:space="preserve"> the study</w:t>
      </w:r>
      <w:r w:rsidRPr="007B5CAE">
        <w:rPr>
          <w:rFonts w:ascii="Open Sans" w:eastAsia="Times New Roman" w:hAnsi="Open Sans" w:cs="Open Sans"/>
          <w:color w:val="000000"/>
          <w:lang w:eastAsia="en-GB"/>
        </w:rPr>
        <w:t>.</w:t>
      </w:r>
      <w:r w:rsidR="00B7627A">
        <w:rPr>
          <w:rFonts w:ascii="Open Sans" w:eastAsia="Times New Roman" w:hAnsi="Open Sans" w:cs="Open Sans"/>
          <w:color w:val="000000"/>
          <w:lang w:eastAsia="en-GB"/>
        </w:rPr>
        <w:t xml:space="preserve"> RH conducted the </w:t>
      </w:r>
      <w:r w:rsidR="001B3508">
        <w:rPr>
          <w:rFonts w:ascii="Open Sans" w:eastAsia="Times New Roman" w:hAnsi="Open Sans" w:cs="Open Sans"/>
          <w:color w:val="000000"/>
          <w:lang w:eastAsia="en-GB"/>
        </w:rPr>
        <w:t>fieldwork</w:t>
      </w:r>
      <w:r w:rsidR="00B7627A">
        <w:rPr>
          <w:rFonts w:ascii="Open Sans" w:eastAsia="Times New Roman" w:hAnsi="Open Sans" w:cs="Open Sans"/>
          <w:color w:val="000000"/>
          <w:lang w:eastAsia="en-GB"/>
        </w:rPr>
        <w:t xml:space="preserve"> and coll</w:t>
      </w:r>
      <w:r w:rsidR="00F65440">
        <w:rPr>
          <w:rFonts w:ascii="Open Sans" w:eastAsia="Times New Roman" w:hAnsi="Open Sans" w:cs="Open Sans"/>
          <w:color w:val="000000"/>
          <w:lang w:eastAsia="en-GB"/>
        </w:rPr>
        <w:t>ec</w:t>
      </w:r>
      <w:r w:rsidR="00B7627A">
        <w:rPr>
          <w:rFonts w:ascii="Open Sans" w:eastAsia="Times New Roman" w:hAnsi="Open Sans" w:cs="Open Sans"/>
          <w:color w:val="000000"/>
          <w:lang w:eastAsia="en-GB"/>
        </w:rPr>
        <w:t xml:space="preserve">ted the </w:t>
      </w:r>
      <w:r w:rsidR="001B3508">
        <w:rPr>
          <w:rFonts w:ascii="Open Sans" w:eastAsia="Times New Roman" w:hAnsi="Open Sans" w:cs="Open Sans"/>
          <w:color w:val="000000"/>
          <w:lang w:eastAsia="en-GB"/>
        </w:rPr>
        <w:t xml:space="preserve">field </w:t>
      </w:r>
      <w:r w:rsidR="00B7627A">
        <w:rPr>
          <w:rFonts w:ascii="Open Sans" w:eastAsia="Times New Roman" w:hAnsi="Open Sans" w:cs="Open Sans"/>
          <w:color w:val="000000"/>
          <w:lang w:eastAsia="en-GB"/>
        </w:rPr>
        <w:t>data. KD collated the spatial data</w:t>
      </w:r>
      <w:r w:rsidR="008B0B89">
        <w:rPr>
          <w:rFonts w:ascii="Open Sans" w:eastAsia="Times New Roman" w:hAnsi="Open Sans" w:cs="Open Sans"/>
          <w:color w:val="000000"/>
          <w:lang w:eastAsia="en-GB"/>
        </w:rPr>
        <w:t>, wrote the code</w:t>
      </w:r>
      <w:r w:rsidR="00CE431C">
        <w:rPr>
          <w:rFonts w:ascii="Open Sans" w:eastAsia="Times New Roman" w:hAnsi="Open Sans" w:cs="Open Sans"/>
          <w:color w:val="000000"/>
          <w:lang w:eastAsia="en-GB"/>
        </w:rPr>
        <w:t>,</w:t>
      </w:r>
      <w:r w:rsidR="008B0B89">
        <w:rPr>
          <w:rFonts w:ascii="Open Sans" w:eastAsia="Times New Roman" w:hAnsi="Open Sans" w:cs="Open Sans"/>
          <w:color w:val="000000"/>
          <w:lang w:eastAsia="en-GB"/>
        </w:rPr>
        <w:t xml:space="preserve"> </w:t>
      </w:r>
      <w:r w:rsidR="0091048F">
        <w:rPr>
          <w:rFonts w:ascii="Open Sans" w:eastAsia="Times New Roman" w:hAnsi="Open Sans" w:cs="Open Sans"/>
          <w:color w:val="000000"/>
          <w:lang w:eastAsia="en-GB"/>
        </w:rPr>
        <w:t xml:space="preserve">and </w:t>
      </w:r>
      <w:r w:rsidR="00B7627A">
        <w:rPr>
          <w:rFonts w:ascii="Open Sans" w:eastAsia="Times New Roman" w:hAnsi="Open Sans" w:cs="Open Sans"/>
          <w:color w:val="000000"/>
          <w:lang w:eastAsia="en-GB"/>
        </w:rPr>
        <w:t xml:space="preserve">performed the statistical analyses. </w:t>
      </w:r>
      <w:r w:rsidR="00ED1358">
        <w:rPr>
          <w:rFonts w:ascii="Open Sans" w:eastAsia="Times New Roman" w:hAnsi="Open Sans" w:cs="Open Sans"/>
          <w:color w:val="000000"/>
          <w:lang w:eastAsia="en-GB"/>
        </w:rPr>
        <w:t xml:space="preserve">KMG and </w:t>
      </w:r>
      <w:r w:rsidR="00182C41">
        <w:rPr>
          <w:rFonts w:ascii="Open Sans" w:eastAsia="Times New Roman" w:hAnsi="Open Sans" w:cs="Open Sans"/>
          <w:color w:val="000000"/>
          <w:lang w:eastAsia="en-GB"/>
        </w:rPr>
        <w:t xml:space="preserve">OSR </w:t>
      </w:r>
      <w:r w:rsidR="00FB2AE1">
        <w:rPr>
          <w:rFonts w:ascii="Open Sans" w:eastAsia="Times New Roman" w:hAnsi="Open Sans" w:cs="Open Sans"/>
          <w:color w:val="000000"/>
          <w:lang w:eastAsia="en-GB"/>
        </w:rPr>
        <w:t xml:space="preserve">advised on </w:t>
      </w:r>
      <w:r w:rsidR="0091048F">
        <w:rPr>
          <w:rFonts w:ascii="Open Sans" w:eastAsia="Times New Roman" w:hAnsi="Open Sans" w:cs="Open Sans"/>
          <w:color w:val="000000"/>
          <w:lang w:eastAsia="en-GB"/>
        </w:rPr>
        <w:t xml:space="preserve">the </w:t>
      </w:r>
      <w:r w:rsidR="00B07D17">
        <w:rPr>
          <w:rFonts w:ascii="Open Sans" w:eastAsia="Times New Roman" w:hAnsi="Open Sans" w:cs="Open Sans"/>
          <w:color w:val="000000"/>
          <w:lang w:eastAsia="en-GB"/>
        </w:rPr>
        <w:t>context</w:t>
      </w:r>
      <w:r w:rsidR="00FB136C">
        <w:rPr>
          <w:rFonts w:ascii="Open Sans" w:eastAsia="Times New Roman" w:hAnsi="Open Sans" w:cs="Open Sans"/>
          <w:color w:val="000000"/>
          <w:lang w:eastAsia="en-GB"/>
        </w:rPr>
        <w:t xml:space="preserve"> </w:t>
      </w:r>
      <w:r w:rsidR="00CE431C">
        <w:rPr>
          <w:rFonts w:ascii="Open Sans" w:eastAsia="Times New Roman" w:hAnsi="Open Sans" w:cs="Open Sans"/>
          <w:color w:val="000000"/>
          <w:lang w:eastAsia="en-GB"/>
        </w:rPr>
        <w:t xml:space="preserve">and interpretation of results. </w:t>
      </w:r>
      <w:r w:rsidR="00B7627A">
        <w:rPr>
          <w:rFonts w:ascii="Open Sans" w:eastAsia="Times New Roman" w:hAnsi="Open Sans" w:cs="Open Sans"/>
          <w:color w:val="000000"/>
          <w:lang w:eastAsia="en-GB"/>
        </w:rPr>
        <w:t xml:space="preserve">KD </w:t>
      </w:r>
      <w:r w:rsidR="009D784C">
        <w:rPr>
          <w:rFonts w:ascii="Open Sans" w:eastAsia="Times New Roman" w:hAnsi="Open Sans" w:cs="Open Sans"/>
          <w:color w:val="000000"/>
          <w:lang w:eastAsia="en-GB"/>
        </w:rPr>
        <w:t xml:space="preserve">and JPGJ </w:t>
      </w:r>
      <w:r w:rsidRPr="007B5CAE">
        <w:rPr>
          <w:rFonts w:ascii="Open Sans" w:eastAsia="Times New Roman" w:hAnsi="Open Sans" w:cs="Open Sans"/>
          <w:color w:val="000000"/>
          <w:lang w:eastAsia="en-GB"/>
        </w:rPr>
        <w:t xml:space="preserve">wrote the paper which was reviewed by </w:t>
      </w:r>
      <w:r w:rsidR="00A64C96">
        <w:rPr>
          <w:rFonts w:ascii="Open Sans" w:eastAsia="Times New Roman" w:hAnsi="Open Sans" w:cs="Open Sans"/>
          <w:color w:val="000000"/>
          <w:lang w:eastAsia="en-GB"/>
        </w:rPr>
        <w:t>all authors.</w:t>
      </w:r>
    </w:p>
    <w:p w14:paraId="2974AF51" w14:textId="77777777" w:rsidR="00094BF3" w:rsidRDefault="00094BF3">
      <w:pPr>
        <w:rPr>
          <w:rFonts w:ascii="Open Sans" w:eastAsia="Times New Roman" w:hAnsi="Open Sans" w:cs="Open Sans"/>
          <w:b/>
          <w:bCs/>
          <w:color w:val="000000"/>
          <w:lang w:eastAsia="en-GB"/>
        </w:rPr>
      </w:pPr>
      <w:r>
        <w:rPr>
          <w:rFonts w:ascii="Open Sans" w:eastAsia="Times New Roman" w:hAnsi="Open Sans" w:cs="Open Sans"/>
          <w:b/>
          <w:bCs/>
          <w:color w:val="000000"/>
          <w:lang w:eastAsia="en-GB"/>
        </w:rPr>
        <w:t>Competing Interests</w:t>
      </w:r>
    </w:p>
    <w:p w14:paraId="63E3E3B6" w14:textId="7C44EF41" w:rsidR="00F20B70" w:rsidRDefault="00094BF3">
      <w:pPr>
        <w:rPr>
          <w:rFonts w:ascii="Open Sans" w:eastAsia="Times New Roman" w:hAnsi="Open Sans" w:cs="Open Sans"/>
          <w:color w:val="000000"/>
          <w:lang w:eastAsia="en-GB"/>
        </w:rPr>
      </w:pPr>
      <w:r>
        <w:rPr>
          <w:rFonts w:ascii="Open Sans" w:eastAsia="Times New Roman" w:hAnsi="Open Sans" w:cs="Open Sans"/>
          <w:color w:val="000000"/>
          <w:lang w:eastAsia="en-GB"/>
        </w:rPr>
        <w:t>The authors declare no competing interests.</w:t>
      </w:r>
      <w:r w:rsidR="00F20B70">
        <w:rPr>
          <w:rFonts w:ascii="Open Sans" w:eastAsia="Times New Roman" w:hAnsi="Open Sans" w:cs="Open Sans"/>
          <w:color w:val="000000"/>
          <w:lang w:eastAsia="en-GB"/>
        </w:rPr>
        <w:br w:type="page"/>
      </w:r>
    </w:p>
    <w:p w14:paraId="1E5D30B6" w14:textId="53C09CF3" w:rsidR="00045B05" w:rsidRPr="00152FA4" w:rsidRDefault="004E7374">
      <w:pPr>
        <w:rPr>
          <w:rFonts w:ascii="Open Sans" w:hAnsi="Open Sans" w:cs="Open Sans"/>
          <w:b/>
          <w:bCs/>
        </w:rPr>
      </w:pPr>
      <w:r w:rsidRPr="00152FA4">
        <w:rPr>
          <w:rFonts w:ascii="Open Sans" w:hAnsi="Open Sans" w:cs="Open Sans"/>
          <w:b/>
          <w:bCs/>
        </w:rPr>
        <w:lastRenderedPageBreak/>
        <w:t>References</w:t>
      </w:r>
    </w:p>
    <w:p w14:paraId="50748EFA" w14:textId="77777777" w:rsidR="00D210EB" w:rsidRDefault="00E6421E" w:rsidP="00D210EB">
      <w:pPr>
        <w:pStyle w:val="Bibliography"/>
      </w:pPr>
      <w:r>
        <w:rPr>
          <w:rFonts w:ascii="Open Sans" w:hAnsi="Open Sans" w:cs="Open Sans"/>
        </w:rPr>
        <w:fldChar w:fldCharType="begin"/>
      </w:r>
      <w:r w:rsidR="00D210EB">
        <w:rPr>
          <w:rFonts w:ascii="Open Sans" w:hAnsi="Open Sans" w:cs="Open Sans"/>
        </w:rPr>
        <w:instrText xml:space="preserve"> ADDIN ZOTERO_BIBL {"uncited":[],"omitted":[],"custom":[]} CSL_BIBLIOGRAPHY </w:instrText>
      </w:r>
      <w:r>
        <w:rPr>
          <w:rFonts w:ascii="Open Sans" w:hAnsi="Open Sans" w:cs="Open Sans"/>
        </w:rPr>
        <w:fldChar w:fldCharType="separate"/>
      </w:r>
      <w:r w:rsidR="00D210EB">
        <w:t>1.</w:t>
      </w:r>
      <w:r w:rsidR="00D210EB">
        <w:tab/>
        <w:t xml:space="preserve">Hilson, G. &amp; McQuilken, J. Four decades of support for artisanal and small-scale mining in sub-Saharan Africa: A critical review. </w:t>
      </w:r>
      <w:r w:rsidR="00D210EB">
        <w:rPr>
          <w:i/>
          <w:iCs/>
        </w:rPr>
        <w:t>Extractive Industries and Society</w:t>
      </w:r>
      <w:r w:rsidR="00D210EB">
        <w:t xml:space="preserve"> </w:t>
      </w:r>
      <w:r w:rsidR="00D210EB">
        <w:rPr>
          <w:b/>
          <w:bCs/>
        </w:rPr>
        <w:t>1</w:t>
      </w:r>
      <w:r w:rsidR="00D210EB">
        <w:t>, 104–118 (2014).</w:t>
      </w:r>
    </w:p>
    <w:p w14:paraId="229DDD5F" w14:textId="77777777" w:rsidR="00D210EB" w:rsidRDefault="00D210EB" w:rsidP="00D210EB">
      <w:pPr>
        <w:pStyle w:val="Bibliography"/>
      </w:pPr>
      <w:r>
        <w:t>2.</w:t>
      </w:r>
      <w:r>
        <w:tab/>
        <w:t xml:space="preserve">World Bank. </w:t>
      </w:r>
      <w:r>
        <w:rPr>
          <w:i/>
          <w:iCs/>
        </w:rPr>
        <w:t>State of the Artisanal and Small-Scale Mining Sector</w:t>
      </w:r>
      <w:r>
        <w:t>. 1–98 (2020).</w:t>
      </w:r>
    </w:p>
    <w:p w14:paraId="1D42431B" w14:textId="77777777" w:rsidR="00D210EB" w:rsidRDefault="00D210EB" w:rsidP="00D210EB">
      <w:pPr>
        <w:pStyle w:val="Bibliography"/>
      </w:pPr>
      <w:r>
        <w:t>3.</w:t>
      </w:r>
      <w:r>
        <w:tab/>
        <w:t xml:space="preserve">Villegas, C., Weinberg, R., Levin, E. &amp; Hund, K. </w:t>
      </w:r>
      <w:r>
        <w:rPr>
          <w:i/>
          <w:iCs/>
        </w:rPr>
        <w:t>Artisanal and Small-Scale Mining in Protected Areas and Critical Ecosystems Programme (ASM-PACE): A Global Solutions Study</w:t>
      </w:r>
      <w:r>
        <w:t>. (2012).</w:t>
      </w:r>
    </w:p>
    <w:p w14:paraId="12152220" w14:textId="77777777" w:rsidR="00D210EB" w:rsidRDefault="00D210EB" w:rsidP="00D210EB">
      <w:pPr>
        <w:pStyle w:val="Bibliography"/>
      </w:pPr>
      <w:r>
        <w:t>4.</w:t>
      </w:r>
      <w:r>
        <w:tab/>
        <w:t xml:space="preserve">Asner, G. P. &amp; Tupayachi, R. Accelerated losses of protected forests from gold mining in the Peruvian Amazon. </w:t>
      </w:r>
      <w:r>
        <w:rPr>
          <w:i/>
          <w:iCs/>
        </w:rPr>
        <w:t>Environmental Research Letters</w:t>
      </w:r>
      <w:r>
        <w:t xml:space="preserve"> </w:t>
      </w:r>
      <w:r>
        <w:rPr>
          <w:b/>
          <w:bCs/>
        </w:rPr>
        <w:t>12</w:t>
      </w:r>
      <w:r>
        <w:t>, (2017).</w:t>
      </w:r>
    </w:p>
    <w:p w14:paraId="4FCAEBC2" w14:textId="77777777" w:rsidR="00D210EB" w:rsidRDefault="00D210EB" w:rsidP="00D210EB">
      <w:pPr>
        <w:pStyle w:val="Bibliography"/>
      </w:pPr>
      <w:r>
        <w:t>5.</w:t>
      </w:r>
      <w:r>
        <w:tab/>
        <w:t xml:space="preserve">Obodai, J., Adjei, K. A., Odai, S. N. &amp; Lumor, M. Land use/land cover dynamics using landsat data in a gold mining basin-the Ankobra, Ghana. </w:t>
      </w:r>
      <w:r>
        <w:rPr>
          <w:i/>
          <w:iCs/>
        </w:rPr>
        <w:t>Remote Sensing Applications: Society and Environment</w:t>
      </w:r>
      <w:r>
        <w:t xml:space="preserve"> </w:t>
      </w:r>
      <w:r>
        <w:rPr>
          <w:b/>
          <w:bCs/>
        </w:rPr>
        <w:t>13</w:t>
      </w:r>
      <w:r>
        <w:t>, 247–256 (2019).</w:t>
      </w:r>
    </w:p>
    <w:p w14:paraId="36C34BEA" w14:textId="77777777" w:rsidR="00D210EB" w:rsidRDefault="00D210EB" w:rsidP="00D210EB">
      <w:pPr>
        <w:pStyle w:val="Bibliography"/>
      </w:pPr>
      <w:r>
        <w:t>6.</w:t>
      </w:r>
      <w:r>
        <w:tab/>
        <w:t xml:space="preserve">Cook, R. &amp; Healy, T. </w:t>
      </w:r>
      <w:r>
        <w:rPr>
          <w:i/>
          <w:iCs/>
        </w:rPr>
        <w:t>Artisanal and Small-Scale Mining in and Around Protected Areas and Critical Ecosystems Project (ASM PACE) - Madagascar Case Study: Artisanal Mining Rushes in Protected Areas and a Response Toolkit</w:t>
      </w:r>
      <w:r>
        <w:t>. (2012).</w:t>
      </w:r>
    </w:p>
    <w:p w14:paraId="7D44330F" w14:textId="77777777" w:rsidR="00D210EB" w:rsidRDefault="00D210EB" w:rsidP="00D210EB">
      <w:pPr>
        <w:pStyle w:val="Bibliography"/>
      </w:pPr>
      <w:r>
        <w:t>7.</w:t>
      </w:r>
      <w:r>
        <w:tab/>
        <w:t xml:space="preserve">Meutia, A. A., Lumowa, R. &amp; Sakakibara, M. Indonesian Artisanal and Small-Scale Gold Mining—A Narrative Literature Review. </w:t>
      </w:r>
      <w:r>
        <w:rPr>
          <w:i/>
          <w:iCs/>
        </w:rPr>
        <w:t>International Journal of Environmental Research and Public Health</w:t>
      </w:r>
      <w:r>
        <w:t xml:space="preserve"> </w:t>
      </w:r>
      <w:r>
        <w:rPr>
          <w:b/>
          <w:bCs/>
        </w:rPr>
        <w:t>19</w:t>
      </w:r>
      <w:r>
        <w:t>, (2022).</w:t>
      </w:r>
    </w:p>
    <w:p w14:paraId="3C67CB99" w14:textId="77777777" w:rsidR="00D210EB" w:rsidRDefault="00D210EB" w:rsidP="00D210EB">
      <w:pPr>
        <w:pStyle w:val="Bibliography"/>
      </w:pPr>
      <w:r>
        <w:t>8.</w:t>
      </w:r>
      <w:r>
        <w:tab/>
        <w:t xml:space="preserve">Laing, T. &amp; Moonsammy, S. Evaluating the impact of small-scale mining on the achievement of the sustainable development goals in Guyana. </w:t>
      </w:r>
      <w:r>
        <w:rPr>
          <w:i/>
          <w:iCs/>
        </w:rPr>
        <w:t>Environmental Science and Policy</w:t>
      </w:r>
      <w:r>
        <w:t xml:space="preserve"> </w:t>
      </w:r>
      <w:r>
        <w:rPr>
          <w:b/>
          <w:bCs/>
        </w:rPr>
        <w:t>116</w:t>
      </w:r>
      <w:r>
        <w:t>, 147–159 (2021).</w:t>
      </w:r>
    </w:p>
    <w:p w14:paraId="74FA7DE0" w14:textId="77777777" w:rsidR="00D210EB" w:rsidRDefault="00D210EB" w:rsidP="00D210EB">
      <w:pPr>
        <w:pStyle w:val="Bibliography"/>
      </w:pPr>
      <w:r>
        <w:lastRenderedPageBreak/>
        <w:t>9.</w:t>
      </w:r>
      <w:r>
        <w:tab/>
        <w:t xml:space="preserve">Hirons, M. How the Sustainable Development Goals risk undermining efforts to address environmental and social issues in the small-scale mining sector. </w:t>
      </w:r>
      <w:r>
        <w:rPr>
          <w:i/>
          <w:iCs/>
        </w:rPr>
        <w:t>Environmental Science and Policy</w:t>
      </w:r>
      <w:r>
        <w:t xml:space="preserve"> </w:t>
      </w:r>
      <w:r>
        <w:rPr>
          <w:b/>
          <w:bCs/>
        </w:rPr>
        <w:t>114</w:t>
      </w:r>
      <w:r>
        <w:t>, 321–328 (2020).</w:t>
      </w:r>
    </w:p>
    <w:p w14:paraId="48BBFDA6" w14:textId="77777777" w:rsidR="00D210EB" w:rsidRDefault="00D210EB" w:rsidP="00D210EB">
      <w:pPr>
        <w:pStyle w:val="Bibliography"/>
      </w:pPr>
      <w:r>
        <w:t>10.</w:t>
      </w:r>
      <w:r>
        <w:tab/>
        <w:t xml:space="preserve">Barenblitt, A. </w:t>
      </w:r>
      <w:r>
        <w:rPr>
          <w:i/>
          <w:iCs/>
        </w:rPr>
        <w:t>et al.</w:t>
      </w:r>
      <w:r>
        <w:t xml:space="preserve"> The large footprint of small-scale artisanal gold mining in Ghana. </w:t>
      </w:r>
      <w:r>
        <w:rPr>
          <w:b/>
          <w:bCs/>
        </w:rPr>
        <w:t>781</w:t>
      </w:r>
      <w:r>
        <w:t>, (2021).</w:t>
      </w:r>
    </w:p>
    <w:p w14:paraId="6EFEAC22" w14:textId="77777777" w:rsidR="00D210EB" w:rsidRDefault="00D210EB" w:rsidP="00D210EB">
      <w:pPr>
        <w:pStyle w:val="Bibliography"/>
      </w:pPr>
      <w:r>
        <w:t>11.</w:t>
      </w:r>
      <w:r>
        <w:tab/>
        <w:t xml:space="preserve">Espejo, J. C. </w:t>
      </w:r>
      <w:r>
        <w:rPr>
          <w:i/>
          <w:iCs/>
        </w:rPr>
        <w:t>et al.</w:t>
      </w:r>
      <w:r>
        <w:t xml:space="preserve"> Deforestation and forest degradation due to gold mining in the Peruvian Amazon: A 34-year perspective. </w:t>
      </w:r>
      <w:r>
        <w:rPr>
          <w:i/>
          <w:iCs/>
        </w:rPr>
        <w:t>Remote Sensing</w:t>
      </w:r>
      <w:r>
        <w:t xml:space="preserve"> </w:t>
      </w:r>
      <w:r>
        <w:rPr>
          <w:b/>
          <w:bCs/>
        </w:rPr>
        <w:t>10</w:t>
      </w:r>
      <w:r>
        <w:t>, 1–17 (2018).</w:t>
      </w:r>
    </w:p>
    <w:p w14:paraId="3B1E8498" w14:textId="77777777" w:rsidR="00D210EB" w:rsidRDefault="00D210EB" w:rsidP="00D210EB">
      <w:pPr>
        <w:pStyle w:val="Bibliography"/>
      </w:pPr>
      <w:r>
        <w:t>12.</w:t>
      </w:r>
      <w:r>
        <w:tab/>
        <w:t>World Bank. Forest-Smart Mining: Artisanal &amp; Small-Scale Mining in Forest Landscapes (ASM). (2019).</w:t>
      </w:r>
    </w:p>
    <w:p w14:paraId="1CD198F5" w14:textId="77777777" w:rsidR="00D210EB" w:rsidRDefault="00D210EB" w:rsidP="00D210EB">
      <w:pPr>
        <w:pStyle w:val="Bibliography"/>
      </w:pPr>
      <w:r>
        <w:t>13.</w:t>
      </w:r>
      <w:r>
        <w:tab/>
        <w:t xml:space="preserve">Macháček, J. Typology of environmental impacts of artisanal and small-scale mining in African Great Lakes Region. </w:t>
      </w:r>
      <w:r>
        <w:rPr>
          <w:i/>
          <w:iCs/>
        </w:rPr>
        <w:t>Sustainability</w:t>
      </w:r>
      <w:r>
        <w:t xml:space="preserve"> </w:t>
      </w:r>
      <w:r>
        <w:rPr>
          <w:b/>
          <w:bCs/>
        </w:rPr>
        <w:t>11</w:t>
      </w:r>
      <w:r>
        <w:t>, (2019).</w:t>
      </w:r>
    </w:p>
    <w:p w14:paraId="2FE5AB66" w14:textId="77777777" w:rsidR="00D210EB" w:rsidRDefault="00D210EB" w:rsidP="00D210EB">
      <w:pPr>
        <w:pStyle w:val="Bibliography"/>
      </w:pPr>
      <w:r>
        <w:t>14.</w:t>
      </w:r>
      <w:r>
        <w:tab/>
        <w:t xml:space="preserve">Kinyondo, A. &amp; Huggins, C. State-led efforts to reduce environmental impacts of artisanal and small-scale mining in Tanzania : Implications for fulfilment of the sustainable development goals. </w:t>
      </w:r>
      <w:r>
        <w:rPr>
          <w:i/>
          <w:iCs/>
        </w:rPr>
        <w:t>Environmental Science and Policy</w:t>
      </w:r>
      <w:r>
        <w:t xml:space="preserve"> </w:t>
      </w:r>
      <w:r>
        <w:rPr>
          <w:b/>
          <w:bCs/>
        </w:rPr>
        <w:t>120</w:t>
      </w:r>
      <w:r>
        <w:t>, 157–164 (2021).</w:t>
      </w:r>
    </w:p>
    <w:p w14:paraId="18ED2AF8" w14:textId="77777777" w:rsidR="00D210EB" w:rsidRDefault="00D210EB" w:rsidP="00D210EB">
      <w:pPr>
        <w:pStyle w:val="Bibliography"/>
      </w:pPr>
      <w:r>
        <w:t>15.</w:t>
      </w:r>
      <w:r>
        <w:tab/>
        <w:t xml:space="preserve">Diringer, S. E. </w:t>
      </w:r>
      <w:r>
        <w:rPr>
          <w:i/>
          <w:iCs/>
        </w:rPr>
        <w:t>et al.</w:t>
      </w:r>
      <w:r>
        <w:t xml:space="preserve"> River transport of mercury from artisanal and small-scale gold mining and risks for dietary mercury exposure in Madre de Dios, Peru. </w:t>
      </w:r>
      <w:r>
        <w:rPr>
          <w:i/>
          <w:iCs/>
        </w:rPr>
        <w:t>Environmental Sciences: Processes and Impacts</w:t>
      </w:r>
      <w:r>
        <w:t xml:space="preserve"> </w:t>
      </w:r>
      <w:r>
        <w:rPr>
          <w:b/>
          <w:bCs/>
        </w:rPr>
        <w:t>17</w:t>
      </w:r>
      <w:r>
        <w:t>, 478–487 (2015).</w:t>
      </w:r>
    </w:p>
    <w:p w14:paraId="5D96276F" w14:textId="77777777" w:rsidR="00D210EB" w:rsidRDefault="00D210EB" w:rsidP="00D210EB">
      <w:pPr>
        <w:pStyle w:val="Bibliography"/>
      </w:pPr>
      <w:r>
        <w:t>16.</w:t>
      </w:r>
      <w:r>
        <w:tab/>
        <w:t xml:space="preserve">UN Environment. </w:t>
      </w:r>
      <w:r>
        <w:rPr>
          <w:i/>
          <w:iCs/>
        </w:rPr>
        <w:t>Global Mercury Assessment 2018</w:t>
      </w:r>
      <w:r>
        <w:t>. 270 (2019).</w:t>
      </w:r>
    </w:p>
    <w:p w14:paraId="6473C821" w14:textId="77777777" w:rsidR="00D210EB" w:rsidRDefault="00D210EB" w:rsidP="00D210EB">
      <w:pPr>
        <w:pStyle w:val="Bibliography"/>
      </w:pPr>
      <w:r>
        <w:t>17.</w:t>
      </w:r>
      <w:r>
        <w:tab/>
        <w:t xml:space="preserve">Lobo, F., Costa, M., Novo, E. &amp; Telmer, K. Distribution of Artisanal and Small-Scale Gold Mining in the Tapajós River Basin (Brazilian Amazon) over the Past 40 Years and Relationship with Water Siltation. </w:t>
      </w:r>
      <w:r>
        <w:rPr>
          <w:i/>
          <w:iCs/>
        </w:rPr>
        <w:t>Remote Sensing</w:t>
      </w:r>
      <w:r>
        <w:t xml:space="preserve"> </w:t>
      </w:r>
      <w:r>
        <w:rPr>
          <w:b/>
          <w:bCs/>
        </w:rPr>
        <w:t>8</w:t>
      </w:r>
      <w:r>
        <w:t>, 579 (2016).</w:t>
      </w:r>
    </w:p>
    <w:p w14:paraId="48D18F07" w14:textId="77777777" w:rsidR="00D210EB" w:rsidRDefault="00D210EB" w:rsidP="00D210EB">
      <w:pPr>
        <w:pStyle w:val="Bibliography"/>
      </w:pPr>
      <w:r>
        <w:lastRenderedPageBreak/>
        <w:t>18.</w:t>
      </w:r>
      <w:r>
        <w:tab/>
        <w:t xml:space="preserve">Mol, J. H. &amp; Ouboter, P. E. Downstream Effects of Erosion from Small-Scale Gold Mining on the Instream Habitat and Fish Community of a Small Neotropical Rainforest Stream. </w:t>
      </w:r>
      <w:r>
        <w:rPr>
          <w:i/>
          <w:iCs/>
        </w:rPr>
        <w:t>Conservation Biology</w:t>
      </w:r>
      <w:r>
        <w:t xml:space="preserve"> </w:t>
      </w:r>
      <w:r>
        <w:rPr>
          <w:b/>
          <w:bCs/>
        </w:rPr>
        <w:t>18</w:t>
      </w:r>
      <w:r>
        <w:t>, 201–214 (2004).</w:t>
      </w:r>
    </w:p>
    <w:p w14:paraId="2A68CEBE" w14:textId="77777777" w:rsidR="00D210EB" w:rsidRDefault="00D210EB" w:rsidP="00D210EB">
      <w:pPr>
        <w:pStyle w:val="Bibliography"/>
      </w:pPr>
      <w:r>
        <w:t>19.</w:t>
      </w:r>
      <w:r>
        <w:tab/>
        <w:t xml:space="preserve">Schure, J., Ingram, V., Tieguhong, J. C. &amp; Ndikumagenge, C. Is the god of diamonds alone? The role of institutions in artisanal mining in forest landscapes, Congo Basin. </w:t>
      </w:r>
      <w:r>
        <w:rPr>
          <w:i/>
          <w:iCs/>
        </w:rPr>
        <w:t>Resources Policy</w:t>
      </w:r>
      <w:r>
        <w:t xml:space="preserve"> </w:t>
      </w:r>
      <w:r>
        <w:rPr>
          <w:b/>
          <w:bCs/>
        </w:rPr>
        <w:t>36</w:t>
      </w:r>
      <w:r>
        <w:t>, 363–371 (2011).</w:t>
      </w:r>
    </w:p>
    <w:p w14:paraId="11D028A4" w14:textId="77777777" w:rsidR="00D210EB" w:rsidRDefault="00D210EB" w:rsidP="00D210EB">
      <w:pPr>
        <w:pStyle w:val="Bibliography"/>
      </w:pPr>
      <w:r>
        <w:t>20.</w:t>
      </w:r>
      <w:r>
        <w:tab/>
        <w:t xml:space="preserve">Jenkins, R. K. B. </w:t>
      </w:r>
      <w:r>
        <w:rPr>
          <w:i/>
          <w:iCs/>
        </w:rPr>
        <w:t>et al.</w:t>
      </w:r>
      <w:r>
        <w:t xml:space="preserve"> Analysis of patterns of bushmeat consumption reveals extensive exploitation of protected species in eastern madagascar. </w:t>
      </w:r>
      <w:r>
        <w:rPr>
          <w:i/>
          <w:iCs/>
        </w:rPr>
        <w:t>PLoS ONE</w:t>
      </w:r>
      <w:r>
        <w:t xml:space="preserve"> </w:t>
      </w:r>
      <w:r>
        <w:rPr>
          <w:b/>
          <w:bCs/>
        </w:rPr>
        <w:t>6</w:t>
      </w:r>
      <w:r>
        <w:t>, (2011).</w:t>
      </w:r>
    </w:p>
    <w:p w14:paraId="79B3D857" w14:textId="77777777" w:rsidR="00D210EB" w:rsidRDefault="00D210EB" w:rsidP="00D210EB">
      <w:pPr>
        <w:pStyle w:val="Bibliography"/>
      </w:pPr>
      <w:r>
        <w:t>21.</w:t>
      </w:r>
      <w:r>
        <w:tab/>
        <w:t xml:space="preserve">Spira, C., Kirkby, A., Kujirakwinja, D. &amp; Plumptre, A. J. The socio-economics of artisanal mining and bushmeat hunting around protected areas: Kahuzi-Biega National Park and Itombwe Nature Reserve, eastern Democratic Republic of Congo. </w:t>
      </w:r>
      <w:r>
        <w:rPr>
          <w:i/>
          <w:iCs/>
        </w:rPr>
        <w:t>Oryx</w:t>
      </w:r>
      <w:r>
        <w:t xml:space="preserve"> </w:t>
      </w:r>
      <w:r>
        <w:rPr>
          <w:b/>
          <w:bCs/>
        </w:rPr>
        <w:t>53</w:t>
      </w:r>
      <w:r>
        <w:t>, 136–144 (2019).</w:t>
      </w:r>
    </w:p>
    <w:p w14:paraId="037F8DBA" w14:textId="77777777" w:rsidR="00D210EB" w:rsidRDefault="00D210EB" w:rsidP="00D210EB">
      <w:pPr>
        <w:pStyle w:val="Bibliography"/>
      </w:pPr>
      <w:r>
        <w:t>22.</w:t>
      </w:r>
      <w:r>
        <w:tab/>
        <w:t xml:space="preserve">Gandiwa, E. &amp; Gandiwa, P. Biodiversity conservation versus artisanal gold mining: a case study of Chimanimani National Park, Zimbabwe. </w:t>
      </w:r>
      <w:r>
        <w:rPr>
          <w:i/>
          <w:iCs/>
        </w:rPr>
        <w:t>Journal of Sustainable Development in Africa</w:t>
      </w:r>
      <w:r>
        <w:t xml:space="preserve"> </w:t>
      </w:r>
      <w:r>
        <w:rPr>
          <w:b/>
          <w:bCs/>
        </w:rPr>
        <w:t>14</w:t>
      </w:r>
      <w:r>
        <w:t>, 29–37 (2012).</w:t>
      </w:r>
    </w:p>
    <w:p w14:paraId="4F6CBF75" w14:textId="77777777" w:rsidR="00D210EB" w:rsidRPr="00D210EB" w:rsidRDefault="00D210EB" w:rsidP="00D210EB">
      <w:pPr>
        <w:pStyle w:val="Bibliography"/>
        <w:rPr>
          <w:lang w:val="fr-FR"/>
        </w:rPr>
      </w:pPr>
      <w:r>
        <w:t>23.</w:t>
      </w:r>
      <w:r>
        <w:tab/>
        <w:t xml:space="preserve">Macháček, J. Alluvial artisanal and small-scale mining in a river stream-Rutsiro case study (Rwanda). </w:t>
      </w:r>
      <w:r w:rsidRPr="00D210EB">
        <w:rPr>
          <w:i/>
          <w:iCs/>
          <w:lang w:val="fr-FR"/>
        </w:rPr>
        <w:t>Forests</w:t>
      </w:r>
      <w:r w:rsidRPr="00D210EB">
        <w:rPr>
          <w:lang w:val="fr-FR"/>
        </w:rPr>
        <w:t xml:space="preserve"> </w:t>
      </w:r>
      <w:r w:rsidRPr="00D210EB">
        <w:rPr>
          <w:b/>
          <w:bCs/>
          <w:lang w:val="fr-FR"/>
        </w:rPr>
        <w:t>11</w:t>
      </w:r>
      <w:r w:rsidRPr="00D210EB">
        <w:rPr>
          <w:lang w:val="fr-FR"/>
        </w:rPr>
        <w:t>, (2020).</w:t>
      </w:r>
    </w:p>
    <w:p w14:paraId="19F9CFC3" w14:textId="77777777" w:rsidR="00D210EB" w:rsidRDefault="00D210EB" w:rsidP="00D210EB">
      <w:pPr>
        <w:pStyle w:val="Bibliography"/>
      </w:pPr>
      <w:r w:rsidRPr="00D210EB">
        <w:rPr>
          <w:lang w:val="fr-FR"/>
        </w:rPr>
        <w:t>24.</w:t>
      </w:r>
      <w:r w:rsidRPr="00D210EB">
        <w:rPr>
          <w:lang w:val="fr-FR"/>
        </w:rPr>
        <w:tab/>
        <w:t xml:space="preserve">Le Tourneau, J.-M. </w:t>
      </w:r>
      <w:r w:rsidRPr="00D210EB">
        <w:rPr>
          <w:i/>
          <w:iCs/>
          <w:lang w:val="fr-FR"/>
        </w:rPr>
        <w:t>Chercheurs d’or: L’orpaillage Clandestin En Guyane Française</w:t>
      </w:r>
      <w:r w:rsidRPr="00D210EB">
        <w:rPr>
          <w:lang w:val="fr-FR"/>
        </w:rPr>
        <w:t xml:space="preserve">. </w:t>
      </w:r>
      <w:r>
        <w:t>(CNRS Editions, 2020).</w:t>
      </w:r>
    </w:p>
    <w:p w14:paraId="1FA420AB" w14:textId="77777777" w:rsidR="00D210EB" w:rsidRDefault="00D210EB" w:rsidP="00D210EB">
      <w:pPr>
        <w:pStyle w:val="Bibliography"/>
      </w:pPr>
      <w:r>
        <w:t>25.</w:t>
      </w:r>
      <w:r>
        <w:tab/>
        <w:t xml:space="preserve">Dezécache, C. </w:t>
      </w:r>
      <w:r>
        <w:rPr>
          <w:i/>
          <w:iCs/>
        </w:rPr>
        <w:t>et al.</w:t>
      </w:r>
      <w:r>
        <w:t xml:space="preserve"> Gold-rush in a forested El Dorado: Deforestation leakages and the need for regional cooperation. </w:t>
      </w:r>
      <w:r>
        <w:rPr>
          <w:i/>
          <w:iCs/>
        </w:rPr>
        <w:t>Environmental Research Letters</w:t>
      </w:r>
      <w:r>
        <w:t xml:space="preserve"> </w:t>
      </w:r>
      <w:r>
        <w:rPr>
          <w:b/>
          <w:bCs/>
        </w:rPr>
        <w:t>12</w:t>
      </w:r>
      <w:r>
        <w:t>, (2017).</w:t>
      </w:r>
    </w:p>
    <w:p w14:paraId="7685F5C4" w14:textId="77777777" w:rsidR="00D210EB" w:rsidRDefault="00D210EB" w:rsidP="00D210EB">
      <w:pPr>
        <w:pStyle w:val="Bibliography"/>
      </w:pPr>
      <w:r>
        <w:lastRenderedPageBreak/>
        <w:t>26.</w:t>
      </w:r>
      <w:r>
        <w:tab/>
        <w:t xml:space="preserve">ICMM. </w:t>
      </w:r>
      <w:r>
        <w:rPr>
          <w:i/>
          <w:iCs/>
        </w:rPr>
        <w:t>Working Together: How Large-Scale Mining Can Engage with Artisanal and Small-Scale Miners</w:t>
      </w:r>
      <w:r>
        <w:t>. https://www.icmm.com/en-gb/guidance/social-performance/2010/artisanal-and-small-scale-miners (2010).</w:t>
      </w:r>
    </w:p>
    <w:p w14:paraId="0C326282" w14:textId="77777777" w:rsidR="00D210EB" w:rsidRDefault="00D210EB" w:rsidP="00D210EB">
      <w:pPr>
        <w:pStyle w:val="Bibliography"/>
      </w:pPr>
      <w:r>
        <w:t>27.</w:t>
      </w:r>
      <w:r>
        <w:tab/>
        <w:t xml:space="preserve">Canavesio, R. &amp; Pardieu, V. Rushing for gemstones and gold: Reflecting on experiences from the United States, Canada, New Zealand, Australia and Madagascar, 1848-present. </w:t>
      </w:r>
      <w:r>
        <w:rPr>
          <w:i/>
          <w:iCs/>
        </w:rPr>
        <w:t>The Extractive Industries and Society</w:t>
      </w:r>
      <w:r>
        <w:t xml:space="preserve"> (2019) doi:10.1016/J.EXIS.2019.08.005.</w:t>
      </w:r>
    </w:p>
    <w:p w14:paraId="03F9C3E9" w14:textId="77777777" w:rsidR="00D210EB" w:rsidRDefault="00D210EB" w:rsidP="00D210EB">
      <w:pPr>
        <w:pStyle w:val="Bibliography"/>
      </w:pPr>
      <w:r>
        <w:t>28.</w:t>
      </w:r>
      <w:r>
        <w:tab/>
        <w:t xml:space="preserve">Bosse Jønsson, J. &amp; Fahy Bryceson, D. Rushing for gold: Mobility and small-scale mining in East Africa. </w:t>
      </w:r>
      <w:r>
        <w:rPr>
          <w:i/>
          <w:iCs/>
        </w:rPr>
        <w:t>Development and Change</w:t>
      </w:r>
      <w:r>
        <w:t xml:space="preserve"> </w:t>
      </w:r>
      <w:r>
        <w:rPr>
          <w:b/>
          <w:bCs/>
        </w:rPr>
        <w:t>40</w:t>
      </w:r>
      <w:r>
        <w:t>, 249–279 (2009).</w:t>
      </w:r>
    </w:p>
    <w:p w14:paraId="1FDD7B57" w14:textId="77777777" w:rsidR="00D210EB" w:rsidRDefault="00D210EB" w:rsidP="00D210EB">
      <w:pPr>
        <w:pStyle w:val="Bibliography"/>
      </w:pPr>
      <w:r>
        <w:t>29.</w:t>
      </w:r>
      <w:r>
        <w:tab/>
        <w:t xml:space="preserve">Fahy Bryceson, D., Bosse Jønsson, J. &amp; Clarke Shand, M. Mining mobility and settlement during an East African gold boom: Seeking fortune and accommodating fate. </w:t>
      </w:r>
      <w:r>
        <w:rPr>
          <w:i/>
          <w:iCs/>
        </w:rPr>
        <w:t>Mobilities</w:t>
      </w:r>
      <w:r>
        <w:t xml:space="preserve"> </w:t>
      </w:r>
      <w:r>
        <w:rPr>
          <w:b/>
          <w:bCs/>
        </w:rPr>
        <w:t>15</w:t>
      </w:r>
      <w:r>
        <w:t>, 446–463 (2020).</w:t>
      </w:r>
    </w:p>
    <w:p w14:paraId="0ED18D34" w14:textId="77777777" w:rsidR="00D210EB" w:rsidRDefault="00D210EB" w:rsidP="00D210EB">
      <w:pPr>
        <w:pStyle w:val="Bibliography"/>
      </w:pPr>
      <w:r>
        <w:t>30.</w:t>
      </w:r>
      <w:r>
        <w:tab/>
        <w:t>Myers, N., Mittermeier</w:t>
      </w:r>
      <w:r>
        <w:rPr>
          <w:vertAlign w:val="superscript"/>
        </w:rPr>
        <w:t>2</w:t>
      </w:r>
      <w:r>
        <w:t>, R. A., Mittermeier</w:t>
      </w:r>
      <w:r>
        <w:rPr>
          <w:vertAlign w:val="superscript"/>
        </w:rPr>
        <w:t>2</w:t>
      </w:r>
      <w:r>
        <w:t>, C. G., Da Fonseca</w:t>
      </w:r>
      <w:r>
        <w:rPr>
          <w:vertAlign w:val="superscript"/>
        </w:rPr>
        <w:t>3</w:t>
      </w:r>
      <w:r>
        <w:t xml:space="preserve">, G. A. B. &amp; Kent, J. Biodiversity hotspots for conservation priorities. </w:t>
      </w:r>
      <w:r>
        <w:rPr>
          <w:i/>
          <w:iCs/>
        </w:rPr>
        <w:t>Nature</w:t>
      </w:r>
      <w:r>
        <w:t xml:space="preserve"> </w:t>
      </w:r>
      <w:r>
        <w:rPr>
          <w:b/>
          <w:bCs/>
        </w:rPr>
        <w:t>403</w:t>
      </w:r>
      <w:r>
        <w:t>, (2000).</w:t>
      </w:r>
    </w:p>
    <w:p w14:paraId="1822BA24" w14:textId="77777777" w:rsidR="00D210EB" w:rsidRDefault="00D210EB" w:rsidP="00D210EB">
      <w:pPr>
        <w:pStyle w:val="Bibliography"/>
      </w:pPr>
      <w:r>
        <w:t>31.</w:t>
      </w:r>
      <w:r>
        <w:tab/>
        <w:t xml:space="preserve">Pezzotta, F. </w:t>
      </w:r>
      <w:r>
        <w:rPr>
          <w:i/>
          <w:iCs/>
        </w:rPr>
        <w:t>Madagascar: A Mineral and Gemstone Paradise</w:t>
      </w:r>
      <w:r>
        <w:t>. (Lapis International, 2001).</w:t>
      </w:r>
    </w:p>
    <w:p w14:paraId="074BBE0A" w14:textId="77777777" w:rsidR="00D210EB" w:rsidRDefault="00D210EB" w:rsidP="00D210EB">
      <w:pPr>
        <w:pStyle w:val="Bibliography"/>
      </w:pPr>
      <w:r>
        <w:t>32.</w:t>
      </w:r>
      <w:r>
        <w:tab/>
        <w:t xml:space="preserve">Devenish, K., Goodenough, K., Jones, J. P. G., Rakoto Ratsimba, H. &amp; Willcock, S. Mapping to explore the challenges and opportunities for reconciling artisanal gem mining and biodiversity conservation. </w:t>
      </w:r>
      <w:r>
        <w:rPr>
          <w:i/>
          <w:iCs/>
        </w:rPr>
        <w:t>The Extractive Industries and Society</w:t>
      </w:r>
      <w:r>
        <w:t xml:space="preserve"> (2023) doi:10.1016/j.exis.2023.101311.</w:t>
      </w:r>
    </w:p>
    <w:p w14:paraId="7FC639A1" w14:textId="77777777" w:rsidR="00D210EB" w:rsidRPr="00D210EB" w:rsidRDefault="00D210EB" w:rsidP="00D210EB">
      <w:pPr>
        <w:pStyle w:val="Bibliography"/>
        <w:rPr>
          <w:lang w:val="fr-FR"/>
        </w:rPr>
      </w:pPr>
      <w:r>
        <w:t>33.</w:t>
      </w:r>
      <w:r>
        <w:tab/>
        <w:t xml:space="preserve">World Bank. </w:t>
      </w:r>
      <w:r>
        <w:rPr>
          <w:i/>
          <w:iCs/>
        </w:rPr>
        <w:t xml:space="preserve">Madagascar: Governance and Development Effectiveness Review, A Political Economy Analysis of Governance in Madagascar. </w:t>
      </w:r>
      <w:r w:rsidRPr="00D210EB">
        <w:rPr>
          <w:i/>
          <w:iCs/>
          <w:lang w:val="fr-FR"/>
        </w:rPr>
        <w:t>AFTPR, Report No. 54277-MG.</w:t>
      </w:r>
      <w:r w:rsidRPr="00D210EB">
        <w:rPr>
          <w:lang w:val="fr-FR"/>
        </w:rPr>
        <w:t xml:space="preserve"> (2010).</w:t>
      </w:r>
    </w:p>
    <w:p w14:paraId="729DD7F0" w14:textId="77777777" w:rsidR="00D210EB" w:rsidRPr="00D210EB" w:rsidRDefault="00D210EB" w:rsidP="00D210EB">
      <w:pPr>
        <w:pStyle w:val="Bibliography"/>
        <w:rPr>
          <w:lang w:val="fr-FR"/>
        </w:rPr>
      </w:pPr>
      <w:r w:rsidRPr="00D210EB">
        <w:rPr>
          <w:lang w:val="fr-FR"/>
        </w:rPr>
        <w:t>34.</w:t>
      </w:r>
      <w:r w:rsidRPr="00D210EB">
        <w:rPr>
          <w:lang w:val="fr-FR"/>
        </w:rPr>
        <w:tab/>
        <w:t>Canavesio, R. Exploitation informelle des pierres précieuses et développement dans les nouveaux pays producteurs. Le cas des fronts pionniers d’Ilakaka a Madagascar. (Université Michel De Montaigne Bordeaux III, 2010).</w:t>
      </w:r>
    </w:p>
    <w:p w14:paraId="2C71F52B" w14:textId="77777777" w:rsidR="00D210EB" w:rsidRPr="00D210EB" w:rsidRDefault="00D210EB" w:rsidP="00D210EB">
      <w:pPr>
        <w:pStyle w:val="Bibliography"/>
        <w:rPr>
          <w:lang w:val="fr-FR"/>
        </w:rPr>
      </w:pPr>
      <w:r w:rsidRPr="00D210EB">
        <w:rPr>
          <w:lang w:val="fr-FR"/>
        </w:rPr>
        <w:lastRenderedPageBreak/>
        <w:t>35.</w:t>
      </w:r>
      <w:r w:rsidRPr="00D210EB">
        <w:rPr>
          <w:lang w:val="fr-FR"/>
        </w:rPr>
        <w:tab/>
      </w:r>
      <w:r w:rsidRPr="00D210EB">
        <w:rPr>
          <w:i/>
          <w:iCs/>
          <w:lang w:val="fr-FR"/>
        </w:rPr>
        <w:t>Code Minier</w:t>
      </w:r>
      <w:r w:rsidRPr="00D210EB">
        <w:rPr>
          <w:lang w:val="fr-FR"/>
        </w:rPr>
        <w:t xml:space="preserve">. </w:t>
      </w:r>
      <w:r w:rsidRPr="00D210EB">
        <w:rPr>
          <w:i/>
          <w:iCs/>
          <w:lang w:val="fr-FR"/>
        </w:rPr>
        <w:t>Loi no. 2023-007 pourtant refonte du code minier de Madagascar</w:t>
      </w:r>
      <w:r w:rsidRPr="00D210EB">
        <w:rPr>
          <w:lang w:val="fr-FR"/>
        </w:rPr>
        <w:t xml:space="preserve"> (2023).</w:t>
      </w:r>
    </w:p>
    <w:p w14:paraId="2AD74A83" w14:textId="77777777" w:rsidR="00D210EB" w:rsidRPr="00D210EB" w:rsidRDefault="00D210EB" w:rsidP="00D210EB">
      <w:pPr>
        <w:pStyle w:val="Bibliography"/>
        <w:rPr>
          <w:lang w:val="fr-FR"/>
        </w:rPr>
      </w:pPr>
      <w:r>
        <w:t>36.</w:t>
      </w:r>
      <w:r>
        <w:tab/>
        <w:t xml:space="preserve">Tilghman, L., Baker, M. &amp; Deleon, S. D. Artisanal Sapphire Mining in Madagascar: Environmental and Social Impacts. </w:t>
      </w:r>
      <w:r w:rsidRPr="00D210EB">
        <w:rPr>
          <w:i/>
          <w:iCs/>
          <w:lang w:val="fr-FR"/>
        </w:rPr>
        <w:t>University of Vermont Gemecology Reports</w:t>
      </w:r>
      <w:r w:rsidRPr="00D210EB">
        <w:rPr>
          <w:lang w:val="fr-FR"/>
        </w:rPr>
        <w:t xml:space="preserve"> (2007).</w:t>
      </w:r>
    </w:p>
    <w:p w14:paraId="20525FE7" w14:textId="77777777" w:rsidR="00D210EB" w:rsidRPr="00D210EB" w:rsidRDefault="00D210EB" w:rsidP="00D210EB">
      <w:pPr>
        <w:pStyle w:val="Bibliography"/>
        <w:rPr>
          <w:lang w:val="fr-FR"/>
        </w:rPr>
      </w:pPr>
      <w:r w:rsidRPr="00D210EB">
        <w:rPr>
          <w:lang w:val="fr-FR"/>
        </w:rPr>
        <w:t>37.</w:t>
      </w:r>
      <w:r w:rsidRPr="00D210EB">
        <w:rPr>
          <w:lang w:val="fr-FR"/>
        </w:rPr>
        <w:tab/>
        <w:t>Desbureaux, S. L’insertion des instruments incitatifs dans les politiques de préservation des ressources naturelles. (Université Paris X Nanterre La Défense, Ecole des Mines ParisTech, ESCP EUROPE, 2012).</w:t>
      </w:r>
    </w:p>
    <w:p w14:paraId="1335F25E" w14:textId="77777777" w:rsidR="00D210EB" w:rsidRDefault="00D210EB" w:rsidP="00D210EB">
      <w:pPr>
        <w:pStyle w:val="Bibliography"/>
      </w:pPr>
      <w:r>
        <w:t>38.</w:t>
      </w:r>
      <w:r>
        <w:tab/>
        <w:t xml:space="preserve">Perkins, R. </w:t>
      </w:r>
      <w:r>
        <w:rPr>
          <w:i/>
          <w:iCs/>
        </w:rPr>
        <w:t>Sapphire Rush in the Jungle East of Ambatodrazaka, Madagascar</w:t>
      </w:r>
      <w:r>
        <w:t>. 1–17 https://roseyperkins.com/wp-content/uploads/2016/11/SapphireRushMadagascarOctober2016by-RoseyPerkins.pdf (2016).</w:t>
      </w:r>
    </w:p>
    <w:p w14:paraId="179FC4A3" w14:textId="77777777" w:rsidR="00D210EB" w:rsidRDefault="00D210EB" w:rsidP="00D210EB">
      <w:pPr>
        <w:pStyle w:val="Bibliography"/>
      </w:pPr>
      <w:r>
        <w:t>39.</w:t>
      </w:r>
      <w:r>
        <w:tab/>
        <w:t xml:space="preserve">Perkins, R. </w:t>
      </w:r>
      <w:r>
        <w:rPr>
          <w:i/>
          <w:iCs/>
        </w:rPr>
        <w:t>Old and New Sapphire Rushes in the Bemainty Mining Area, Madagascar</w:t>
      </w:r>
      <w:r>
        <w:t>. 1–18 https://roseyperkins.com/wp-content/uploads/2017/06/Old-and-New-Sapphire-Rushes-in-Bemainty-Area-Madagascar2017.pdf (2017).</w:t>
      </w:r>
    </w:p>
    <w:p w14:paraId="67475570" w14:textId="77777777" w:rsidR="00D210EB" w:rsidRDefault="00D210EB" w:rsidP="00D210EB">
      <w:pPr>
        <w:pStyle w:val="Bibliography"/>
      </w:pPr>
      <w:r>
        <w:t>40.</w:t>
      </w:r>
      <w:r>
        <w:tab/>
        <w:t xml:space="preserve">Tullis, P. How illegal mining is threatening imperilled lemurs. </w:t>
      </w:r>
      <w:r>
        <w:rPr>
          <w:i/>
          <w:iCs/>
        </w:rPr>
        <w:t>National Geographic</w:t>
      </w:r>
      <w:r>
        <w:t xml:space="preserve"> (2019).</w:t>
      </w:r>
    </w:p>
    <w:p w14:paraId="36A59AAE" w14:textId="77777777" w:rsidR="00D210EB" w:rsidRDefault="00D210EB" w:rsidP="00D210EB">
      <w:pPr>
        <w:pStyle w:val="Bibliography"/>
      </w:pPr>
      <w:r>
        <w:t>41.</w:t>
      </w:r>
      <w:r>
        <w:tab/>
        <w:t xml:space="preserve">Carver, E. ‘Sapphire rush’ threatens rainforests of Madagascar. </w:t>
      </w:r>
      <w:r>
        <w:rPr>
          <w:i/>
          <w:iCs/>
        </w:rPr>
        <w:t>The Guardian</w:t>
      </w:r>
      <w:r>
        <w:t xml:space="preserve"> (2017).</w:t>
      </w:r>
    </w:p>
    <w:p w14:paraId="0A2BDBC2" w14:textId="77777777" w:rsidR="00D210EB" w:rsidRDefault="00D210EB" w:rsidP="00D210EB">
      <w:pPr>
        <w:pStyle w:val="Bibliography"/>
      </w:pPr>
      <w:r>
        <w:t>42.</w:t>
      </w:r>
      <w:r>
        <w:tab/>
        <w:t xml:space="preserve">Goodman, S. M., Raherilalao, M. J. &amp; Wohlauser, S. </w:t>
      </w:r>
      <w:r>
        <w:rPr>
          <w:i/>
          <w:iCs/>
        </w:rPr>
        <w:t>The Terrestrial Protected Areas of Madagascar: Their History, Description and Biota. Volume II: Northern and Eastern Madagascar</w:t>
      </w:r>
      <w:r>
        <w:t>. (Association Vahatra, Antananarivo, Madagascar, 2018).</w:t>
      </w:r>
    </w:p>
    <w:p w14:paraId="4F9A4D16" w14:textId="77777777" w:rsidR="00D210EB" w:rsidRDefault="00D210EB" w:rsidP="00D210EB">
      <w:pPr>
        <w:pStyle w:val="Bibliography"/>
      </w:pPr>
      <w:r>
        <w:t>43.</w:t>
      </w:r>
      <w:r>
        <w:tab/>
        <w:t xml:space="preserve">Safford, R. J., Goodman, S. M., Raherilalao, M. J. &amp; Hawkins, A. F. A. Introduction to the birds. in </w:t>
      </w:r>
      <w:r>
        <w:rPr>
          <w:i/>
          <w:iCs/>
        </w:rPr>
        <w:t>The New Natural History of Madagascar: Volume 2</w:t>
      </w:r>
      <w:r>
        <w:t xml:space="preserve"> (ed. Goodman, S. M.) (Princeton University Press, Princeton, New Jersey, 2022).</w:t>
      </w:r>
    </w:p>
    <w:p w14:paraId="6D8C13E4" w14:textId="77777777" w:rsidR="00D210EB" w:rsidRDefault="00D210EB" w:rsidP="00D210EB">
      <w:pPr>
        <w:pStyle w:val="Bibliography"/>
      </w:pPr>
      <w:r>
        <w:lastRenderedPageBreak/>
        <w:t>44.</w:t>
      </w:r>
      <w:r>
        <w:tab/>
        <w:t xml:space="preserve">Gamba, M. </w:t>
      </w:r>
      <w:r>
        <w:rPr>
          <w:i/>
          <w:iCs/>
        </w:rPr>
        <w:t>et al.</w:t>
      </w:r>
      <w:r>
        <w:t xml:space="preserve"> Indriidae: Indri indri, Indri, Babakoto. in </w:t>
      </w:r>
      <w:r>
        <w:rPr>
          <w:i/>
          <w:iCs/>
        </w:rPr>
        <w:t>The New Natural History of Madagascar: Volume 2</w:t>
      </w:r>
      <w:r>
        <w:t xml:space="preserve"> (ed. Goodman, S. M.) 1967–1971 (Princeton University Press, Princeton, New Jersey, 2022).</w:t>
      </w:r>
    </w:p>
    <w:p w14:paraId="31E3F5EF" w14:textId="77777777" w:rsidR="00D210EB" w:rsidRDefault="00D210EB" w:rsidP="00D210EB">
      <w:pPr>
        <w:pStyle w:val="Bibliography"/>
      </w:pPr>
      <w:r>
        <w:t>45.</w:t>
      </w:r>
      <w:r>
        <w:tab/>
        <w:t xml:space="preserve">Pardieu, V. </w:t>
      </w:r>
      <w:r>
        <w:rPr>
          <w:i/>
          <w:iCs/>
        </w:rPr>
        <w:t>et al.</w:t>
      </w:r>
      <w:r>
        <w:t xml:space="preserve"> </w:t>
      </w:r>
      <w:r>
        <w:rPr>
          <w:i/>
          <w:iCs/>
        </w:rPr>
        <w:t>Sapphires from the Gem Rush Bemainty Area, Ambatondrazaka (Madagascar)</w:t>
      </w:r>
      <w:r>
        <w:t>. 1–45 https://www.gia.edu/gia-news-research/sapphires-gem-rush-bemainty-ambatondrazaka-madagascar (2017).</w:t>
      </w:r>
    </w:p>
    <w:p w14:paraId="115E9F14" w14:textId="77777777" w:rsidR="00D210EB" w:rsidRDefault="00D210EB" w:rsidP="00D210EB">
      <w:pPr>
        <w:pStyle w:val="Bibliography"/>
      </w:pPr>
      <w:r w:rsidRPr="00D210EB">
        <w:rPr>
          <w:lang w:val="fr-FR"/>
        </w:rPr>
        <w:t>46.</w:t>
      </w:r>
      <w:r w:rsidRPr="00D210EB">
        <w:rPr>
          <w:lang w:val="fr-FR"/>
        </w:rPr>
        <w:tab/>
        <w:t xml:space="preserve">Hansen, M. C. </w:t>
      </w:r>
      <w:r w:rsidRPr="00D210EB">
        <w:rPr>
          <w:i/>
          <w:iCs/>
          <w:lang w:val="fr-FR"/>
        </w:rPr>
        <w:t>et al.</w:t>
      </w:r>
      <w:r w:rsidRPr="00D210EB">
        <w:rPr>
          <w:lang w:val="fr-FR"/>
        </w:rPr>
        <w:t xml:space="preserve"> </w:t>
      </w:r>
      <w:r>
        <w:t xml:space="preserve">High-resolution global maps of 21st-century forest cover change. </w:t>
      </w:r>
      <w:r>
        <w:rPr>
          <w:i/>
          <w:iCs/>
        </w:rPr>
        <w:t>Science</w:t>
      </w:r>
      <w:r>
        <w:t xml:space="preserve"> </w:t>
      </w:r>
      <w:r>
        <w:rPr>
          <w:b/>
          <w:bCs/>
        </w:rPr>
        <w:t>342</w:t>
      </w:r>
      <w:r>
        <w:t>, 850–853 (2013).</w:t>
      </w:r>
    </w:p>
    <w:p w14:paraId="76098027" w14:textId="77777777" w:rsidR="00D210EB" w:rsidRDefault="00D210EB" w:rsidP="00D210EB">
      <w:pPr>
        <w:pStyle w:val="Bibliography"/>
      </w:pPr>
      <w:r>
        <w:t>47.</w:t>
      </w:r>
      <w:r>
        <w:tab/>
        <w:t xml:space="preserve">Pardieu, V. </w:t>
      </w:r>
      <w:r>
        <w:rPr>
          <w:i/>
          <w:iCs/>
        </w:rPr>
        <w:t>Is the Sapphire Trade Really Driving Lemurs towards Extinction as Journalist Paul Tullis Claims on National Geographic ?</w:t>
      </w:r>
      <w:r>
        <w:t xml:space="preserve"> https://www.linkedin.com/pulse/sapphire-trade-really-driving-lemurs-towards-paul-tullis-pardieu/?published=t (2019).</w:t>
      </w:r>
    </w:p>
    <w:p w14:paraId="658659B8" w14:textId="77777777" w:rsidR="00D210EB" w:rsidRDefault="00D210EB" w:rsidP="00D210EB">
      <w:pPr>
        <w:pStyle w:val="Bibliography"/>
      </w:pPr>
      <w:r>
        <w:t>48.</w:t>
      </w:r>
      <w:r>
        <w:tab/>
        <w:t xml:space="preserve">Abadie, A. Using synthetic controls: Feasibility, data requirements, and methodological aspects. </w:t>
      </w:r>
      <w:r>
        <w:rPr>
          <w:i/>
          <w:iCs/>
        </w:rPr>
        <w:t>Journal of Economic Literature</w:t>
      </w:r>
      <w:r>
        <w:t xml:space="preserve"> </w:t>
      </w:r>
      <w:r>
        <w:rPr>
          <w:b/>
          <w:bCs/>
        </w:rPr>
        <w:t>59</w:t>
      </w:r>
      <w:r>
        <w:t>, 391–425 (2021).</w:t>
      </w:r>
    </w:p>
    <w:p w14:paraId="6E2CC3EE" w14:textId="77777777" w:rsidR="00D210EB" w:rsidRDefault="00D210EB" w:rsidP="00D210EB">
      <w:pPr>
        <w:pStyle w:val="Bibliography"/>
      </w:pPr>
      <w:r>
        <w:t>49.</w:t>
      </w:r>
      <w:r>
        <w:tab/>
        <w:t xml:space="preserve">IUCN. </w:t>
      </w:r>
      <w:r>
        <w:rPr>
          <w:i/>
          <w:iCs/>
        </w:rPr>
        <w:t>Prolemur Simus. The IUCN Red List of Threatened Species. Version 2023-1</w:t>
      </w:r>
      <w:r>
        <w:t>. (2014).</w:t>
      </w:r>
    </w:p>
    <w:p w14:paraId="4665645E" w14:textId="77777777" w:rsidR="00D210EB" w:rsidRDefault="00D210EB" w:rsidP="00D210EB">
      <w:pPr>
        <w:pStyle w:val="Bibliography"/>
      </w:pPr>
      <w:r>
        <w:t>50.</w:t>
      </w:r>
      <w:r>
        <w:tab/>
        <w:t xml:space="preserve">Giuliani, G., Groat, L. A., Fallick, A. E., Pignatelli, I. &amp; Pardieu, V. Ruby Deposits: A Review and Geological Classification. </w:t>
      </w:r>
      <w:r>
        <w:rPr>
          <w:i/>
          <w:iCs/>
        </w:rPr>
        <w:t>Minerals</w:t>
      </w:r>
      <w:r>
        <w:t xml:space="preserve"> </w:t>
      </w:r>
      <w:r>
        <w:rPr>
          <w:b/>
          <w:bCs/>
        </w:rPr>
        <w:t>10</w:t>
      </w:r>
      <w:r>
        <w:t>, 597 (2020).</w:t>
      </w:r>
    </w:p>
    <w:p w14:paraId="3AC83AFF" w14:textId="77777777" w:rsidR="00D210EB" w:rsidRDefault="00D210EB" w:rsidP="00D210EB">
      <w:pPr>
        <w:pStyle w:val="Bibliography"/>
      </w:pPr>
      <w:r>
        <w:t>51.</w:t>
      </w:r>
      <w:r>
        <w:tab/>
        <w:t xml:space="preserve">Harper, G. J., Steininger, M. K., Tucker, C. J., Juhn, D. &amp; Hawkins, F. Fifty years of deforestation and forest fragmentation in Madagascar. </w:t>
      </w:r>
      <w:r>
        <w:rPr>
          <w:i/>
          <w:iCs/>
        </w:rPr>
        <w:t>Environmental Conservation</w:t>
      </w:r>
      <w:r>
        <w:t xml:space="preserve"> </w:t>
      </w:r>
      <w:r>
        <w:rPr>
          <w:b/>
          <w:bCs/>
        </w:rPr>
        <w:t>34</w:t>
      </w:r>
      <w:r>
        <w:t>, 325–333 (2007).</w:t>
      </w:r>
    </w:p>
    <w:p w14:paraId="2E8C221A" w14:textId="77777777" w:rsidR="00D210EB" w:rsidRDefault="00D210EB" w:rsidP="00D210EB">
      <w:pPr>
        <w:pStyle w:val="Bibliography"/>
      </w:pPr>
      <w:r>
        <w:t>52.</w:t>
      </w:r>
      <w:r>
        <w:tab/>
        <w:t xml:space="preserve">Kull, C. A. The ‘degraded’ tapia woodlands of highland Madagascar: Rural economy, fire ecology, and forest conservation. </w:t>
      </w:r>
      <w:r>
        <w:rPr>
          <w:i/>
          <w:iCs/>
        </w:rPr>
        <w:t>Journal of Cultural Geography</w:t>
      </w:r>
      <w:r>
        <w:t xml:space="preserve"> </w:t>
      </w:r>
      <w:r>
        <w:rPr>
          <w:b/>
          <w:bCs/>
        </w:rPr>
        <w:t>19</w:t>
      </w:r>
      <w:r>
        <w:t>, 95–128 (2002).</w:t>
      </w:r>
    </w:p>
    <w:p w14:paraId="510514A3" w14:textId="77777777" w:rsidR="00D210EB" w:rsidRDefault="00D210EB" w:rsidP="00D210EB">
      <w:pPr>
        <w:pStyle w:val="Bibliography"/>
      </w:pPr>
      <w:r>
        <w:t>53.</w:t>
      </w:r>
      <w:r>
        <w:tab/>
        <w:t xml:space="preserve">Casse, T., Milhøj, A., Ranaivoson, S. &amp; Randriamanarivo, J. R. Causes of deforestation in southwestern Madagascar: What do we know? </w:t>
      </w:r>
      <w:r>
        <w:rPr>
          <w:i/>
          <w:iCs/>
        </w:rPr>
        <w:t>Forest Policy and Economics</w:t>
      </w:r>
      <w:r>
        <w:t xml:space="preserve"> </w:t>
      </w:r>
      <w:r>
        <w:rPr>
          <w:b/>
          <w:bCs/>
        </w:rPr>
        <w:t>6</w:t>
      </w:r>
      <w:r>
        <w:t>, 33–48 (2004).</w:t>
      </w:r>
    </w:p>
    <w:p w14:paraId="4AF59F36" w14:textId="77777777" w:rsidR="00D210EB" w:rsidRDefault="00D210EB" w:rsidP="00D210EB">
      <w:pPr>
        <w:pStyle w:val="Bibliography"/>
      </w:pPr>
      <w:r>
        <w:lastRenderedPageBreak/>
        <w:t>54.</w:t>
      </w:r>
      <w:r>
        <w:tab/>
        <w:t xml:space="preserve">Allnutt, T. F., Asner, G. P., Golden, C. D. &amp; Powell, G. V. N. Mapping recent deforestation and forest disturbance in northeastern Madagascar. </w:t>
      </w:r>
      <w:r>
        <w:rPr>
          <w:i/>
          <w:iCs/>
        </w:rPr>
        <w:t>Tropical Conservation Science</w:t>
      </w:r>
      <w:r>
        <w:t xml:space="preserve"> </w:t>
      </w:r>
      <w:r>
        <w:rPr>
          <w:b/>
          <w:bCs/>
        </w:rPr>
        <w:t>6</w:t>
      </w:r>
      <w:r>
        <w:t>, 1–15 (2013).</w:t>
      </w:r>
    </w:p>
    <w:p w14:paraId="4BE9A6F8" w14:textId="77777777" w:rsidR="00D210EB" w:rsidRDefault="00D210EB" w:rsidP="00D210EB">
      <w:pPr>
        <w:pStyle w:val="Bibliography"/>
      </w:pPr>
      <w:r>
        <w:t>55.</w:t>
      </w:r>
      <w:r>
        <w:tab/>
        <w:t xml:space="preserve">Hewson, J. </w:t>
      </w:r>
      <w:r>
        <w:rPr>
          <w:i/>
          <w:iCs/>
        </w:rPr>
        <w:t>et al.</w:t>
      </w:r>
      <w:r>
        <w:t xml:space="preserve"> Land Change Modelling to Inform Strategic Decisions on Forest Cover and CO 2 Emissions in Eastern Madagascar. </w:t>
      </w:r>
      <w:r>
        <w:rPr>
          <w:i/>
          <w:iCs/>
        </w:rPr>
        <w:t>Environmental Conservation</w:t>
      </w:r>
      <w:r>
        <w:t xml:space="preserve"> </w:t>
      </w:r>
      <w:r>
        <w:rPr>
          <w:b/>
          <w:bCs/>
        </w:rPr>
        <w:t>46</w:t>
      </w:r>
      <w:r>
        <w:t>, 25–33 (2019).</w:t>
      </w:r>
    </w:p>
    <w:p w14:paraId="5DB75574" w14:textId="77777777" w:rsidR="00D210EB" w:rsidRDefault="00D210EB" w:rsidP="00D210EB">
      <w:pPr>
        <w:pStyle w:val="Bibliography"/>
      </w:pPr>
      <w:r>
        <w:t>56.</w:t>
      </w:r>
      <w:r>
        <w:tab/>
        <w:t xml:space="preserve">Poudyal, M., Rakotonarivo, O. S., Razafimanahaka, J. H., Hockley, N. &amp; Jones, J. P. G. Household economy, forest dependency &amp; opportunity costs of conservation in eastern rainforests of madagascar. </w:t>
      </w:r>
      <w:r>
        <w:rPr>
          <w:i/>
          <w:iCs/>
        </w:rPr>
        <w:t>Scientific Data</w:t>
      </w:r>
      <w:r>
        <w:t xml:space="preserve"> </w:t>
      </w:r>
      <w:r>
        <w:rPr>
          <w:b/>
          <w:bCs/>
        </w:rPr>
        <w:t>5</w:t>
      </w:r>
      <w:r>
        <w:t>, (2018).</w:t>
      </w:r>
    </w:p>
    <w:p w14:paraId="5D56296B" w14:textId="77777777" w:rsidR="00D210EB" w:rsidRDefault="00D210EB" w:rsidP="00D210EB">
      <w:pPr>
        <w:pStyle w:val="Bibliography"/>
      </w:pPr>
      <w:r>
        <w:t>57.</w:t>
      </w:r>
      <w:r>
        <w:tab/>
        <w:t xml:space="preserve">Hilson, G. Farming, small-scale mining and rural livelihoods in Sub-Saharan Africa: A critical overview. </w:t>
      </w:r>
      <w:r>
        <w:rPr>
          <w:i/>
          <w:iCs/>
        </w:rPr>
        <w:t>Extractive Industries and Society</w:t>
      </w:r>
      <w:r>
        <w:t xml:space="preserve"> </w:t>
      </w:r>
      <w:r>
        <w:rPr>
          <w:b/>
          <w:bCs/>
        </w:rPr>
        <w:t>3</w:t>
      </w:r>
      <w:r>
        <w:t>, 547–563 (2016).</w:t>
      </w:r>
    </w:p>
    <w:p w14:paraId="4D7FC563" w14:textId="77777777" w:rsidR="00D210EB" w:rsidRDefault="00D210EB" w:rsidP="00D210EB">
      <w:pPr>
        <w:pStyle w:val="Bibliography"/>
      </w:pPr>
      <w:r>
        <w:t>58.</w:t>
      </w:r>
      <w:r>
        <w:tab/>
        <w:t xml:space="preserve">Maconachie, R. &amp; Binns, T. ‘Farming miners’ or ‘mining farmers’?: Diamond mining and rural development in post-conflict Sierra Leone. </w:t>
      </w:r>
      <w:r>
        <w:rPr>
          <w:i/>
          <w:iCs/>
        </w:rPr>
        <w:t>Journal of Rural Studies</w:t>
      </w:r>
      <w:r>
        <w:t xml:space="preserve"> </w:t>
      </w:r>
      <w:r>
        <w:rPr>
          <w:b/>
          <w:bCs/>
        </w:rPr>
        <w:t>23</w:t>
      </w:r>
      <w:r>
        <w:t>, 367–380 (2007).</w:t>
      </w:r>
    </w:p>
    <w:p w14:paraId="39C446CD" w14:textId="77777777" w:rsidR="00D210EB" w:rsidRDefault="00D210EB" w:rsidP="00D210EB">
      <w:pPr>
        <w:pStyle w:val="Bibliography"/>
      </w:pPr>
      <w:r>
        <w:t>59.</w:t>
      </w:r>
      <w:r>
        <w:tab/>
        <w:t xml:space="preserve">Hilson, G. &amp; Garforth, C. ‘Agricultural Poverty’ and the Expansion of Artisanal Mining in Sub-Saharan Africa: Experiences from Southwest Mali and Southeast Ghana. </w:t>
      </w:r>
      <w:r>
        <w:rPr>
          <w:i/>
          <w:iCs/>
        </w:rPr>
        <w:t>Population Research and Policy Review</w:t>
      </w:r>
      <w:r>
        <w:t xml:space="preserve"> </w:t>
      </w:r>
      <w:r>
        <w:rPr>
          <w:b/>
          <w:bCs/>
        </w:rPr>
        <w:t>31</w:t>
      </w:r>
      <w:r>
        <w:t>, 435–464 (2012).</w:t>
      </w:r>
    </w:p>
    <w:p w14:paraId="39DCE62A" w14:textId="77777777" w:rsidR="00D210EB" w:rsidRDefault="00D210EB" w:rsidP="00D210EB">
      <w:pPr>
        <w:pStyle w:val="Bibliography"/>
      </w:pPr>
      <w:r>
        <w:t>60.</w:t>
      </w:r>
      <w:r>
        <w:tab/>
        <w:t xml:space="preserve">Stoudmann, N. </w:t>
      </w:r>
      <w:r>
        <w:rPr>
          <w:i/>
          <w:iCs/>
        </w:rPr>
        <w:t>et al.</w:t>
      </w:r>
      <w:r>
        <w:t xml:space="preserve"> A double-edged sword: Realities of artisanal and small-scale mining for rural people in the Alaotra region of Madagascar. </w:t>
      </w:r>
      <w:r>
        <w:rPr>
          <w:i/>
          <w:iCs/>
        </w:rPr>
        <w:t>Natural Resources Forum</w:t>
      </w:r>
      <w:r>
        <w:t xml:space="preserve"> </w:t>
      </w:r>
      <w:r>
        <w:rPr>
          <w:b/>
          <w:bCs/>
        </w:rPr>
        <w:t>45</w:t>
      </w:r>
      <w:r>
        <w:t>, 87–102 (2021).</w:t>
      </w:r>
    </w:p>
    <w:p w14:paraId="6A769BDE" w14:textId="77777777" w:rsidR="00D210EB" w:rsidRDefault="00D210EB" w:rsidP="00D210EB">
      <w:pPr>
        <w:pStyle w:val="Bibliography"/>
      </w:pPr>
      <w:r>
        <w:t>61.</w:t>
      </w:r>
      <w:r>
        <w:tab/>
        <w:t xml:space="preserve">Boadi, S., Nsor, C. A., Antobre, O. O. &amp; Acquah, E. An analysis of illegal mining on the Offin shelterbelt forest reserve, Ghana: Implications on community livelihood. </w:t>
      </w:r>
      <w:r>
        <w:rPr>
          <w:i/>
          <w:iCs/>
        </w:rPr>
        <w:t>Journal of Sustainable Mining</w:t>
      </w:r>
      <w:r>
        <w:t xml:space="preserve"> </w:t>
      </w:r>
      <w:r>
        <w:rPr>
          <w:b/>
          <w:bCs/>
        </w:rPr>
        <w:t>15</w:t>
      </w:r>
      <w:r>
        <w:t>, 115–119 (2016).</w:t>
      </w:r>
    </w:p>
    <w:p w14:paraId="63467FD8" w14:textId="77777777" w:rsidR="00D210EB" w:rsidRDefault="00D210EB" w:rsidP="00D210EB">
      <w:pPr>
        <w:pStyle w:val="Bibliography"/>
      </w:pPr>
      <w:r>
        <w:t>62.</w:t>
      </w:r>
      <w:r>
        <w:tab/>
        <w:t xml:space="preserve">Poignant, A. Small-scale mining and agriculture: Evidence from northwestern Tanzania. </w:t>
      </w:r>
      <w:r>
        <w:rPr>
          <w:i/>
          <w:iCs/>
        </w:rPr>
        <w:t>Resources Policy</w:t>
      </w:r>
      <w:r>
        <w:t xml:space="preserve"> </w:t>
      </w:r>
      <w:r>
        <w:rPr>
          <w:b/>
          <w:bCs/>
        </w:rPr>
        <w:t>83</w:t>
      </w:r>
      <w:r>
        <w:t>, 103694 (2023).</w:t>
      </w:r>
    </w:p>
    <w:p w14:paraId="22A36666" w14:textId="77777777" w:rsidR="00D210EB" w:rsidRDefault="00D210EB" w:rsidP="00D210EB">
      <w:pPr>
        <w:pStyle w:val="Bibliography"/>
      </w:pPr>
      <w:r>
        <w:lastRenderedPageBreak/>
        <w:t>63.</w:t>
      </w:r>
      <w:r>
        <w:tab/>
        <w:t xml:space="preserve">Baffour-Kyei, V., Mensah, A., Owusu, V. &amp; Horlu, G. S. A. K. Artisanal small-scale mining and livelihood assets in rural southern Ghana. </w:t>
      </w:r>
      <w:r>
        <w:rPr>
          <w:i/>
          <w:iCs/>
        </w:rPr>
        <w:t>Resources Policy</w:t>
      </w:r>
      <w:r>
        <w:t xml:space="preserve"> </w:t>
      </w:r>
      <w:r>
        <w:rPr>
          <w:b/>
          <w:bCs/>
        </w:rPr>
        <w:t>71</w:t>
      </w:r>
      <w:r>
        <w:t>, 101988 (2021).</w:t>
      </w:r>
    </w:p>
    <w:p w14:paraId="719C243A" w14:textId="77777777" w:rsidR="00D210EB" w:rsidRPr="00D210EB" w:rsidRDefault="00D210EB" w:rsidP="00D210EB">
      <w:pPr>
        <w:pStyle w:val="Bibliography"/>
        <w:rPr>
          <w:lang w:val="fr-FR"/>
        </w:rPr>
      </w:pPr>
      <w:r>
        <w:t>64.</w:t>
      </w:r>
      <w:r>
        <w:tab/>
        <w:t xml:space="preserve">Walsh, A. ‘Hot money’ and daring consumption in a northern Malagasy sapphire-mining town. </w:t>
      </w:r>
      <w:r w:rsidRPr="00D210EB">
        <w:rPr>
          <w:i/>
          <w:iCs/>
          <w:lang w:val="fr-FR"/>
        </w:rPr>
        <w:t>American Ethnologist</w:t>
      </w:r>
      <w:r w:rsidRPr="00D210EB">
        <w:rPr>
          <w:lang w:val="fr-FR"/>
        </w:rPr>
        <w:t xml:space="preserve"> </w:t>
      </w:r>
      <w:r w:rsidRPr="00D210EB">
        <w:rPr>
          <w:b/>
          <w:bCs/>
          <w:lang w:val="fr-FR"/>
        </w:rPr>
        <w:t>30</w:t>
      </w:r>
      <w:r w:rsidRPr="00D210EB">
        <w:rPr>
          <w:lang w:val="fr-FR"/>
        </w:rPr>
        <w:t>, 290–305 (2003).</w:t>
      </w:r>
    </w:p>
    <w:p w14:paraId="0E26C8B9" w14:textId="77777777" w:rsidR="00D210EB" w:rsidRPr="00D210EB" w:rsidRDefault="00D210EB" w:rsidP="00D210EB">
      <w:pPr>
        <w:pStyle w:val="Bibliography"/>
        <w:rPr>
          <w:lang w:val="fr-FR"/>
        </w:rPr>
      </w:pPr>
      <w:r w:rsidRPr="00D210EB">
        <w:rPr>
          <w:lang w:val="fr-FR"/>
        </w:rPr>
        <w:t>65.</w:t>
      </w:r>
      <w:r w:rsidRPr="00D210EB">
        <w:rPr>
          <w:lang w:val="fr-FR"/>
        </w:rPr>
        <w:tab/>
        <w:t xml:space="preserve">Canavesio, R. </w:t>
      </w:r>
      <w:r w:rsidRPr="00D210EB">
        <w:rPr>
          <w:i/>
          <w:iCs/>
          <w:lang w:val="fr-FR"/>
        </w:rPr>
        <w:t>De La Durabilité à La Rentabilité , l ’ Évolution Des Systèmes de Production Dans La Région d ’ Ilakaka à Madagascar</w:t>
      </w:r>
      <w:r w:rsidRPr="00D210EB">
        <w:rPr>
          <w:lang w:val="fr-FR"/>
        </w:rPr>
        <w:t>. https://halshs.archives-ouvertes.fr/halshs-00378982/document (2009).</w:t>
      </w:r>
    </w:p>
    <w:p w14:paraId="00EF1A3B" w14:textId="77777777" w:rsidR="00D210EB" w:rsidRPr="00D210EB" w:rsidRDefault="00D210EB" w:rsidP="00D210EB">
      <w:pPr>
        <w:pStyle w:val="Bibliography"/>
        <w:rPr>
          <w:lang w:val="fr-FR"/>
        </w:rPr>
      </w:pPr>
      <w:r w:rsidRPr="00D210EB">
        <w:rPr>
          <w:lang w:val="fr-FR"/>
        </w:rPr>
        <w:t>66.</w:t>
      </w:r>
      <w:r w:rsidRPr="00D210EB">
        <w:rPr>
          <w:lang w:val="fr-FR"/>
        </w:rPr>
        <w:tab/>
        <w:t xml:space="preserve">Razafimanahaka, J. H. </w:t>
      </w:r>
      <w:r w:rsidRPr="00D210EB">
        <w:rPr>
          <w:i/>
          <w:iCs/>
          <w:lang w:val="fr-FR"/>
        </w:rPr>
        <w:t>et al.</w:t>
      </w:r>
      <w:r w:rsidRPr="00D210EB">
        <w:rPr>
          <w:lang w:val="fr-FR"/>
        </w:rPr>
        <w:t xml:space="preserve"> </w:t>
      </w:r>
      <w:r>
        <w:t xml:space="preserve">Novel approach for quantifying illegal bushmeat consumption reveals high consumption of protected species in Madagascar. </w:t>
      </w:r>
      <w:r w:rsidRPr="00D210EB">
        <w:rPr>
          <w:i/>
          <w:iCs/>
          <w:lang w:val="fr-FR"/>
        </w:rPr>
        <w:t>Oryx</w:t>
      </w:r>
      <w:r w:rsidRPr="00D210EB">
        <w:rPr>
          <w:lang w:val="fr-FR"/>
        </w:rPr>
        <w:t xml:space="preserve"> </w:t>
      </w:r>
      <w:r w:rsidRPr="00D210EB">
        <w:rPr>
          <w:b/>
          <w:bCs/>
          <w:lang w:val="fr-FR"/>
        </w:rPr>
        <w:t>46</w:t>
      </w:r>
      <w:r w:rsidRPr="00D210EB">
        <w:rPr>
          <w:lang w:val="fr-FR"/>
        </w:rPr>
        <w:t>, 584–592 (2012).</w:t>
      </w:r>
    </w:p>
    <w:p w14:paraId="6FCE05AC" w14:textId="77777777" w:rsidR="00D210EB" w:rsidRDefault="00D210EB" w:rsidP="00D210EB">
      <w:pPr>
        <w:pStyle w:val="Bibliography"/>
      </w:pPr>
      <w:r w:rsidRPr="00D210EB">
        <w:rPr>
          <w:lang w:val="fr-FR"/>
        </w:rPr>
        <w:t>67.</w:t>
      </w:r>
      <w:r w:rsidRPr="00D210EB">
        <w:rPr>
          <w:lang w:val="fr-FR"/>
        </w:rPr>
        <w:tab/>
        <w:t xml:space="preserve">Schmid, J. &amp; Alonso, L. E. </w:t>
      </w:r>
      <w:r w:rsidRPr="00D210EB">
        <w:rPr>
          <w:i/>
          <w:iCs/>
          <w:lang w:val="fr-FR"/>
        </w:rPr>
        <w:t>Une Évaluation Biologique Rapide Du Corridor Mantadia-Zahamena à Madagascar</w:t>
      </w:r>
      <w:r w:rsidRPr="00D210EB">
        <w:rPr>
          <w:lang w:val="fr-FR"/>
        </w:rPr>
        <w:t xml:space="preserve">. </w:t>
      </w:r>
      <w:r>
        <w:t>(Conservation International, Washington DC, 2005).</w:t>
      </w:r>
    </w:p>
    <w:p w14:paraId="4DBC9930" w14:textId="77777777" w:rsidR="00D210EB" w:rsidRDefault="00D210EB" w:rsidP="00D210EB">
      <w:pPr>
        <w:pStyle w:val="Bibliography"/>
      </w:pPr>
      <w:r>
        <w:t>68.</w:t>
      </w:r>
      <w:r>
        <w:tab/>
        <w:t xml:space="preserve">Borgerson, C., McKean, M. A., Sutherland, M. R. &amp; Godfrey, L. R. Who hunts lemurs and why they hunt them. </w:t>
      </w:r>
      <w:r>
        <w:rPr>
          <w:i/>
          <w:iCs/>
        </w:rPr>
        <w:t>Biological Conservation</w:t>
      </w:r>
      <w:r>
        <w:t xml:space="preserve"> </w:t>
      </w:r>
      <w:r>
        <w:rPr>
          <w:b/>
          <w:bCs/>
        </w:rPr>
        <w:t>197</w:t>
      </w:r>
      <w:r>
        <w:t>, 124–130 (2016).</w:t>
      </w:r>
    </w:p>
    <w:p w14:paraId="574D95A3" w14:textId="77777777" w:rsidR="00D210EB" w:rsidRDefault="00D210EB" w:rsidP="00D210EB">
      <w:pPr>
        <w:pStyle w:val="Bibliography"/>
      </w:pPr>
      <w:r>
        <w:t>69.</w:t>
      </w:r>
      <w:r>
        <w:tab/>
        <w:t xml:space="preserve">Cartier, L. E. Livelihoods and production cycles in the Malagasy artisanal ruby–sapphire trade: A critical examination. </w:t>
      </w:r>
      <w:r>
        <w:rPr>
          <w:i/>
          <w:iCs/>
        </w:rPr>
        <w:t>Resources Policy</w:t>
      </w:r>
      <w:r>
        <w:t xml:space="preserve"> </w:t>
      </w:r>
      <w:r>
        <w:rPr>
          <w:b/>
          <w:bCs/>
        </w:rPr>
        <w:t>34</w:t>
      </w:r>
      <w:r>
        <w:t>, 80–86 (2009).</w:t>
      </w:r>
    </w:p>
    <w:p w14:paraId="567267D4" w14:textId="77777777" w:rsidR="00D210EB" w:rsidRDefault="00D210EB" w:rsidP="00D210EB">
      <w:pPr>
        <w:pStyle w:val="Bibliography"/>
      </w:pPr>
      <w:r>
        <w:t>70.</w:t>
      </w:r>
      <w:r>
        <w:tab/>
        <w:t xml:space="preserve">Walsh, A. After the rush: living with uncertainty in a malagasy mining town. </w:t>
      </w:r>
      <w:r>
        <w:rPr>
          <w:i/>
          <w:iCs/>
        </w:rPr>
        <w:t>Africa</w:t>
      </w:r>
      <w:r>
        <w:t xml:space="preserve"> </w:t>
      </w:r>
      <w:r>
        <w:rPr>
          <w:b/>
          <w:bCs/>
        </w:rPr>
        <w:t>82</w:t>
      </w:r>
      <w:r>
        <w:t>, 235–251 (2012).</w:t>
      </w:r>
    </w:p>
    <w:p w14:paraId="7E061324" w14:textId="77777777" w:rsidR="00D210EB" w:rsidRDefault="00D210EB" w:rsidP="00D210EB">
      <w:pPr>
        <w:pStyle w:val="Bibliography"/>
      </w:pPr>
      <w:r>
        <w:t>71.</w:t>
      </w:r>
      <w:r>
        <w:tab/>
        <w:t xml:space="preserve">Lawson, L. Rice, sapphires and cattle: Work lives of women artisanal and small-scale miners in Madagascar. </w:t>
      </w:r>
      <w:r>
        <w:rPr>
          <w:i/>
          <w:iCs/>
        </w:rPr>
        <w:t>Between the Plough and the Pick: Informal, artisanal and small-scale mining in the contemporary world</w:t>
      </w:r>
      <w:r>
        <w:t xml:space="preserve"> 171–192 (2018) doi:10.22459/bpp.03.2018.08.</w:t>
      </w:r>
    </w:p>
    <w:p w14:paraId="4A195832" w14:textId="77777777" w:rsidR="00D210EB" w:rsidRDefault="00D210EB" w:rsidP="00D210EB">
      <w:pPr>
        <w:pStyle w:val="Bibliography"/>
      </w:pPr>
      <w:r>
        <w:lastRenderedPageBreak/>
        <w:t>72.</w:t>
      </w:r>
      <w:r>
        <w:tab/>
        <w:t xml:space="preserve">Rajaee, M. </w:t>
      </w:r>
      <w:r>
        <w:rPr>
          <w:i/>
          <w:iCs/>
        </w:rPr>
        <w:t>et al.</w:t>
      </w:r>
      <w:r>
        <w:t xml:space="preserve"> Integrated Assessment of Artisanal and Small-Scale Gold Mining In Ghana—Part 2: Natural Sciences Review. </w:t>
      </w:r>
      <w:r>
        <w:rPr>
          <w:i/>
          <w:iCs/>
        </w:rPr>
        <w:t>International Journal of Environmental Research and Public Health</w:t>
      </w:r>
      <w:r>
        <w:t xml:space="preserve"> </w:t>
      </w:r>
      <w:r>
        <w:rPr>
          <w:b/>
          <w:bCs/>
        </w:rPr>
        <w:t>12</w:t>
      </w:r>
      <w:r>
        <w:t>, 8971–9011 (2015).</w:t>
      </w:r>
    </w:p>
    <w:p w14:paraId="4959436A" w14:textId="77777777" w:rsidR="00D210EB" w:rsidRDefault="00D210EB" w:rsidP="00D210EB">
      <w:pPr>
        <w:pStyle w:val="Bibliography"/>
      </w:pPr>
      <w:r>
        <w:t>73.</w:t>
      </w:r>
      <w:r>
        <w:tab/>
        <w:t xml:space="preserve">IGF. </w:t>
      </w:r>
      <w:r>
        <w:rPr>
          <w:i/>
          <w:iCs/>
        </w:rPr>
        <w:t>GLOBAL TRENDS IN ARTISANAL AND SMALL-SCALE MINING (ASM): A REVIEW OF KEY NUMBERS AND ISSUES</w:t>
      </w:r>
      <w:r>
        <w:t>. https://www.iisd.org/publications/report/global-trends-artisanal-and-small-scale-mining-asm-review-key-numbers-and (2017).</w:t>
      </w:r>
    </w:p>
    <w:p w14:paraId="007C1DC4" w14:textId="77777777" w:rsidR="00D210EB" w:rsidRDefault="00D210EB" w:rsidP="00D210EB">
      <w:pPr>
        <w:pStyle w:val="Bibliography"/>
      </w:pPr>
      <w:r>
        <w:t>74.</w:t>
      </w:r>
      <w:r>
        <w:tab/>
        <w:t xml:space="preserve">Cabeza, M., Terraube, J., Burgas, D., Temba, E. M. &amp; Rakoarijaoana, M. Gold is not green: artisanal gold mining threatens Ranomafana National Park’s biodiversity. </w:t>
      </w:r>
      <w:r>
        <w:rPr>
          <w:i/>
          <w:iCs/>
        </w:rPr>
        <w:t>Animal Conservation</w:t>
      </w:r>
      <w:r>
        <w:t xml:space="preserve"> </w:t>
      </w:r>
      <w:r>
        <w:rPr>
          <w:b/>
          <w:bCs/>
        </w:rPr>
        <w:t>22</w:t>
      </w:r>
      <w:r>
        <w:t>, 417–419 (2019).</w:t>
      </w:r>
    </w:p>
    <w:p w14:paraId="348E9D07" w14:textId="77777777" w:rsidR="00D210EB" w:rsidRDefault="00D210EB" w:rsidP="00D210EB">
      <w:pPr>
        <w:pStyle w:val="Bibliography"/>
      </w:pPr>
      <w:r>
        <w:t>75.</w:t>
      </w:r>
      <w:r>
        <w:tab/>
        <w:t xml:space="preserve">Tierney, G. L., Faber-Langendoen, D., Mitchell, B. R., Shriver, W. G. &amp; Gibbs, J. P. Monitoring and evaluating the ecological integrity of forest ecosystems. </w:t>
      </w:r>
      <w:r>
        <w:rPr>
          <w:i/>
          <w:iCs/>
        </w:rPr>
        <w:t>Frontiers in Ecology and the Environment</w:t>
      </w:r>
      <w:r>
        <w:t xml:space="preserve"> </w:t>
      </w:r>
      <w:r>
        <w:rPr>
          <w:b/>
          <w:bCs/>
        </w:rPr>
        <w:t>7</w:t>
      </w:r>
      <w:r>
        <w:t>, 308–316 (2009).</w:t>
      </w:r>
    </w:p>
    <w:p w14:paraId="5E2AF18E" w14:textId="77777777" w:rsidR="00D210EB" w:rsidRDefault="00D210EB" w:rsidP="00D210EB">
      <w:pPr>
        <w:pStyle w:val="Bibliography"/>
      </w:pPr>
      <w:r>
        <w:t>76.</w:t>
      </w:r>
      <w:r>
        <w:tab/>
        <w:t xml:space="preserve">Abadie, A. &amp; Gardeazabal, J. The economic costs of conflict: A case study of the Basque country. </w:t>
      </w:r>
      <w:r>
        <w:rPr>
          <w:i/>
          <w:iCs/>
        </w:rPr>
        <w:t>American Economic Review</w:t>
      </w:r>
      <w:r>
        <w:t xml:space="preserve"> </w:t>
      </w:r>
      <w:r>
        <w:rPr>
          <w:b/>
          <w:bCs/>
        </w:rPr>
        <w:t>93</w:t>
      </w:r>
      <w:r>
        <w:t>, 113–132 (2003).</w:t>
      </w:r>
    </w:p>
    <w:p w14:paraId="3081BC07" w14:textId="77777777" w:rsidR="00D210EB" w:rsidRDefault="00D210EB" w:rsidP="00D210EB">
      <w:pPr>
        <w:pStyle w:val="Bibliography"/>
      </w:pPr>
      <w:r>
        <w:t>77.</w:t>
      </w:r>
      <w:r>
        <w:tab/>
        <w:t xml:space="preserve">Abadie, A., Diamond, A. &amp; Hainmueller, A. J. Synthetic control methods for comparative case studies: Estimating the effect of California’s Tobacco control program. </w:t>
      </w:r>
      <w:r>
        <w:rPr>
          <w:i/>
          <w:iCs/>
        </w:rPr>
        <w:t>Journal of the American Statistical Association</w:t>
      </w:r>
      <w:r>
        <w:t xml:space="preserve"> </w:t>
      </w:r>
      <w:r>
        <w:rPr>
          <w:b/>
          <w:bCs/>
        </w:rPr>
        <w:t>105</w:t>
      </w:r>
      <w:r>
        <w:t>, 493–505 (2010).</w:t>
      </w:r>
    </w:p>
    <w:p w14:paraId="7C1715D5" w14:textId="77777777" w:rsidR="00D210EB" w:rsidRDefault="00D210EB" w:rsidP="00D210EB">
      <w:pPr>
        <w:pStyle w:val="Bibliography"/>
      </w:pPr>
      <w:r>
        <w:t>78.</w:t>
      </w:r>
      <w:r>
        <w:tab/>
        <w:t xml:space="preserve">Pardieu, V. &amp; Rakotosaona, N. </w:t>
      </w:r>
      <w:r>
        <w:rPr>
          <w:i/>
          <w:iCs/>
        </w:rPr>
        <w:t>Ruby and Sapphire Rush near Didy, Madagascar</w:t>
      </w:r>
      <w:r>
        <w:t>. 1–84 https://www.gia.edu/doc/Ruby-and-Sapphire-Rush-Near-Didy-Madagascar.pdf (2012).</w:t>
      </w:r>
    </w:p>
    <w:p w14:paraId="1CAD7C8D" w14:textId="77777777" w:rsidR="00D210EB" w:rsidRPr="00D210EB" w:rsidRDefault="00D210EB" w:rsidP="00D210EB">
      <w:pPr>
        <w:pStyle w:val="Bibliography"/>
        <w:rPr>
          <w:lang w:val="fr-FR"/>
        </w:rPr>
      </w:pPr>
      <w:r w:rsidRPr="00D210EB">
        <w:rPr>
          <w:lang w:val="fr-FR"/>
        </w:rPr>
        <w:t>79.</w:t>
      </w:r>
      <w:r w:rsidRPr="00D210EB">
        <w:rPr>
          <w:lang w:val="fr-FR"/>
        </w:rPr>
        <w:tab/>
        <w:t xml:space="preserve">Madagascar Tribune. Le général Randrianazary constate l’anarchie. </w:t>
      </w:r>
      <w:r w:rsidRPr="00D210EB">
        <w:rPr>
          <w:i/>
          <w:iCs/>
          <w:lang w:val="fr-FR"/>
        </w:rPr>
        <w:t>Madagascar Tribune</w:t>
      </w:r>
      <w:r w:rsidRPr="00D210EB">
        <w:rPr>
          <w:lang w:val="fr-FR"/>
        </w:rPr>
        <w:t xml:space="preserve"> (2013).</w:t>
      </w:r>
    </w:p>
    <w:p w14:paraId="468FDD8D" w14:textId="77777777" w:rsidR="00D210EB" w:rsidRDefault="00D210EB" w:rsidP="00D210EB">
      <w:pPr>
        <w:pStyle w:val="Bibliography"/>
      </w:pPr>
      <w:r w:rsidRPr="00D210EB">
        <w:rPr>
          <w:lang w:val="fr-FR"/>
        </w:rPr>
        <w:lastRenderedPageBreak/>
        <w:t>80.</w:t>
      </w:r>
      <w:r w:rsidRPr="00D210EB">
        <w:rPr>
          <w:lang w:val="fr-FR"/>
        </w:rPr>
        <w:tab/>
        <w:t xml:space="preserve">Madagascar Tribune. Exploitation illicite à Bemainty-Didy: Fermeture des sites et des boutiques. </w:t>
      </w:r>
      <w:r>
        <w:rPr>
          <w:i/>
          <w:iCs/>
        </w:rPr>
        <w:t>Madagascar Tribune</w:t>
      </w:r>
      <w:r>
        <w:t xml:space="preserve"> (2016).</w:t>
      </w:r>
    </w:p>
    <w:p w14:paraId="18334A22" w14:textId="77777777" w:rsidR="00D210EB" w:rsidRDefault="00D210EB" w:rsidP="00D210EB">
      <w:pPr>
        <w:pStyle w:val="Bibliography"/>
      </w:pPr>
      <w:r>
        <w:t>81.</w:t>
      </w:r>
      <w:r>
        <w:tab/>
        <w:t xml:space="preserve">Lehner, B. &amp; Grill, G. Global river hydrography and network routing: Baseline data and new approaches to study the world’s large river systems. </w:t>
      </w:r>
      <w:r>
        <w:rPr>
          <w:i/>
          <w:iCs/>
        </w:rPr>
        <w:t>Hydrological Processes</w:t>
      </w:r>
      <w:r>
        <w:t xml:space="preserve"> </w:t>
      </w:r>
      <w:r>
        <w:rPr>
          <w:b/>
          <w:bCs/>
        </w:rPr>
        <w:t>27</w:t>
      </w:r>
      <w:r>
        <w:t>, 2171–2186 (2013).</w:t>
      </w:r>
    </w:p>
    <w:p w14:paraId="02AFC103" w14:textId="77777777" w:rsidR="00D210EB" w:rsidRDefault="00D210EB" w:rsidP="00D210EB">
      <w:pPr>
        <w:pStyle w:val="Bibliography"/>
      </w:pPr>
      <w:r>
        <w:t>82.</w:t>
      </w:r>
      <w:r>
        <w:tab/>
        <w:t xml:space="preserve">Burivalova, Z., Bauert, M. R., Hassold, S., Fatroandrianjafinonjasolomiovazo, N. T. &amp; Koh, L. P. Relevance of Global Forest Change Data Set to Local Conservation: Case Study of Forest Degradation in Masoala National Park, Madagascar. </w:t>
      </w:r>
      <w:r>
        <w:rPr>
          <w:i/>
          <w:iCs/>
        </w:rPr>
        <w:t>Biotropica</w:t>
      </w:r>
      <w:r>
        <w:t xml:space="preserve"> </w:t>
      </w:r>
      <w:r>
        <w:rPr>
          <w:b/>
          <w:bCs/>
        </w:rPr>
        <w:t>47</w:t>
      </w:r>
      <w:r>
        <w:t>, 267–274 (2015).</w:t>
      </w:r>
    </w:p>
    <w:p w14:paraId="2B8C4E95" w14:textId="77777777" w:rsidR="00D210EB" w:rsidRDefault="00D210EB" w:rsidP="00D210EB">
      <w:pPr>
        <w:pStyle w:val="Bibliography"/>
      </w:pPr>
      <w:r>
        <w:t>83.</w:t>
      </w:r>
      <w:r>
        <w:tab/>
        <w:t xml:space="preserve">Brinkmann, K., Noromiarilanto, F., Ratovonamana, R. Y. &amp; Buerkert, A. Deforestation processes in south-western Madagascar over the past 40 years: what can we learn from settlement characteristics? </w:t>
      </w:r>
      <w:r>
        <w:rPr>
          <w:i/>
          <w:iCs/>
        </w:rPr>
        <w:t>Agriculture, Ecosystems &amp; Environment</w:t>
      </w:r>
      <w:r>
        <w:t xml:space="preserve"> </w:t>
      </w:r>
      <w:r>
        <w:rPr>
          <w:b/>
          <w:bCs/>
        </w:rPr>
        <w:t>195</w:t>
      </w:r>
      <w:r>
        <w:t>, 231–243 (2014).</w:t>
      </w:r>
    </w:p>
    <w:p w14:paraId="40AF7057" w14:textId="77777777" w:rsidR="00D210EB" w:rsidRDefault="00D210EB" w:rsidP="00D210EB">
      <w:pPr>
        <w:pStyle w:val="Bibliography"/>
      </w:pPr>
      <w:r>
        <w:t>84.</w:t>
      </w:r>
      <w:r>
        <w:tab/>
        <w:t xml:space="preserve">McConnell, W. J., Sweeney, S. P. &amp; Mulley, B. Physical and social access to land: Spatio-temporal patterns of agricultural expansion in Madagascar. </w:t>
      </w:r>
      <w:r>
        <w:rPr>
          <w:i/>
          <w:iCs/>
        </w:rPr>
        <w:t>Agriculture, Ecosystems and Environment</w:t>
      </w:r>
      <w:r>
        <w:t xml:space="preserve"> (2004) doi:10.1016/j.agee.2003.09.012.</w:t>
      </w:r>
    </w:p>
    <w:p w14:paraId="25758BA7" w14:textId="77777777" w:rsidR="00D210EB" w:rsidRDefault="00D210EB" w:rsidP="00D210EB">
      <w:pPr>
        <w:pStyle w:val="Bibliography"/>
      </w:pPr>
      <w:r>
        <w:t>85.</w:t>
      </w:r>
      <w:r>
        <w:tab/>
        <w:t xml:space="preserve">Andriatsitohaina, R. N. N. </w:t>
      </w:r>
      <w:r>
        <w:rPr>
          <w:i/>
          <w:iCs/>
        </w:rPr>
        <w:t>et al.</w:t>
      </w:r>
      <w:r>
        <w:t xml:space="preserve"> Participatory Bayesian network modeling to understand driving factors of land-use change decisions: insights from two case studies in northeast Madagascar. </w:t>
      </w:r>
      <w:r>
        <w:rPr>
          <w:i/>
          <w:iCs/>
        </w:rPr>
        <w:t>Journal of Land Use Science</w:t>
      </w:r>
      <w:r>
        <w:t xml:space="preserve"> </w:t>
      </w:r>
      <w:r>
        <w:rPr>
          <w:b/>
          <w:bCs/>
        </w:rPr>
        <w:t>15</w:t>
      </w:r>
      <w:r>
        <w:t>, 69–90 (2020).</w:t>
      </w:r>
    </w:p>
    <w:p w14:paraId="297B5B8A" w14:textId="77777777" w:rsidR="00D210EB" w:rsidRDefault="00D210EB" w:rsidP="00D210EB">
      <w:pPr>
        <w:pStyle w:val="Bibliography"/>
      </w:pPr>
      <w:r>
        <w:t>86.</w:t>
      </w:r>
      <w:r>
        <w:tab/>
        <w:t xml:space="preserve">Ferraro, P. J. &amp; Hanauer, M. M. Advances in Measuring the Environmental and Social Impacts of Environmental Programs. </w:t>
      </w:r>
      <w:r>
        <w:rPr>
          <w:i/>
          <w:iCs/>
        </w:rPr>
        <w:t>Annual Review of Environment and Resources</w:t>
      </w:r>
      <w:r>
        <w:t xml:space="preserve"> </w:t>
      </w:r>
      <w:r>
        <w:rPr>
          <w:b/>
          <w:bCs/>
        </w:rPr>
        <w:t>39</w:t>
      </w:r>
      <w:r>
        <w:t>, 495–517 (2014).</w:t>
      </w:r>
    </w:p>
    <w:p w14:paraId="7C7376C0" w14:textId="77777777" w:rsidR="00D210EB" w:rsidRDefault="00D210EB" w:rsidP="00D210EB">
      <w:pPr>
        <w:pStyle w:val="Bibliography"/>
      </w:pPr>
      <w:r>
        <w:t>87.</w:t>
      </w:r>
      <w:r>
        <w:tab/>
        <w:t>Rebioma. Système d’Aires Protégées de Madagascar. Rebioma (2017).</w:t>
      </w:r>
    </w:p>
    <w:p w14:paraId="749F97BC" w14:textId="77777777" w:rsidR="00D210EB" w:rsidRDefault="00D210EB" w:rsidP="00D210EB">
      <w:pPr>
        <w:pStyle w:val="Bibliography"/>
      </w:pPr>
      <w:r>
        <w:t>88.</w:t>
      </w:r>
      <w:r>
        <w:tab/>
        <w:t xml:space="preserve">Devenish, K., Desbureaux, S., Willcock, S. &amp; Jones, J. P. G. On track to achieve no net loss of forest at Madagascar’s biggest mine. </w:t>
      </w:r>
      <w:r>
        <w:rPr>
          <w:i/>
          <w:iCs/>
        </w:rPr>
        <w:t>Nature Sustainability</w:t>
      </w:r>
      <w:r>
        <w:t xml:space="preserve"> </w:t>
      </w:r>
      <w:r>
        <w:rPr>
          <w:b/>
          <w:bCs/>
        </w:rPr>
        <w:t>5</w:t>
      </w:r>
      <w:r>
        <w:t>, 498–508 (2022).</w:t>
      </w:r>
    </w:p>
    <w:p w14:paraId="298D0E65" w14:textId="77777777" w:rsidR="00D210EB" w:rsidRDefault="00D210EB" w:rsidP="00D210EB">
      <w:pPr>
        <w:pStyle w:val="Bibliography"/>
      </w:pPr>
      <w:r>
        <w:lastRenderedPageBreak/>
        <w:t>89.</w:t>
      </w:r>
      <w:r>
        <w:tab/>
        <w:t xml:space="preserve">Fick, S. E., Nauman, T. W., Brungard, C. C. &amp; Duniway, M. C. Evaluating natural experiments in ecology: using synthetic controls in assessments of remotely sensed land treatments. </w:t>
      </w:r>
      <w:r>
        <w:rPr>
          <w:i/>
          <w:iCs/>
        </w:rPr>
        <w:t>Ecological Applications</w:t>
      </w:r>
      <w:r>
        <w:t xml:space="preserve"> </w:t>
      </w:r>
      <w:r>
        <w:rPr>
          <w:b/>
          <w:bCs/>
        </w:rPr>
        <w:t>31</w:t>
      </w:r>
      <w:r>
        <w:t>, 1–16 (2021).</w:t>
      </w:r>
    </w:p>
    <w:p w14:paraId="236DFF5A" w14:textId="77777777" w:rsidR="00D210EB" w:rsidRDefault="00D210EB" w:rsidP="00D210EB">
      <w:pPr>
        <w:pStyle w:val="Bibliography"/>
      </w:pPr>
      <w:r>
        <w:t>90.</w:t>
      </w:r>
      <w:r>
        <w:tab/>
        <w:t xml:space="preserve">West, T. A. P., Börner, J., Sills, E. O. &amp; Kontoleon, A. Overstated carbon emission reductions from voluntary REDD+ projects in the Brazilian Amazon. </w:t>
      </w:r>
      <w:r>
        <w:rPr>
          <w:i/>
          <w:iCs/>
        </w:rPr>
        <w:t>Proceedings of the National Academy of Sciences of the United States of America</w:t>
      </w:r>
      <w:r>
        <w:t xml:space="preserve"> </w:t>
      </w:r>
      <w:r>
        <w:rPr>
          <w:b/>
          <w:bCs/>
        </w:rPr>
        <w:t>117</w:t>
      </w:r>
      <w:r>
        <w:t>, 24188–24194 (2020).</w:t>
      </w:r>
    </w:p>
    <w:p w14:paraId="4DE9DE2F" w14:textId="77777777" w:rsidR="00D210EB" w:rsidRDefault="00D210EB" w:rsidP="00D210EB">
      <w:pPr>
        <w:pStyle w:val="Bibliography"/>
      </w:pPr>
      <w:r>
        <w:t>91.</w:t>
      </w:r>
      <w:r>
        <w:tab/>
        <w:t xml:space="preserve">Vancutsem, C. </w:t>
      </w:r>
      <w:r>
        <w:rPr>
          <w:i/>
          <w:iCs/>
        </w:rPr>
        <w:t>et al.</w:t>
      </w:r>
      <w:r>
        <w:t xml:space="preserve"> Long-term (1990–2019) monitoring of forest cover changes in the humid tropics. </w:t>
      </w:r>
      <w:r>
        <w:rPr>
          <w:i/>
          <w:iCs/>
        </w:rPr>
        <w:t>Science Advances</w:t>
      </w:r>
      <w:r>
        <w:t xml:space="preserve"> </w:t>
      </w:r>
      <w:r>
        <w:rPr>
          <w:b/>
          <w:bCs/>
        </w:rPr>
        <w:t>7</w:t>
      </w:r>
      <w:r>
        <w:t>, 1–22 (2021).</w:t>
      </w:r>
    </w:p>
    <w:p w14:paraId="1FFD9DA6" w14:textId="77777777" w:rsidR="00D210EB" w:rsidRDefault="00D210EB" w:rsidP="00D210EB">
      <w:pPr>
        <w:pStyle w:val="Bibliography"/>
      </w:pPr>
      <w:r>
        <w:t>92.</w:t>
      </w:r>
      <w:r>
        <w:tab/>
        <w:t xml:space="preserve">Vieilledent, G. </w:t>
      </w:r>
      <w:r>
        <w:rPr>
          <w:i/>
          <w:iCs/>
        </w:rPr>
        <w:t>et al.</w:t>
      </w:r>
      <w:r>
        <w:t xml:space="preserve"> Combining global tree cover loss data with historical national forest cover maps to look at six decades of deforestation and forest fragmentation in Madagascar. </w:t>
      </w:r>
      <w:r>
        <w:rPr>
          <w:i/>
          <w:iCs/>
        </w:rPr>
        <w:t>Biological Conservation</w:t>
      </w:r>
      <w:r>
        <w:t xml:space="preserve"> </w:t>
      </w:r>
      <w:r>
        <w:rPr>
          <w:b/>
          <w:bCs/>
        </w:rPr>
        <w:t>222</w:t>
      </w:r>
      <w:r>
        <w:t>, 189–197 (2018).</w:t>
      </w:r>
    </w:p>
    <w:p w14:paraId="5F95A459" w14:textId="77777777" w:rsidR="00D210EB" w:rsidRPr="00D210EB" w:rsidRDefault="00D210EB" w:rsidP="00D210EB">
      <w:pPr>
        <w:pStyle w:val="Bibliography"/>
        <w:rPr>
          <w:lang w:val="fr-FR"/>
        </w:rPr>
      </w:pPr>
      <w:r>
        <w:t>93.</w:t>
      </w:r>
      <w:r>
        <w:tab/>
        <w:t xml:space="preserve">Razakamanarivo, H. </w:t>
      </w:r>
      <w:r>
        <w:rPr>
          <w:i/>
          <w:iCs/>
        </w:rPr>
        <w:t>et al.</w:t>
      </w:r>
      <w:r>
        <w:t xml:space="preserve"> Topographical characteristics of sites in the Ankeniheny Zahamena forest corridor, Madagascar. </w:t>
      </w:r>
      <w:r w:rsidRPr="00D210EB">
        <w:rPr>
          <w:lang w:val="fr-FR"/>
        </w:rPr>
        <w:t>NERC Environmental Information Data Centre https://doi.org/10.5285/5771191f-8c12-40bf-af62-2624876616de (2017).</w:t>
      </w:r>
    </w:p>
    <w:p w14:paraId="0ACEC945" w14:textId="77777777" w:rsidR="00D210EB" w:rsidRDefault="00D210EB" w:rsidP="00D210EB">
      <w:pPr>
        <w:pStyle w:val="Bibliography"/>
      </w:pPr>
      <w:r>
        <w:t>94.</w:t>
      </w:r>
      <w:r>
        <w:tab/>
        <w:t xml:space="preserve">Roopsind, A., Sohngen, B. &amp; Brandt, J. Evidence that a national REDD+ program reduces tree cover loss and carbon emissions in a high forest cover, low deforestation country. </w:t>
      </w:r>
      <w:r>
        <w:rPr>
          <w:i/>
          <w:iCs/>
        </w:rPr>
        <w:t>Proceedings of the National Academy of Sciences of the United States of America</w:t>
      </w:r>
      <w:r>
        <w:t xml:space="preserve"> </w:t>
      </w:r>
      <w:r>
        <w:rPr>
          <w:b/>
          <w:bCs/>
        </w:rPr>
        <w:t>116</w:t>
      </w:r>
      <w:r>
        <w:t>, 24492–24499 (2019).</w:t>
      </w:r>
    </w:p>
    <w:p w14:paraId="3A0C14DD" w14:textId="77777777" w:rsidR="00D210EB" w:rsidRDefault="00D210EB" w:rsidP="00D210EB">
      <w:pPr>
        <w:pStyle w:val="Bibliography"/>
      </w:pPr>
      <w:r w:rsidRPr="00D210EB">
        <w:rPr>
          <w:lang w:val="fr-FR"/>
        </w:rPr>
        <w:t>95.</w:t>
      </w:r>
      <w:r w:rsidRPr="00D210EB">
        <w:rPr>
          <w:lang w:val="fr-FR"/>
        </w:rPr>
        <w:tab/>
        <w:t xml:space="preserve">Sills, E. O. </w:t>
      </w:r>
      <w:r w:rsidRPr="00D210EB">
        <w:rPr>
          <w:i/>
          <w:iCs/>
          <w:lang w:val="fr-FR"/>
        </w:rPr>
        <w:t>et al.</w:t>
      </w:r>
      <w:r w:rsidRPr="00D210EB">
        <w:rPr>
          <w:lang w:val="fr-FR"/>
        </w:rPr>
        <w:t xml:space="preserve"> </w:t>
      </w:r>
      <w:r>
        <w:t xml:space="preserve">Estimating the Impacts of Local Policy Innovation: The Synthetic Control Method Applied to Tropical Deforestation. </w:t>
      </w:r>
      <w:r>
        <w:rPr>
          <w:i/>
          <w:iCs/>
        </w:rPr>
        <w:t>PLOS ONE</w:t>
      </w:r>
      <w:r>
        <w:t xml:space="preserve"> </w:t>
      </w:r>
      <w:r>
        <w:rPr>
          <w:b/>
          <w:bCs/>
        </w:rPr>
        <w:t>10</w:t>
      </w:r>
      <w:r>
        <w:t>, e0132590 (2015).</w:t>
      </w:r>
    </w:p>
    <w:p w14:paraId="7C892FFC" w14:textId="77777777" w:rsidR="00D210EB" w:rsidRDefault="00D210EB" w:rsidP="00D210EB">
      <w:pPr>
        <w:pStyle w:val="Bibliography"/>
      </w:pPr>
      <w:r>
        <w:t>96.</w:t>
      </w:r>
      <w:r>
        <w:tab/>
        <w:t xml:space="preserve">Abadie, A., Diamond, A. &amp; Hainmueller, J. Synth: An R Package for Synthetic Control Methods. </w:t>
      </w:r>
      <w:r>
        <w:rPr>
          <w:i/>
          <w:iCs/>
        </w:rPr>
        <w:t>Journal of Statistical Software</w:t>
      </w:r>
      <w:r>
        <w:t xml:space="preserve"> </w:t>
      </w:r>
      <w:r>
        <w:rPr>
          <w:b/>
          <w:bCs/>
        </w:rPr>
        <w:t>42</w:t>
      </w:r>
      <w:r>
        <w:t>, 1–17 (2011).</w:t>
      </w:r>
    </w:p>
    <w:p w14:paraId="3602BE40" w14:textId="77777777" w:rsidR="00D210EB" w:rsidRDefault="00D210EB" w:rsidP="00D210EB">
      <w:pPr>
        <w:pStyle w:val="Bibliography"/>
      </w:pPr>
      <w:r>
        <w:lastRenderedPageBreak/>
        <w:t>97.</w:t>
      </w:r>
      <w:r>
        <w:tab/>
        <w:t xml:space="preserve">Abadie, A., Diamond, A. &amp; Hainmueller, J. Comparative Politics and the Synthetic Control Method. </w:t>
      </w:r>
      <w:r>
        <w:rPr>
          <w:i/>
          <w:iCs/>
        </w:rPr>
        <w:t>American Journal of Political Science</w:t>
      </w:r>
      <w:r>
        <w:t xml:space="preserve"> </w:t>
      </w:r>
      <w:r>
        <w:rPr>
          <w:b/>
          <w:bCs/>
        </w:rPr>
        <w:t>59</w:t>
      </w:r>
      <w:r>
        <w:t>, 495–510 (2015).</w:t>
      </w:r>
    </w:p>
    <w:p w14:paraId="22495FB7" w14:textId="77777777" w:rsidR="00D210EB" w:rsidRDefault="00D210EB" w:rsidP="00D210EB">
      <w:pPr>
        <w:pStyle w:val="Bibliography"/>
      </w:pPr>
      <w:r>
        <w:t>98.</w:t>
      </w:r>
      <w:r>
        <w:tab/>
        <w:t xml:space="preserve">Gilles, H. R. &amp; Reuter, K. The presence of diurnal lemurs and human-lemur interactions in the buffer zone of the Ankarana National Park. </w:t>
      </w:r>
      <w:r>
        <w:rPr>
          <w:i/>
          <w:iCs/>
        </w:rPr>
        <w:t>Lemur News</w:t>
      </w:r>
      <w:r>
        <w:t xml:space="preserve"> </w:t>
      </w:r>
      <w:r>
        <w:rPr>
          <w:b/>
          <w:bCs/>
        </w:rPr>
        <w:t>18</w:t>
      </w:r>
      <w:r>
        <w:t>, 27–30 (2014).</w:t>
      </w:r>
    </w:p>
    <w:p w14:paraId="73E9A760" w14:textId="77777777" w:rsidR="00D210EB" w:rsidRDefault="00D210EB" w:rsidP="00D210EB">
      <w:pPr>
        <w:pStyle w:val="Bibliography"/>
      </w:pPr>
      <w:r>
        <w:t>99.</w:t>
      </w:r>
      <w:r>
        <w:tab/>
        <w:t xml:space="preserve">Banks, M. A., Ellis, E. R. &amp; Wright, P. C. Global population size of a critically endangered lemur, Perrier’s sifaka. </w:t>
      </w:r>
      <w:r>
        <w:rPr>
          <w:i/>
          <w:iCs/>
        </w:rPr>
        <w:t>Animal Conservation</w:t>
      </w:r>
      <w:r>
        <w:t xml:space="preserve"> </w:t>
      </w:r>
      <w:r>
        <w:rPr>
          <w:b/>
          <w:bCs/>
        </w:rPr>
        <w:t>10</w:t>
      </w:r>
      <w:r>
        <w:t>, 254–262 (2007).</w:t>
      </w:r>
    </w:p>
    <w:p w14:paraId="62C0EF84" w14:textId="02912183" w:rsidR="00290A72" w:rsidRPr="00290A72" w:rsidRDefault="00D210EB" w:rsidP="00290A72">
      <w:pPr>
        <w:pStyle w:val="Bibliography"/>
      </w:pPr>
      <w:r>
        <w:t>100.</w:t>
      </w:r>
      <w:r>
        <w:tab/>
        <w:t>Planet Team. Planet Application Program Interface: In Space for Life on Earth. (2017).</w:t>
      </w:r>
    </w:p>
    <w:p w14:paraId="45C0F002" w14:textId="358AC7E6" w:rsidR="00B92476" w:rsidRPr="00FC27E7" w:rsidRDefault="00E6421E">
      <w:pPr>
        <w:rPr>
          <w:rFonts w:cstheme="minorHAnsi"/>
        </w:rPr>
      </w:pPr>
      <w:r>
        <w:rPr>
          <w:rFonts w:ascii="Open Sans" w:hAnsi="Open Sans" w:cs="Open Sans"/>
        </w:rPr>
        <w:fldChar w:fldCharType="end"/>
      </w:r>
      <w:r w:rsidR="00290A72" w:rsidRPr="00FC27E7">
        <w:rPr>
          <w:rFonts w:cstheme="minorHAnsi"/>
        </w:rPr>
        <w:t xml:space="preserve">101. </w:t>
      </w:r>
      <w:r w:rsidR="00FC27E7" w:rsidRPr="00FC27E7">
        <w:rPr>
          <w:rFonts w:cstheme="minorHAnsi"/>
        </w:rPr>
        <w:t>Devenish, K., Willcock, S., Goodenough, K. M., Heriniaina, R., Rakotonarivo, O. S., &amp; Jones, J. P. G. No evidence of increased forest loss from a mining rush in a biodiversity hotspot</w:t>
      </w:r>
      <w:r w:rsidR="00FC2EB9">
        <w:rPr>
          <w:rFonts w:cstheme="minorHAnsi"/>
        </w:rPr>
        <w:t>.</w:t>
      </w:r>
      <w:r w:rsidR="009569D3">
        <w:rPr>
          <w:rFonts w:cstheme="minorHAnsi"/>
        </w:rPr>
        <w:t xml:space="preserve"> </w:t>
      </w:r>
      <w:r w:rsidR="00FC27E7" w:rsidRPr="00FC27E7">
        <w:rPr>
          <w:rFonts w:cstheme="minorHAnsi"/>
        </w:rPr>
        <w:t xml:space="preserve">Data set. </w:t>
      </w:r>
      <w:proofErr w:type="spellStart"/>
      <w:r w:rsidR="00FC27E7" w:rsidRPr="00A27996">
        <w:rPr>
          <w:rFonts w:cstheme="minorHAnsi"/>
          <w:i/>
          <w:iCs/>
        </w:rPr>
        <w:t>Zenodo</w:t>
      </w:r>
      <w:proofErr w:type="spellEnd"/>
      <w:r w:rsidR="00FC27E7" w:rsidRPr="00FC27E7">
        <w:rPr>
          <w:rFonts w:cstheme="minorHAnsi"/>
        </w:rPr>
        <w:t xml:space="preserve">. </w:t>
      </w:r>
      <w:hyperlink r:id="rId11" w:history="1">
        <w:r w:rsidR="00D46EC0" w:rsidRPr="00387624">
          <w:rPr>
            <w:rStyle w:val="Hyperlink"/>
            <w:rFonts w:cstheme="minorHAnsi"/>
          </w:rPr>
          <w:t>https://doi.org/10.5281/zenodo.11262783</w:t>
        </w:r>
      </w:hyperlink>
      <w:r w:rsidR="00D46EC0">
        <w:rPr>
          <w:rFonts w:cstheme="minorHAnsi"/>
        </w:rPr>
        <w:t xml:space="preserve"> (2024)</w:t>
      </w:r>
      <w:r w:rsidR="00BA034C">
        <w:rPr>
          <w:rFonts w:cstheme="minorHAnsi"/>
        </w:rPr>
        <w:t>.</w:t>
      </w:r>
    </w:p>
    <w:p w14:paraId="33381256" w14:textId="77777777" w:rsidR="00B92476" w:rsidRDefault="00B92476">
      <w:pPr>
        <w:rPr>
          <w:rFonts w:ascii="Open Sans" w:hAnsi="Open Sans" w:cs="Open Sans"/>
        </w:rPr>
      </w:pPr>
      <w:r>
        <w:rPr>
          <w:rFonts w:ascii="Open Sans" w:hAnsi="Open Sans" w:cs="Open Sans"/>
        </w:rPr>
        <w:br w:type="page"/>
      </w:r>
    </w:p>
    <w:p w14:paraId="63AB693A" w14:textId="7F23116B" w:rsidR="00B92476" w:rsidRDefault="00B92476">
      <w:pPr>
        <w:rPr>
          <w:rFonts w:ascii="Open Sans" w:hAnsi="Open Sans" w:cs="Open Sans"/>
          <w:b/>
          <w:bCs/>
        </w:rPr>
      </w:pPr>
      <w:r>
        <w:rPr>
          <w:rFonts w:ascii="Open Sans" w:hAnsi="Open Sans" w:cs="Open Sans"/>
          <w:b/>
          <w:bCs/>
        </w:rPr>
        <w:lastRenderedPageBreak/>
        <w:t>Figures</w:t>
      </w:r>
    </w:p>
    <w:p w14:paraId="2EF71D3D" w14:textId="7DE312F6" w:rsidR="00B92476" w:rsidRDefault="00B92476">
      <w:pPr>
        <w:rPr>
          <w:rFonts w:ascii="Open Sans" w:hAnsi="Open Sans" w:cs="Open Sans"/>
          <w:b/>
          <w:bCs/>
        </w:rPr>
      </w:pPr>
      <w:r>
        <w:rPr>
          <w:rFonts w:ascii="Open Sans" w:hAnsi="Open Sans" w:cs="Open Sans"/>
          <w:noProof/>
        </w:rPr>
        <w:drawing>
          <wp:inline distT="0" distB="0" distL="0" distR="0" wp14:anchorId="0B5B60E8" wp14:editId="3920D39A">
            <wp:extent cx="5731510" cy="3938092"/>
            <wp:effectExtent l="0" t="0" r="2540" b="5715"/>
            <wp:docPr id="1825102887" name="Picture 1825102887" descr="A map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a forest&#10;&#10;Description automatically generated"/>
                    <pic:cNvPicPr/>
                  </pic:nvPicPr>
                  <pic:blipFill rotWithShape="1">
                    <a:blip r:embed="rId12" cstate="print">
                      <a:extLst>
                        <a:ext uri="{28A0092B-C50C-407E-A947-70E740481C1C}">
                          <a14:useLocalDpi xmlns:a14="http://schemas.microsoft.com/office/drawing/2010/main" val="0"/>
                        </a:ext>
                      </a:extLst>
                    </a:blip>
                    <a:srcRect l="3656" t="5640" r="4443" b="5060"/>
                    <a:stretch/>
                  </pic:blipFill>
                  <pic:spPr bwMode="auto">
                    <a:xfrm>
                      <a:off x="0" y="0"/>
                      <a:ext cx="5731510" cy="3938092"/>
                    </a:xfrm>
                    <a:prstGeom prst="rect">
                      <a:avLst/>
                    </a:prstGeom>
                    <a:ln>
                      <a:noFill/>
                    </a:ln>
                    <a:extLst>
                      <a:ext uri="{53640926-AAD7-44D8-BBD7-CCE9431645EC}">
                        <a14:shadowObscured xmlns:a14="http://schemas.microsoft.com/office/drawing/2010/main"/>
                      </a:ext>
                    </a:extLst>
                  </pic:spPr>
                </pic:pic>
              </a:graphicData>
            </a:graphic>
          </wp:inline>
        </w:drawing>
      </w:r>
    </w:p>
    <w:p w14:paraId="630E4DED" w14:textId="78B03159" w:rsidR="00B92476" w:rsidRDefault="00B92476" w:rsidP="00B92476">
      <w:pPr>
        <w:spacing w:line="276" w:lineRule="auto"/>
        <w:rPr>
          <w:rFonts w:ascii="Open Sans" w:hAnsi="Open Sans" w:cs="Open Sans"/>
        </w:rPr>
      </w:pPr>
      <w:r w:rsidRPr="08D94E32">
        <w:rPr>
          <w:rFonts w:ascii="Open Sans" w:hAnsi="Open Sans" w:cs="Open Sans"/>
          <w:b/>
          <w:bCs/>
        </w:rPr>
        <w:t>Figure 1:</w:t>
      </w:r>
      <w:r w:rsidRPr="08D94E32">
        <w:rPr>
          <w:rFonts w:ascii="Open Sans" w:hAnsi="Open Sans" w:cs="Open Sans"/>
        </w:rPr>
        <w:t xml:space="preserve"> </w:t>
      </w:r>
      <w:r w:rsidRPr="008A07AC">
        <w:rPr>
          <w:rFonts w:ascii="Open Sans" w:hAnsi="Open Sans" w:cs="Open Sans"/>
          <w:b/>
          <w:bCs/>
        </w:rPr>
        <w:t>Timeline of the development of mining in the Bemainty drainage basin over the study period.</w:t>
      </w:r>
      <w:r w:rsidRPr="08D94E32">
        <w:rPr>
          <w:rFonts w:ascii="Open Sans" w:hAnsi="Open Sans" w:cs="Open Sans"/>
        </w:rPr>
        <w:t xml:space="preserve"> Yellow arrows point to the </w:t>
      </w:r>
      <w:proofErr w:type="spellStart"/>
      <w:r w:rsidRPr="08D94E32">
        <w:rPr>
          <w:rFonts w:ascii="Open Sans" w:hAnsi="Open Sans" w:cs="Open Sans"/>
        </w:rPr>
        <w:t>Ambodipaiso</w:t>
      </w:r>
      <w:proofErr w:type="spellEnd"/>
      <w:r w:rsidRPr="08D94E32">
        <w:rPr>
          <w:rFonts w:ascii="Open Sans" w:hAnsi="Open Sans" w:cs="Open Sans"/>
        </w:rPr>
        <w:t xml:space="preserve"> (left) and Antananarivo (right) mining valleys at Bemainty. Dashed blue lines indicate the start of mining </w:t>
      </w:r>
      <w:r w:rsidR="002A5699" w:rsidRPr="08D94E32">
        <w:rPr>
          <w:rFonts w:ascii="Open Sans" w:hAnsi="Open Sans" w:cs="Open Sans"/>
        </w:rPr>
        <w:t xml:space="preserve">at Bemainty </w:t>
      </w:r>
      <w:r w:rsidRPr="08D94E32">
        <w:rPr>
          <w:rFonts w:ascii="Open Sans" w:hAnsi="Open Sans" w:cs="Open Sans"/>
        </w:rPr>
        <w:t xml:space="preserve">in 2012 and the onset of the rush in September 2016. Satellite images were captured by the </w:t>
      </w:r>
      <w:proofErr w:type="spellStart"/>
      <w:r w:rsidRPr="08D94E32">
        <w:rPr>
          <w:rFonts w:ascii="Open Sans" w:hAnsi="Open Sans" w:cs="Open Sans"/>
        </w:rPr>
        <w:t>RapidEye</w:t>
      </w:r>
      <w:proofErr w:type="spellEnd"/>
      <w:r w:rsidRPr="08D94E32">
        <w:rPr>
          <w:rFonts w:ascii="Open Sans" w:hAnsi="Open Sans" w:cs="Open Sans"/>
        </w:rPr>
        <w:t xml:space="preserve"> sensor and obtained from Planet</w:t>
      </w:r>
      <w:r w:rsidRPr="08D94E32">
        <w:rPr>
          <w:rFonts w:ascii="Open Sans" w:hAnsi="Open Sans" w:cs="Open Sans"/>
        </w:rPr>
        <w:fldChar w:fldCharType="begin"/>
      </w:r>
      <w:r w:rsidR="0042754E">
        <w:rPr>
          <w:rFonts w:ascii="Open Sans" w:hAnsi="Open Sans" w:cs="Open Sans"/>
        </w:rPr>
        <w:instrText xml:space="preserve"> ADDIN ZOTERO_ITEM CSL_CITATION {"citationID":"84ws2Cxl","properties":{"formattedCitation":"\\super 100\\nosupersub{}","plainCitation":"100","noteIndex":0},"citationItems":[{"id":4057,"uris":["http://www.mendeley.com/documents/?uuid=163aa715-3ed6-4f39-810e-de0620f578d7","http://zotero.org/users/13355268/items/QJ7F7K8M"],"itemData":{"id":4057,"type":"document","note":"publisher-place: San Francisco, California","title":"Planet Application Program Interface: In Space for Life on Earth.","author":[{"literal":"Planet Team"}],"issued":{"date-parts":[["2017"]]}}}],"schema":"https://github.com/citation-style-language/schema/raw/master/csl-citation.json"} </w:instrText>
      </w:r>
      <w:r w:rsidRPr="08D94E32">
        <w:rPr>
          <w:rFonts w:ascii="Open Sans" w:hAnsi="Open Sans" w:cs="Open Sans"/>
        </w:rPr>
        <w:fldChar w:fldCharType="separate"/>
      </w:r>
      <w:r w:rsidR="0042754E" w:rsidRPr="0042754E">
        <w:rPr>
          <w:rFonts w:ascii="Open Sans" w:hAnsi="Open Sans" w:cs="Open Sans"/>
          <w:vertAlign w:val="superscript"/>
        </w:rPr>
        <w:t>100</w:t>
      </w:r>
      <w:r w:rsidRPr="08D94E32">
        <w:rPr>
          <w:rFonts w:ascii="Open Sans" w:hAnsi="Open Sans" w:cs="Open Sans"/>
        </w:rPr>
        <w:fldChar w:fldCharType="end"/>
      </w:r>
      <w:r w:rsidRPr="08D94E32">
        <w:rPr>
          <w:rFonts w:ascii="Open Sans" w:hAnsi="Open Sans" w:cs="Open Sans"/>
        </w:rPr>
        <w:t xml:space="preserve">. </w:t>
      </w:r>
      <w:r w:rsidR="00FB7269" w:rsidRPr="08D94E32">
        <w:rPr>
          <w:rFonts w:ascii="Open Sans" w:hAnsi="Open Sans" w:cs="Open Sans"/>
        </w:rPr>
        <w:t xml:space="preserve">Image © 2011, Planet Labs PBC. </w:t>
      </w:r>
      <w:r w:rsidRPr="08D94E32">
        <w:rPr>
          <w:rFonts w:ascii="Open Sans" w:hAnsi="Open Sans" w:cs="Open Sans"/>
        </w:rPr>
        <w:t>Photo credit: Rosey Perkins.</w:t>
      </w:r>
      <w:r w:rsidR="00DE52A0" w:rsidRPr="08D94E32">
        <w:rPr>
          <w:rFonts w:ascii="Open Sans" w:hAnsi="Open Sans" w:cs="Open Sans"/>
        </w:rPr>
        <w:t xml:space="preserve"> </w:t>
      </w:r>
    </w:p>
    <w:p w14:paraId="503FF8AC" w14:textId="52BA50EE" w:rsidR="00B92476" w:rsidRDefault="00B92476">
      <w:pPr>
        <w:rPr>
          <w:rFonts w:ascii="Open Sans" w:hAnsi="Open Sans" w:cs="Open Sans"/>
          <w:b/>
          <w:bCs/>
        </w:rPr>
      </w:pPr>
      <w:r w:rsidRPr="00152FA4">
        <w:rPr>
          <w:rFonts w:ascii="Open Sans" w:hAnsi="Open Sans" w:cs="Open Sans"/>
          <w:noProof/>
        </w:rPr>
        <w:lastRenderedPageBreak/>
        <w:drawing>
          <wp:inline distT="0" distB="0" distL="0" distR="0" wp14:anchorId="50BF9BA4" wp14:editId="61C2D2F8">
            <wp:extent cx="5705856" cy="5591233"/>
            <wp:effectExtent l="0" t="0" r="9525" b="0"/>
            <wp:docPr id="50533721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graph&#10;&#10;Description automatically generated"/>
                    <pic:cNvPicPr/>
                  </pic:nvPicPr>
                  <pic:blipFill rotWithShape="1">
                    <a:blip r:embed="rId13" cstate="print">
                      <a:extLst>
                        <a:ext uri="{28A0092B-C50C-407E-A947-70E740481C1C}">
                          <a14:useLocalDpi xmlns:a14="http://schemas.microsoft.com/office/drawing/2010/main" val="0"/>
                        </a:ext>
                      </a:extLst>
                    </a:blip>
                    <a:srcRect l="12041" t="8515" r="12696" b="39328"/>
                    <a:stretch/>
                  </pic:blipFill>
                  <pic:spPr bwMode="auto">
                    <a:xfrm>
                      <a:off x="0" y="0"/>
                      <a:ext cx="5713858" cy="5599074"/>
                    </a:xfrm>
                    <a:prstGeom prst="rect">
                      <a:avLst/>
                    </a:prstGeom>
                    <a:ln>
                      <a:noFill/>
                    </a:ln>
                    <a:extLst>
                      <a:ext uri="{53640926-AAD7-44D8-BBD7-CCE9431645EC}">
                        <a14:shadowObscured xmlns:a14="http://schemas.microsoft.com/office/drawing/2010/main"/>
                      </a:ext>
                    </a:extLst>
                  </pic:spPr>
                </pic:pic>
              </a:graphicData>
            </a:graphic>
          </wp:inline>
        </w:drawing>
      </w:r>
    </w:p>
    <w:p w14:paraId="0F8A8759" w14:textId="5FBB5AEE" w:rsidR="00B92476" w:rsidRDefault="00B92476" w:rsidP="00B92476">
      <w:pPr>
        <w:spacing w:line="276" w:lineRule="auto"/>
        <w:rPr>
          <w:rFonts w:ascii="Open Sans" w:hAnsi="Open Sans" w:cs="Open Sans"/>
        </w:rPr>
      </w:pPr>
      <w:r w:rsidRPr="08D94E32">
        <w:rPr>
          <w:rFonts w:ascii="Open Sans" w:hAnsi="Open Sans" w:cs="Open Sans"/>
          <w:b/>
          <w:bCs/>
        </w:rPr>
        <w:t xml:space="preserve">Figure 2: The annual deforestation and degradation rate within the Bemainty basin </w:t>
      </w:r>
      <w:r w:rsidR="1732F3D8" w:rsidRPr="08D94E32">
        <w:rPr>
          <w:rFonts w:ascii="Open Sans" w:hAnsi="Open Sans" w:cs="Open Sans"/>
          <w:b/>
          <w:bCs/>
        </w:rPr>
        <w:t xml:space="preserve">(black) </w:t>
      </w:r>
      <w:r w:rsidRPr="08D94E32">
        <w:rPr>
          <w:rFonts w:ascii="Open Sans" w:hAnsi="Open Sans" w:cs="Open Sans"/>
          <w:b/>
          <w:bCs/>
        </w:rPr>
        <w:t>compared to the synthetic control</w:t>
      </w:r>
      <w:r w:rsidR="2158DFE3" w:rsidRPr="08D94E32">
        <w:rPr>
          <w:rFonts w:ascii="Open Sans" w:hAnsi="Open Sans" w:cs="Open Sans"/>
          <w:b/>
          <w:bCs/>
        </w:rPr>
        <w:t xml:space="preserve"> (red)</w:t>
      </w:r>
      <w:r w:rsidRPr="08D94E32">
        <w:rPr>
          <w:rFonts w:ascii="Open Sans" w:hAnsi="Open Sans" w:cs="Open Sans"/>
          <w:b/>
          <w:bCs/>
        </w:rPr>
        <w:t xml:space="preserve">. </w:t>
      </w:r>
      <w:r w:rsidR="760279A8" w:rsidRPr="08D94E32">
        <w:rPr>
          <w:rFonts w:ascii="Open Sans" w:hAnsi="Open Sans" w:cs="Open Sans"/>
          <w:b/>
          <w:bCs/>
        </w:rPr>
        <w:t xml:space="preserve"> </w:t>
      </w:r>
      <w:r w:rsidR="277C922D" w:rsidRPr="08D94E32">
        <w:rPr>
          <w:rFonts w:ascii="Open Sans" w:hAnsi="Open Sans" w:cs="Open Sans"/>
        </w:rPr>
        <w:t xml:space="preserve">Deforestation and degradation rates are </w:t>
      </w:r>
      <w:r w:rsidR="00F82EAC">
        <w:rPr>
          <w:rFonts w:ascii="Open Sans" w:hAnsi="Open Sans" w:cs="Open Sans"/>
        </w:rPr>
        <w:t>shown</w:t>
      </w:r>
      <w:r w:rsidR="45887769" w:rsidRPr="08D94E32">
        <w:rPr>
          <w:rFonts w:ascii="Open Sans" w:hAnsi="Open Sans" w:cs="Open Sans"/>
        </w:rPr>
        <w:t xml:space="preserve"> </w:t>
      </w:r>
      <w:r w:rsidR="277C922D" w:rsidRPr="08D94E32">
        <w:rPr>
          <w:rFonts w:ascii="Open Sans" w:hAnsi="Open Sans" w:cs="Open Sans"/>
        </w:rPr>
        <w:t xml:space="preserve">in black for Bemainty and red for the synthetic control. </w:t>
      </w:r>
      <w:r w:rsidRPr="08D94E32">
        <w:rPr>
          <w:rFonts w:ascii="Open Sans" w:hAnsi="Open Sans" w:cs="Open Sans"/>
        </w:rPr>
        <w:t>Light grey lines show</w:t>
      </w:r>
      <w:r w:rsidR="48639E61" w:rsidRPr="08D94E32">
        <w:rPr>
          <w:rFonts w:ascii="Open Sans" w:hAnsi="Open Sans" w:cs="Open Sans"/>
        </w:rPr>
        <w:t xml:space="preserve"> </w:t>
      </w:r>
      <w:r w:rsidRPr="08D94E32">
        <w:rPr>
          <w:rFonts w:ascii="Open Sans" w:hAnsi="Open Sans" w:cs="Open Sans"/>
        </w:rPr>
        <w:t>outcomes in the eight control drainage basins in the CAZ (i.e. the donor pool from which basins were selected to form the synthetic control). The dotted blue lines indicate the preliminary onset of mining in 2012 (left) and the start of the mining rush in 2016 (right). The light blue shaded area indicates the duration of the peak mining rush. These results are from our primary analysis focussed on the CAZ. See Supplementary Figures 9 and 10 for plots for other outcome measures.</w:t>
      </w:r>
    </w:p>
    <w:p w14:paraId="4A82E6EF" w14:textId="5934BAF5" w:rsidR="00B92476" w:rsidRDefault="00B92476">
      <w:pPr>
        <w:rPr>
          <w:rFonts w:ascii="Open Sans" w:hAnsi="Open Sans" w:cs="Open Sans"/>
          <w:b/>
          <w:bCs/>
        </w:rPr>
      </w:pPr>
      <w:r>
        <w:rPr>
          <w:rFonts w:ascii="Open Sans" w:hAnsi="Open Sans" w:cs="Open Sans"/>
          <w:b/>
          <w:bCs/>
          <w:noProof/>
        </w:rPr>
        <w:lastRenderedPageBreak/>
        <w:drawing>
          <wp:inline distT="0" distB="0" distL="0" distR="0" wp14:anchorId="56F52863" wp14:editId="43F2151D">
            <wp:extent cx="5731510" cy="6922654"/>
            <wp:effectExtent l="0" t="0" r="2540" b="0"/>
            <wp:docPr id="1706465591" name="Picture 1706465591" descr="A graph of a graph showing a number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a graph showing a number of different types of dat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3154" t="8527" r="3141" b="11433"/>
                    <a:stretch/>
                  </pic:blipFill>
                  <pic:spPr bwMode="auto">
                    <a:xfrm>
                      <a:off x="0" y="0"/>
                      <a:ext cx="5731510" cy="6922654"/>
                    </a:xfrm>
                    <a:prstGeom prst="rect">
                      <a:avLst/>
                    </a:prstGeom>
                    <a:ln>
                      <a:noFill/>
                    </a:ln>
                    <a:extLst>
                      <a:ext uri="{53640926-AAD7-44D8-BBD7-CCE9431645EC}">
                        <a14:shadowObscured xmlns:a14="http://schemas.microsoft.com/office/drawing/2010/main"/>
                      </a:ext>
                    </a:extLst>
                  </pic:spPr>
                </pic:pic>
              </a:graphicData>
            </a:graphic>
          </wp:inline>
        </w:drawing>
      </w:r>
    </w:p>
    <w:p w14:paraId="6B6880C6" w14:textId="5E03FC3A" w:rsidR="00EB5FCB" w:rsidRDefault="00B92476" w:rsidP="08D94E32">
      <w:pPr>
        <w:spacing w:line="276" w:lineRule="auto"/>
        <w:rPr>
          <w:rFonts w:ascii="Open Sans" w:hAnsi="Open Sans" w:cs="Open Sans"/>
        </w:rPr>
      </w:pPr>
      <w:r w:rsidRPr="08D94E32">
        <w:rPr>
          <w:rFonts w:ascii="Open Sans" w:hAnsi="Open Sans" w:cs="Open Sans"/>
          <w:b/>
          <w:bCs/>
        </w:rPr>
        <w:t xml:space="preserve">Figure 3: </w:t>
      </w:r>
      <w:r w:rsidR="63BF4C7A" w:rsidRPr="08D94E32">
        <w:rPr>
          <w:rFonts w:ascii="Open Sans" w:hAnsi="Open Sans" w:cs="Open Sans"/>
          <w:b/>
          <w:bCs/>
        </w:rPr>
        <w:t xml:space="preserve">Using placebo tests to assess the significance of results. </w:t>
      </w:r>
      <w:r w:rsidR="334323BC" w:rsidRPr="08D94E32">
        <w:rPr>
          <w:rFonts w:ascii="Open Sans" w:hAnsi="Open Sans" w:cs="Open Sans"/>
        </w:rPr>
        <w:t xml:space="preserve">To assess </w:t>
      </w:r>
      <w:r w:rsidR="00F82EAC" w:rsidRPr="08D94E32">
        <w:rPr>
          <w:rFonts w:ascii="Open Sans" w:hAnsi="Open Sans" w:cs="Open Sans"/>
        </w:rPr>
        <w:t>significance,</w:t>
      </w:r>
      <w:r w:rsidR="14AC411A" w:rsidRPr="08D94E32">
        <w:rPr>
          <w:rFonts w:ascii="Open Sans" w:hAnsi="Open Sans" w:cs="Open Sans"/>
        </w:rPr>
        <w:t xml:space="preserve"> </w:t>
      </w:r>
      <w:r w:rsidR="334323BC" w:rsidRPr="08D94E32">
        <w:rPr>
          <w:rFonts w:ascii="Open Sans" w:hAnsi="Open Sans" w:cs="Open Sans"/>
        </w:rPr>
        <w:t>w</w:t>
      </w:r>
      <w:r w:rsidR="38C06893" w:rsidRPr="08D94E32">
        <w:rPr>
          <w:rFonts w:ascii="Open Sans" w:hAnsi="Open Sans" w:cs="Open Sans"/>
        </w:rPr>
        <w:t>e compare the</w:t>
      </w:r>
      <w:r w:rsidRPr="08D94E32">
        <w:rPr>
          <w:rFonts w:ascii="Open Sans" w:hAnsi="Open Sans" w:cs="Open Sans"/>
        </w:rPr>
        <w:t xml:space="preserve"> difference in deforestation and degradation between the Bemainty basin and </w:t>
      </w:r>
      <w:r w:rsidR="789DD10E" w:rsidRPr="08D94E32">
        <w:rPr>
          <w:rFonts w:ascii="Open Sans" w:hAnsi="Open Sans" w:cs="Open Sans"/>
        </w:rPr>
        <w:t xml:space="preserve">its </w:t>
      </w:r>
      <w:r w:rsidRPr="08D94E32">
        <w:rPr>
          <w:rFonts w:ascii="Open Sans" w:hAnsi="Open Sans" w:cs="Open Sans"/>
        </w:rPr>
        <w:t>synthetic control (black)</w:t>
      </w:r>
      <w:r w:rsidR="7300F051" w:rsidRPr="08D94E32">
        <w:rPr>
          <w:rFonts w:ascii="Open Sans" w:hAnsi="Open Sans" w:cs="Open Sans"/>
        </w:rPr>
        <w:t xml:space="preserve"> </w:t>
      </w:r>
      <w:r w:rsidR="57572C07" w:rsidRPr="08D94E32">
        <w:rPr>
          <w:rFonts w:ascii="Open Sans" w:hAnsi="Open Sans" w:cs="Open Sans"/>
        </w:rPr>
        <w:t xml:space="preserve">to </w:t>
      </w:r>
      <w:r w:rsidR="76A70E40" w:rsidRPr="08D94E32">
        <w:rPr>
          <w:rFonts w:ascii="Open Sans" w:hAnsi="Open Sans" w:cs="Open Sans"/>
        </w:rPr>
        <w:t>results from placebo tests</w:t>
      </w:r>
      <w:r w:rsidR="0AFC8736" w:rsidRPr="08D94E32">
        <w:rPr>
          <w:rFonts w:ascii="Open Sans" w:hAnsi="Open Sans" w:cs="Open Sans"/>
        </w:rPr>
        <w:t xml:space="preserve">, which </w:t>
      </w:r>
      <w:r w:rsidR="76A70E40" w:rsidRPr="08D94E32">
        <w:rPr>
          <w:rFonts w:ascii="Open Sans" w:hAnsi="Open Sans" w:cs="Open Sans"/>
        </w:rPr>
        <w:t xml:space="preserve">represent </w:t>
      </w:r>
      <w:r w:rsidR="4727735D" w:rsidRPr="08D94E32">
        <w:rPr>
          <w:rFonts w:ascii="Open Sans" w:hAnsi="Open Sans" w:cs="Open Sans"/>
        </w:rPr>
        <w:t xml:space="preserve">the </w:t>
      </w:r>
      <w:r w:rsidR="76A70E40" w:rsidRPr="08D94E32">
        <w:rPr>
          <w:rFonts w:ascii="Open Sans" w:hAnsi="Open Sans" w:cs="Open Sans"/>
        </w:rPr>
        <w:t xml:space="preserve">statistical noise in estimation post-intervention. </w:t>
      </w:r>
      <w:r w:rsidRPr="08D94E32">
        <w:rPr>
          <w:rFonts w:ascii="Open Sans" w:hAnsi="Open Sans" w:cs="Open Sans"/>
        </w:rPr>
        <w:t xml:space="preserve">A strong significant effect is indicated where the black line falls outside the shaded grey area. The dotted blue lines indicate the onset of mining in 2012 (left) and the start of the mining rush in 2016 (right). The light blue shaded area indicates the duration of the peak mining rush. In the </w:t>
      </w:r>
      <w:r w:rsidRPr="08D94E32">
        <w:rPr>
          <w:rFonts w:ascii="Open Sans" w:hAnsi="Open Sans" w:cs="Open Sans"/>
        </w:rPr>
        <w:lastRenderedPageBreak/>
        <w:t>placebo tests each control basin in the donor pool (n = 8) was falsely assigned treated status and a synthetic control constructed for each. Grey lines represent the difference in outcomes between each false-treated basin and its synthetic control. Only pairs where the synthetic control is an acceptable match to the false-treated unit are included (between 4 and 8 depending on the analysis; see Methods). Results are from the primary analysis using drainage basins from the CAZ as the donor pool (see Supplementary Figure 13 for results from the wider analysis).</w:t>
      </w:r>
    </w:p>
    <w:p w14:paraId="38038946" w14:textId="77777777" w:rsidR="00EB5FCB" w:rsidRDefault="00EB5FCB">
      <w:pPr>
        <w:rPr>
          <w:rFonts w:ascii="Open Sans" w:hAnsi="Open Sans" w:cs="Open Sans"/>
        </w:rPr>
      </w:pPr>
      <w:r>
        <w:rPr>
          <w:rFonts w:ascii="Open Sans" w:hAnsi="Open Sans" w:cs="Open Sans"/>
        </w:rPr>
        <w:br w:type="page"/>
      </w:r>
    </w:p>
    <w:p w14:paraId="3538EDD0" w14:textId="6627E70E" w:rsidR="005A5687" w:rsidRPr="00152FA4" w:rsidRDefault="00EB5FCB" w:rsidP="08D94E32">
      <w:pPr>
        <w:spacing w:line="276" w:lineRule="auto"/>
        <w:rPr>
          <w:rFonts w:ascii="Open Sans" w:eastAsia="Times New Roman" w:hAnsi="Open Sans" w:cs="Open Sans"/>
          <w:color w:val="000000" w:themeColor="text1"/>
          <w:lang w:eastAsia="en-GB"/>
        </w:rPr>
      </w:pPr>
      <w:r>
        <w:rPr>
          <w:noProof/>
        </w:rPr>
        <w:lastRenderedPageBreak/>
        <mc:AlternateContent>
          <mc:Choice Requires="wpg">
            <w:drawing>
              <wp:inline distT="0" distB="0" distL="114300" distR="114300" wp14:anchorId="2AC131CA" wp14:editId="2B1B8FE1">
                <wp:extent cx="5419725" cy="3213735"/>
                <wp:effectExtent l="0" t="0" r="9525" b="5715"/>
                <wp:docPr id="1986348666" name="Group 2"/>
                <wp:cNvGraphicFramePr/>
                <a:graphic xmlns:a="http://schemas.openxmlformats.org/drawingml/2006/main">
                  <a:graphicData uri="http://schemas.microsoft.com/office/word/2010/wordprocessingGroup">
                    <wpg:wgp>
                      <wpg:cNvGrpSpPr/>
                      <wpg:grpSpPr>
                        <a:xfrm>
                          <a:off x="0" y="0"/>
                          <a:ext cx="5419725" cy="3213735"/>
                          <a:chOff x="0" y="0"/>
                          <a:chExt cx="5420116" cy="3213735"/>
                        </a:xfrm>
                      </wpg:grpSpPr>
                      <pic:pic xmlns:pic="http://schemas.openxmlformats.org/drawingml/2006/picture">
                        <pic:nvPicPr>
                          <pic:cNvPr id="2058530762" name="Picture 2058530762" descr="A collage of images of a monkey and a map&#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47467" t="847" r="15264" b="10742"/>
                          <a:stretch/>
                        </pic:blipFill>
                        <pic:spPr bwMode="auto">
                          <a:xfrm>
                            <a:off x="3012831" y="0"/>
                            <a:ext cx="2407285" cy="32137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65587196" name="Picture 1" descr="A map of a forest&#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r="34624"/>
                          <a:stretch/>
                        </pic:blipFill>
                        <pic:spPr bwMode="auto">
                          <a:xfrm>
                            <a:off x="0" y="0"/>
                            <a:ext cx="3028950" cy="321373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9687348" id="Group 2" o:spid="_x0000_s1026" style="width:426.75pt;height:253.05pt;mso-position-horizontal-relative:char;mso-position-vertical-relative:line" coordsize="54201,3213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58530762" o:spid="_x0000_s1027" type="#_x0000_t75" alt="A collage of images of a monkey and a map&#10;&#10;Description automatically generated" style="position:absolute;left:30128;width:24073;height:32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">
                  <v:imagedata r:id="rId17" o:title="A collage of images of a monkey and a map&#10;&#10;Description automatically generated" croptop="555f" cropbottom="7040f" cropleft="31108f" cropright="10003f"/>
                </v:shape>
                <v:shape id="Picture 1" o:spid="_x0000_s1028" type="#_x0000_t75" alt="A map of a forest&#10;&#10;Description automatically generated" style="position:absolute;width:30289;height:32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">
                  <v:imagedata r:id="rId18" o:title="A map of a forest&#10;&#10;Description automatically generated" cropright="22691f"/>
                </v:shape>
                <w10:anchorlock/>
              </v:group>
            </w:pict>
          </mc:Fallback>
        </mc:AlternateContent>
      </w:r>
      <w:r w:rsidR="005A5687" w:rsidRPr="08D94E32">
        <w:rPr>
          <w:rFonts w:ascii="Open Sans" w:hAnsi="Open Sans" w:cs="Open Sans"/>
        </w:rPr>
        <w:t xml:space="preserve"> </w:t>
      </w:r>
    </w:p>
    <w:p w14:paraId="515D1C55" w14:textId="67046E24" w:rsidR="005A5687" w:rsidRPr="00152FA4" w:rsidRDefault="005A5687" w:rsidP="08D94E32">
      <w:pPr>
        <w:spacing w:line="276" w:lineRule="auto"/>
        <w:rPr>
          <w:rFonts w:ascii="Open Sans" w:eastAsia="Times New Roman" w:hAnsi="Open Sans" w:cs="Open Sans"/>
          <w:color w:val="000000"/>
          <w:lang w:eastAsia="en-GB"/>
        </w:rPr>
      </w:pPr>
      <w:r w:rsidRPr="08D94E32">
        <w:rPr>
          <w:rFonts w:ascii="Open Sans" w:eastAsia="Times New Roman" w:hAnsi="Open Sans" w:cs="Open Sans"/>
          <w:b/>
          <w:bCs/>
          <w:color w:val="000000" w:themeColor="text1"/>
          <w:lang w:eastAsia="en-GB"/>
        </w:rPr>
        <w:t xml:space="preserve">Figure </w:t>
      </w:r>
      <w:r w:rsidR="0069406D" w:rsidRPr="08D94E32">
        <w:rPr>
          <w:rFonts w:ascii="Open Sans" w:eastAsia="Times New Roman" w:hAnsi="Open Sans" w:cs="Open Sans"/>
          <w:b/>
          <w:bCs/>
          <w:color w:val="000000" w:themeColor="text1"/>
          <w:lang w:eastAsia="en-GB"/>
        </w:rPr>
        <w:t>4</w:t>
      </w:r>
      <w:r w:rsidRPr="08D94E32">
        <w:rPr>
          <w:rFonts w:ascii="Open Sans" w:eastAsia="Times New Roman" w:hAnsi="Open Sans" w:cs="Open Sans"/>
          <w:b/>
          <w:bCs/>
          <w:color w:val="000000" w:themeColor="text1"/>
          <w:lang w:eastAsia="en-GB"/>
        </w:rPr>
        <w:t>:</w:t>
      </w:r>
      <w:r w:rsidRPr="08D94E32">
        <w:rPr>
          <w:rFonts w:ascii="Open Sans" w:eastAsia="Times New Roman" w:hAnsi="Open Sans" w:cs="Open Sans"/>
          <w:color w:val="000000" w:themeColor="text1"/>
          <w:lang w:eastAsia="en-GB"/>
        </w:rPr>
        <w:t xml:space="preserve"> </w:t>
      </w:r>
      <w:r w:rsidR="55126663" w:rsidRPr="08D94E32">
        <w:rPr>
          <w:rFonts w:ascii="Open Sans" w:eastAsia="Times New Roman" w:hAnsi="Open Sans" w:cs="Open Sans"/>
          <w:b/>
          <w:bCs/>
          <w:color w:val="000000" w:themeColor="text1"/>
          <w:lang w:eastAsia="en-GB"/>
        </w:rPr>
        <w:t>The l</w:t>
      </w:r>
      <w:r w:rsidR="71EDC8E3" w:rsidRPr="08D94E32">
        <w:rPr>
          <w:rFonts w:ascii="Open Sans" w:eastAsia="Times New Roman" w:hAnsi="Open Sans" w:cs="Open Sans"/>
          <w:b/>
          <w:bCs/>
          <w:color w:val="000000" w:themeColor="text1"/>
          <w:lang w:eastAsia="en-GB"/>
        </w:rPr>
        <w:t xml:space="preserve">ocation of </w:t>
      </w:r>
      <w:r w:rsidR="2E089EBB" w:rsidRPr="08D94E32">
        <w:rPr>
          <w:rFonts w:ascii="Open Sans" w:eastAsia="Times New Roman" w:hAnsi="Open Sans" w:cs="Open Sans"/>
          <w:b/>
          <w:bCs/>
          <w:color w:val="000000" w:themeColor="text1"/>
          <w:lang w:eastAsia="en-GB"/>
        </w:rPr>
        <w:t xml:space="preserve">settlements </w:t>
      </w:r>
      <w:r w:rsidR="71EDC8E3" w:rsidRPr="08D94E32">
        <w:rPr>
          <w:rFonts w:ascii="Open Sans" w:eastAsia="Times New Roman" w:hAnsi="Open Sans" w:cs="Open Sans"/>
          <w:b/>
          <w:bCs/>
          <w:color w:val="000000" w:themeColor="text1"/>
          <w:lang w:eastAsia="en-GB"/>
        </w:rPr>
        <w:t xml:space="preserve">in the Bemainty valley where we conducted interviews, </w:t>
      </w:r>
      <w:r w:rsidR="4390D322" w:rsidRPr="08D94E32">
        <w:rPr>
          <w:rFonts w:ascii="Open Sans" w:eastAsia="Times New Roman" w:hAnsi="Open Sans" w:cs="Open Sans"/>
          <w:b/>
          <w:bCs/>
          <w:color w:val="000000" w:themeColor="text1"/>
          <w:lang w:eastAsia="en-GB"/>
        </w:rPr>
        <w:t xml:space="preserve">and two </w:t>
      </w:r>
      <w:r w:rsidR="109049BD" w:rsidRPr="08D94E32">
        <w:rPr>
          <w:rFonts w:ascii="Open Sans" w:eastAsia="Times New Roman" w:hAnsi="Open Sans" w:cs="Open Sans"/>
          <w:b/>
          <w:bCs/>
          <w:color w:val="000000" w:themeColor="text1"/>
          <w:lang w:eastAsia="en-GB"/>
        </w:rPr>
        <w:t>l</w:t>
      </w:r>
      <w:r w:rsidR="4390D322" w:rsidRPr="08D94E32">
        <w:rPr>
          <w:rFonts w:ascii="Open Sans" w:eastAsia="Times New Roman" w:hAnsi="Open Sans" w:cs="Open Sans"/>
          <w:b/>
          <w:bCs/>
          <w:color w:val="000000" w:themeColor="text1"/>
          <w:lang w:eastAsia="en-GB"/>
        </w:rPr>
        <w:t>emur species frequently encountered</w:t>
      </w:r>
      <w:r w:rsidR="5C6635CC" w:rsidRPr="08D94E32">
        <w:rPr>
          <w:rFonts w:ascii="Open Sans" w:eastAsia="Times New Roman" w:hAnsi="Open Sans" w:cs="Open Sans"/>
          <w:b/>
          <w:bCs/>
          <w:color w:val="000000"/>
          <w:lang w:eastAsia="en-GB"/>
        </w:rPr>
        <w:t xml:space="preserve">. </w:t>
      </w:r>
      <w:r w:rsidRPr="08D94E32">
        <w:rPr>
          <w:rFonts w:ascii="Open Sans" w:eastAsia="Times New Roman" w:hAnsi="Open Sans" w:cs="Open Sans"/>
          <w:color w:val="000000" w:themeColor="text1"/>
          <w:lang w:eastAsia="en-GB"/>
        </w:rPr>
        <w:t>a) Satellite image of the Bemainty valley from November 2017</w:t>
      </w:r>
      <w:r w:rsidR="00EB5FCB" w:rsidRPr="08D94E32">
        <w:rPr>
          <w:rFonts w:ascii="Open Sans" w:eastAsia="Times New Roman" w:hAnsi="Open Sans" w:cs="Open Sans"/>
          <w:color w:val="000000" w:themeColor="text1"/>
          <w:lang w:eastAsia="en-GB"/>
        </w:rPr>
        <w:fldChar w:fldCharType="begin"/>
      </w:r>
      <w:r w:rsidR="0042754E">
        <w:rPr>
          <w:rFonts w:ascii="Open Sans" w:eastAsia="Times New Roman" w:hAnsi="Open Sans" w:cs="Open Sans"/>
          <w:color w:val="000000"/>
          <w:lang w:eastAsia="en-GB"/>
        </w:rPr>
        <w:instrText xml:space="preserve"> ADDIN ZOTERO_ITEM CSL_CITATION {"citationID":"wWIXwI45","properties":{"formattedCitation":"\\super 100\\nosupersub{}","plainCitation":"100","noteIndex":0},"citationItems":[{"id":4057,"uris":["http://www.mendeley.com/documents/?uuid=163aa715-3ed6-4f39-810e-de0620f578d7","http://zotero.org/users/13355268/items/QJ7F7K8M"],"itemData":{"id":4057,"type":"document","note":"publisher-place: San Francisco, California","title":"Planet Application Program Interface: In Space for Life on Earth.","author":[{"literal":"Planet Team"}],"issued":{"date-parts":[["2017"]]}}}],"schema":"https://github.com/citation-style-language/schema/raw/master/csl-citation.json"} </w:instrText>
      </w:r>
      <w:r w:rsidR="00EB5FCB" w:rsidRPr="08D94E32">
        <w:rPr>
          <w:rFonts w:ascii="Open Sans" w:eastAsia="Times New Roman" w:hAnsi="Open Sans" w:cs="Open Sans"/>
          <w:color w:val="000000" w:themeColor="text1"/>
          <w:lang w:eastAsia="en-GB"/>
        </w:rPr>
        <w:fldChar w:fldCharType="separate"/>
      </w:r>
      <w:r w:rsidR="0042754E" w:rsidRPr="0042754E">
        <w:rPr>
          <w:rFonts w:ascii="Open Sans" w:hAnsi="Open Sans" w:cs="Open Sans"/>
          <w:vertAlign w:val="superscript"/>
        </w:rPr>
        <w:t>100</w:t>
      </w:r>
      <w:r w:rsidR="00EB5FCB" w:rsidRPr="08D94E32">
        <w:rPr>
          <w:rFonts w:ascii="Open Sans" w:eastAsia="Times New Roman" w:hAnsi="Open Sans" w:cs="Open Sans"/>
          <w:color w:val="000000" w:themeColor="text1"/>
          <w:lang w:eastAsia="en-GB"/>
        </w:rPr>
        <w:fldChar w:fldCharType="end"/>
      </w:r>
      <w:r w:rsidRPr="08D94E32">
        <w:rPr>
          <w:rFonts w:ascii="Open Sans" w:eastAsia="Times New Roman" w:hAnsi="Open Sans" w:cs="Open Sans"/>
          <w:color w:val="000000" w:themeColor="text1"/>
          <w:lang w:eastAsia="en-GB"/>
        </w:rPr>
        <w:t xml:space="preserve"> showing the location of villages and mining settlements </w:t>
      </w:r>
      <w:r w:rsidR="20975483">
        <w:rPr>
          <w:rFonts w:ascii="Open Sans" w:eastAsia="Times New Roman" w:hAnsi="Open Sans" w:cs="Open Sans"/>
          <w:color w:val="000000"/>
          <w:lang w:eastAsia="en-GB"/>
        </w:rPr>
        <w:t xml:space="preserve">(red points) </w:t>
      </w:r>
      <w:r w:rsidRPr="08D94E32">
        <w:rPr>
          <w:rFonts w:ascii="Open Sans" w:eastAsia="Times New Roman" w:hAnsi="Open Sans" w:cs="Open Sans"/>
          <w:color w:val="000000" w:themeColor="text1"/>
          <w:lang w:eastAsia="en-GB"/>
        </w:rPr>
        <w:t xml:space="preserve">where interviews were conducted. Pie charts represent the proportion of respondents at each location who identified themselves as farmers (orange) or miners (blue). The size of the pie charts corresponds to the number of respondents. </w:t>
      </w:r>
      <w:r w:rsidRPr="08D94E32">
        <w:rPr>
          <w:rFonts w:ascii="Open Sans" w:eastAsia="Times New Roman" w:hAnsi="Open Sans" w:cs="Open Sans"/>
          <w:color w:val="000000" w:themeColor="text1"/>
          <w:lang w:val="pt-PT" w:eastAsia="en-GB"/>
        </w:rPr>
        <w:t xml:space="preserve">A = Sahananto (2 respondents), B = Bemainty (25), C = Sahamatra, D= Milliard (15), E = Antananarivo (15). </w:t>
      </w:r>
      <w:r w:rsidRPr="08D94E32">
        <w:rPr>
          <w:rFonts w:ascii="Open Sans" w:eastAsia="Times New Roman" w:hAnsi="Open Sans" w:cs="Open Sans"/>
          <w:color w:val="000000" w:themeColor="text1"/>
          <w:lang w:eastAsia="en-GB"/>
        </w:rPr>
        <w:t xml:space="preserve">Inset map shows the location of the villages within the Bemainty drainage basin (outlined in red). b and c) Two </w:t>
      </w:r>
      <w:r w:rsidR="00166847" w:rsidRPr="08D94E32">
        <w:rPr>
          <w:rFonts w:ascii="Open Sans" w:eastAsia="Times New Roman" w:hAnsi="Open Sans" w:cs="Open Sans"/>
          <w:color w:val="000000" w:themeColor="text1"/>
          <w:lang w:eastAsia="en-GB"/>
        </w:rPr>
        <w:t>critically endangered</w:t>
      </w:r>
      <w:r w:rsidRPr="08D94E32">
        <w:rPr>
          <w:rFonts w:ascii="Open Sans" w:eastAsia="Times New Roman" w:hAnsi="Open Sans" w:cs="Open Sans"/>
          <w:color w:val="000000" w:themeColor="text1"/>
          <w:lang w:eastAsia="en-GB"/>
        </w:rPr>
        <w:t xml:space="preserve"> large-bodied lemurs (</w:t>
      </w:r>
      <w:r w:rsidRPr="08D94E32">
        <w:rPr>
          <w:rFonts w:ascii="Open Sans" w:eastAsia="Times New Roman" w:hAnsi="Open Sans" w:cs="Open Sans"/>
          <w:i/>
          <w:iCs/>
          <w:color w:val="000000" w:themeColor="text1"/>
          <w:lang w:eastAsia="en-GB"/>
        </w:rPr>
        <w:t xml:space="preserve">Indri </w:t>
      </w:r>
      <w:proofErr w:type="spellStart"/>
      <w:r w:rsidRPr="08D94E32">
        <w:rPr>
          <w:rFonts w:ascii="Open Sans" w:eastAsia="Times New Roman" w:hAnsi="Open Sans" w:cs="Open Sans"/>
          <w:i/>
          <w:iCs/>
          <w:color w:val="000000" w:themeColor="text1"/>
          <w:lang w:eastAsia="en-GB"/>
        </w:rPr>
        <w:t>indri</w:t>
      </w:r>
      <w:proofErr w:type="spellEnd"/>
      <w:r w:rsidRPr="08D94E32">
        <w:rPr>
          <w:rFonts w:ascii="Open Sans" w:eastAsia="Times New Roman" w:hAnsi="Open Sans" w:cs="Open Sans"/>
          <w:i/>
          <w:iCs/>
          <w:color w:val="000000" w:themeColor="text1"/>
          <w:lang w:eastAsia="en-GB"/>
        </w:rPr>
        <w:t xml:space="preserve"> </w:t>
      </w:r>
      <w:r w:rsidRPr="08D94E32">
        <w:rPr>
          <w:rFonts w:ascii="Open Sans" w:eastAsia="Times New Roman" w:hAnsi="Open Sans" w:cs="Open Sans"/>
          <w:color w:val="000000" w:themeColor="text1"/>
          <w:lang w:eastAsia="en-GB"/>
        </w:rPr>
        <w:t>and</w:t>
      </w:r>
      <w:r w:rsidRPr="08D94E32">
        <w:rPr>
          <w:rFonts w:ascii="Open Sans" w:eastAsia="Times New Roman" w:hAnsi="Open Sans" w:cs="Open Sans"/>
          <w:i/>
          <w:iCs/>
          <w:color w:val="000000" w:themeColor="text1"/>
          <w:lang w:eastAsia="en-GB"/>
        </w:rPr>
        <w:t xml:space="preserve"> </w:t>
      </w:r>
      <w:proofErr w:type="spellStart"/>
      <w:r w:rsidRPr="08D94E32">
        <w:rPr>
          <w:rFonts w:ascii="Open Sans" w:eastAsia="Times New Roman" w:hAnsi="Open Sans" w:cs="Open Sans"/>
          <w:i/>
          <w:iCs/>
          <w:color w:val="000000" w:themeColor="text1"/>
          <w:lang w:eastAsia="en-GB"/>
        </w:rPr>
        <w:t>Varecia</w:t>
      </w:r>
      <w:proofErr w:type="spellEnd"/>
      <w:r w:rsidRPr="08D94E32">
        <w:rPr>
          <w:rFonts w:ascii="Open Sans" w:eastAsia="Times New Roman" w:hAnsi="Open Sans" w:cs="Open Sans"/>
          <w:i/>
          <w:iCs/>
          <w:color w:val="000000" w:themeColor="text1"/>
          <w:lang w:eastAsia="en-GB"/>
        </w:rPr>
        <w:t xml:space="preserve"> </w:t>
      </w:r>
      <w:proofErr w:type="spellStart"/>
      <w:r w:rsidRPr="08D94E32">
        <w:rPr>
          <w:rFonts w:ascii="Open Sans" w:eastAsia="Times New Roman" w:hAnsi="Open Sans" w:cs="Open Sans"/>
          <w:i/>
          <w:iCs/>
          <w:color w:val="000000" w:themeColor="text1"/>
          <w:lang w:eastAsia="en-GB"/>
        </w:rPr>
        <w:t>varecia</w:t>
      </w:r>
      <w:proofErr w:type="spellEnd"/>
      <w:r w:rsidRPr="08D94E32">
        <w:rPr>
          <w:rFonts w:ascii="Open Sans" w:eastAsia="Times New Roman" w:hAnsi="Open Sans" w:cs="Open Sans"/>
          <w:color w:val="000000" w:themeColor="text1"/>
          <w:lang w:eastAsia="en-GB"/>
        </w:rPr>
        <w:t xml:space="preserve">) which are highly vulnerable to over hunting were frequently encountered on transects surrounding Bemainty (pictures by Rio </w:t>
      </w:r>
      <w:r w:rsidRPr="08D94E32">
        <w:rPr>
          <w:rFonts w:ascii="Open Sans" w:hAnsi="Open Sans" w:cs="Open Sans"/>
        </w:rPr>
        <w:t>Heriniaina</w:t>
      </w:r>
      <w:r w:rsidRPr="08D94E32">
        <w:rPr>
          <w:rFonts w:ascii="Open Sans" w:eastAsia="Times New Roman" w:hAnsi="Open Sans" w:cs="Open Sans"/>
          <w:color w:val="000000" w:themeColor="text1"/>
          <w:lang w:eastAsia="en-GB"/>
        </w:rPr>
        <w:t xml:space="preserve"> and Alex Georgiev respectively). </w:t>
      </w:r>
      <w:r w:rsidR="002D5B12" w:rsidRPr="08D94E32">
        <w:rPr>
          <w:rFonts w:ascii="Open Sans" w:hAnsi="Open Sans" w:cs="Open Sans"/>
        </w:rPr>
        <w:t>Image © 2017, Planet Labs PBC.</w:t>
      </w:r>
    </w:p>
    <w:p w14:paraId="180B3E98" w14:textId="506787B6" w:rsidR="005A5687" w:rsidRDefault="005A5687">
      <w:pPr>
        <w:rPr>
          <w:rFonts w:ascii="Open Sans" w:hAnsi="Open Sans" w:cs="Open Sans"/>
          <w:b/>
          <w:bCs/>
        </w:rPr>
      </w:pPr>
    </w:p>
    <w:p w14:paraId="21B2DED3" w14:textId="77777777" w:rsidR="0069626F" w:rsidRDefault="08D94E32" w:rsidP="0069626F">
      <w:r>
        <w:rPr>
          <w:noProof/>
        </w:rPr>
        <w:lastRenderedPageBreak/>
        <w:drawing>
          <wp:anchor distT="0" distB="0" distL="114300" distR="114300" simplePos="0" relativeHeight="251670528" behindDoc="1" locked="0" layoutInCell="1" allowOverlap="1" wp14:anchorId="6D5D489E" wp14:editId="2F287BB6">
            <wp:simplePos x="0" y="0"/>
            <wp:positionH relativeFrom="column">
              <wp:align>left</wp:align>
            </wp:positionH>
            <wp:positionV relativeFrom="paragraph">
              <wp:posOffset>0</wp:posOffset>
            </wp:positionV>
            <wp:extent cx="4629150" cy="6847205"/>
            <wp:effectExtent l="0" t="0" r="0" b="0"/>
            <wp:wrapSquare wrapText="bothSides"/>
            <wp:docPr id="151244407" name="Picture 7"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9">
                      <a:extLst>
                        <a:ext uri="{28A0092B-C50C-407E-A947-70E740481C1C}">
                          <a14:useLocalDpi xmlns:a14="http://schemas.microsoft.com/office/drawing/2010/main" val="0"/>
                        </a:ext>
                      </a:extLst>
                    </a:blip>
                    <a:srcRect l="4764" t="18203" r="26648" b="9993"/>
                    <a:stretch>
                      <a:fillRect/>
                    </a:stretch>
                  </pic:blipFill>
                  <pic:spPr>
                    <a:xfrm>
                      <a:off x="0" y="0"/>
                      <a:ext cx="4629150" cy="6847205"/>
                    </a:xfrm>
                    <a:prstGeom prst="rect">
                      <a:avLst/>
                    </a:prstGeom>
                  </pic:spPr>
                </pic:pic>
              </a:graphicData>
            </a:graphic>
            <wp14:sizeRelH relativeFrom="page">
              <wp14:pctWidth>0</wp14:pctWidth>
            </wp14:sizeRelH>
            <wp14:sizeRelV relativeFrom="page">
              <wp14:pctHeight>0</wp14:pctHeight>
            </wp14:sizeRelV>
          </wp:anchor>
        </w:drawing>
      </w:r>
    </w:p>
    <w:p w14:paraId="56837197" w14:textId="77777777" w:rsidR="0069626F" w:rsidRDefault="0069626F" w:rsidP="0069626F">
      <w:pPr>
        <w:spacing w:line="276" w:lineRule="auto"/>
        <w:rPr>
          <w:rFonts w:ascii="Open Sans" w:hAnsi="Open Sans" w:cs="Open Sans"/>
          <w:b/>
          <w:bCs/>
        </w:rPr>
      </w:pPr>
    </w:p>
    <w:p w14:paraId="157F1762" w14:textId="77777777" w:rsidR="0069626F" w:rsidRDefault="0069626F" w:rsidP="0069626F">
      <w:pPr>
        <w:spacing w:line="276" w:lineRule="auto"/>
        <w:rPr>
          <w:rFonts w:ascii="Open Sans" w:hAnsi="Open Sans" w:cs="Open Sans"/>
          <w:b/>
          <w:bCs/>
        </w:rPr>
      </w:pPr>
    </w:p>
    <w:p w14:paraId="22322113" w14:textId="77777777" w:rsidR="0069626F" w:rsidRDefault="0069626F" w:rsidP="0069626F">
      <w:pPr>
        <w:spacing w:line="276" w:lineRule="auto"/>
        <w:rPr>
          <w:rFonts w:ascii="Open Sans" w:hAnsi="Open Sans" w:cs="Open Sans"/>
          <w:b/>
          <w:bCs/>
        </w:rPr>
      </w:pPr>
    </w:p>
    <w:p w14:paraId="7A3CD08A" w14:textId="77777777" w:rsidR="0069626F" w:rsidRDefault="0069626F" w:rsidP="0069626F">
      <w:pPr>
        <w:spacing w:line="276" w:lineRule="auto"/>
        <w:rPr>
          <w:rFonts w:ascii="Open Sans" w:hAnsi="Open Sans" w:cs="Open Sans"/>
          <w:b/>
          <w:bCs/>
        </w:rPr>
      </w:pPr>
    </w:p>
    <w:p w14:paraId="157B9868" w14:textId="77777777" w:rsidR="00AA5A4E" w:rsidRDefault="00AA5A4E" w:rsidP="00AA5A4E">
      <w:pPr>
        <w:spacing w:line="276" w:lineRule="auto"/>
        <w:rPr>
          <w:rFonts w:ascii="Open Sans" w:hAnsi="Open Sans" w:cs="Open Sans"/>
          <w:b/>
          <w:bCs/>
        </w:rPr>
      </w:pPr>
    </w:p>
    <w:p w14:paraId="112E2D62" w14:textId="77777777" w:rsidR="00AA5A4E" w:rsidRDefault="00AA5A4E" w:rsidP="00AA5A4E">
      <w:pPr>
        <w:spacing w:line="276" w:lineRule="auto"/>
        <w:rPr>
          <w:rFonts w:ascii="Open Sans" w:hAnsi="Open Sans" w:cs="Open Sans"/>
          <w:b/>
          <w:bCs/>
        </w:rPr>
      </w:pPr>
    </w:p>
    <w:p w14:paraId="286DEAEF" w14:textId="77777777" w:rsidR="00AA5A4E" w:rsidRDefault="00AA5A4E" w:rsidP="00AA5A4E">
      <w:pPr>
        <w:spacing w:line="276" w:lineRule="auto"/>
        <w:rPr>
          <w:rFonts w:ascii="Open Sans" w:hAnsi="Open Sans" w:cs="Open Sans"/>
          <w:b/>
          <w:bCs/>
        </w:rPr>
      </w:pPr>
    </w:p>
    <w:p w14:paraId="02FF7FAD" w14:textId="77777777" w:rsidR="00AA5A4E" w:rsidRDefault="00AA5A4E" w:rsidP="00AA5A4E">
      <w:pPr>
        <w:spacing w:line="276" w:lineRule="auto"/>
        <w:rPr>
          <w:rFonts w:ascii="Open Sans" w:hAnsi="Open Sans" w:cs="Open Sans"/>
          <w:b/>
          <w:bCs/>
        </w:rPr>
      </w:pPr>
    </w:p>
    <w:p w14:paraId="6703D5F6" w14:textId="77777777" w:rsidR="00AA5A4E" w:rsidRDefault="00AA5A4E" w:rsidP="00AA5A4E">
      <w:pPr>
        <w:spacing w:line="276" w:lineRule="auto"/>
        <w:rPr>
          <w:rFonts w:ascii="Open Sans" w:hAnsi="Open Sans" w:cs="Open Sans"/>
          <w:b/>
          <w:bCs/>
        </w:rPr>
      </w:pPr>
    </w:p>
    <w:p w14:paraId="3E1B8FAB" w14:textId="77777777" w:rsidR="00AA5A4E" w:rsidRDefault="00AA5A4E" w:rsidP="00AA5A4E">
      <w:pPr>
        <w:spacing w:line="276" w:lineRule="auto"/>
        <w:rPr>
          <w:rFonts w:ascii="Open Sans" w:hAnsi="Open Sans" w:cs="Open Sans"/>
          <w:b/>
          <w:bCs/>
        </w:rPr>
      </w:pPr>
    </w:p>
    <w:p w14:paraId="3BC9CA7E" w14:textId="77777777" w:rsidR="00AA5A4E" w:rsidRDefault="00AA5A4E" w:rsidP="00AA5A4E">
      <w:pPr>
        <w:spacing w:line="276" w:lineRule="auto"/>
        <w:rPr>
          <w:rFonts w:ascii="Open Sans" w:hAnsi="Open Sans" w:cs="Open Sans"/>
          <w:b/>
          <w:bCs/>
        </w:rPr>
      </w:pPr>
    </w:p>
    <w:p w14:paraId="353E8C84" w14:textId="77777777" w:rsidR="00AA5A4E" w:rsidRDefault="00AA5A4E" w:rsidP="00AA5A4E">
      <w:pPr>
        <w:spacing w:line="276" w:lineRule="auto"/>
        <w:rPr>
          <w:rFonts w:ascii="Open Sans" w:hAnsi="Open Sans" w:cs="Open Sans"/>
          <w:b/>
          <w:bCs/>
        </w:rPr>
      </w:pPr>
    </w:p>
    <w:p w14:paraId="029E7356" w14:textId="77777777" w:rsidR="00AA5A4E" w:rsidRDefault="00AA5A4E" w:rsidP="00AA5A4E">
      <w:pPr>
        <w:spacing w:line="276" w:lineRule="auto"/>
        <w:rPr>
          <w:rFonts w:ascii="Open Sans" w:hAnsi="Open Sans" w:cs="Open Sans"/>
          <w:b/>
          <w:bCs/>
        </w:rPr>
      </w:pPr>
    </w:p>
    <w:p w14:paraId="1A9FF3C9" w14:textId="77777777" w:rsidR="00AA5A4E" w:rsidRDefault="00AA5A4E" w:rsidP="00AA5A4E">
      <w:pPr>
        <w:spacing w:line="276" w:lineRule="auto"/>
        <w:rPr>
          <w:rFonts w:ascii="Open Sans" w:hAnsi="Open Sans" w:cs="Open Sans"/>
          <w:b/>
          <w:bCs/>
        </w:rPr>
      </w:pPr>
    </w:p>
    <w:p w14:paraId="39E31541" w14:textId="77777777" w:rsidR="00AA5A4E" w:rsidRDefault="00AA5A4E" w:rsidP="00AA5A4E">
      <w:pPr>
        <w:spacing w:line="276" w:lineRule="auto"/>
        <w:rPr>
          <w:rFonts w:ascii="Open Sans" w:hAnsi="Open Sans" w:cs="Open Sans"/>
          <w:b/>
          <w:bCs/>
        </w:rPr>
      </w:pPr>
    </w:p>
    <w:p w14:paraId="20C9D00D" w14:textId="77777777" w:rsidR="00AA5A4E" w:rsidRDefault="00AA5A4E" w:rsidP="00AA5A4E">
      <w:pPr>
        <w:spacing w:line="276" w:lineRule="auto"/>
        <w:rPr>
          <w:rFonts w:ascii="Open Sans" w:hAnsi="Open Sans" w:cs="Open Sans"/>
          <w:b/>
          <w:bCs/>
        </w:rPr>
      </w:pPr>
    </w:p>
    <w:p w14:paraId="53448FA8" w14:textId="77777777" w:rsidR="00AA5A4E" w:rsidRDefault="00AA5A4E" w:rsidP="00AA5A4E">
      <w:pPr>
        <w:spacing w:line="276" w:lineRule="auto"/>
        <w:rPr>
          <w:rFonts w:ascii="Open Sans" w:hAnsi="Open Sans" w:cs="Open Sans"/>
          <w:b/>
          <w:bCs/>
        </w:rPr>
      </w:pPr>
    </w:p>
    <w:p w14:paraId="1C4FDA94" w14:textId="77777777" w:rsidR="00AA5A4E" w:rsidRDefault="00AA5A4E" w:rsidP="00AA5A4E">
      <w:pPr>
        <w:spacing w:line="276" w:lineRule="auto"/>
        <w:rPr>
          <w:rFonts w:ascii="Open Sans" w:hAnsi="Open Sans" w:cs="Open Sans"/>
          <w:b/>
          <w:bCs/>
        </w:rPr>
      </w:pPr>
    </w:p>
    <w:p w14:paraId="316A7519" w14:textId="1444EFAF" w:rsidR="005A5687" w:rsidRPr="008A07AC" w:rsidRDefault="0069626F" w:rsidP="008A07AC">
      <w:pPr>
        <w:spacing w:line="276" w:lineRule="auto"/>
        <w:rPr>
          <w:rFonts w:ascii="Open Sans" w:hAnsi="Open Sans" w:cs="Open Sans"/>
          <w:b/>
          <w:bCs/>
        </w:rPr>
      </w:pPr>
      <w:r w:rsidRPr="51786C1D">
        <w:rPr>
          <w:rFonts w:ascii="Open Sans" w:hAnsi="Open Sans" w:cs="Open Sans"/>
          <w:b/>
          <w:bCs/>
        </w:rPr>
        <w:t>Figure 5</w:t>
      </w:r>
      <w:r w:rsidRPr="51786C1D">
        <w:rPr>
          <w:rFonts w:ascii="Open Sans" w:hAnsi="Open Sans" w:cs="Open Sans"/>
        </w:rPr>
        <w:t xml:space="preserve">: </w:t>
      </w:r>
      <w:r w:rsidR="37D2E94B" w:rsidRPr="51786C1D">
        <w:rPr>
          <w:rFonts w:ascii="Open Sans" w:hAnsi="Open Sans" w:cs="Open Sans"/>
          <w:b/>
          <w:bCs/>
        </w:rPr>
        <w:t>T</w:t>
      </w:r>
      <w:r w:rsidR="478C5A1E" w:rsidRPr="51786C1D">
        <w:rPr>
          <w:rFonts w:ascii="Open Sans" w:hAnsi="Open Sans" w:cs="Open Sans"/>
          <w:b/>
          <w:bCs/>
        </w:rPr>
        <w:t xml:space="preserve">he </w:t>
      </w:r>
      <w:r w:rsidRPr="51786C1D">
        <w:rPr>
          <w:rFonts w:ascii="Open Sans" w:hAnsi="Open Sans" w:cs="Open Sans"/>
          <w:b/>
          <w:bCs/>
        </w:rPr>
        <w:t xml:space="preserve">Bemainty basin (red) and the </w:t>
      </w:r>
      <w:r w:rsidR="0F1AD431" w:rsidRPr="51786C1D">
        <w:rPr>
          <w:rFonts w:ascii="Open Sans" w:hAnsi="Open Sans" w:cs="Open Sans"/>
          <w:b/>
          <w:bCs/>
        </w:rPr>
        <w:t>eight</w:t>
      </w:r>
      <w:r w:rsidRPr="51786C1D">
        <w:rPr>
          <w:rFonts w:ascii="Open Sans" w:hAnsi="Open Sans" w:cs="Open Sans"/>
          <w:b/>
          <w:bCs/>
        </w:rPr>
        <w:t xml:space="preserve"> </w:t>
      </w:r>
      <w:r w:rsidR="5C5765FF" w:rsidRPr="51786C1D">
        <w:rPr>
          <w:rFonts w:ascii="Open Sans" w:hAnsi="Open Sans" w:cs="Open Sans"/>
          <w:b/>
          <w:bCs/>
        </w:rPr>
        <w:t xml:space="preserve">control </w:t>
      </w:r>
      <w:r w:rsidRPr="51786C1D">
        <w:rPr>
          <w:rFonts w:ascii="Open Sans" w:hAnsi="Open Sans" w:cs="Open Sans"/>
          <w:b/>
          <w:bCs/>
        </w:rPr>
        <w:t>drainage basins in the donor pool (red hashed)</w:t>
      </w:r>
      <w:r w:rsidR="29D6BCAB" w:rsidRPr="51786C1D">
        <w:rPr>
          <w:rFonts w:ascii="Open Sans" w:hAnsi="Open Sans" w:cs="Open Sans"/>
          <w:b/>
          <w:bCs/>
        </w:rPr>
        <w:t xml:space="preserve"> for the synthetic control</w:t>
      </w:r>
      <w:r w:rsidR="04DD6DCD" w:rsidRPr="51786C1D">
        <w:rPr>
          <w:rFonts w:ascii="Open Sans" w:hAnsi="Open Sans" w:cs="Open Sans"/>
          <w:b/>
          <w:bCs/>
        </w:rPr>
        <w:t xml:space="preserve">. </w:t>
      </w:r>
      <w:r w:rsidR="04DD6DCD" w:rsidRPr="51786C1D">
        <w:rPr>
          <w:rFonts w:ascii="Open Sans" w:hAnsi="Open Sans" w:cs="Open Sans"/>
        </w:rPr>
        <w:t>For our primary analysis</w:t>
      </w:r>
      <w:r w:rsidR="555D41FA" w:rsidRPr="51786C1D">
        <w:rPr>
          <w:rFonts w:ascii="Open Sans" w:hAnsi="Open Sans" w:cs="Open Sans"/>
        </w:rPr>
        <w:t>,</w:t>
      </w:r>
      <w:r w:rsidR="04DD6DCD" w:rsidRPr="51786C1D">
        <w:rPr>
          <w:rFonts w:ascii="Open Sans" w:hAnsi="Open Sans" w:cs="Open Sans"/>
        </w:rPr>
        <w:t xml:space="preserve"> selection of the donor pool is restricted to drainage basins </w:t>
      </w:r>
      <w:r w:rsidR="44408325" w:rsidRPr="51786C1D">
        <w:rPr>
          <w:rFonts w:ascii="Open Sans" w:hAnsi="Open Sans" w:cs="Open Sans"/>
        </w:rPr>
        <w:t xml:space="preserve">without gem mining </w:t>
      </w:r>
      <w:r w:rsidR="0626E02C" w:rsidRPr="51786C1D">
        <w:rPr>
          <w:rFonts w:ascii="Open Sans" w:hAnsi="Open Sans" w:cs="Open Sans"/>
        </w:rPr>
        <w:t xml:space="preserve">in </w:t>
      </w:r>
      <w:r w:rsidR="04DD6DCD" w:rsidRPr="51786C1D">
        <w:rPr>
          <w:rFonts w:ascii="Open Sans" w:hAnsi="Open Sans" w:cs="Open Sans"/>
        </w:rPr>
        <w:t xml:space="preserve">the CAZ (outlined in black). </w:t>
      </w:r>
      <w:r w:rsidRPr="51786C1D">
        <w:rPr>
          <w:rFonts w:ascii="Open Sans" w:hAnsi="Open Sans" w:cs="Open Sans"/>
        </w:rPr>
        <w:t>Drainage basins which overlap by more than 10% with Protected Areas</w:t>
      </w:r>
      <w:r w:rsidR="00DC11EA">
        <w:rPr>
          <w:rFonts w:ascii="Open Sans" w:hAnsi="Open Sans" w:cs="Open Sans"/>
        </w:rPr>
        <w:fldChar w:fldCharType="begin"/>
      </w:r>
      <w:r w:rsidR="0042754E">
        <w:rPr>
          <w:rFonts w:ascii="Open Sans" w:hAnsi="Open Sans" w:cs="Open Sans"/>
        </w:rPr>
        <w:instrText xml:space="preserve"> ADDIN ZOTERO_ITEM CSL_CITATION {"citationID":"ktHAle2D","properties":{"formattedCitation":"\\super 87\\nosupersub{}","plainCitation":"87","noteIndex":0},"citationItems":[{"id":3871,"uris":["http://zotero.org/users/13355268/items/LCJ49YTD"],"itemData":{"id":3871,"type":"dataset","publisher":"Rebioma","title":"Système d'Aires Protégées de Madagascar","URL":"www.rebioma.net","author":[{"literal":"Rebioma"}],"issued":{"date-parts":[["2017"]]}}}],"schema":"https://github.com/citation-style-language/schema/raw/master/csl-citation.json"} </w:instrText>
      </w:r>
      <w:r w:rsidR="00DC11EA">
        <w:rPr>
          <w:rFonts w:ascii="Open Sans" w:hAnsi="Open Sans" w:cs="Open Sans"/>
        </w:rPr>
        <w:fldChar w:fldCharType="separate"/>
      </w:r>
      <w:r w:rsidR="0042754E" w:rsidRPr="0042754E">
        <w:rPr>
          <w:rFonts w:ascii="Open Sans" w:hAnsi="Open Sans" w:cs="Open Sans"/>
          <w:vertAlign w:val="superscript"/>
        </w:rPr>
        <w:t>87</w:t>
      </w:r>
      <w:r w:rsidR="00DC11EA">
        <w:rPr>
          <w:rFonts w:ascii="Open Sans" w:hAnsi="Open Sans" w:cs="Open Sans"/>
        </w:rPr>
        <w:fldChar w:fldCharType="end"/>
      </w:r>
      <w:r w:rsidRPr="51786C1D">
        <w:rPr>
          <w:rFonts w:ascii="Open Sans" w:hAnsi="Open Sans" w:cs="Open Sans"/>
        </w:rPr>
        <w:t xml:space="preserve"> or biodiversity offsets (shown in purple), or which contain other known gem mining sites</w:t>
      </w:r>
      <w:r w:rsidR="00DC11EA">
        <w:rPr>
          <w:rFonts w:ascii="Open Sans" w:hAnsi="Open Sans" w:cs="Open Sans"/>
        </w:rPr>
        <w:fldChar w:fldCharType="begin"/>
      </w:r>
      <w:r w:rsidR="00F621A3">
        <w:rPr>
          <w:rFonts w:ascii="Open Sans" w:hAnsi="Open Sans" w:cs="Open Sans"/>
        </w:rPr>
        <w:instrText xml:space="preserve"> ADDIN ZOTERO_ITEM CSL_CITATION {"citationID":"KbrRsgj8","properties":{"formattedCitation":"\\super 32\\nosupersub{}","plainCitation":"32","noteIndex":0},"citationItems":[{"id":4045,"uris":["http://www.mendeley.com/documents/?uuid=40ee5b83-d8c9-4fc9-b210-796c2f132d42","http://zotero.org/users/13355268/items/HVEYUQIR"],"itemData":{"id":4045,"type":"article-journal","container-title":"The Extractive Industries and Society","DOI":"10.1016/j.exis.2023.101311","ISSN":"2214-790X","note":"publisher: Elsevier Ltd","title":"Mapping to explore the challenges and opportunities for reconciling artisanal gem mining and biodiversity conservation","URL":"https://doi.org/10.1016/j.exis.2023.101311","author":[{"family":"Devenish","given":"Katie"},{"family":"Goodenough","given":"Kathryn"},{"family":"Jones","given":"Julia P G"},{"family":"Rakoto Ratsimba","given":"Harifidy"},{"family":"Willcock","given":"Simon"}],"issued":{"date-parts":[["2023"]]}}}],"schema":"https://github.com/citation-style-language/schema/raw/master/csl-citation.json"} </w:instrText>
      </w:r>
      <w:r w:rsidR="00DC11EA">
        <w:rPr>
          <w:rFonts w:ascii="Open Sans" w:hAnsi="Open Sans" w:cs="Open Sans"/>
        </w:rPr>
        <w:fldChar w:fldCharType="separate"/>
      </w:r>
      <w:r w:rsidR="00F621A3" w:rsidRPr="00F621A3">
        <w:rPr>
          <w:rFonts w:ascii="Open Sans" w:hAnsi="Open Sans" w:cs="Open Sans"/>
          <w:vertAlign w:val="superscript"/>
        </w:rPr>
        <w:t>32</w:t>
      </w:r>
      <w:r w:rsidR="00DC11EA">
        <w:rPr>
          <w:rFonts w:ascii="Open Sans" w:hAnsi="Open Sans" w:cs="Open Sans"/>
        </w:rPr>
        <w:fldChar w:fldCharType="end"/>
      </w:r>
      <w:r w:rsidRPr="51786C1D">
        <w:rPr>
          <w:rFonts w:ascii="Open Sans" w:hAnsi="Open Sans" w:cs="Open Sans"/>
        </w:rPr>
        <w:t xml:space="preserve"> (yellow points) were excluded. Yellow points in the Bemainty basin show the </w:t>
      </w:r>
      <w:proofErr w:type="spellStart"/>
      <w:r w:rsidRPr="51786C1D">
        <w:rPr>
          <w:rFonts w:ascii="Open Sans" w:hAnsi="Open Sans" w:cs="Open Sans"/>
        </w:rPr>
        <w:t>Ambodipaiso</w:t>
      </w:r>
      <w:proofErr w:type="spellEnd"/>
      <w:r w:rsidRPr="51786C1D">
        <w:rPr>
          <w:rFonts w:ascii="Open Sans" w:hAnsi="Open Sans" w:cs="Open Sans"/>
        </w:rPr>
        <w:t xml:space="preserve"> (left) and Antananarivo (right) mining valleys.</w:t>
      </w:r>
      <w:r w:rsidR="32BF1FE2" w:rsidRPr="51786C1D">
        <w:rPr>
          <w:rFonts w:ascii="Open Sans" w:hAnsi="Open Sans" w:cs="Open Sans"/>
        </w:rPr>
        <w:t xml:space="preserve"> The Forest Cover layer is derived from the Tropical Moist Forests Product</w:t>
      </w:r>
      <w:r w:rsidR="00407248">
        <w:rPr>
          <w:rFonts w:ascii="Open Sans" w:hAnsi="Open Sans" w:cs="Open Sans"/>
        </w:rPr>
        <w:fldChar w:fldCharType="begin"/>
      </w:r>
      <w:r w:rsidR="0042754E">
        <w:rPr>
          <w:rFonts w:ascii="Open Sans" w:hAnsi="Open Sans" w:cs="Open Sans"/>
        </w:rPr>
        <w:instrText xml:space="preserve"> ADDIN ZOTERO_ITEM CSL_CITATION {"citationID":"FujEyFdu","properties":{"formattedCitation":"\\super 91\\nosupersub{}","plainCitation":"91","noteIndex":0},"citationItems":[{"id":3724,"uris":["http://www.mendeley.com/documents/?uuid=6fcafb67-7ba9-4018-819a-663c7d2f720c","http://zotero.org/users/13355268/items/ATDUWHA4"],"itemData":{"id":3724,"type":"article-journal","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container-title":"Science Advances","DOI":"10.1126/sciadv.abe1603","ISSN":"23752548","issue":"10","note":"PMID: 33674308","page":"1-22","title":"Long-term (1990–2019) monitoring of forest cover changes in the humid tropics","volume":"7","author":[{"family":"Vancutsem","given":"C."},{"family":"Achard","given":"F."},{"family":"Pekel","given":"J. F."},{"family":"Vieilledent","given":"G."},{"family":"Carboni","given":"S."},{"family":"Simonetti","given":"D."},{"family":"Gallego","given":"J."},{"family":"Aragão","given":"L. E.O.C."},{"family":"Nasi","given":"R."}],"issued":{"date-parts":[["2021"]]}}}],"schema":"https://github.com/citation-style-language/schema/raw/master/csl-citation.json"} </w:instrText>
      </w:r>
      <w:r w:rsidR="00407248">
        <w:rPr>
          <w:rFonts w:ascii="Open Sans" w:hAnsi="Open Sans" w:cs="Open Sans"/>
        </w:rPr>
        <w:fldChar w:fldCharType="separate"/>
      </w:r>
      <w:r w:rsidR="0042754E" w:rsidRPr="0042754E">
        <w:rPr>
          <w:rFonts w:ascii="Open Sans" w:hAnsi="Open Sans" w:cs="Open Sans"/>
          <w:vertAlign w:val="superscript"/>
        </w:rPr>
        <w:t>91</w:t>
      </w:r>
      <w:r w:rsidR="00407248">
        <w:rPr>
          <w:rFonts w:ascii="Open Sans" w:hAnsi="Open Sans" w:cs="Open Sans"/>
        </w:rPr>
        <w:fldChar w:fldCharType="end"/>
      </w:r>
      <w:r w:rsidR="32BF1FE2" w:rsidRPr="51786C1D">
        <w:rPr>
          <w:rFonts w:ascii="Open Sans" w:hAnsi="Open Sans" w:cs="Open Sans"/>
        </w:rPr>
        <w:t xml:space="preserve">. </w:t>
      </w:r>
      <w:r w:rsidRPr="51786C1D">
        <w:rPr>
          <w:rFonts w:ascii="Open Sans" w:hAnsi="Open Sans" w:cs="Open Sans"/>
        </w:rPr>
        <w:t xml:space="preserve"> See Supplementary Figure 4 for a </w:t>
      </w:r>
      <w:r w:rsidRPr="51786C1D">
        <w:rPr>
          <w:rFonts w:ascii="Open Sans" w:hAnsi="Open Sans" w:cs="Open Sans"/>
        </w:rPr>
        <w:lastRenderedPageBreak/>
        <w:t xml:space="preserve">similar map showing the donor pool drawn from the ex-province of </w:t>
      </w:r>
      <w:proofErr w:type="spellStart"/>
      <w:r w:rsidRPr="51786C1D">
        <w:rPr>
          <w:rFonts w:ascii="Open Sans" w:hAnsi="Open Sans" w:cs="Open Sans"/>
        </w:rPr>
        <w:t>Toamasina</w:t>
      </w:r>
      <w:proofErr w:type="spellEnd"/>
      <w:r w:rsidRPr="51786C1D">
        <w:rPr>
          <w:rFonts w:ascii="Open Sans" w:hAnsi="Open Sans" w:cs="Open Sans"/>
        </w:rPr>
        <w:t xml:space="preserve"> in the wider analysis. </w:t>
      </w:r>
    </w:p>
    <w:sectPr w:rsidR="005A5687" w:rsidRPr="008A07AC" w:rsidSect="005A44E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3FBC43" w14:textId="77777777" w:rsidR="00A42762" w:rsidRDefault="00A42762" w:rsidP="00B65A2F">
      <w:pPr>
        <w:spacing w:after="0" w:line="240" w:lineRule="auto"/>
      </w:pPr>
      <w:r>
        <w:separator/>
      </w:r>
    </w:p>
  </w:endnote>
  <w:endnote w:type="continuationSeparator" w:id="0">
    <w:p w14:paraId="066C9966" w14:textId="77777777" w:rsidR="00A42762" w:rsidRDefault="00A42762" w:rsidP="00B65A2F">
      <w:pPr>
        <w:spacing w:after="0" w:line="240" w:lineRule="auto"/>
      </w:pPr>
      <w:r>
        <w:continuationSeparator/>
      </w:r>
    </w:p>
  </w:endnote>
  <w:endnote w:type="continuationNotice" w:id="1">
    <w:p w14:paraId="79A80EB0" w14:textId="77777777" w:rsidR="00A42762" w:rsidRDefault="00A427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Open Sans">
    <w:charset w:val="00"/>
    <w:family w:val="swiss"/>
    <w:pitch w:val="variable"/>
    <w:sig w:usb0="E00002EF" w:usb1="4000205B" w:usb2="00000028"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4217D6" w14:textId="77777777" w:rsidR="00A42762" w:rsidRDefault="00A42762" w:rsidP="00B65A2F">
      <w:pPr>
        <w:spacing w:after="0" w:line="240" w:lineRule="auto"/>
      </w:pPr>
      <w:r>
        <w:separator/>
      </w:r>
    </w:p>
  </w:footnote>
  <w:footnote w:type="continuationSeparator" w:id="0">
    <w:p w14:paraId="597DC796" w14:textId="77777777" w:rsidR="00A42762" w:rsidRDefault="00A42762" w:rsidP="00B65A2F">
      <w:pPr>
        <w:spacing w:after="0" w:line="240" w:lineRule="auto"/>
      </w:pPr>
      <w:r>
        <w:continuationSeparator/>
      </w:r>
    </w:p>
  </w:footnote>
  <w:footnote w:type="continuationNotice" w:id="1">
    <w:p w14:paraId="5083157D" w14:textId="77777777" w:rsidR="00A42762" w:rsidRDefault="00A4276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5F1BAB"/>
    <w:multiLevelType w:val="hybridMultilevel"/>
    <w:tmpl w:val="D41A7A20"/>
    <w:lvl w:ilvl="0" w:tplc="CCFA394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989651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840"/>
    <w:rsid w:val="0000014D"/>
    <w:rsid w:val="00000230"/>
    <w:rsid w:val="00000AB6"/>
    <w:rsid w:val="0000123D"/>
    <w:rsid w:val="00001A38"/>
    <w:rsid w:val="00001C49"/>
    <w:rsid w:val="00002954"/>
    <w:rsid w:val="00002A36"/>
    <w:rsid w:val="00002AA3"/>
    <w:rsid w:val="00002C10"/>
    <w:rsid w:val="00003B04"/>
    <w:rsid w:val="00003B42"/>
    <w:rsid w:val="00003C5E"/>
    <w:rsid w:val="00004036"/>
    <w:rsid w:val="0000424D"/>
    <w:rsid w:val="000042FB"/>
    <w:rsid w:val="0000458B"/>
    <w:rsid w:val="0000493A"/>
    <w:rsid w:val="00004AC4"/>
    <w:rsid w:val="00004C12"/>
    <w:rsid w:val="00004DF5"/>
    <w:rsid w:val="00004F59"/>
    <w:rsid w:val="00005292"/>
    <w:rsid w:val="0000548A"/>
    <w:rsid w:val="00005C60"/>
    <w:rsid w:val="000063B3"/>
    <w:rsid w:val="000071ED"/>
    <w:rsid w:val="000074A5"/>
    <w:rsid w:val="00007AD7"/>
    <w:rsid w:val="00007B71"/>
    <w:rsid w:val="00007DDC"/>
    <w:rsid w:val="00010264"/>
    <w:rsid w:val="000106F4"/>
    <w:rsid w:val="000115C9"/>
    <w:rsid w:val="00011639"/>
    <w:rsid w:val="00011872"/>
    <w:rsid w:val="000118DB"/>
    <w:rsid w:val="00011A02"/>
    <w:rsid w:val="00011A8C"/>
    <w:rsid w:val="00011B4E"/>
    <w:rsid w:val="000120B5"/>
    <w:rsid w:val="0001283C"/>
    <w:rsid w:val="00012B4C"/>
    <w:rsid w:val="00012CD8"/>
    <w:rsid w:val="00012D89"/>
    <w:rsid w:val="00013654"/>
    <w:rsid w:val="00013AD9"/>
    <w:rsid w:val="00013C26"/>
    <w:rsid w:val="00013FD4"/>
    <w:rsid w:val="00014307"/>
    <w:rsid w:val="00014617"/>
    <w:rsid w:val="0001468B"/>
    <w:rsid w:val="00014E69"/>
    <w:rsid w:val="0001548B"/>
    <w:rsid w:val="00015AB8"/>
    <w:rsid w:val="00015C1D"/>
    <w:rsid w:val="00016174"/>
    <w:rsid w:val="00016408"/>
    <w:rsid w:val="00016760"/>
    <w:rsid w:val="000169AE"/>
    <w:rsid w:val="00016A6B"/>
    <w:rsid w:val="00016B65"/>
    <w:rsid w:val="00016CE2"/>
    <w:rsid w:val="00016DC3"/>
    <w:rsid w:val="00016DDD"/>
    <w:rsid w:val="000170B0"/>
    <w:rsid w:val="00017642"/>
    <w:rsid w:val="000177FF"/>
    <w:rsid w:val="000178CC"/>
    <w:rsid w:val="0002008A"/>
    <w:rsid w:val="000205EF"/>
    <w:rsid w:val="0002060B"/>
    <w:rsid w:val="00020BDB"/>
    <w:rsid w:val="00020DEC"/>
    <w:rsid w:val="00020F98"/>
    <w:rsid w:val="0002115D"/>
    <w:rsid w:val="000211DC"/>
    <w:rsid w:val="00021357"/>
    <w:rsid w:val="00021503"/>
    <w:rsid w:val="00021592"/>
    <w:rsid w:val="0002166F"/>
    <w:rsid w:val="00021C85"/>
    <w:rsid w:val="00022664"/>
    <w:rsid w:val="000228B9"/>
    <w:rsid w:val="00022FFF"/>
    <w:rsid w:val="00023456"/>
    <w:rsid w:val="00023F58"/>
    <w:rsid w:val="00024504"/>
    <w:rsid w:val="00024936"/>
    <w:rsid w:val="00024E16"/>
    <w:rsid w:val="00024FC4"/>
    <w:rsid w:val="0002562B"/>
    <w:rsid w:val="00025A0D"/>
    <w:rsid w:val="00025C13"/>
    <w:rsid w:val="00025D00"/>
    <w:rsid w:val="00025D8D"/>
    <w:rsid w:val="000260FF"/>
    <w:rsid w:val="0002647F"/>
    <w:rsid w:val="000269CA"/>
    <w:rsid w:val="00026A51"/>
    <w:rsid w:val="00026EFB"/>
    <w:rsid w:val="00026F55"/>
    <w:rsid w:val="00027078"/>
    <w:rsid w:val="00027A95"/>
    <w:rsid w:val="00030378"/>
    <w:rsid w:val="00030757"/>
    <w:rsid w:val="000309C8"/>
    <w:rsid w:val="000309E7"/>
    <w:rsid w:val="00030D90"/>
    <w:rsid w:val="00030DA6"/>
    <w:rsid w:val="000311DE"/>
    <w:rsid w:val="0003124B"/>
    <w:rsid w:val="000313FF"/>
    <w:rsid w:val="0003264E"/>
    <w:rsid w:val="000327FA"/>
    <w:rsid w:val="00032823"/>
    <w:rsid w:val="000329D7"/>
    <w:rsid w:val="00032B44"/>
    <w:rsid w:val="00033079"/>
    <w:rsid w:val="00033096"/>
    <w:rsid w:val="000335F4"/>
    <w:rsid w:val="000336C1"/>
    <w:rsid w:val="00033A7D"/>
    <w:rsid w:val="00033C2A"/>
    <w:rsid w:val="00034797"/>
    <w:rsid w:val="0003496E"/>
    <w:rsid w:val="00034B39"/>
    <w:rsid w:val="000350CB"/>
    <w:rsid w:val="000357A1"/>
    <w:rsid w:val="000357E3"/>
    <w:rsid w:val="00035884"/>
    <w:rsid w:val="000358A5"/>
    <w:rsid w:val="00035A87"/>
    <w:rsid w:val="0003639E"/>
    <w:rsid w:val="000401D3"/>
    <w:rsid w:val="00040594"/>
    <w:rsid w:val="000408A0"/>
    <w:rsid w:val="00040D0A"/>
    <w:rsid w:val="00040D37"/>
    <w:rsid w:val="00040E0E"/>
    <w:rsid w:val="00040FAD"/>
    <w:rsid w:val="0004123D"/>
    <w:rsid w:val="000425E8"/>
    <w:rsid w:val="00042707"/>
    <w:rsid w:val="00042752"/>
    <w:rsid w:val="0004365A"/>
    <w:rsid w:val="00043919"/>
    <w:rsid w:val="00043C6B"/>
    <w:rsid w:val="00043F8D"/>
    <w:rsid w:val="00043FEC"/>
    <w:rsid w:val="0004495D"/>
    <w:rsid w:val="00044F72"/>
    <w:rsid w:val="00045049"/>
    <w:rsid w:val="00045190"/>
    <w:rsid w:val="00045B05"/>
    <w:rsid w:val="00045B56"/>
    <w:rsid w:val="000460C5"/>
    <w:rsid w:val="0004648E"/>
    <w:rsid w:val="00046DA6"/>
    <w:rsid w:val="00046E50"/>
    <w:rsid w:val="00047325"/>
    <w:rsid w:val="00047464"/>
    <w:rsid w:val="000474D4"/>
    <w:rsid w:val="0004753A"/>
    <w:rsid w:val="000475C9"/>
    <w:rsid w:val="00047AB8"/>
    <w:rsid w:val="00050189"/>
    <w:rsid w:val="00050269"/>
    <w:rsid w:val="00050563"/>
    <w:rsid w:val="0005099D"/>
    <w:rsid w:val="00050C8D"/>
    <w:rsid w:val="00050E4D"/>
    <w:rsid w:val="00050E9C"/>
    <w:rsid w:val="000510DD"/>
    <w:rsid w:val="00051265"/>
    <w:rsid w:val="00051328"/>
    <w:rsid w:val="000514FD"/>
    <w:rsid w:val="0005158B"/>
    <w:rsid w:val="000516D4"/>
    <w:rsid w:val="00051736"/>
    <w:rsid w:val="000522F7"/>
    <w:rsid w:val="00052BA8"/>
    <w:rsid w:val="000530EB"/>
    <w:rsid w:val="000531DC"/>
    <w:rsid w:val="000533CD"/>
    <w:rsid w:val="0005345D"/>
    <w:rsid w:val="000534A8"/>
    <w:rsid w:val="00053762"/>
    <w:rsid w:val="00053FB0"/>
    <w:rsid w:val="0005413C"/>
    <w:rsid w:val="000541C9"/>
    <w:rsid w:val="000541E5"/>
    <w:rsid w:val="000544FF"/>
    <w:rsid w:val="00054940"/>
    <w:rsid w:val="00054ED0"/>
    <w:rsid w:val="00054F39"/>
    <w:rsid w:val="00055340"/>
    <w:rsid w:val="0005582F"/>
    <w:rsid w:val="00055A2D"/>
    <w:rsid w:val="00055D5F"/>
    <w:rsid w:val="000571CA"/>
    <w:rsid w:val="00057265"/>
    <w:rsid w:val="0005731D"/>
    <w:rsid w:val="000573C2"/>
    <w:rsid w:val="0005742F"/>
    <w:rsid w:val="00057B34"/>
    <w:rsid w:val="00057B99"/>
    <w:rsid w:val="00057ED8"/>
    <w:rsid w:val="00060069"/>
    <w:rsid w:val="00060096"/>
    <w:rsid w:val="00060207"/>
    <w:rsid w:val="00060A86"/>
    <w:rsid w:val="00060A8D"/>
    <w:rsid w:val="00060AD0"/>
    <w:rsid w:val="00060AF8"/>
    <w:rsid w:val="00060D3F"/>
    <w:rsid w:val="0006140C"/>
    <w:rsid w:val="00061609"/>
    <w:rsid w:val="000617CB"/>
    <w:rsid w:val="00062289"/>
    <w:rsid w:val="00062481"/>
    <w:rsid w:val="00062741"/>
    <w:rsid w:val="00062D6F"/>
    <w:rsid w:val="00062E96"/>
    <w:rsid w:val="0006323E"/>
    <w:rsid w:val="0006337D"/>
    <w:rsid w:val="000633E1"/>
    <w:rsid w:val="00063A50"/>
    <w:rsid w:val="00063E3B"/>
    <w:rsid w:val="00063EB6"/>
    <w:rsid w:val="00064082"/>
    <w:rsid w:val="000640C1"/>
    <w:rsid w:val="000644B3"/>
    <w:rsid w:val="000646F0"/>
    <w:rsid w:val="00064E70"/>
    <w:rsid w:val="00064FF8"/>
    <w:rsid w:val="00064FF9"/>
    <w:rsid w:val="000653D6"/>
    <w:rsid w:val="00065579"/>
    <w:rsid w:val="0006563E"/>
    <w:rsid w:val="00065901"/>
    <w:rsid w:val="00065B44"/>
    <w:rsid w:val="00065B82"/>
    <w:rsid w:val="000667DE"/>
    <w:rsid w:val="00066BEA"/>
    <w:rsid w:val="00066CBF"/>
    <w:rsid w:val="00067123"/>
    <w:rsid w:val="000671AF"/>
    <w:rsid w:val="00067253"/>
    <w:rsid w:val="0006773E"/>
    <w:rsid w:val="00067761"/>
    <w:rsid w:val="00067CD6"/>
    <w:rsid w:val="0007020F"/>
    <w:rsid w:val="00070B1F"/>
    <w:rsid w:val="00070FD1"/>
    <w:rsid w:val="00070FFF"/>
    <w:rsid w:val="00071E81"/>
    <w:rsid w:val="00072470"/>
    <w:rsid w:val="0007261D"/>
    <w:rsid w:val="00072754"/>
    <w:rsid w:val="00072940"/>
    <w:rsid w:val="000732C3"/>
    <w:rsid w:val="00073302"/>
    <w:rsid w:val="00073710"/>
    <w:rsid w:val="000737FA"/>
    <w:rsid w:val="00073822"/>
    <w:rsid w:val="00073B6B"/>
    <w:rsid w:val="00074217"/>
    <w:rsid w:val="00074867"/>
    <w:rsid w:val="00074A1E"/>
    <w:rsid w:val="00074FA4"/>
    <w:rsid w:val="0007584A"/>
    <w:rsid w:val="00075B6A"/>
    <w:rsid w:val="00075EE4"/>
    <w:rsid w:val="00075F46"/>
    <w:rsid w:val="00076724"/>
    <w:rsid w:val="00076B54"/>
    <w:rsid w:val="00076C52"/>
    <w:rsid w:val="000775D4"/>
    <w:rsid w:val="000779D5"/>
    <w:rsid w:val="00077E1E"/>
    <w:rsid w:val="00080B9D"/>
    <w:rsid w:val="000812CB"/>
    <w:rsid w:val="00081EA6"/>
    <w:rsid w:val="00082169"/>
    <w:rsid w:val="00082696"/>
    <w:rsid w:val="00082BB1"/>
    <w:rsid w:val="00082C98"/>
    <w:rsid w:val="000830C2"/>
    <w:rsid w:val="00083387"/>
    <w:rsid w:val="00084465"/>
    <w:rsid w:val="00084886"/>
    <w:rsid w:val="00084D3A"/>
    <w:rsid w:val="00084FDC"/>
    <w:rsid w:val="0008534E"/>
    <w:rsid w:val="00085879"/>
    <w:rsid w:val="0008592D"/>
    <w:rsid w:val="00085BC2"/>
    <w:rsid w:val="00086076"/>
    <w:rsid w:val="00086846"/>
    <w:rsid w:val="00086E4E"/>
    <w:rsid w:val="00087592"/>
    <w:rsid w:val="0008763B"/>
    <w:rsid w:val="0008789D"/>
    <w:rsid w:val="00087C1F"/>
    <w:rsid w:val="00090165"/>
    <w:rsid w:val="00090FB2"/>
    <w:rsid w:val="00091300"/>
    <w:rsid w:val="000920F3"/>
    <w:rsid w:val="00092686"/>
    <w:rsid w:val="00092787"/>
    <w:rsid w:val="00092E9E"/>
    <w:rsid w:val="00092F8D"/>
    <w:rsid w:val="00092FDD"/>
    <w:rsid w:val="00092FE8"/>
    <w:rsid w:val="0009392B"/>
    <w:rsid w:val="00093C8C"/>
    <w:rsid w:val="00093D0E"/>
    <w:rsid w:val="0009463A"/>
    <w:rsid w:val="00094BF3"/>
    <w:rsid w:val="00094F3D"/>
    <w:rsid w:val="0009541B"/>
    <w:rsid w:val="00095492"/>
    <w:rsid w:val="00095529"/>
    <w:rsid w:val="00095ECC"/>
    <w:rsid w:val="0009601D"/>
    <w:rsid w:val="000963C6"/>
    <w:rsid w:val="000966D0"/>
    <w:rsid w:val="00096BF7"/>
    <w:rsid w:val="00096CB5"/>
    <w:rsid w:val="00096E8A"/>
    <w:rsid w:val="00097174"/>
    <w:rsid w:val="00097224"/>
    <w:rsid w:val="000972D8"/>
    <w:rsid w:val="00097463"/>
    <w:rsid w:val="0009755E"/>
    <w:rsid w:val="000975B3"/>
    <w:rsid w:val="00097935"/>
    <w:rsid w:val="00097B4E"/>
    <w:rsid w:val="00097FD4"/>
    <w:rsid w:val="000A041E"/>
    <w:rsid w:val="000A059E"/>
    <w:rsid w:val="000A05C2"/>
    <w:rsid w:val="000A0F71"/>
    <w:rsid w:val="000A10D7"/>
    <w:rsid w:val="000A154A"/>
    <w:rsid w:val="000A170B"/>
    <w:rsid w:val="000A200F"/>
    <w:rsid w:val="000A2118"/>
    <w:rsid w:val="000A29AE"/>
    <w:rsid w:val="000A2AD2"/>
    <w:rsid w:val="000A325E"/>
    <w:rsid w:val="000A34C9"/>
    <w:rsid w:val="000A39E8"/>
    <w:rsid w:val="000A3BDF"/>
    <w:rsid w:val="000A3EC6"/>
    <w:rsid w:val="000A4AD9"/>
    <w:rsid w:val="000A4B0F"/>
    <w:rsid w:val="000A4DB7"/>
    <w:rsid w:val="000A5003"/>
    <w:rsid w:val="000A5307"/>
    <w:rsid w:val="000A53E0"/>
    <w:rsid w:val="000A5617"/>
    <w:rsid w:val="000A5BE9"/>
    <w:rsid w:val="000A5C6C"/>
    <w:rsid w:val="000A5E78"/>
    <w:rsid w:val="000A5F47"/>
    <w:rsid w:val="000A605C"/>
    <w:rsid w:val="000A666E"/>
    <w:rsid w:val="000A68C7"/>
    <w:rsid w:val="000A68F2"/>
    <w:rsid w:val="000A6A14"/>
    <w:rsid w:val="000A6CBF"/>
    <w:rsid w:val="000A6D49"/>
    <w:rsid w:val="000A74B7"/>
    <w:rsid w:val="000A785B"/>
    <w:rsid w:val="000A7AD9"/>
    <w:rsid w:val="000B047D"/>
    <w:rsid w:val="000B060C"/>
    <w:rsid w:val="000B068F"/>
    <w:rsid w:val="000B0D98"/>
    <w:rsid w:val="000B0F94"/>
    <w:rsid w:val="000B1117"/>
    <w:rsid w:val="000B1288"/>
    <w:rsid w:val="000B1B5E"/>
    <w:rsid w:val="000B1D08"/>
    <w:rsid w:val="000B24A0"/>
    <w:rsid w:val="000B2942"/>
    <w:rsid w:val="000B29C3"/>
    <w:rsid w:val="000B2BF4"/>
    <w:rsid w:val="000B3507"/>
    <w:rsid w:val="000B3559"/>
    <w:rsid w:val="000B360B"/>
    <w:rsid w:val="000B3A1B"/>
    <w:rsid w:val="000B3D73"/>
    <w:rsid w:val="000B4686"/>
    <w:rsid w:val="000B4CCA"/>
    <w:rsid w:val="000B50A2"/>
    <w:rsid w:val="000B5687"/>
    <w:rsid w:val="000B5918"/>
    <w:rsid w:val="000B5CC7"/>
    <w:rsid w:val="000B5CFC"/>
    <w:rsid w:val="000B6132"/>
    <w:rsid w:val="000B6D18"/>
    <w:rsid w:val="000B7CCD"/>
    <w:rsid w:val="000B7E09"/>
    <w:rsid w:val="000C00CE"/>
    <w:rsid w:val="000C00F9"/>
    <w:rsid w:val="000C03DE"/>
    <w:rsid w:val="000C057F"/>
    <w:rsid w:val="000C06B1"/>
    <w:rsid w:val="000C0CE2"/>
    <w:rsid w:val="000C0DE2"/>
    <w:rsid w:val="000C0EE0"/>
    <w:rsid w:val="000C102C"/>
    <w:rsid w:val="000C1395"/>
    <w:rsid w:val="000C14D4"/>
    <w:rsid w:val="000C16F2"/>
    <w:rsid w:val="000C1B43"/>
    <w:rsid w:val="000C1BBE"/>
    <w:rsid w:val="000C1C50"/>
    <w:rsid w:val="000C1E83"/>
    <w:rsid w:val="000C291F"/>
    <w:rsid w:val="000C2F2C"/>
    <w:rsid w:val="000C380D"/>
    <w:rsid w:val="000C394E"/>
    <w:rsid w:val="000C3C49"/>
    <w:rsid w:val="000C3C80"/>
    <w:rsid w:val="000C3EAC"/>
    <w:rsid w:val="000C410D"/>
    <w:rsid w:val="000C4302"/>
    <w:rsid w:val="000C47C4"/>
    <w:rsid w:val="000C4B05"/>
    <w:rsid w:val="000C4B3F"/>
    <w:rsid w:val="000C4C73"/>
    <w:rsid w:val="000C4D67"/>
    <w:rsid w:val="000C4DCC"/>
    <w:rsid w:val="000C50F0"/>
    <w:rsid w:val="000C54EF"/>
    <w:rsid w:val="000C55AA"/>
    <w:rsid w:val="000C569E"/>
    <w:rsid w:val="000C5EC3"/>
    <w:rsid w:val="000C5FEF"/>
    <w:rsid w:val="000C65DC"/>
    <w:rsid w:val="000C6884"/>
    <w:rsid w:val="000C6A04"/>
    <w:rsid w:val="000C7123"/>
    <w:rsid w:val="000C72DA"/>
    <w:rsid w:val="000C7AE4"/>
    <w:rsid w:val="000C7C84"/>
    <w:rsid w:val="000D01CD"/>
    <w:rsid w:val="000D0618"/>
    <w:rsid w:val="000D0AD5"/>
    <w:rsid w:val="000D10C3"/>
    <w:rsid w:val="000D11E1"/>
    <w:rsid w:val="000D19C9"/>
    <w:rsid w:val="000D2446"/>
    <w:rsid w:val="000D24C8"/>
    <w:rsid w:val="000D250D"/>
    <w:rsid w:val="000D2BEB"/>
    <w:rsid w:val="000D2BEE"/>
    <w:rsid w:val="000D30A6"/>
    <w:rsid w:val="000D359C"/>
    <w:rsid w:val="000D3C99"/>
    <w:rsid w:val="000D3F3A"/>
    <w:rsid w:val="000D47D2"/>
    <w:rsid w:val="000D4ECA"/>
    <w:rsid w:val="000D4F90"/>
    <w:rsid w:val="000D5303"/>
    <w:rsid w:val="000D5323"/>
    <w:rsid w:val="000D5A8F"/>
    <w:rsid w:val="000D60C3"/>
    <w:rsid w:val="000D6206"/>
    <w:rsid w:val="000D6C40"/>
    <w:rsid w:val="000D7560"/>
    <w:rsid w:val="000D7EBB"/>
    <w:rsid w:val="000D7F03"/>
    <w:rsid w:val="000E0463"/>
    <w:rsid w:val="000E0744"/>
    <w:rsid w:val="000E0B21"/>
    <w:rsid w:val="000E0D1D"/>
    <w:rsid w:val="000E12A7"/>
    <w:rsid w:val="000E15A0"/>
    <w:rsid w:val="000E27B6"/>
    <w:rsid w:val="000E28E9"/>
    <w:rsid w:val="000E2E42"/>
    <w:rsid w:val="000E2EB3"/>
    <w:rsid w:val="000E30DE"/>
    <w:rsid w:val="000E3337"/>
    <w:rsid w:val="000E33DD"/>
    <w:rsid w:val="000E3720"/>
    <w:rsid w:val="000E3C35"/>
    <w:rsid w:val="000E3E39"/>
    <w:rsid w:val="000E40ED"/>
    <w:rsid w:val="000E4289"/>
    <w:rsid w:val="000E437E"/>
    <w:rsid w:val="000E45F7"/>
    <w:rsid w:val="000E4995"/>
    <w:rsid w:val="000E49CE"/>
    <w:rsid w:val="000E4AB4"/>
    <w:rsid w:val="000E4AEF"/>
    <w:rsid w:val="000E4B92"/>
    <w:rsid w:val="000E4BB6"/>
    <w:rsid w:val="000E53F6"/>
    <w:rsid w:val="000E551C"/>
    <w:rsid w:val="000E5692"/>
    <w:rsid w:val="000E583B"/>
    <w:rsid w:val="000E5B2A"/>
    <w:rsid w:val="000E5F5D"/>
    <w:rsid w:val="000E6003"/>
    <w:rsid w:val="000E604B"/>
    <w:rsid w:val="000E621D"/>
    <w:rsid w:val="000E632B"/>
    <w:rsid w:val="000E64E3"/>
    <w:rsid w:val="000E64F9"/>
    <w:rsid w:val="000E67AA"/>
    <w:rsid w:val="000E67EB"/>
    <w:rsid w:val="000E7857"/>
    <w:rsid w:val="000E7DA1"/>
    <w:rsid w:val="000F0350"/>
    <w:rsid w:val="000F0569"/>
    <w:rsid w:val="000F08C9"/>
    <w:rsid w:val="000F0D8D"/>
    <w:rsid w:val="000F13BA"/>
    <w:rsid w:val="000F1594"/>
    <w:rsid w:val="000F18E8"/>
    <w:rsid w:val="000F1BE9"/>
    <w:rsid w:val="000F2180"/>
    <w:rsid w:val="000F22BA"/>
    <w:rsid w:val="000F22EF"/>
    <w:rsid w:val="000F2B0F"/>
    <w:rsid w:val="000F2E21"/>
    <w:rsid w:val="000F34EC"/>
    <w:rsid w:val="000F380C"/>
    <w:rsid w:val="000F415A"/>
    <w:rsid w:val="000F4CBD"/>
    <w:rsid w:val="000F53B9"/>
    <w:rsid w:val="000F5873"/>
    <w:rsid w:val="000F598D"/>
    <w:rsid w:val="000F5D07"/>
    <w:rsid w:val="000F5DBE"/>
    <w:rsid w:val="000F5F77"/>
    <w:rsid w:val="000F651D"/>
    <w:rsid w:val="000F6672"/>
    <w:rsid w:val="000F6FBF"/>
    <w:rsid w:val="000F7633"/>
    <w:rsid w:val="000F76A0"/>
    <w:rsid w:val="000F76E8"/>
    <w:rsid w:val="000F7C9C"/>
    <w:rsid w:val="0010060B"/>
    <w:rsid w:val="0010061B"/>
    <w:rsid w:val="00100AF8"/>
    <w:rsid w:val="00100F7E"/>
    <w:rsid w:val="001019CD"/>
    <w:rsid w:val="00101BAB"/>
    <w:rsid w:val="0010259E"/>
    <w:rsid w:val="0010266A"/>
    <w:rsid w:val="00102D05"/>
    <w:rsid w:val="00103015"/>
    <w:rsid w:val="001031E7"/>
    <w:rsid w:val="001033B0"/>
    <w:rsid w:val="001033F8"/>
    <w:rsid w:val="001039F4"/>
    <w:rsid w:val="00103DBF"/>
    <w:rsid w:val="00103F7A"/>
    <w:rsid w:val="00104160"/>
    <w:rsid w:val="001042DF"/>
    <w:rsid w:val="0010466E"/>
    <w:rsid w:val="00104930"/>
    <w:rsid w:val="00104D2E"/>
    <w:rsid w:val="00105F4D"/>
    <w:rsid w:val="001065F8"/>
    <w:rsid w:val="00106BD4"/>
    <w:rsid w:val="00107A00"/>
    <w:rsid w:val="0011006A"/>
    <w:rsid w:val="00110259"/>
    <w:rsid w:val="0011084B"/>
    <w:rsid w:val="00110B35"/>
    <w:rsid w:val="00111094"/>
    <w:rsid w:val="001110BC"/>
    <w:rsid w:val="00111245"/>
    <w:rsid w:val="00111C50"/>
    <w:rsid w:val="0011240B"/>
    <w:rsid w:val="00113E3F"/>
    <w:rsid w:val="00114768"/>
    <w:rsid w:val="00114A84"/>
    <w:rsid w:val="00114BCC"/>
    <w:rsid w:val="001150AA"/>
    <w:rsid w:val="001151C2"/>
    <w:rsid w:val="001157DE"/>
    <w:rsid w:val="00115BC5"/>
    <w:rsid w:val="00115DBF"/>
    <w:rsid w:val="0011627F"/>
    <w:rsid w:val="001166C2"/>
    <w:rsid w:val="00116923"/>
    <w:rsid w:val="00116DDA"/>
    <w:rsid w:val="00116DF3"/>
    <w:rsid w:val="00117328"/>
    <w:rsid w:val="00117423"/>
    <w:rsid w:val="00117467"/>
    <w:rsid w:val="0011753B"/>
    <w:rsid w:val="00117586"/>
    <w:rsid w:val="00117845"/>
    <w:rsid w:val="00120012"/>
    <w:rsid w:val="0012018F"/>
    <w:rsid w:val="001202D6"/>
    <w:rsid w:val="00120536"/>
    <w:rsid w:val="0012076F"/>
    <w:rsid w:val="00121B65"/>
    <w:rsid w:val="00121DC9"/>
    <w:rsid w:val="0012206A"/>
    <w:rsid w:val="00122274"/>
    <w:rsid w:val="0012272B"/>
    <w:rsid w:val="00122A59"/>
    <w:rsid w:val="00122D71"/>
    <w:rsid w:val="00122D81"/>
    <w:rsid w:val="001236B5"/>
    <w:rsid w:val="00123989"/>
    <w:rsid w:val="00123BF4"/>
    <w:rsid w:val="00123F4C"/>
    <w:rsid w:val="00123F63"/>
    <w:rsid w:val="00124089"/>
    <w:rsid w:val="0012461A"/>
    <w:rsid w:val="00124793"/>
    <w:rsid w:val="00124A70"/>
    <w:rsid w:val="00124BE3"/>
    <w:rsid w:val="00124BFA"/>
    <w:rsid w:val="00124F26"/>
    <w:rsid w:val="001252AA"/>
    <w:rsid w:val="001253C2"/>
    <w:rsid w:val="00125702"/>
    <w:rsid w:val="00125A08"/>
    <w:rsid w:val="00125B21"/>
    <w:rsid w:val="0012603D"/>
    <w:rsid w:val="00126754"/>
    <w:rsid w:val="00126C0A"/>
    <w:rsid w:val="00126C67"/>
    <w:rsid w:val="00126C69"/>
    <w:rsid w:val="00126FCC"/>
    <w:rsid w:val="00127435"/>
    <w:rsid w:val="00127544"/>
    <w:rsid w:val="001276F4"/>
    <w:rsid w:val="001278F6"/>
    <w:rsid w:val="00127EEF"/>
    <w:rsid w:val="00130494"/>
    <w:rsid w:val="0013093A"/>
    <w:rsid w:val="00130980"/>
    <w:rsid w:val="00130D13"/>
    <w:rsid w:val="00130D80"/>
    <w:rsid w:val="00130F16"/>
    <w:rsid w:val="00131038"/>
    <w:rsid w:val="00131043"/>
    <w:rsid w:val="00131078"/>
    <w:rsid w:val="001314B4"/>
    <w:rsid w:val="00131566"/>
    <w:rsid w:val="0013159C"/>
    <w:rsid w:val="001315A8"/>
    <w:rsid w:val="00131624"/>
    <w:rsid w:val="00131E52"/>
    <w:rsid w:val="001320E4"/>
    <w:rsid w:val="00132E98"/>
    <w:rsid w:val="00133102"/>
    <w:rsid w:val="0013330E"/>
    <w:rsid w:val="0013383B"/>
    <w:rsid w:val="0013398D"/>
    <w:rsid w:val="00133BCF"/>
    <w:rsid w:val="00133C54"/>
    <w:rsid w:val="00134A6C"/>
    <w:rsid w:val="00134BF7"/>
    <w:rsid w:val="00134CD8"/>
    <w:rsid w:val="0013541B"/>
    <w:rsid w:val="00135534"/>
    <w:rsid w:val="00136755"/>
    <w:rsid w:val="0013699C"/>
    <w:rsid w:val="00136C27"/>
    <w:rsid w:val="00136CAC"/>
    <w:rsid w:val="001373C5"/>
    <w:rsid w:val="00140468"/>
    <w:rsid w:val="00141133"/>
    <w:rsid w:val="00141402"/>
    <w:rsid w:val="00141A34"/>
    <w:rsid w:val="00141D53"/>
    <w:rsid w:val="00141D87"/>
    <w:rsid w:val="00141FE4"/>
    <w:rsid w:val="001423A0"/>
    <w:rsid w:val="00142486"/>
    <w:rsid w:val="00142873"/>
    <w:rsid w:val="0014294D"/>
    <w:rsid w:val="00142C0B"/>
    <w:rsid w:val="00142C22"/>
    <w:rsid w:val="00143092"/>
    <w:rsid w:val="001433D1"/>
    <w:rsid w:val="00143A46"/>
    <w:rsid w:val="001442B8"/>
    <w:rsid w:val="0014441B"/>
    <w:rsid w:val="00144A9E"/>
    <w:rsid w:val="00144CA5"/>
    <w:rsid w:val="00145285"/>
    <w:rsid w:val="001456BF"/>
    <w:rsid w:val="00145815"/>
    <w:rsid w:val="00145944"/>
    <w:rsid w:val="00145E66"/>
    <w:rsid w:val="0014602F"/>
    <w:rsid w:val="0014617F"/>
    <w:rsid w:val="0014630F"/>
    <w:rsid w:val="00146931"/>
    <w:rsid w:val="0014708A"/>
    <w:rsid w:val="0014734A"/>
    <w:rsid w:val="001476DA"/>
    <w:rsid w:val="00147E56"/>
    <w:rsid w:val="00150C8E"/>
    <w:rsid w:val="00151340"/>
    <w:rsid w:val="0015170C"/>
    <w:rsid w:val="001517AE"/>
    <w:rsid w:val="00152802"/>
    <w:rsid w:val="00152A6E"/>
    <w:rsid w:val="00152E3F"/>
    <w:rsid w:val="00152FA4"/>
    <w:rsid w:val="0015360C"/>
    <w:rsid w:val="001536F5"/>
    <w:rsid w:val="00153AF3"/>
    <w:rsid w:val="001540BC"/>
    <w:rsid w:val="00154655"/>
    <w:rsid w:val="00154680"/>
    <w:rsid w:val="001549D4"/>
    <w:rsid w:val="00154B48"/>
    <w:rsid w:val="00154F8A"/>
    <w:rsid w:val="0015519A"/>
    <w:rsid w:val="0015555D"/>
    <w:rsid w:val="00155932"/>
    <w:rsid w:val="001559FD"/>
    <w:rsid w:val="00155A15"/>
    <w:rsid w:val="00157662"/>
    <w:rsid w:val="0015782F"/>
    <w:rsid w:val="0016005E"/>
    <w:rsid w:val="001601F8"/>
    <w:rsid w:val="0016030A"/>
    <w:rsid w:val="00160A38"/>
    <w:rsid w:val="00160A76"/>
    <w:rsid w:val="00160BEB"/>
    <w:rsid w:val="00161286"/>
    <w:rsid w:val="001612F7"/>
    <w:rsid w:val="0016160B"/>
    <w:rsid w:val="00161E09"/>
    <w:rsid w:val="001624D9"/>
    <w:rsid w:val="0016254B"/>
    <w:rsid w:val="00162F83"/>
    <w:rsid w:val="00162F9B"/>
    <w:rsid w:val="001638C0"/>
    <w:rsid w:val="001645A3"/>
    <w:rsid w:val="00164F57"/>
    <w:rsid w:val="001651A2"/>
    <w:rsid w:val="0016551A"/>
    <w:rsid w:val="001656EC"/>
    <w:rsid w:val="00165A39"/>
    <w:rsid w:val="00165D26"/>
    <w:rsid w:val="00165D7D"/>
    <w:rsid w:val="00165E64"/>
    <w:rsid w:val="001660C9"/>
    <w:rsid w:val="00166847"/>
    <w:rsid w:val="00166DB4"/>
    <w:rsid w:val="00167077"/>
    <w:rsid w:val="001674BB"/>
    <w:rsid w:val="0016781F"/>
    <w:rsid w:val="00167B6A"/>
    <w:rsid w:val="0017014F"/>
    <w:rsid w:val="00170848"/>
    <w:rsid w:val="00170A25"/>
    <w:rsid w:val="00170C12"/>
    <w:rsid w:val="00170EC1"/>
    <w:rsid w:val="001715BD"/>
    <w:rsid w:val="00171763"/>
    <w:rsid w:val="00171D35"/>
    <w:rsid w:val="00171F87"/>
    <w:rsid w:val="0017236B"/>
    <w:rsid w:val="001727A3"/>
    <w:rsid w:val="00172EA7"/>
    <w:rsid w:val="00173104"/>
    <w:rsid w:val="001733C8"/>
    <w:rsid w:val="00173873"/>
    <w:rsid w:val="00173D2A"/>
    <w:rsid w:val="00174217"/>
    <w:rsid w:val="0017451A"/>
    <w:rsid w:val="00174761"/>
    <w:rsid w:val="001747DA"/>
    <w:rsid w:val="0017492F"/>
    <w:rsid w:val="00174A50"/>
    <w:rsid w:val="00175240"/>
    <w:rsid w:val="001755A0"/>
    <w:rsid w:val="001758F8"/>
    <w:rsid w:val="00175A44"/>
    <w:rsid w:val="001768CF"/>
    <w:rsid w:val="00176B26"/>
    <w:rsid w:val="001774CB"/>
    <w:rsid w:val="0017758D"/>
    <w:rsid w:val="0017760B"/>
    <w:rsid w:val="00180028"/>
    <w:rsid w:val="00180392"/>
    <w:rsid w:val="00180B85"/>
    <w:rsid w:val="0018264D"/>
    <w:rsid w:val="001826FF"/>
    <w:rsid w:val="00182854"/>
    <w:rsid w:val="00182C41"/>
    <w:rsid w:val="00182DB3"/>
    <w:rsid w:val="001832C3"/>
    <w:rsid w:val="00183695"/>
    <w:rsid w:val="00183BA1"/>
    <w:rsid w:val="0018412B"/>
    <w:rsid w:val="001841EA"/>
    <w:rsid w:val="00184852"/>
    <w:rsid w:val="001851D7"/>
    <w:rsid w:val="0018567D"/>
    <w:rsid w:val="00185757"/>
    <w:rsid w:val="00185AB9"/>
    <w:rsid w:val="00185FE9"/>
    <w:rsid w:val="0018668B"/>
    <w:rsid w:val="0018688B"/>
    <w:rsid w:val="00186E4E"/>
    <w:rsid w:val="00187616"/>
    <w:rsid w:val="00187638"/>
    <w:rsid w:val="001876FB"/>
    <w:rsid w:val="00187B71"/>
    <w:rsid w:val="0019004E"/>
    <w:rsid w:val="0019004F"/>
    <w:rsid w:val="00190160"/>
    <w:rsid w:val="001902E0"/>
    <w:rsid w:val="00190694"/>
    <w:rsid w:val="00190923"/>
    <w:rsid w:val="00190CFA"/>
    <w:rsid w:val="0019100B"/>
    <w:rsid w:val="001914E0"/>
    <w:rsid w:val="00191537"/>
    <w:rsid w:val="0019155C"/>
    <w:rsid w:val="001915E9"/>
    <w:rsid w:val="0019173E"/>
    <w:rsid w:val="001919C4"/>
    <w:rsid w:val="00191A8B"/>
    <w:rsid w:val="00191C84"/>
    <w:rsid w:val="0019214F"/>
    <w:rsid w:val="00192177"/>
    <w:rsid w:val="001922C3"/>
    <w:rsid w:val="001923CE"/>
    <w:rsid w:val="00192623"/>
    <w:rsid w:val="00192BCD"/>
    <w:rsid w:val="00193091"/>
    <w:rsid w:val="001938D6"/>
    <w:rsid w:val="00193D5E"/>
    <w:rsid w:val="00194205"/>
    <w:rsid w:val="00194ABE"/>
    <w:rsid w:val="00194AE9"/>
    <w:rsid w:val="00194D31"/>
    <w:rsid w:val="001953BD"/>
    <w:rsid w:val="00195B09"/>
    <w:rsid w:val="00195F55"/>
    <w:rsid w:val="001962F6"/>
    <w:rsid w:val="001963A7"/>
    <w:rsid w:val="0019643C"/>
    <w:rsid w:val="001966D8"/>
    <w:rsid w:val="00196C89"/>
    <w:rsid w:val="00196E81"/>
    <w:rsid w:val="00197065"/>
    <w:rsid w:val="00197724"/>
    <w:rsid w:val="0019778B"/>
    <w:rsid w:val="00197B15"/>
    <w:rsid w:val="00197FCB"/>
    <w:rsid w:val="001A018D"/>
    <w:rsid w:val="001A0DB1"/>
    <w:rsid w:val="001A0E0C"/>
    <w:rsid w:val="001A0EFE"/>
    <w:rsid w:val="001A104E"/>
    <w:rsid w:val="001A10F4"/>
    <w:rsid w:val="001A1351"/>
    <w:rsid w:val="001A167C"/>
    <w:rsid w:val="001A1868"/>
    <w:rsid w:val="001A19D5"/>
    <w:rsid w:val="001A1E84"/>
    <w:rsid w:val="001A1F8D"/>
    <w:rsid w:val="001A20B2"/>
    <w:rsid w:val="001A2153"/>
    <w:rsid w:val="001A26A9"/>
    <w:rsid w:val="001A2A04"/>
    <w:rsid w:val="001A3FDD"/>
    <w:rsid w:val="001A40DA"/>
    <w:rsid w:val="001A420A"/>
    <w:rsid w:val="001A5267"/>
    <w:rsid w:val="001A550F"/>
    <w:rsid w:val="001A562B"/>
    <w:rsid w:val="001A6141"/>
    <w:rsid w:val="001A6A94"/>
    <w:rsid w:val="001A6E43"/>
    <w:rsid w:val="001A76D8"/>
    <w:rsid w:val="001A7A4C"/>
    <w:rsid w:val="001A7B0C"/>
    <w:rsid w:val="001A7C09"/>
    <w:rsid w:val="001B0360"/>
    <w:rsid w:val="001B0725"/>
    <w:rsid w:val="001B0977"/>
    <w:rsid w:val="001B09C4"/>
    <w:rsid w:val="001B10D7"/>
    <w:rsid w:val="001B12C6"/>
    <w:rsid w:val="001B1B01"/>
    <w:rsid w:val="001B1BF2"/>
    <w:rsid w:val="001B25F8"/>
    <w:rsid w:val="001B26AD"/>
    <w:rsid w:val="001B297E"/>
    <w:rsid w:val="001B2A68"/>
    <w:rsid w:val="001B337C"/>
    <w:rsid w:val="001B3508"/>
    <w:rsid w:val="001B3880"/>
    <w:rsid w:val="001B4309"/>
    <w:rsid w:val="001B433E"/>
    <w:rsid w:val="001B440A"/>
    <w:rsid w:val="001B469F"/>
    <w:rsid w:val="001B4836"/>
    <w:rsid w:val="001B4956"/>
    <w:rsid w:val="001B4BC5"/>
    <w:rsid w:val="001B4E8B"/>
    <w:rsid w:val="001B5C67"/>
    <w:rsid w:val="001B5FAB"/>
    <w:rsid w:val="001B669C"/>
    <w:rsid w:val="001B67CE"/>
    <w:rsid w:val="001B6CE0"/>
    <w:rsid w:val="001B6ED0"/>
    <w:rsid w:val="001B6EE3"/>
    <w:rsid w:val="001B780D"/>
    <w:rsid w:val="001B799F"/>
    <w:rsid w:val="001B7ADC"/>
    <w:rsid w:val="001B7D04"/>
    <w:rsid w:val="001C0738"/>
    <w:rsid w:val="001C099A"/>
    <w:rsid w:val="001C0AC2"/>
    <w:rsid w:val="001C0CDE"/>
    <w:rsid w:val="001C1084"/>
    <w:rsid w:val="001C15AE"/>
    <w:rsid w:val="001C1F09"/>
    <w:rsid w:val="001C1F41"/>
    <w:rsid w:val="001C2539"/>
    <w:rsid w:val="001C2AF9"/>
    <w:rsid w:val="001C2E6A"/>
    <w:rsid w:val="001C2F04"/>
    <w:rsid w:val="001C3091"/>
    <w:rsid w:val="001C32F8"/>
    <w:rsid w:val="001C38CD"/>
    <w:rsid w:val="001C4706"/>
    <w:rsid w:val="001C4967"/>
    <w:rsid w:val="001C4E71"/>
    <w:rsid w:val="001C4EB6"/>
    <w:rsid w:val="001C546A"/>
    <w:rsid w:val="001C565D"/>
    <w:rsid w:val="001C5B41"/>
    <w:rsid w:val="001C5F15"/>
    <w:rsid w:val="001C5FD6"/>
    <w:rsid w:val="001C6408"/>
    <w:rsid w:val="001C6BC5"/>
    <w:rsid w:val="001C7262"/>
    <w:rsid w:val="001C77A5"/>
    <w:rsid w:val="001C792A"/>
    <w:rsid w:val="001C7BA1"/>
    <w:rsid w:val="001D0000"/>
    <w:rsid w:val="001D0A91"/>
    <w:rsid w:val="001D0B1F"/>
    <w:rsid w:val="001D0CC2"/>
    <w:rsid w:val="001D0E9A"/>
    <w:rsid w:val="001D0EA1"/>
    <w:rsid w:val="001D1324"/>
    <w:rsid w:val="001D14A5"/>
    <w:rsid w:val="001D161F"/>
    <w:rsid w:val="001D1660"/>
    <w:rsid w:val="001D21F5"/>
    <w:rsid w:val="001D21FC"/>
    <w:rsid w:val="001D248C"/>
    <w:rsid w:val="001D2701"/>
    <w:rsid w:val="001D31C0"/>
    <w:rsid w:val="001D3406"/>
    <w:rsid w:val="001D3548"/>
    <w:rsid w:val="001D3C99"/>
    <w:rsid w:val="001D3D49"/>
    <w:rsid w:val="001D3E6B"/>
    <w:rsid w:val="001D4334"/>
    <w:rsid w:val="001D4366"/>
    <w:rsid w:val="001D44B5"/>
    <w:rsid w:val="001D44E0"/>
    <w:rsid w:val="001D45A6"/>
    <w:rsid w:val="001D46FC"/>
    <w:rsid w:val="001D52E1"/>
    <w:rsid w:val="001D555A"/>
    <w:rsid w:val="001D594B"/>
    <w:rsid w:val="001D6329"/>
    <w:rsid w:val="001D6925"/>
    <w:rsid w:val="001D7A86"/>
    <w:rsid w:val="001D7E5D"/>
    <w:rsid w:val="001E0171"/>
    <w:rsid w:val="001E0FB9"/>
    <w:rsid w:val="001E13A8"/>
    <w:rsid w:val="001E13AC"/>
    <w:rsid w:val="001E174E"/>
    <w:rsid w:val="001E1EB8"/>
    <w:rsid w:val="001E2245"/>
    <w:rsid w:val="001E262D"/>
    <w:rsid w:val="001E2B63"/>
    <w:rsid w:val="001E361A"/>
    <w:rsid w:val="001E3707"/>
    <w:rsid w:val="001E3B93"/>
    <w:rsid w:val="001E3DF5"/>
    <w:rsid w:val="001E3E1A"/>
    <w:rsid w:val="001E3FC3"/>
    <w:rsid w:val="001E41EA"/>
    <w:rsid w:val="001E46FD"/>
    <w:rsid w:val="001E4916"/>
    <w:rsid w:val="001E4B1A"/>
    <w:rsid w:val="001E4CA7"/>
    <w:rsid w:val="001E4F12"/>
    <w:rsid w:val="001E5060"/>
    <w:rsid w:val="001E57C8"/>
    <w:rsid w:val="001E57DB"/>
    <w:rsid w:val="001E5827"/>
    <w:rsid w:val="001E598D"/>
    <w:rsid w:val="001E5A97"/>
    <w:rsid w:val="001E5F81"/>
    <w:rsid w:val="001E5FE9"/>
    <w:rsid w:val="001E6008"/>
    <w:rsid w:val="001E63E3"/>
    <w:rsid w:val="001E65E4"/>
    <w:rsid w:val="001E6A73"/>
    <w:rsid w:val="001E6FDC"/>
    <w:rsid w:val="001E7065"/>
    <w:rsid w:val="001E7271"/>
    <w:rsid w:val="001E7594"/>
    <w:rsid w:val="001E7611"/>
    <w:rsid w:val="001E7C79"/>
    <w:rsid w:val="001F00AD"/>
    <w:rsid w:val="001F0189"/>
    <w:rsid w:val="001F0307"/>
    <w:rsid w:val="001F082C"/>
    <w:rsid w:val="001F0E9B"/>
    <w:rsid w:val="001F1588"/>
    <w:rsid w:val="001F1899"/>
    <w:rsid w:val="001F1A7C"/>
    <w:rsid w:val="001F1C9C"/>
    <w:rsid w:val="001F1EF6"/>
    <w:rsid w:val="001F2CFE"/>
    <w:rsid w:val="001F3431"/>
    <w:rsid w:val="001F38F6"/>
    <w:rsid w:val="001F3B93"/>
    <w:rsid w:val="001F41F0"/>
    <w:rsid w:val="001F4345"/>
    <w:rsid w:val="001F48BE"/>
    <w:rsid w:val="001F6010"/>
    <w:rsid w:val="001F62F1"/>
    <w:rsid w:val="001F6630"/>
    <w:rsid w:val="001F6CCB"/>
    <w:rsid w:val="001F6F7E"/>
    <w:rsid w:val="001F7031"/>
    <w:rsid w:val="001F71C5"/>
    <w:rsid w:val="001F7274"/>
    <w:rsid w:val="001F740E"/>
    <w:rsid w:val="001F77B2"/>
    <w:rsid w:val="001F7B3F"/>
    <w:rsid w:val="001F7BB3"/>
    <w:rsid w:val="001F7F93"/>
    <w:rsid w:val="002007D7"/>
    <w:rsid w:val="00200B00"/>
    <w:rsid w:val="00201C69"/>
    <w:rsid w:val="00201D57"/>
    <w:rsid w:val="00201FF4"/>
    <w:rsid w:val="002020B9"/>
    <w:rsid w:val="0020221D"/>
    <w:rsid w:val="00202807"/>
    <w:rsid w:val="00202E46"/>
    <w:rsid w:val="00203002"/>
    <w:rsid w:val="0020301F"/>
    <w:rsid w:val="002031A6"/>
    <w:rsid w:val="00203392"/>
    <w:rsid w:val="002038CA"/>
    <w:rsid w:val="00203B36"/>
    <w:rsid w:val="0020417B"/>
    <w:rsid w:val="002046C2"/>
    <w:rsid w:val="00204754"/>
    <w:rsid w:val="002048BC"/>
    <w:rsid w:val="002058B5"/>
    <w:rsid w:val="00205948"/>
    <w:rsid w:val="00205C29"/>
    <w:rsid w:val="00205FBD"/>
    <w:rsid w:val="0020605E"/>
    <w:rsid w:val="00206126"/>
    <w:rsid w:val="0020614C"/>
    <w:rsid w:val="00206337"/>
    <w:rsid w:val="00206525"/>
    <w:rsid w:val="00206934"/>
    <w:rsid w:val="00206E04"/>
    <w:rsid w:val="00206EC6"/>
    <w:rsid w:val="002071E9"/>
    <w:rsid w:val="002072E8"/>
    <w:rsid w:val="0020734E"/>
    <w:rsid w:val="002073A9"/>
    <w:rsid w:val="00207804"/>
    <w:rsid w:val="00207A3E"/>
    <w:rsid w:val="00207A5C"/>
    <w:rsid w:val="00207EEB"/>
    <w:rsid w:val="002107F2"/>
    <w:rsid w:val="00211155"/>
    <w:rsid w:val="002111BB"/>
    <w:rsid w:val="00211553"/>
    <w:rsid w:val="0021197F"/>
    <w:rsid w:val="002121FD"/>
    <w:rsid w:val="00212A2F"/>
    <w:rsid w:val="00213164"/>
    <w:rsid w:val="002131CE"/>
    <w:rsid w:val="002131EE"/>
    <w:rsid w:val="002137A3"/>
    <w:rsid w:val="0021389B"/>
    <w:rsid w:val="00213957"/>
    <w:rsid w:val="00214855"/>
    <w:rsid w:val="00214A9A"/>
    <w:rsid w:val="00214DB2"/>
    <w:rsid w:val="00214E5E"/>
    <w:rsid w:val="00215028"/>
    <w:rsid w:val="0021598A"/>
    <w:rsid w:val="00215B00"/>
    <w:rsid w:val="00215F73"/>
    <w:rsid w:val="00216881"/>
    <w:rsid w:val="00216ADF"/>
    <w:rsid w:val="00216F41"/>
    <w:rsid w:val="00216FDD"/>
    <w:rsid w:val="002170DB"/>
    <w:rsid w:val="00217535"/>
    <w:rsid w:val="00217C8B"/>
    <w:rsid w:val="0022120A"/>
    <w:rsid w:val="00221281"/>
    <w:rsid w:val="00221C53"/>
    <w:rsid w:val="00221FF7"/>
    <w:rsid w:val="002220E0"/>
    <w:rsid w:val="00222299"/>
    <w:rsid w:val="002222D8"/>
    <w:rsid w:val="0022287B"/>
    <w:rsid w:val="00222C14"/>
    <w:rsid w:val="00223BD3"/>
    <w:rsid w:val="00224148"/>
    <w:rsid w:val="0022446C"/>
    <w:rsid w:val="002248FC"/>
    <w:rsid w:val="00224AF0"/>
    <w:rsid w:val="00225006"/>
    <w:rsid w:val="002254A0"/>
    <w:rsid w:val="0022566D"/>
    <w:rsid w:val="00226179"/>
    <w:rsid w:val="002261F2"/>
    <w:rsid w:val="002262CA"/>
    <w:rsid w:val="0022724D"/>
    <w:rsid w:val="00227365"/>
    <w:rsid w:val="00227804"/>
    <w:rsid w:val="00227CFC"/>
    <w:rsid w:val="002303A7"/>
    <w:rsid w:val="00230C3A"/>
    <w:rsid w:val="00230C87"/>
    <w:rsid w:val="00230E6C"/>
    <w:rsid w:val="002312B8"/>
    <w:rsid w:val="00231A60"/>
    <w:rsid w:val="002320EE"/>
    <w:rsid w:val="002327DA"/>
    <w:rsid w:val="00232C65"/>
    <w:rsid w:val="00233415"/>
    <w:rsid w:val="002335CA"/>
    <w:rsid w:val="00233762"/>
    <w:rsid w:val="002338C9"/>
    <w:rsid w:val="00233915"/>
    <w:rsid w:val="00233DE6"/>
    <w:rsid w:val="00234CA9"/>
    <w:rsid w:val="00234E43"/>
    <w:rsid w:val="00234F2D"/>
    <w:rsid w:val="0023560F"/>
    <w:rsid w:val="002358ED"/>
    <w:rsid w:val="00235A1D"/>
    <w:rsid w:val="00235ABB"/>
    <w:rsid w:val="0023624F"/>
    <w:rsid w:val="0023634B"/>
    <w:rsid w:val="002363F6"/>
    <w:rsid w:val="002367FF"/>
    <w:rsid w:val="00236F82"/>
    <w:rsid w:val="00237393"/>
    <w:rsid w:val="00237745"/>
    <w:rsid w:val="002379C8"/>
    <w:rsid w:val="00237BE6"/>
    <w:rsid w:val="00237F3D"/>
    <w:rsid w:val="0024026E"/>
    <w:rsid w:val="002405CC"/>
    <w:rsid w:val="0024098E"/>
    <w:rsid w:val="00240D85"/>
    <w:rsid w:val="0024114A"/>
    <w:rsid w:val="00241785"/>
    <w:rsid w:val="00241C34"/>
    <w:rsid w:val="00241CC3"/>
    <w:rsid w:val="00241F17"/>
    <w:rsid w:val="00241F39"/>
    <w:rsid w:val="00242868"/>
    <w:rsid w:val="002432A0"/>
    <w:rsid w:val="00243346"/>
    <w:rsid w:val="00243A6F"/>
    <w:rsid w:val="00243EB0"/>
    <w:rsid w:val="002441BF"/>
    <w:rsid w:val="002442E3"/>
    <w:rsid w:val="00244575"/>
    <w:rsid w:val="00244CE3"/>
    <w:rsid w:val="00245256"/>
    <w:rsid w:val="0024575E"/>
    <w:rsid w:val="00245AAB"/>
    <w:rsid w:val="00245ABB"/>
    <w:rsid w:val="00245BCC"/>
    <w:rsid w:val="00245D72"/>
    <w:rsid w:val="00246084"/>
    <w:rsid w:val="002466E5"/>
    <w:rsid w:val="00246BD3"/>
    <w:rsid w:val="00246E0F"/>
    <w:rsid w:val="00247691"/>
    <w:rsid w:val="00247D13"/>
    <w:rsid w:val="00247DBA"/>
    <w:rsid w:val="00247DDD"/>
    <w:rsid w:val="00247E1D"/>
    <w:rsid w:val="00250464"/>
    <w:rsid w:val="00251495"/>
    <w:rsid w:val="0025193D"/>
    <w:rsid w:val="002524B7"/>
    <w:rsid w:val="00252667"/>
    <w:rsid w:val="002526D6"/>
    <w:rsid w:val="00252800"/>
    <w:rsid w:val="0025290E"/>
    <w:rsid w:val="00252958"/>
    <w:rsid w:val="00253711"/>
    <w:rsid w:val="002537CE"/>
    <w:rsid w:val="00253A4F"/>
    <w:rsid w:val="00254006"/>
    <w:rsid w:val="0025406B"/>
    <w:rsid w:val="002541BD"/>
    <w:rsid w:val="00254CD8"/>
    <w:rsid w:val="00255397"/>
    <w:rsid w:val="002558A1"/>
    <w:rsid w:val="002563DB"/>
    <w:rsid w:val="00256482"/>
    <w:rsid w:val="00256A54"/>
    <w:rsid w:val="00256C8C"/>
    <w:rsid w:val="00256D11"/>
    <w:rsid w:val="00257B5D"/>
    <w:rsid w:val="00257B96"/>
    <w:rsid w:val="00260487"/>
    <w:rsid w:val="00260499"/>
    <w:rsid w:val="00260590"/>
    <w:rsid w:val="00260DFE"/>
    <w:rsid w:val="00260F6D"/>
    <w:rsid w:val="002610CC"/>
    <w:rsid w:val="00261605"/>
    <w:rsid w:val="0026163C"/>
    <w:rsid w:val="002617BD"/>
    <w:rsid w:val="0026187A"/>
    <w:rsid w:val="00261BD9"/>
    <w:rsid w:val="00261C56"/>
    <w:rsid w:val="00261CAB"/>
    <w:rsid w:val="002620E6"/>
    <w:rsid w:val="00262263"/>
    <w:rsid w:val="002622DA"/>
    <w:rsid w:val="002626C5"/>
    <w:rsid w:val="00262F56"/>
    <w:rsid w:val="002631FA"/>
    <w:rsid w:val="002638B5"/>
    <w:rsid w:val="00263E67"/>
    <w:rsid w:val="00264519"/>
    <w:rsid w:val="00264FF7"/>
    <w:rsid w:val="0026511E"/>
    <w:rsid w:val="002652B6"/>
    <w:rsid w:val="002658C2"/>
    <w:rsid w:val="0026614D"/>
    <w:rsid w:val="002661A3"/>
    <w:rsid w:val="00266B87"/>
    <w:rsid w:val="00266FE8"/>
    <w:rsid w:val="002672EA"/>
    <w:rsid w:val="00267675"/>
    <w:rsid w:val="00267AD5"/>
    <w:rsid w:val="00270294"/>
    <w:rsid w:val="00270803"/>
    <w:rsid w:val="0027147F"/>
    <w:rsid w:val="00271996"/>
    <w:rsid w:val="00271BBA"/>
    <w:rsid w:val="002732DF"/>
    <w:rsid w:val="002737C4"/>
    <w:rsid w:val="00274242"/>
    <w:rsid w:val="0027481C"/>
    <w:rsid w:val="00274B4C"/>
    <w:rsid w:val="00275175"/>
    <w:rsid w:val="002754D8"/>
    <w:rsid w:val="002756CC"/>
    <w:rsid w:val="002756E2"/>
    <w:rsid w:val="002757B2"/>
    <w:rsid w:val="00275973"/>
    <w:rsid w:val="00275A8D"/>
    <w:rsid w:val="00275C02"/>
    <w:rsid w:val="00275CDF"/>
    <w:rsid w:val="00275CEF"/>
    <w:rsid w:val="00275E2A"/>
    <w:rsid w:val="00276297"/>
    <w:rsid w:val="0027632B"/>
    <w:rsid w:val="002763A9"/>
    <w:rsid w:val="002763F1"/>
    <w:rsid w:val="00276694"/>
    <w:rsid w:val="002769E6"/>
    <w:rsid w:val="00276DD9"/>
    <w:rsid w:val="00277475"/>
    <w:rsid w:val="002779DC"/>
    <w:rsid w:val="002800CA"/>
    <w:rsid w:val="0028069E"/>
    <w:rsid w:val="002808B4"/>
    <w:rsid w:val="00280B9B"/>
    <w:rsid w:val="00280DDB"/>
    <w:rsid w:val="002811B2"/>
    <w:rsid w:val="0028150C"/>
    <w:rsid w:val="002816B5"/>
    <w:rsid w:val="00281AC4"/>
    <w:rsid w:val="00281AEA"/>
    <w:rsid w:val="00282957"/>
    <w:rsid w:val="002831BD"/>
    <w:rsid w:val="002831FC"/>
    <w:rsid w:val="0028323E"/>
    <w:rsid w:val="002834BD"/>
    <w:rsid w:val="00283CCD"/>
    <w:rsid w:val="002840C1"/>
    <w:rsid w:val="002842CB"/>
    <w:rsid w:val="002845B5"/>
    <w:rsid w:val="00284C01"/>
    <w:rsid w:val="0028542C"/>
    <w:rsid w:val="002855D1"/>
    <w:rsid w:val="002859BD"/>
    <w:rsid w:val="00286405"/>
    <w:rsid w:val="00286408"/>
    <w:rsid w:val="002866C2"/>
    <w:rsid w:val="002869AF"/>
    <w:rsid w:val="00286CCB"/>
    <w:rsid w:val="00286DE6"/>
    <w:rsid w:val="00286DE8"/>
    <w:rsid w:val="002873D7"/>
    <w:rsid w:val="002875AB"/>
    <w:rsid w:val="00287C85"/>
    <w:rsid w:val="002900D4"/>
    <w:rsid w:val="002901DE"/>
    <w:rsid w:val="00290390"/>
    <w:rsid w:val="00290A72"/>
    <w:rsid w:val="00290D9E"/>
    <w:rsid w:val="0029172F"/>
    <w:rsid w:val="0029183B"/>
    <w:rsid w:val="002919A0"/>
    <w:rsid w:val="00291B44"/>
    <w:rsid w:val="00291E63"/>
    <w:rsid w:val="002925C5"/>
    <w:rsid w:val="00292B61"/>
    <w:rsid w:val="00292C0A"/>
    <w:rsid w:val="00292CF6"/>
    <w:rsid w:val="002937E9"/>
    <w:rsid w:val="00293951"/>
    <w:rsid w:val="00293DEE"/>
    <w:rsid w:val="00293E5B"/>
    <w:rsid w:val="0029470E"/>
    <w:rsid w:val="002948A4"/>
    <w:rsid w:val="00294B4F"/>
    <w:rsid w:val="00295279"/>
    <w:rsid w:val="00295678"/>
    <w:rsid w:val="00295C3A"/>
    <w:rsid w:val="00296693"/>
    <w:rsid w:val="00296D9C"/>
    <w:rsid w:val="00296FBC"/>
    <w:rsid w:val="00297086"/>
    <w:rsid w:val="002975F6"/>
    <w:rsid w:val="002978C0"/>
    <w:rsid w:val="002979FB"/>
    <w:rsid w:val="00297FE0"/>
    <w:rsid w:val="002A036F"/>
    <w:rsid w:val="002A04CC"/>
    <w:rsid w:val="002A06FF"/>
    <w:rsid w:val="002A160F"/>
    <w:rsid w:val="002A1D08"/>
    <w:rsid w:val="002A28AF"/>
    <w:rsid w:val="002A2E08"/>
    <w:rsid w:val="002A3312"/>
    <w:rsid w:val="002A34F4"/>
    <w:rsid w:val="002A36A2"/>
    <w:rsid w:val="002A3D3D"/>
    <w:rsid w:val="002A4152"/>
    <w:rsid w:val="002A4A40"/>
    <w:rsid w:val="002A4CFB"/>
    <w:rsid w:val="002A4FBA"/>
    <w:rsid w:val="002A5166"/>
    <w:rsid w:val="002A5298"/>
    <w:rsid w:val="002A5365"/>
    <w:rsid w:val="002A5699"/>
    <w:rsid w:val="002A5997"/>
    <w:rsid w:val="002A5C9E"/>
    <w:rsid w:val="002A5EFA"/>
    <w:rsid w:val="002A66C8"/>
    <w:rsid w:val="002A677E"/>
    <w:rsid w:val="002A68FA"/>
    <w:rsid w:val="002A764F"/>
    <w:rsid w:val="002A79BF"/>
    <w:rsid w:val="002A7DFF"/>
    <w:rsid w:val="002B046F"/>
    <w:rsid w:val="002B04E9"/>
    <w:rsid w:val="002B05AB"/>
    <w:rsid w:val="002B0A25"/>
    <w:rsid w:val="002B0D33"/>
    <w:rsid w:val="002B10A3"/>
    <w:rsid w:val="002B1964"/>
    <w:rsid w:val="002B1A5E"/>
    <w:rsid w:val="002B1B4B"/>
    <w:rsid w:val="002B1C82"/>
    <w:rsid w:val="002B1E90"/>
    <w:rsid w:val="002B1F60"/>
    <w:rsid w:val="002B20DF"/>
    <w:rsid w:val="002B2AC6"/>
    <w:rsid w:val="002B2E16"/>
    <w:rsid w:val="002B342A"/>
    <w:rsid w:val="002B349C"/>
    <w:rsid w:val="002B3989"/>
    <w:rsid w:val="002B3A48"/>
    <w:rsid w:val="002B3C81"/>
    <w:rsid w:val="002B3EFB"/>
    <w:rsid w:val="002B3FEC"/>
    <w:rsid w:val="002B416C"/>
    <w:rsid w:val="002B4310"/>
    <w:rsid w:val="002B43CA"/>
    <w:rsid w:val="002B49A1"/>
    <w:rsid w:val="002B4DC0"/>
    <w:rsid w:val="002B540C"/>
    <w:rsid w:val="002B5698"/>
    <w:rsid w:val="002B56E6"/>
    <w:rsid w:val="002B58F6"/>
    <w:rsid w:val="002B5F64"/>
    <w:rsid w:val="002B61A9"/>
    <w:rsid w:val="002B6490"/>
    <w:rsid w:val="002B6D8B"/>
    <w:rsid w:val="002C02AD"/>
    <w:rsid w:val="002C0AB4"/>
    <w:rsid w:val="002C0D13"/>
    <w:rsid w:val="002C0D3F"/>
    <w:rsid w:val="002C1101"/>
    <w:rsid w:val="002C121F"/>
    <w:rsid w:val="002C1AB1"/>
    <w:rsid w:val="002C222B"/>
    <w:rsid w:val="002C25EB"/>
    <w:rsid w:val="002C2722"/>
    <w:rsid w:val="002C298C"/>
    <w:rsid w:val="002C2B7E"/>
    <w:rsid w:val="002C2E65"/>
    <w:rsid w:val="002C3590"/>
    <w:rsid w:val="002C366A"/>
    <w:rsid w:val="002C3DEE"/>
    <w:rsid w:val="002C3E32"/>
    <w:rsid w:val="002C3E95"/>
    <w:rsid w:val="002C4E01"/>
    <w:rsid w:val="002C5354"/>
    <w:rsid w:val="002C5A66"/>
    <w:rsid w:val="002C5D78"/>
    <w:rsid w:val="002C5DF9"/>
    <w:rsid w:val="002C6385"/>
    <w:rsid w:val="002C685C"/>
    <w:rsid w:val="002C6B0E"/>
    <w:rsid w:val="002C6E28"/>
    <w:rsid w:val="002C6F5C"/>
    <w:rsid w:val="002C6FA9"/>
    <w:rsid w:val="002C6FE0"/>
    <w:rsid w:val="002C7034"/>
    <w:rsid w:val="002C7154"/>
    <w:rsid w:val="002C7480"/>
    <w:rsid w:val="002C74D3"/>
    <w:rsid w:val="002C7731"/>
    <w:rsid w:val="002C796C"/>
    <w:rsid w:val="002C7A1C"/>
    <w:rsid w:val="002C7BB0"/>
    <w:rsid w:val="002C7E7A"/>
    <w:rsid w:val="002D01DA"/>
    <w:rsid w:val="002D020B"/>
    <w:rsid w:val="002D02FB"/>
    <w:rsid w:val="002D054C"/>
    <w:rsid w:val="002D0DA4"/>
    <w:rsid w:val="002D1093"/>
    <w:rsid w:val="002D1864"/>
    <w:rsid w:val="002D1AC0"/>
    <w:rsid w:val="002D1E1A"/>
    <w:rsid w:val="002D2739"/>
    <w:rsid w:val="002D298C"/>
    <w:rsid w:val="002D29FE"/>
    <w:rsid w:val="002D2FD6"/>
    <w:rsid w:val="002D3008"/>
    <w:rsid w:val="002D3012"/>
    <w:rsid w:val="002D3201"/>
    <w:rsid w:val="002D326D"/>
    <w:rsid w:val="002D3D3E"/>
    <w:rsid w:val="002D4B68"/>
    <w:rsid w:val="002D5B12"/>
    <w:rsid w:val="002D5E5C"/>
    <w:rsid w:val="002D6478"/>
    <w:rsid w:val="002D6AE3"/>
    <w:rsid w:val="002D6B9A"/>
    <w:rsid w:val="002D7133"/>
    <w:rsid w:val="002D714E"/>
    <w:rsid w:val="002D7170"/>
    <w:rsid w:val="002D79AE"/>
    <w:rsid w:val="002D79BC"/>
    <w:rsid w:val="002D7A85"/>
    <w:rsid w:val="002D7B67"/>
    <w:rsid w:val="002E0041"/>
    <w:rsid w:val="002E08AC"/>
    <w:rsid w:val="002E0BB2"/>
    <w:rsid w:val="002E114F"/>
    <w:rsid w:val="002E267E"/>
    <w:rsid w:val="002E2A82"/>
    <w:rsid w:val="002E2D23"/>
    <w:rsid w:val="002E2DB2"/>
    <w:rsid w:val="002E306C"/>
    <w:rsid w:val="002E330B"/>
    <w:rsid w:val="002E3966"/>
    <w:rsid w:val="002E3BE9"/>
    <w:rsid w:val="002E3E4B"/>
    <w:rsid w:val="002E4326"/>
    <w:rsid w:val="002E47DA"/>
    <w:rsid w:val="002E4832"/>
    <w:rsid w:val="002E4CA1"/>
    <w:rsid w:val="002E4CE1"/>
    <w:rsid w:val="002E4D5C"/>
    <w:rsid w:val="002E4ECA"/>
    <w:rsid w:val="002E508A"/>
    <w:rsid w:val="002E5134"/>
    <w:rsid w:val="002E56F1"/>
    <w:rsid w:val="002E5B69"/>
    <w:rsid w:val="002E5C62"/>
    <w:rsid w:val="002E6171"/>
    <w:rsid w:val="002E61D2"/>
    <w:rsid w:val="002E63BF"/>
    <w:rsid w:val="002E68DE"/>
    <w:rsid w:val="002E6CE2"/>
    <w:rsid w:val="002E6DB3"/>
    <w:rsid w:val="002E6DFB"/>
    <w:rsid w:val="002E7A18"/>
    <w:rsid w:val="002F00D7"/>
    <w:rsid w:val="002F0125"/>
    <w:rsid w:val="002F0397"/>
    <w:rsid w:val="002F09CB"/>
    <w:rsid w:val="002F111E"/>
    <w:rsid w:val="002F1542"/>
    <w:rsid w:val="002F1D92"/>
    <w:rsid w:val="002F29D7"/>
    <w:rsid w:val="002F3372"/>
    <w:rsid w:val="002F37EC"/>
    <w:rsid w:val="002F388C"/>
    <w:rsid w:val="002F3EB9"/>
    <w:rsid w:val="002F4056"/>
    <w:rsid w:val="002F438B"/>
    <w:rsid w:val="002F4514"/>
    <w:rsid w:val="002F487A"/>
    <w:rsid w:val="002F48D4"/>
    <w:rsid w:val="002F4998"/>
    <w:rsid w:val="002F4A60"/>
    <w:rsid w:val="002F503A"/>
    <w:rsid w:val="002F581B"/>
    <w:rsid w:val="002F5D75"/>
    <w:rsid w:val="002F5EB7"/>
    <w:rsid w:val="002F5EC1"/>
    <w:rsid w:val="002F63B6"/>
    <w:rsid w:val="002F6C91"/>
    <w:rsid w:val="002F6C94"/>
    <w:rsid w:val="002F6E28"/>
    <w:rsid w:val="002F6EFE"/>
    <w:rsid w:val="002F6F23"/>
    <w:rsid w:val="002F7744"/>
    <w:rsid w:val="002F7837"/>
    <w:rsid w:val="002F7AD9"/>
    <w:rsid w:val="002F7C8D"/>
    <w:rsid w:val="002F7D2E"/>
    <w:rsid w:val="003005B9"/>
    <w:rsid w:val="0030099D"/>
    <w:rsid w:val="00300C8E"/>
    <w:rsid w:val="00301696"/>
    <w:rsid w:val="003018D5"/>
    <w:rsid w:val="00301A26"/>
    <w:rsid w:val="00301C98"/>
    <w:rsid w:val="00302531"/>
    <w:rsid w:val="0030307C"/>
    <w:rsid w:val="00303086"/>
    <w:rsid w:val="00303450"/>
    <w:rsid w:val="00303467"/>
    <w:rsid w:val="0030362A"/>
    <w:rsid w:val="00303DB7"/>
    <w:rsid w:val="00303E29"/>
    <w:rsid w:val="0030410B"/>
    <w:rsid w:val="003046F6"/>
    <w:rsid w:val="00304A8F"/>
    <w:rsid w:val="00304FBB"/>
    <w:rsid w:val="00305383"/>
    <w:rsid w:val="003058A7"/>
    <w:rsid w:val="00305D09"/>
    <w:rsid w:val="00305E6F"/>
    <w:rsid w:val="00305F07"/>
    <w:rsid w:val="003067B0"/>
    <w:rsid w:val="00306E93"/>
    <w:rsid w:val="00307133"/>
    <w:rsid w:val="0030747F"/>
    <w:rsid w:val="003074F6"/>
    <w:rsid w:val="00307570"/>
    <w:rsid w:val="0030798E"/>
    <w:rsid w:val="0031038E"/>
    <w:rsid w:val="00310A93"/>
    <w:rsid w:val="00310DE3"/>
    <w:rsid w:val="0031121C"/>
    <w:rsid w:val="0031147F"/>
    <w:rsid w:val="00311B56"/>
    <w:rsid w:val="00311F2F"/>
    <w:rsid w:val="003124AE"/>
    <w:rsid w:val="00312F42"/>
    <w:rsid w:val="0031300A"/>
    <w:rsid w:val="00313C6E"/>
    <w:rsid w:val="00313C7C"/>
    <w:rsid w:val="00313E70"/>
    <w:rsid w:val="00314036"/>
    <w:rsid w:val="003142A5"/>
    <w:rsid w:val="00314398"/>
    <w:rsid w:val="003148C2"/>
    <w:rsid w:val="0031507C"/>
    <w:rsid w:val="0031508F"/>
    <w:rsid w:val="00315112"/>
    <w:rsid w:val="0031576A"/>
    <w:rsid w:val="00315BF3"/>
    <w:rsid w:val="00316341"/>
    <w:rsid w:val="003164E1"/>
    <w:rsid w:val="00316614"/>
    <w:rsid w:val="003166F6"/>
    <w:rsid w:val="00316C66"/>
    <w:rsid w:val="00316D56"/>
    <w:rsid w:val="00316D93"/>
    <w:rsid w:val="00316EFA"/>
    <w:rsid w:val="00316FCE"/>
    <w:rsid w:val="0031740F"/>
    <w:rsid w:val="00317437"/>
    <w:rsid w:val="00317707"/>
    <w:rsid w:val="00317875"/>
    <w:rsid w:val="003201FC"/>
    <w:rsid w:val="00320F64"/>
    <w:rsid w:val="00321248"/>
    <w:rsid w:val="003214DD"/>
    <w:rsid w:val="003219B3"/>
    <w:rsid w:val="00321C7B"/>
    <w:rsid w:val="00321CFF"/>
    <w:rsid w:val="00321EF8"/>
    <w:rsid w:val="00322478"/>
    <w:rsid w:val="00322B6A"/>
    <w:rsid w:val="00322F57"/>
    <w:rsid w:val="0032319D"/>
    <w:rsid w:val="003237FA"/>
    <w:rsid w:val="003241FD"/>
    <w:rsid w:val="00324244"/>
    <w:rsid w:val="003246CE"/>
    <w:rsid w:val="00324781"/>
    <w:rsid w:val="00325229"/>
    <w:rsid w:val="00325342"/>
    <w:rsid w:val="00325892"/>
    <w:rsid w:val="00325A59"/>
    <w:rsid w:val="00325AD5"/>
    <w:rsid w:val="00325E66"/>
    <w:rsid w:val="00325EAD"/>
    <w:rsid w:val="003260B4"/>
    <w:rsid w:val="00326242"/>
    <w:rsid w:val="00326723"/>
    <w:rsid w:val="00326DD9"/>
    <w:rsid w:val="00327116"/>
    <w:rsid w:val="0032739A"/>
    <w:rsid w:val="003300A5"/>
    <w:rsid w:val="0033046B"/>
    <w:rsid w:val="003304F4"/>
    <w:rsid w:val="0033074D"/>
    <w:rsid w:val="003309FD"/>
    <w:rsid w:val="00330EB1"/>
    <w:rsid w:val="0033156D"/>
    <w:rsid w:val="00331641"/>
    <w:rsid w:val="00331D82"/>
    <w:rsid w:val="0033224C"/>
    <w:rsid w:val="00332479"/>
    <w:rsid w:val="003329E1"/>
    <w:rsid w:val="00332BFB"/>
    <w:rsid w:val="00332F81"/>
    <w:rsid w:val="00333953"/>
    <w:rsid w:val="00333D6C"/>
    <w:rsid w:val="00333D70"/>
    <w:rsid w:val="00334104"/>
    <w:rsid w:val="00334410"/>
    <w:rsid w:val="0033461F"/>
    <w:rsid w:val="00335110"/>
    <w:rsid w:val="00335420"/>
    <w:rsid w:val="0033550B"/>
    <w:rsid w:val="0033573A"/>
    <w:rsid w:val="00335963"/>
    <w:rsid w:val="00335B22"/>
    <w:rsid w:val="00335E92"/>
    <w:rsid w:val="00335E9A"/>
    <w:rsid w:val="003360A5"/>
    <w:rsid w:val="0033654F"/>
    <w:rsid w:val="0033667A"/>
    <w:rsid w:val="00336706"/>
    <w:rsid w:val="00336F26"/>
    <w:rsid w:val="003370C0"/>
    <w:rsid w:val="003371B5"/>
    <w:rsid w:val="003375C8"/>
    <w:rsid w:val="0033797B"/>
    <w:rsid w:val="0033798F"/>
    <w:rsid w:val="00337B34"/>
    <w:rsid w:val="0034034A"/>
    <w:rsid w:val="00340405"/>
    <w:rsid w:val="00340687"/>
    <w:rsid w:val="00340690"/>
    <w:rsid w:val="0034095D"/>
    <w:rsid w:val="003409BB"/>
    <w:rsid w:val="00340A29"/>
    <w:rsid w:val="0034179F"/>
    <w:rsid w:val="00341ADC"/>
    <w:rsid w:val="00341C84"/>
    <w:rsid w:val="00341EE7"/>
    <w:rsid w:val="00341F2C"/>
    <w:rsid w:val="003420BE"/>
    <w:rsid w:val="0034220E"/>
    <w:rsid w:val="003423D5"/>
    <w:rsid w:val="003424DF"/>
    <w:rsid w:val="00342E3A"/>
    <w:rsid w:val="00343005"/>
    <w:rsid w:val="00343337"/>
    <w:rsid w:val="00343345"/>
    <w:rsid w:val="0034364D"/>
    <w:rsid w:val="00343858"/>
    <w:rsid w:val="003438DB"/>
    <w:rsid w:val="00343FA6"/>
    <w:rsid w:val="00344017"/>
    <w:rsid w:val="003442E5"/>
    <w:rsid w:val="003443B1"/>
    <w:rsid w:val="00344751"/>
    <w:rsid w:val="003456CD"/>
    <w:rsid w:val="0034585E"/>
    <w:rsid w:val="003458F3"/>
    <w:rsid w:val="00345F66"/>
    <w:rsid w:val="003468B7"/>
    <w:rsid w:val="00346A0E"/>
    <w:rsid w:val="00347358"/>
    <w:rsid w:val="0034764E"/>
    <w:rsid w:val="00347663"/>
    <w:rsid w:val="003476DF"/>
    <w:rsid w:val="00347859"/>
    <w:rsid w:val="00347A55"/>
    <w:rsid w:val="00347FAB"/>
    <w:rsid w:val="003505A3"/>
    <w:rsid w:val="0035061C"/>
    <w:rsid w:val="00350B94"/>
    <w:rsid w:val="003516D8"/>
    <w:rsid w:val="00351763"/>
    <w:rsid w:val="0035199E"/>
    <w:rsid w:val="00352039"/>
    <w:rsid w:val="00352804"/>
    <w:rsid w:val="00352875"/>
    <w:rsid w:val="00353096"/>
    <w:rsid w:val="00353245"/>
    <w:rsid w:val="00353778"/>
    <w:rsid w:val="00353CED"/>
    <w:rsid w:val="00354655"/>
    <w:rsid w:val="00354845"/>
    <w:rsid w:val="00354B7F"/>
    <w:rsid w:val="00354D9E"/>
    <w:rsid w:val="00355C42"/>
    <w:rsid w:val="00355D44"/>
    <w:rsid w:val="00357022"/>
    <w:rsid w:val="00357A09"/>
    <w:rsid w:val="00357ABF"/>
    <w:rsid w:val="00360287"/>
    <w:rsid w:val="00360E82"/>
    <w:rsid w:val="00360F88"/>
    <w:rsid w:val="00361173"/>
    <w:rsid w:val="003612F0"/>
    <w:rsid w:val="0036180F"/>
    <w:rsid w:val="00361AA8"/>
    <w:rsid w:val="00361FE2"/>
    <w:rsid w:val="003629F0"/>
    <w:rsid w:val="00362B4A"/>
    <w:rsid w:val="00362B4B"/>
    <w:rsid w:val="0036310F"/>
    <w:rsid w:val="00363B13"/>
    <w:rsid w:val="00364020"/>
    <w:rsid w:val="003642CF"/>
    <w:rsid w:val="00364484"/>
    <w:rsid w:val="0036466F"/>
    <w:rsid w:val="003649BD"/>
    <w:rsid w:val="00364B47"/>
    <w:rsid w:val="00364C11"/>
    <w:rsid w:val="003655A4"/>
    <w:rsid w:val="00365615"/>
    <w:rsid w:val="0036564B"/>
    <w:rsid w:val="003661BE"/>
    <w:rsid w:val="003663BB"/>
    <w:rsid w:val="0036669D"/>
    <w:rsid w:val="00366982"/>
    <w:rsid w:val="00366B54"/>
    <w:rsid w:val="00366E2A"/>
    <w:rsid w:val="00367B69"/>
    <w:rsid w:val="00367C6C"/>
    <w:rsid w:val="00367C8E"/>
    <w:rsid w:val="00370855"/>
    <w:rsid w:val="00370DC7"/>
    <w:rsid w:val="00371749"/>
    <w:rsid w:val="0037288B"/>
    <w:rsid w:val="003728A3"/>
    <w:rsid w:val="00372EA8"/>
    <w:rsid w:val="00372F39"/>
    <w:rsid w:val="00373364"/>
    <w:rsid w:val="00373E2A"/>
    <w:rsid w:val="00374096"/>
    <w:rsid w:val="00374208"/>
    <w:rsid w:val="003743BF"/>
    <w:rsid w:val="00374538"/>
    <w:rsid w:val="00374826"/>
    <w:rsid w:val="00374889"/>
    <w:rsid w:val="003750C4"/>
    <w:rsid w:val="003753DD"/>
    <w:rsid w:val="0037578A"/>
    <w:rsid w:val="00375A36"/>
    <w:rsid w:val="003762D5"/>
    <w:rsid w:val="003763D6"/>
    <w:rsid w:val="00376656"/>
    <w:rsid w:val="003766F0"/>
    <w:rsid w:val="00376A08"/>
    <w:rsid w:val="00376C53"/>
    <w:rsid w:val="00376E74"/>
    <w:rsid w:val="0037710E"/>
    <w:rsid w:val="003772A1"/>
    <w:rsid w:val="0037747D"/>
    <w:rsid w:val="0037761E"/>
    <w:rsid w:val="0038026D"/>
    <w:rsid w:val="003803CF"/>
    <w:rsid w:val="00380992"/>
    <w:rsid w:val="00380B3D"/>
    <w:rsid w:val="00380C42"/>
    <w:rsid w:val="00380DC4"/>
    <w:rsid w:val="0038152E"/>
    <w:rsid w:val="0038222D"/>
    <w:rsid w:val="003826A2"/>
    <w:rsid w:val="003829F3"/>
    <w:rsid w:val="00382D4D"/>
    <w:rsid w:val="003837A1"/>
    <w:rsid w:val="00383A7C"/>
    <w:rsid w:val="00383E7F"/>
    <w:rsid w:val="00384680"/>
    <w:rsid w:val="003848FE"/>
    <w:rsid w:val="003851D2"/>
    <w:rsid w:val="003856AE"/>
    <w:rsid w:val="00385772"/>
    <w:rsid w:val="00385FBA"/>
    <w:rsid w:val="00386266"/>
    <w:rsid w:val="003862A9"/>
    <w:rsid w:val="00386C61"/>
    <w:rsid w:val="00386CFF"/>
    <w:rsid w:val="00386E43"/>
    <w:rsid w:val="00387213"/>
    <w:rsid w:val="003901EB"/>
    <w:rsid w:val="003903DA"/>
    <w:rsid w:val="0039092B"/>
    <w:rsid w:val="00390C07"/>
    <w:rsid w:val="00391178"/>
    <w:rsid w:val="00391235"/>
    <w:rsid w:val="00391BD1"/>
    <w:rsid w:val="00392034"/>
    <w:rsid w:val="00392165"/>
    <w:rsid w:val="003926A2"/>
    <w:rsid w:val="00392F35"/>
    <w:rsid w:val="0039303B"/>
    <w:rsid w:val="003931FC"/>
    <w:rsid w:val="00393B05"/>
    <w:rsid w:val="0039409F"/>
    <w:rsid w:val="003943A4"/>
    <w:rsid w:val="003947D8"/>
    <w:rsid w:val="003949DC"/>
    <w:rsid w:val="00394B6F"/>
    <w:rsid w:val="00394D01"/>
    <w:rsid w:val="00395B07"/>
    <w:rsid w:val="00396026"/>
    <w:rsid w:val="003965D3"/>
    <w:rsid w:val="00396844"/>
    <w:rsid w:val="003968A9"/>
    <w:rsid w:val="00397317"/>
    <w:rsid w:val="0039732A"/>
    <w:rsid w:val="003975F4"/>
    <w:rsid w:val="0039776E"/>
    <w:rsid w:val="00397851"/>
    <w:rsid w:val="003979DF"/>
    <w:rsid w:val="00397CBE"/>
    <w:rsid w:val="00397DF8"/>
    <w:rsid w:val="003A0263"/>
    <w:rsid w:val="003A05B2"/>
    <w:rsid w:val="003A05D8"/>
    <w:rsid w:val="003A09AE"/>
    <w:rsid w:val="003A0FA9"/>
    <w:rsid w:val="003A10C8"/>
    <w:rsid w:val="003A10D2"/>
    <w:rsid w:val="003A1D2F"/>
    <w:rsid w:val="003A1D5F"/>
    <w:rsid w:val="003A20A6"/>
    <w:rsid w:val="003A20D3"/>
    <w:rsid w:val="003A235C"/>
    <w:rsid w:val="003A261A"/>
    <w:rsid w:val="003A2BBA"/>
    <w:rsid w:val="003A2E36"/>
    <w:rsid w:val="003A306F"/>
    <w:rsid w:val="003A3448"/>
    <w:rsid w:val="003A35C4"/>
    <w:rsid w:val="003A3937"/>
    <w:rsid w:val="003A4094"/>
    <w:rsid w:val="003A4410"/>
    <w:rsid w:val="003A4830"/>
    <w:rsid w:val="003A49C7"/>
    <w:rsid w:val="003A506F"/>
    <w:rsid w:val="003A5602"/>
    <w:rsid w:val="003A587D"/>
    <w:rsid w:val="003A626E"/>
    <w:rsid w:val="003A6694"/>
    <w:rsid w:val="003A68A6"/>
    <w:rsid w:val="003A6B6E"/>
    <w:rsid w:val="003A6B91"/>
    <w:rsid w:val="003A6BD5"/>
    <w:rsid w:val="003A6E56"/>
    <w:rsid w:val="003A70A4"/>
    <w:rsid w:val="003A7465"/>
    <w:rsid w:val="003A76E6"/>
    <w:rsid w:val="003A77DA"/>
    <w:rsid w:val="003A7847"/>
    <w:rsid w:val="003A7868"/>
    <w:rsid w:val="003A799D"/>
    <w:rsid w:val="003B0390"/>
    <w:rsid w:val="003B0A7A"/>
    <w:rsid w:val="003B0AC3"/>
    <w:rsid w:val="003B1DBE"/>
    <w:rsid w:val="003B200C"/>
    <w:rsid w:val="003B2074"/>
    <w:rsid w:val="003B2196"/>
    <w:rsid w:val="003B23D1"/>
    <w:rsid w:val="003B23F5"/>
    <w:rsid w:val="003B2599"/>
    <w:rsid w:val="003B2774"/>
    <w:rsid w:val="003B27BC"/>
    <w:rsid w:val="003B27DD"/>
    <w:rsid w:val="003B285F"/>
    <w:rsid w:val="003B2B89"/>
    <w:rsid w:val="003B2CEA"/>
    <w:rsid w:val="003B2FAF"/>
    <w:rsid w:val="003B352E"/>
    <w:rsid w:val="003B3C8C"/>
    <w:rsid w:val="003B3D34"/>
    <w:rsid w:val="003B3DF4"/>
    <w:rsid w:val="003B485B"/>
    <w:rsid w:val="003B4E4A"/>
    <w:rsid w:val="003B50CA"/>
    <w:rsid w:val="003B56E2"/>
    <w:rsid w:val="003B5DC6"/>
    <w:rsid w:val="003B6578"/>
    <w:rsid w:val="003B6626"/>
    <w:rsid w:val="003B672B"/>
    <w:rsid w:val="003B6EB8"/>
    <w:rsid w:val="003B6F1D"/>
    <w:rsid w:val="003B76B2"/>
    <w:rsid w:val="003B76C7"/>
    <w:rsid w:val="003B7F84"/>
    <w:rsid w:val="003C08AA"/>
    <w:rsid w:val="003C08FC"/>
    <w:rsid w:val="003C0AF1"/>
    <w:rsid w:val="003C0C03"/>
    <w:rsid w:val="003C0EC2"/>
    <w:rsid w:val="003C0EC9"/>
    <w:rsid w:val="003C174F"/>
    <w:rsid w:val="003C1AAA"/>
    <w:rsid w:val="003C1AF1"/>
    <w:rsid w:val="003C28D9"/>
    <w:rsid w:val="003C29B5"/>
    <w:rsid w:val="003C3F2A"/>
    <w:rsid w:val="003C47FE"/>
    <w:rsid w:val="003C482C"/>
    <w:rsid w:val="003C4941"/>
    <w:rsid w:val="003C4BD3"/>
    <w:rsid w:val="003C53A8"/>
    <w:rsid w:val="003C56FE"/>
    <w:rsid w:val="003C6092"/>
    <w:rsid w:val="003C63A9"/>
    <w:rsid w:val="003C6DD7"/>
    <w:rsid w:val="003C6DE5"/>
    <w:rsid w:val="003C7942"/>
    <w:rsid w:val="003C7D92"/>
    <w:rsid w:val="003C7E63"/>
    <w:rsid w:val="003C7FC8"/>
    <w:rsid w:val="003D03A3"/>
    <w:rsid w:val="003D0574"/>
    <w:rsid w:val="003D05D2"/>
    <w:rsid w:val="003D067D"/>
    <w:rsid w:val="003D07BE"/>
    <w:rsid w:val="003D0A10"/>
    <w:rsid w:val="003D0BBC"/>
    <w:rsid w:val="003D10E9"/>
    <w:rsid w:val="003D1373"/>
    <w:rsid w:val="003D1AB1"/>
    <w:rsid w:val="003D1DEC"/>
    <w:rsid w:val="003D1E86"/>
    <w:rsid w:val="003D2AD6"/>
    <w:rsid w:val="003D323E"/>
    <w:rsid w:val="003D3AB0"/>
    <w:rsid w:val="003D3C33"/>
    <w:rsid w:val="003D3CD0"/>
    <w:rsid w:val="003D3EEA"/>
    <w:rsid w:val="003D44D5"/>
    <w:rsid w:val="003D4595"/>
    <w:rsid w:val="003D4AA8"/>
    <w:rsid w:val="003D5100"/>
    <w:rsid w:val="003D52B3"/>
    <w:rsid w:val="003D5411"/>
    <w:rsid w:val="003D5718"/>
    <w:rsid w:val="003D5807"/>
    <w:rsid w:val="003D64B7"/>
    <w:rsid w:val="003D66A5"/>
    <w:rsid w:val="003D6872"/>
    <w:rsid w:val="003D6A30"/>
    <w:rsid w:val="003D6E7E"/>
    <w:rsid w:val="003D6F92"/>
    <w:rsid w:val="003D7554"/>
    <w:rsid w:val="003D7935"/>
    <w:rsid w:val="003D7CB0"/>
    <w:rsid w:val="003D7E70"/>
    <w:rsid w:val="003E01E1"/>
    <w:rsid w:val="003E0439"/>
    <w:rsid w:val="003E0E3B"/>
    <w:rsid w:val="003E0F6C"/>
    <w:rsid w:val="003E1124"/>
    <w:rsid w:val="003E14B5"/>
    <w:rsid w:val="003E193B"/>
    <w:rsid w:val="003E1BDB"/>
    <w:rsid w:val="003E1DA9"/>
    <w:rsid w:val="003E1F00"/>
    <w:rsid w:val="003E208B"/>
    <w:rsid w:val="003E2109"/>
    <w:rsid w:val="003E216D"/>
    <w:rsid w:val="003E2175"/>
    <w:rsid w:val="003E2D6F"/>
    <w:rsid w:val="003E2D7F"/>
    <w:rsid w:val="003E33D8"/>
    <w:rsid w:val="003E3624"/>
    <w:rsid w:val="003E362F"/>
    <w:rsid w:val="003E44F7"/>
    <w:rsid w:val="003E4956"/>
    <w:rsid w:val="003E4E70"/>
    <w:rsid w:val="003E4FCC"/>
    <w:rsid w:val="003E507D"/>
    <w:rsid w:val="003E52BB"/>
    <w:rsid w:val="003E5C78"/>
    <w:rsid w:val="003E5DDB"/>
    <w:rsid w:val="003E6144"/>
    <w:rsid w:val="003E691A"/>
    <w:rsid w:val="003E69F0"/>
    <w:rsid w:val="003E6BD9"/>
    <w:rsid w:val="003E78DE"/>
    <w:rsid w:val="003E7BF0"/>
    <w:rsid w:val="003F06A0"/>
    <w:rsid w:val="003F0B9A"/>
    <w:rsid w:val="003F0BFD"/>
    <w:rsid w:val="003F1019"/>
    <w:rsid w:val="003F1235"/>
    <w:rsid w:val="003F1250"/>
    <w:rsid w:val="003F177D"/>
    <w:rsid w:val="003F1A8B"/>
    <w:rsid w:val="003F1CFE"/>
    <w:rsid w:val="003F1DEF"/>
    <w:rsid w:val="003F1E9C"/>
    <w:rsid w:val="003F20C1"/>
    <w:rsid w:val="003F243C"/>
    <w:rsid w:val="003F24A2"/>
    <w:rsid w:val="003F2D14"/>
    <w:rsid w:val="003F2D22"/>
    <w:rsid w:val="003F2FC6"/>
    <w:rsid w:val="003F31E9"/>
    <w:rsid w:val="003F3676"/>
    <w:rsid w:val="003F36AF"/>
    <w:rsid w:val="003F46FA"/>
    <w:rsid w:val="003F4C28"/>
    <w:rsid w:val="003F506E"/>
    <w:rsid w:val="003F534C"/>
    <w:rsid w:val="003F558A"/>
    <w:rsid w:val="003F566A"/>
    <w:rsid w:val="003F568B"/>
    <w:rsid w:val="003F6278"/>
    <w:rsid w:val="003F6657"/>
    <w:rsid w:val="003F6906"/>
    <w:rsid w:val="003F768D"/>
    <w:rsid w:val="003F7B8B"/>
    <w:rsid w:val="00400121"/>
    <w:rsid w:val="004001CE"/>
    <w:rsid w:val="0040029A"/>
    <w:rsid w:val="00400398"/>
    <w:rsid w:val="00400937"/>
    <w:rsid w:val="004011C9"/>
    <w:rsid w:val="00401256"/>
    <w:rsid w:val="0040157E"/>
    <w:rsid w:val="00401BA3"/>
    <w:rsid w:val="00401E22"/>
    <w:rsid w:val="004021A6"/>
    <w:rsid w:val="00402D9C"/>
    <w:rsid w:val="00402F07"/>
    <w:rsid w:val="00402F20"/>
    <w:rsid w:val="00403129"/>
    <w:rsid w:val="0040429B"/>
    <w:rsid w:val="0040482B"/>
    <w:rsid w:val="00404AD5"/>
    <w:rsid w:val="0040508B"/>
    <w:rsid w:val="004054E7"/>
    <w:rsid w:val="00405BE2"/>
    <w:rsid w:val="00406104"/>
    <w:rsid w:val="0040628B"/>
    <w:rsid w:val="004070A0"/>
    <w:rsid w:val="00407248"/>
    <w:rsid w:val="0040731C"/>
    <w:rsid w:val="0040737C"/>
    <w:rsid w:val="00407567"/>
    <w:rsid w:val="004077E9"/>
    <w:rsid w:val="00407F98"/>
    <w:rsid w:val="00407FE7"/>
    <w:rsid w:val="00410172"/>
    <w:rsid w:val="0041023F"/>
    <w:rsid w:val="004103C1"/>
    <w:rsid w:val="004117DE"/>
    <w:rsid w:val="0041246A"/>
    <w:rsid w:val="0041260C"/>
    <w:rsid w:val="00412649"/>
    <w:rsid w:val="0041308E"/>
    <w:rsid w:val="0041350E"/>
    <w:rsid w:val="0041446A"/>
    <w:rsid w:val="004146E4"/>
    <w:rsid w:val="00414922"/>
    <w:rsid w:val="00414AD5"/>
    <w:rsid w:val="004152BB"/>
    <w:rsid w:val="0041532D"/>
    <w:rsid w:val="0041536E"/>
    <w:rsid w:val="004153E1"/>
    <w:rsid w:val="00415CF0"/>
    <w:rsid w:val="00416213"/>
    <w:rsid w:val="00416659"/>
    <w:rsid w:val="00416C24"/>
    <w:rsid w:val="00417918"/>
    <w:rsid w:val="004179D0"/>
    <w:rsid w:val="00417EC0"/>
    <w:rsid w:val="00420019"/>
    <w:rsid w:val="0042070B"/>
    <w:rsid w:val="004208E2"/>
    <w:rsid w:val="00420E64"/>
    <w:rsid w:val="00421600"/>
    <w:rsid w:val="00421952"/>
    <w:rsid w:val="00421AB1"/>
    <w:rsid w:val="00421AE2"/>
    <w:rsid w:val="00421BA3"/>
    <w:rsid w:val="00421CEF"/>
    <w:rsid w:val="00421E25"/>
    <w:rsid w:val="004221FB"/>
    <w:rsid w:val="0042292E"/>
    <w:rsid w:val="00422A66"/>
    <w:rsid w:val="00422F5E"/>
    <w:rsid w:val="00423594"/>
    <w:rsid w:val="004235EE"/>
    <w:rsid w:val="00423A9E"/>
    <w:rsid w:val="00423BA2"/>
    <w:rsid w:val="00423BD2"/>
    <w:rsid w:val="004248C6"/>
    <w:rsid w:val="004249B9"/>
    <w:rsid w:val="00425429"/>
    <w:rsid w:val="004256C4"/>
    <w:rsid w:val="004258D6"/>
    <w:rsid w:val="00425BAA"/>
    <w:rsid w:val="0042655C"/>
    <w:rsid w:val="00426E1D"/>
    <w:rsid w:val="00427009"/>
    <w:rsid w:val="00427043"/>
    <w:rsid w:val="0042754E"/>
    <w:rsid w:val="00427732"/>
    <w:rsid w:val="00427A10"/>
    <w:rsid w:val="00427D9C"/>
    <w:rsid w:val="00427FF4"/>
    <w:rsid w:val="004302D0"/>
    <w:rsid w:val="00430787"/>
    <w:rsid w:val="004309EC"/>
    <w:rsid w:val="00430B50"/>
    <w:rsid w:val="004314D4"/>
    <w:rsid w:val="00431C30"/>
    <w:rsid w:val="0043261D"/>
    <w:rsid w:val="004328A3"/>
    <w:rsid w:val="00432D1E"/>
    <w:rsid w:val="00432E6C"/>
    <w:rsid w:val="004330F6"/>
    <w:rsid w:val="00433177"/>
    <w:rsid w:val="00433360"/>
    <w:rsid w:val="00433888"/>
    <w:rsid w:val="004346AF"/>
    <w:rsid w:val="00434BED"/>
    <w:rsid w:val="0043501E"/>
    <w:rsid w:val="004350E3"/>
    <w:rsid w:val="004356F7"/>
    <w:rsid w:val="004357DF"/>
    <w:rsid w:val="00435ED9"/>
    <w:rsid w:val="004364EA"/>
    <w:rsid w:val="00436538"/>
    <w:rsid w:val="00436CC6"/>
    <w:rsid w:val="00436F86"/>
    <w:rsid w:val="0043701E"/>
    <w:rsid w:val="0043703C"/>
    <w:rsid w:val="00437AA4"/>
    <w:rsid w:val="0044047B"/>
    <w:rsid w:val="0044084F"/>
    <w:rsid w:val="00441360"/>
    <w:rsid w:val="004417F0"/>
    <w:rsid w:val="004418C7"/>
    <w:rsid w:val="004419DF"/>
    <w:rsid w:val="00441A25"/>
    <w:rsid w:val="00441FE4"/>
    <w:rsid w:val="0044223D"/>
    <w:rsid w:val="0044224C"/>
    <w:rsid w:val="00442388"/>
    <w:rsid w:val="00442502"/>
    <w:rsid w:val="00442872"/>
    <w:rsid w:val="00442AF4"/>
    <w:rsid w:val="00442DE1"/>
    <w:rsid w:val="004432C8"/>
    <w:rsid w:val="004434D1"/>
    <w:rsid w:val="0044360A"/>
    <w:rsid w:val="00443F31"/>
    <w:rsid w:val="0044448B"/>
    <w:rsid w:val="00444B12"/>
    <w:rsid w:val="00444C48"/>
    <w:rsid w:val="00444C60"/>
    <w:rsid w:val="00444E19"/>
    <w:rsid w:val="00444F5E"/>
    <w:rsid w:val="00445156"/>
    <w:rsid w:val="00445308"/>
    <w:rsid w:val="00445E4E"/>
    <w:rsid w:val="00445E65"/>
    <w:rsid w:val="00445F7E"/>
    <w:rsid w:val="004461FC"/>
    <w:rsid w:val="00446ED9"/>
    <w:rsid w:val="004470CA"/>
    <w:rsid w:val="00447145"/>
    <w:rsid w:val="0044775E"/>
    <w:rsid w:val="004477AD"/>
    <w:rsid w:val="004477CC"/>
    <w:rsid w:val="00447C10"/>
    <w:rsid w:val="00447DEB"/>
    <w:rsid w:val="00447F50"/>
    <w:rsid w:val="00450A9C"/>
    <w:rsid w:val="00450DE7"/>
    <w:rsid w:val="0045109E"/>
    <w:rsid w:val="0045163D"/>
    <w:rsid w:val="0045174A"/>
    <w:rsid w:val="00451E34"/>
    <w:rsid w:val="00452B98"/>
    <w:rsid w:val="0045304A"/>
    <w:rsid w:val="0045319A"/>
    <w:rsid w:val="004532C5"/>
    <w:rsid w:val="00453FEB"/>
    <w:rsid w:val="004541E2"/>
    <w:rsid w:val="0045452B"/>
    <w:rsid w:val="00454A2E"/>
    <w:rsid w:val="00455606"/>
    <w:rsid w:val="00455A50"/>
    <w:rsid w:val="00455E62"/>
    <w:rsid w:val="004561C9"/>
    <w:rsid w:val="004564B9"/>
    <w:rsid w:val="00456C2E"/>
    <w:rsid w:val="00456D97"/>
    <w:rsid w:val="00456DFD"/>
    <w:rsid w:val="00456F4B"/>
    <w:rsid w:val="00456FE6"/>
    <w:rsid w:val="004577C9"/>
    <w:rsid w:val="00457B2F"/>
    <w:rsid w:val="00457DC5"/>
    <w:rsid w:val="0046022B"/>
    <w:rsid w:val="00461150"/>
    <w:rsid w:val="00461311"/>
    <w:rsid w:val="00461EAE"/>
    <w:rsid w:val="0046240E"/>
    <w:rsid w:val="004624B5"/>
    <w:rsid w:val="004627CD"/>
    <w:rsid w:val="00462A27"/>
    <w:rsid w:val="00462F37"/>
    <w:rsid w:val="00463F36"/>
    <w:rsid w:val="00463F92"/>
    <w:rsid w:val="004640A6"/>
    <w:rsid w:val="0046486F"/>
    <w:rsid w:val="00465322"/>
    <w:rsid w:val="00465450"/>
    <w:rsid w:val="004656DB"/>
    <w:rsid w:val="00466580"/>
    <w:rsid w:val="00466B55"/>
    <w:rsid w:val="0046705B"/>
    <w:rsid w:val="0046741E"/>
    <w:rsid w:val="00467EE4"/>
    <w:rsid w:val="00470454"/>
    <w:rsid w:val="00470924"/>
    <w:rsid w:val="00470AB8"/>
    <w:rsid w:val="004710FC"/>
    <w:rsid w:val="00471B9C"/>
    <w:rsid w:val="00471BB5"/>
    <w:rsid w:val="00471D35"/>
    <w:rsid w:val="00471E6F"/>
    <w:rsid w:val="00471F5F"/>
    <w:rsid w:val="0047234B"/>
    <w:rsid w:val="00472A9C"/>
    <w:rsid w:val="00472BBB"/>
    <w:rsid w:val="00472E72"/>
    <w:rsid w:val="00472F9F"/>
    <w:rsid w:val="004732FD"/>
    <w:rsid w:val="004741C9"/>
    <w:rsid w:val="004746F2"/>
    <w:rsid w:val="00474860"/>
    <w:rsid w:val="00475662"/>
    <w:rsid w:val="0047569E"/>
    <w:rsid w:val="004757D9"/>
    <w:rsid w:val="00475EBF"/>
    <w:rsid w:val="00475FA8"/>
    <w:rsid w:val="00476093"/>
    <w:rsid w:val="004767E5"/>
    <w:rsid w:val="00476ADC"/>
    <w:rsid w:val="00476B73"/>
    <w:rsid w:val="004777D8"/>
    <w:rsid w:val="0047786B"/>
    <w:rsid w:val="00477C1A"/>
    <w:rsid w:val="00477D53"/>
    <w:rsid w:val="004800DE"/>
    <w:rsid w:val="004800F0"/>
    <w:rsid w:val="00480707"/>
    <w:rsid w:val="004813DB"/>
    <w:rsid w:val="0048142D"/>
    <w:rsid w:val="0048176F"/>
    <w:rsid w:val="00481850"/>
    <w:rsid w:val="00481BC6"/>
    <w:rsid w:val="004823E2"/>
    <w:rsid w:val="004827CF"/>
    <w:rsid w:val="0048307B"/>
    <w:rsid w:val="00483131"/>
    <w:rsid w:val="0048356D"/>
    <w:rsid w:val="0048363D"/>
    <w:rsid w:val="00483C11"/>
    <w:rsid w:val="00483D81"/>
    <w:rsid w:val="004842FE"/>
    <w:rsid w:val="0048446E"/>
    <w:rsid w:val="00484674"/>
    <w:rsid w:val="004849DA"/>
    <w:rsid w:val="00484AC5"/>
    <w:rsid w:val="00484DE3"/>
    <w:rsid w:val="00484DEB"/>
    <w:rsid w:val="00485011"/>
    <w:rsid w:val="00485059"/>
    <w:rsid w:val="004853C5"/>
    <w:rsid w:val="004866C8"/>
    <w:rsid w:val="00487B3F"/>
    <w:rsid w:val="00487C44"/>
    <w:rsid w:val="004902B5"/>
    <w:rsid w:val="004907FC"/>
    <w:rsid w:val="00490A65"/>
    <w:rsid w:val="00491773"/>
    <w:rsid w:val="0049226C"/>
    <w:rsid w:val="0049243A"/>
    <w:rsid w:val="0049257F"/>
    <w:rsid w:val="0049264C"/>
    <w:rsid w:val="00493115"/>
    <w:rsid w:val="00493946"/>
    <w:rsid w:val="00493A2A"/>
    <w:rsid w:val="00493D7A"/>
    <w:rsid w:val="00493F7F"/>
    <w:rsid w:val="00494593"/>
    <w:rsid w:val="004945CE"/>
    <w:rsid w:val="00494D17"/>
    <w:rsid w:val="00494F9E"/>
    <w:rsid w:val="00495483"/>
    <w:rsid w:val="00495670"/>
    <w:rsid w:val="00495816"/>
    <w:rsid w:val="00495A6D"/>
    <w:rsid w:val="004969FF"/>
    <w:rsid w:val="00496E49"/>
    <w:rsid w:val="00497055"/>
    <w:rsid w:val="00497253"/>
    <w:rsid w:val="004973B1"/>
    <w:rsid w:val="004975A3"/>
    <w:rsid w:val="004978F7"/>
    <w:rsid w:val="0049790E"/>
    <w:rsid w:val="00497AFE"/>
    <w:rsid w:val="004A08EC"/>
    <w:rsid w:val="004A0BD3"/>
    <w:rsid w:val="004A0EF7"/>
    <w:rsid w:val="004A136A"/>
    <w:rsid w:val="004A1BFF"/>
    <w:rsid w:val="004A2244"/>
    <w:rsid w:val="004A234B"/>
    <w:rsid w:val="004A2428"/>
    <w:rsid w:val="004A2498"/>
    <w:rsid w:val="004A262C"/>
    <w:rsid w:val="004A2A2C"/>
    <w:rsid w:val="004A2E40"/>
    <w:rsid w:val="004A3036"/>
    <w:rsid w:val="004A320F"/>
    <w:rsid w:val="004A3384"/>
    <w:rsid w:val="004A4094"/>
    <w:rsid w:val="004A46BA"/>
    <w:rsid w:val="004A4730"/>
    <w:rsid w:val="004A4C8C"/>
    <w:rsid w:val="004A509C"/>
    <w:rsid w:val="004A5308"/>
    <w:rsid w:val="004A564C"/>
    <w:rsid w:val="004A59E2"/>
    <w:rsid w:val="004A5B2D"/>
    <w:rsid w:val="004A6356"/>
    <w:rsid w:val="004A68CC"/>
    <w:rsid w:val="004A75A4"/>
    <w:rsid w:val="004A7784"/>
    <w:rsid w:val="004A79A7"/>
    <w:rsid w:val="004A7B8B"/>
    <w:rsid w:val="004A7CB2"/>
    <w:rsid w:val="004B0671"/>
    <w:rsid w:val="004B07D4"/>
    <w:rsid w:val="004B0F4C"/>
    <w:rsid w:val="004B0FEB"/>
    <w:rsid w:val="004B15C9"/>
    <w:rsid w:val="004B1A11"/>
    <w:rsid w:val="004B1F26"/>
    <w:rsid w:val="004B221D"/>
    <w:rsid w:val="004B248C"/>
    <w:rsid w:val="004B24E1"/>
    <w:rsid w:val="004B27A1"/>
    <w:rsid w:val="004B2AD9"/>
    <w:rsid w:val="004B2C35"/>
    <w:rsid w:val="004B2CC9"/>
    <w:rsid w:val="004B2CF6"/>
    <w:rsid w:val="004B3062"/>
    <w:rsid w:val="004B315B"/>
    <w:rsid w:val="004B33ED"/>
    <w:rsid w:val="004B3424"/>
    <w:rsid w:val="004B373B"/>
    <w:rsid w:val="004B39D0"/>
    <w:rsid w:val="004B3D76"/>
    <w:rsid w:val="004B3E0C"/>
    <w:rsid w:val="004B4211"/>
    <w:rsid w:val="004B44B6"/>
    <w:rsid w:val="004B4EEC"/>
    <w:rsid w:val="004B50EC"/>
    <w:rsid w:val="004B547A"/>
    <w:rsid w:val="004B565D"/>
    <w:rsid w:val="004B5928"/>
    <w:rsid w:val="004B59E6"/>
    <w:rsid w:val="004B6018"/>
    <w:rsid w:val="004B6FCC"/>
    <w:rsid w:val="004B756E"/>
    <w:rsid w:val="004B7716"/>
    <w:rsid w:val="004B7FB4"/>
    <w:rsid w:val="004B7FCB"/>
    <w:rsid w:val="004C04BC"/>
    <w:rsid w:val="004C0EA8"/>
    <w:rsid w:val="004C11B7"/>
    <w:rsid w:val="004C188A"/>
    <w:rsid w:val="004C19CE"/>
    <w:rsid w:val="004C1A2C"/>
    <w:rsid w:val="004C1A5B"/>
    <w:rsid w:val="004C1A69"/>
    <w:rsid w:val="004C2007"/>
    <w:rsid w:val="004C2C3A"/>
    <w:rsid w:val="004C384C"/>
    <w:rsid w:val="004C4089"/>
    <w:rsid w:val="004C4536"/>
    <w:rsid w:val="004C4DCE"/>
    <w:rsid w:val="004C52F1"/>
    <w:rsid w:val="004C5FE0"/>
    <w:rsid w:val="004C630A"/>
    <w:rsid w:val="004C63A9"/>
    <w:rsid w:val="004C655F"/>
    <w:rsid w:val="004C6592"/>
    <w:rsid w:val="004C677E"/>
    <w:rsid w:val="004C696B"/>
    <w:rsid w:val="004C69B2"/>
    <w:rsid w:val="004C6A84"/>
    <w:rsid w:val="004C6C3C"/>
    <w:rsid w:val="004C6DB2"/>
    <w:rsid w:val="004C7555"/>
    <w:rsid w:val="004C7F60"/>
    <w:rsid w:val="004C7F9C"/>
    <w:rsid w:val="004D01C9"/>
    <w:rsid w:val="004D06A7"/>
    <w:rsid w:val="004D11F5"/>
    <w:rsid w:val="004D1392"/>
    <w:rsid w:val="004D1454"/>
    <w:rsid w:val="004D148B"/>
    <w:rsid w:val="004D1562"/>
    <w:rsid w:val="004D1D70"/>
    <w:rsid w:val="004D2321"/>
    <w:rsid w:val="004D245E"/>
    <w:rsid w:val="004D2C3F"/>
    <w:rsid w:val="004D2C50"/>
    <w:rsid w:val="004D3346"/>
    <w:rsid w:val="004D3969"/>
    <w:rsid w:val="004D3C91"/>
    <w:rsid w:val="004D4298"/>
    <w:rsid w:val="004D52BF"/>
    <w:rsid w:val="004D52DD"/>
    <w:rsid w:val="004D5364"/>
    <w:rsid w:val="004D5B1A"/>
    <w:rsid w:val="004D5BB6"/>
    <w:rsid w:val="004D62AE"/>
    <w:rsid w:val="004D6B0A"/>
    <w:rsid w:val="004D715E"/>
    <w:rsid w:val="004D725F"/>
    <w:rsid w:val="004D77BB"/>
    <w:rsid w:val="004E02A9"/>
    <w:rsid w:val="004E0ECF"/>
    <w:rsid w:val="004E16E0"/>
    <w:rsid w:val="004E16E9"/>
    <w:rsid w:val="004E1C5E"/>
    <w:rsid w:val="004E21B7"/>
    <w:rsid w:val="004E222F"/>
    <w:rsid w:val="004E22EE"/>
    <w:rsid w:val="004E255A"/>
    <w:rsid w:val="004E2BF0"/>
    <w:rsid w:val="004E351F"/>
    <w:rsid w:val="004E3647"/>
    <w:rsid w:val="004E38A1"/>
    <w:rsid w:val="004E3B94"/>
    <w:rsid w:val="004E3CDC"/>
    <w:rsid w:val="004E40D8"/>
    <w:rsid w:val="004E4481"/>
    <w:rsid w:val="004E495F"/>
    <w:rsid w:val="004E498D"/>
    <w:rsid w:val="004E49A9"/>
    <w:rsid w:val="004E50A4"/>
    <w:rsid w:val="004E517D"/>
    <w:rsid w:val="004E558A"/>
    <w:rsid w:val="004E5A31"/>
    <w:rsid w:val="004E5B27"/>
    <w:rsid w:val="004E660E"/>
    <w:rsid w:val="004E6655"/>
    <w:rsid w:val="004E6E3B"/>
    <w:rsid w:val="004E726F"/>
    <w:rsid w:val="004E7374"/>
    <w:rsid w:val="004E74F4"/>
    <w:rsid w:val="004E799A"/>
    <w:rsid w:val="004E7A2B"/>
    <w:rsid w:val="004E7DC6"/>
    <w:rsid w:val="004F0214"/>
    <w:rsid w:val="004F0E72"/>
    <w:rsid w:val="004F11C0"/>
    <w:rsid w:val="004F13C8"/>
    <w:rsid w:val="004F1A6C"/>
    <w:rsid w:val="004F1CEF"/>
    <w:rsid w:val="004F23CD"/>
    <w:rsid w:val="004F358E"/>
    <w:rsid w:val="004F3920"/>
    <w:rsid w:val="004F3A37"/>
    <w:rsid w:val="004F3A90"/>
    <w:rsid w:val="004F3AF4"/>
    <w:rsid w:val="004F3D87"/>
    <w:rsid w:val="004F41AA"/>
    <w:rsid w:val="004F4284"/>
    <w:rsid w:val="004F4B4C"/>
    <w:rsid w:val="004F4D55"/>
    <w:rsid w:val="004F4FD3"/>
    <w:rsid w:val="004F5031"/>
    <w:rsid w:val="004F55B7"/>
    <w:rsid w:val="004F5755"/>
    <w:rsid w:val="004F5CD8"/>
    <w:rsid w:val="004F6102"/>
    <w:rsid w:val="004F74F0"/>
    <w:rsid w:val="004F78D5"/>
    <w:rsid w:val="004F7968"/>
    <w:rsid w:val="004F7B93"/>
    <w:rsid w:val="005000B1"/>
    <w:rsid w:val="00500452"/>
    <w:rsid w:val="005009A1"/>
    <w:rsid w:val="00500F54"/>
    <w:rsid w:val="005011B9"/>
    <w:rsid w:val="00501388"/>
    <w:rsid w:val="0050141D"/>
    <w:rsid w:val="005014B5"/>
    <w:rsid w:val="0050157A"/>
    <w:rsid w:val="00501616"/>
    <w:rsid w:val="005016D3"/>
    <w:rsid w:val="00501882"/>
    <w:rsid w:val="00501A2D"/>
    <w:rsid w:val="00501AAB"/>
    <w:rsid w:val="00501CD0"/>
    <w:rsid w:val="00501E29"/>
    <w:rsid w:val="0050208E"/>
    <w:rsid w:val="005020A5"/>
    <w:rsid w:val="0050228E"/>
    <w:rsid w:val="005025C2"/>
    <w:rsid w:val="00502D0E"/>
    <w:rsid w:val="00502FE7"/>
    <w:rsid w:val="00503483"/>
    <w:rsid w:val="0050388E"/>
    <w:rsid w:val="00503C9B"/>
    <w:rsid w:val="00503EDE"/>
    <w:rsid w:val="00503F1C"/>
    <w:rsid w:val="0050414E"/>
    <w:rsid w:val="005041D3"/>
    <w:rsid w:val="005047E6"/>
    <w:rsid w:val="00504BB1"/>
    <w:rsid w:val="00504F4D"/>
    <w:rsid w:val="0050535C"/>
    <w:rsid w:val="005056C4"/>
    <w:rsid w:val="00505C51"/>
    <w:rsid w:val="005065FE"/>
    <w:rsid w:val="005066D4"/>
    <w:rsid w:val="00506874"/>
    <w:rsid w:val="00506AE8"/>
    <w:rsid w:val="00506C0E"/>
    <w:rsid w:val="005073F0"/>
    <w:rsid w:val="00507B24"/>
    <w:rsid w:val="00507CAC"/>
    <w:rsid w:val="00510092"/>
    <w:rsid w:val="005100A6"/>
    <w:rsid w:val="0051037C"/>
    <w:rsid w:val="005107E0"/>
    <w:rsid w:val="00510CB8"/>
    <w:rsid w:val="0051137A"/>
    <w:rsid w:val="00511B4E"/>
    <w:rsid w:val="00512A74"/>
    <w:rsid w:val="005131B3"/>
    <w:rsid w:val="00513602"/>
    <w:rsid w:val="00513675"/>
    <w:rsid w:val="00513A53"/>
    <w:rsid w:val="00513C0C"/>
    <w:rsid w:val="00513CF7"/>
    <w:rsid w:val="00513D49"/>
    <w:rsid w:val="00513DAD"/>
    <w:rsid w:val="00513EBE"/>
    <w:rsid w:val="00513F32"/>
    <w:rsid w:val="00513F60"/>
    <w:rsid w:val="0051451E"/>
    <w:rsid w:val="00514B3E"/>
    <w:rsid w:val="00514F7E"/>
    <w:rsid w:val="005150A0"/>
    <w:rsid w:val="00515400"/>
    <w:rsid w:val="005157C0"/>
    <w:rsid w:val="00515A4A"/>
    <w:rsid w:val="00516460"/>
    <w:rsid w:val="005165CF"/>
    <w:rsid w:val="005168D8"/>
    <w:rsid w:val="00516B4C"/>
    <w:rsid w:val="00517A5A"/>
    <w:rsid w:val="0052059E"/>
    <w:rsid w:val="005206E5"/>
    <w:rsid w:val="0052150B"/>
    <w:rsid w:val="005216EF"/>
    <w:rsid w:val="0052196B"/>
    <w:rsid w:val="005221BD"/>
    <w:rsid w:val="00522337"/>
    <w:rsid w:val="005229E6"/>
    <w:rsid w:val="00523259"/>
    <w:rsid w:val="00523574"/>
    <w:rsid w:val="00523A0A"/>
    <w:rsid w:val="00523F57"/>
    <w:rsid w:val="00524001"/>
    <w:rsid w:val="00524454"/>
    <w:rsid w:val="005247B0"/>
    <w:rsid w:val="00524831"/>
    <w:rsid w:val="00524D03"/>
    <w:rsid w:val="005256A1"/>
    <w:rsid w:val="00525CE4"/>
    <w:rsid w:val="005261B5"/>
    <w:rsid w:val="005265A3"/>
    <w:rsid w:val="00526605"/>
    <w:rsid w:val="005268C2"/>
    <w:rsid w:val="00526A5A"/>
    <w:rsid w:val="00530346"/>
    <w:rsid w:val="005303F2"/>
    <w:rsid w:val="00530706"/>
    <w:rsid w:val="00530B22"/>
    <w:rsid w:val="00530E84"/>
    <w:rsid w:val="005313C2"/>
    <w:rsid w:val="00531520"/>
    <w:rsid w:val="00531964"/>
    <w:rsid w:val="0053196B"/>
    <w:rsid w:val="00531B31"/>
    <w:rsid w:val="00531CDB"/>
    <w:rsid w:val="00531D2D"/>
    <w:rsid w:val="00532061"/>
    <w:rsid w:val="00533006"/>
    <w:rsid w:val="005330DE"/>
    <w:rsid w:val="00533239"/>
    <w:rsid w:val="00533927"/>
    <w:rsid w:val="00533BC0"/>
    <w:rsid w:val="00533D6F"/>
    <w:rsid w:val="00533FF1"/>
    <w:rsid w:val="00534742"/>
    <w:rsid w:val="00534E30"/>
    <w:rsid w:val="005350B0"/>
    <w:rsid w:val="00535291"/>
    <w:rsid w:val="0053628A"/>
    <w:rsid w:val="00536349"/>
    <w:rsid w:val="00536670"/>
    <w:rsid w:val="005368D4"/>
    <w:rsid w:val="00536D66"/>
    <w:rsid w:val="0053727A"/>
    <w:rsid w:val="005373EF"/>
    <w:rsid w:val="00537812"/>
    <w:rsid w:val="00537F98"/>
    <w:rsid w:val="00540BD9"/>
    <w:rsid w:val="00540E5C"/>
    <w:rsid w:val="0054140C"/>
    <w:rsid w:val="00541761"/>
    <w:rsid w:val="00541AE6"/>
    <w:rsid w:val="00541D5C"/>
    <w:rsid w:val="005423BB"/>
    <w:rsid w:val="0054252D"/>
    <w:rsid w:val="005425ED"/>
    <w:rsid w:val="0054303C"/>
    <w:rsid w:val="0054322E"/>
    <w:rsid w:val="0054383B"/>
    <w:rsid w:val="00543F4B"/>
    <w:rsid w:val="0054424F"/>
    <w:rsid w:val="00544AA1"/>
    <w:rsid w:val="00544BE6"/>
    <w:rsid w:val="005451A6"/>
    <w:rsid w:val="0054524F"/>
    <w:rsid w:val="00545471"/>
    <w:rsid w:val="0054556C"/>
    <w:rsid w:val="005466B3"/>
    <w:rsid w:val="00547163"/>
    <w:rsid w:val="00547436"/>
    <w:rsid w:val="0054746C"/>
    <w:rsid w:val="00547C94"/>
    <w:rsid w:val="00547DC5"/>
    <w:rsid w:val="005503BF"/>
    <w:rsid w:val="00550B00"/>
    <w:rsid w:val="00550DA8"/>
    <w:rsid w:val="005510DB"/>
    <w:rsid w:val="005514E5"/>
    <w:rsid w:val="00551B6C"/>
    <w:rsid w:val="005522B5"/>
    <w:rsid w:val="00552492"/>
    <w:rsid w:val="005524C3"/>
    <w:rsid w:val="00552EA4"/>
    <w:rsid w:val="00553049"/>
    <w:rsid w:val="0055326D"/>
    <w:rsid w:val="00553361"/>
    <w:rsid w:val="0055364E"/>
    <w:rsid w:val="00553838"/>
    <w:rsid w:val="00553AAA"/>
    <w:rsid w:val="00554655"/>
    <w:rsid w:val="00554B2A"/>
    <w:rsid w:val="00554E4C"/>
    <w:rsid w:val="00555710"/>
    <w:rsid w:val="00555B61"/>
    <w:rsid w:val="00556A1F"/>
    <w:rsid w:val="00556BBE"/>
    <w:rsid w:val="00556E35"/>
    <w:rsid w:val="005570D2"/>
    <w:rsid w:val="00557380"/>
    <w:rsid w:val="00557406"/>
    <w:rsid w:val="00557D41"/>
    <w:rsid w:val="005609BC"/>
    <w:rsid w:val="00560A30"/>
    <w:rsid w:val="00561733"/>
    <w:rsid w:val="00562175"/>
    <w:rsid w:val="00562783"/>
    <w:rsid w:val="00563336"/>
    <w:rsid w:val="00563782"/>
    <w:rsid w:val="00563B34"/>
    <w:rsid w:val="00563F41"/>
    <w:rsid w:val="00564041"/>
    <w:rsid w:val="00564046"/>
    <w:rsid w:val="005643A9"/>
    <w:rsid w:val="00564A78"/>
    <w:rsid w:val="00564FEC"/>
    <w:rsid w:val="005659B2"/>
    <w:rsid w:val="00565C63"/>
    <w:rsid w:val="00565D20"/>
    <w:rsid w:val="00566EE3"/>
    <w:rsid w:val="00567342"/>
    <w:rsid w:val="005676AB"/>
    <w:rsid w:val="00567B6E"/>
    <w:rsid w:val="00567CA7"/>
    <w:rsid w:val="0057068D"/>
    <w:rsid w:val="0057079E"/>
    <w:rsid w:val="00570A32"/>
    <w:rsid w:val="00571000"/>
    <w:rsid w:val="00571448"/>
    <w:rsid w:val="00571A6B"/>
    <w:rsid w:val="00572277"/>
    <w:rsid w:val="00572478"/>
    <w:rsid w:val="00572628"/>
    <w:rsid w:val="005727CF"/>
    <w:rsid w:val="00572E71"/>
    <w:rsid w:val="00573269"/>
    <w:rsid w:val="005734C3"/>
    <w:rsid w:val="005748C0"/>
    <w:rsid w:val="00574A6A"/>
    <w:rsid w:val="00574A8E"/>
    <w:rsid w:val="00574BC4"/>
    <w:rsid w:val="00574C29"/>
    <w:rsid w:val="0057508F"/>
    <w:rsid w:val="00575242"/>
    <w:rsid w:val="005758BA"/>
    <w:rsid w:val="00576144"/>
    <w:rsid w:val="0057631A"/>
    <w:rsid w:val="005765B1"/>
    <w:rsid w:val="0057668A"/>
    <w:rsid w:val="00576750"/>
    <w:rsid w:val="005769F3"/>
    <w:rsid w:val="00576AFF"/>
    <w:rsid w:val="00577C35"/>
    <w:rsid w:val="00580801"/>
    <w:rsid w:val="005809EB"/>
    <w:rsid w:val="00580AB9"/>
    <w:rsid w:val="005811C9"/>
    <w:rsid w:val="005814B2"/>
    <w:rsid w:val="00581674"/>
    <w:rsid w:val="005821A7"/>
    <w:rsid w:val="005828D6"/>
    <w:rsid w:val="00582D2F"/>
    <w:rsid w:val="00582FF6"/>
    <w:rsid w:val="00583014"/>
    <w:rsid w:val="005833F9"/>
    <w:rsid w:val="00583483"/>
    <w:rsid w:val="00583A8B"/>
    <w:rsid w:val="00583A9A"/>
    <w:rsid w:val="00583AD7"/>
    <w:rsid w:val="00583BAE"/>
    <w:rsid w:val="00583F40"/>
    <w:rsid w:val="00584593"/>
    <w:rsid w:val="00585262"/>
    <w:rsid w:val="00585344"/>
    <w:rsid w:val="005853C9"/>
    <w:rsid w:val="00585878"/>
    <w:rsid w:val="00585A71"/>
    <w:rsid w:val="005861F6"/>
    <w:rsid w:val="005862AA"/>
    <w:rsid w:val="005863A2"/>
    <w:rsid w:val="0058651E"/>
    <w:rsid w:val="0058664D"/>
    <w:rsid w:val="0058671F"/>
    <w:rsid w:val="00586DE8"/>
    <w:rsid w:val="00587323"/>
    <w:rsid w:val="00587496"/>
    <w:rsid w:val="0058755D"/>
    <w:rsid w:val="0058773F"/>
    <w:rsid w:val="00587DA5"/>
    <w:rsid w:val="00590112"/>
    <w:rsid w:val="005904A7"/>
    <w:rsid w:val="0059072D"/>
    <w:rsid w:val="00590BDC"/>
    <w:rsid w:val="00590BE6"/>
    <w:rsid w:val="00590C7C"/>
    <w:rsid w:val="005913B4"/>
    <w:rsid w:val="00591699"/>
    <w:rsid w:val="005918E8"/>
    <w:rsid w:val="0059195C"/>
    <w:rsid w:val="00591A19"/>
    <w:rsid w:val="00592494"/>
    <w:rsid w:val="005924B0"/>
    <w:rsid w:val="00592531"/>
    <w:rsid w:val="00592BF7"/>
    <w:rsid w:val="00592C57"/>
    <w:rsid w:val="00592E12"/>
    <w:rsid w:val="00592FC9"/>
    <w:rsid w:val="005935F4"/>
    <w:rsid w:val="0059387C"/>
    <w:rsid w:val="00593D89"/>
    <w:rsid w:val="005940C6"/>
    <w:rsid w:val="00594145"/>
    <w:rsid w:val="0059479A"/>
    <w:rsid w:val="005947FD"/>
    <w:rsid w:val="00594B12"/>
    <w:rsid w:val="00594ED3"/>
    <w:rsid w:val="00595A61"/>
    <w:rsid w:val="00596335"/>
    <w:rsid w:val="00596840"/>
    <w:rsid w:val="005969B6"/>
    <w:rsid w:val="00597071"/>
    <w:rsid w:val="0059728C"/>
    <w:rsid w:val="005973B1"/>
    <w:rsid w:val="0059750A"/>
    <w:rsid w:val="00597CED"/>
    <w:rsid w:val="00597D3B"/>
    <w:rsid w:val="005A04B2"/>
    <w:rsid w:val="005A06F8"/>
    <w:rsid w:val="005A08B8"/>
    <w:rsid w:val="005A0B7A"/>
    <w:rsid w:val="005A1094"/>
    <w:rsid w:val="005A12E9"/>
    <w:rsid w:val="005A158C"/>
    <w:rsid w:val="005A1B13"/>
    <w:rsid w:val="005A1B61"/>
    <w:rsid w:val="005A1BFD"/>
    <w:rsid w:val="005A1F9C"/>
    <w:rsid w:val="005A2287"/>
    <w:rsid w:val="005A2743"/>
    <w:rsid w:val="005A30E4"/>
    <w:rsid w:val="005A3133"/>
    <w:rsid w:val="005A336C"/>
    <w:rsid w:val="005A3548"/>
    <w:rsid w:val="005A38FD"/>
    <w:rsid w:val="005A3CA8"/>
    <w:rsid w:val="005A3DFA"/>
    <w:rsid w:val="005A3E6D"/>
    <w:rsid w:val="005A3E85"/>
    <w:rsid w:val="005A4131"/>
    <w:rsid w:val="005A4191"/>
    <w:rsid w:val="005A42D8"/>
    <w:rsid w:val="005A44E0"/>
    <w:rsid w:val="005A4908"/>
    <w:rsid w:val="005A4B7A"/>
    <w:rsid w:val="005A4B94"/>
    <w:rsid w:val="005A4EDB"/>
    <w:rsid w:val="005A4FA9"/>
    <w:rsid w:val="005A54AA"/>
    <w:rsid w:val="005A55E9"/>
    <w:rsid w:val="005A5687"/>
    <w:rsid w:val="005A5C8D"/>
    <w:rsid w:val="005A63F9"/>
    <w:rsid w:val="005A6429"/>
    <w:rsid w:val="005A671E"/>
    <w:rsid w:val="005A6935"/>
    <w:rsid w:val="005A6D7B"/>
    <w:rsid w:val="005A6E14"/>
    <w:rsid w:val="005A7271"/>
    <w:rsid w:val="005A732E"/>
    <w:rsid w:val="005B0109"/>
    <w:rsid w:val="005B02B4"/>
    <w:rsid w:val="005B02B7"/>
    <w:rsid w:val="005B050B"/>
    <w:rsid w:val="005B05A5"/>
    <w:rsid w:val="005B07E8"/>
    <w:rsid w:val="005B0A29"/>
    <w:rsid w:val="005B18ED"/>
    <w:rsid w:val="005B1BDA"/>
    <w:rsid w:val="005B2364"/>
    <w:rsid w:val="005B26A3"/>
    <w:rsid w:val="005B26CD"/>
    <w:rsid w:val="005B272F"/>
    <w:rsid w:val="005B2923"/>
    <w:rsid w:val="005B2BA6"/>
    <w:rsid w:val="005B30E8"/>
    <w:rsid w:val="005B3454"/>
    <w:rsid w:val="005B345E"/>
    <w:rsid w:val="005B38C4"/>
    <w:rsid w:val="005B410D"/>
    <w:rsid w:val="005B4B4E"/>
    <w:rsid w:val="005B5063"/>
    <w:rsid w:val="005B5204"/>
    <w:rsid w:val="005B557F"/>
    <w:rsid w:val="005B59A5"/>
    <w:rsid w:val="005B5C74"/>
    <w:rsid w:val="005B7AB6"/>
    <w:rsid w:val="005B7E7F"/>
    <w:rsid w:val="005C003A"/>
    <w:rsid w:val="005C05D5"/>
    <w:rsid w:val="005C0C0C"/>
    <w:rsid w:val="005C11B9"/>
    <w:rsid w:val="005C1392"/>
    <w:rsid w:val="005C1E07"/>
    <w:rsid w:val="005C2573"/>
    <w:rsid w:val="005C2759"/>
    <w:rsid w:val="005C27F5"/>
    <w:rsid w:val="005C3321"/>
    <w:rsid w:val="005C33C5"/>
    <w:rsid w:val="005C39BF"/>
    <w:rsid w:val="005C3AD4"/>
    <w:rsid w:val="005C4108"/>
    <w:rsid w:val="005C4660"/>
    <w:rsid w:val="005C48DD"/>
    <w:rsid w:val="005C52CB"/>
    <w:rsid w:val="005C56BD"/>
    <w:rsid w:val="005C5959"/>
    <w:rsid w:val="005C5CC1"/>
    <w:rsid w:val="005C5CE6"/>
    <w:rsid w:val="005C5FB3"/>
    <w:rsid w:val="005C6527"/>
    <w:rsid w:val="005C6689"/>
    <w:rsid w:val="005C6A1F"/>
    <w:rsid w:val="005C6BE4"/>
    <w:rsid w:val="005C732F"/>
    <w:rsid w:val="005C76BB"/>
    <w:rsid w:val="005C784C"/>
    <w:rsid w:val="005C79BD"/>
    <w:rsid w:val="005C7BC8"/>
    <w:rsid w:val="005C7C91"/>
    <w:rsid w:val="005C7DB9"/>
    <w:rsid w:val="005C7DEB"/>
    <w:rsid w:val="005D0490"/>
    <w:rsid w:val="005D0837"/>
    <w:rsid w:val="005D0BA4"/>
    <w:rsid w:val="005D0D1E"/>
    <w:rsid w:val="005D12A9"/>
    <w:rsid w:val="005D16DB"/>
    <w:rsid w:val="005D19B5"/>
    <w:rsid w:val="005D1D91"/>
    <w:rsid w:val="005D1FB3"/>
    <w:rsid w:val="005D2285"/>
    <w:rsid w:val="005D23B2"/>
    <w:rsid w:val="005D258B"/>
    <w:rsid w:val="005D263F"/>
    <w:rsid w:val="005D29D7"/>
    <w:rsid w:val="005D2C5A"/>
    <w:rsid w:val="005D31D1"/>
    <w:rsid w:val="005D3708"/>
    <w:rsid w:val="005D3830"/>
    <w:rsid w:val="005D3E4B"/>
    <w:rsid w:val="005D4049"/>
    <w:rsid w:val="005D41C0"/>
    <w:rsid w:val="005D41D0"/>
    <w:rsid w:val="005D46CF"/>
    <w:rsid w:val="005D4733"/>
    <w:rsid w:val="005D4785"/>
    <w:rsid w:val="005D49D1"/>
    <w:rsid w:val="005D57E8"/>
    <w:rsid w:val="005D5CB4"/>
    <w:rsid w:val="005D6658"/>
    <w:rsid w:val="005D70C2"/>
    <w:rsid w:val="005D75F9"/>
    <w:rsid w:val="005D77E0"/>
    <w:rsid w:val="005D7BB1"/>
    <w:rsid w:val="005D7CA5"/>
    <w:rsid w:val="005D7FDE"/>
    <w:rsid w:val="005E073E"/>
    <w:rsid w:val="005E0BF9"/>
    <w:rsid w:val="005E0FD2"/>
    <w:rsid w:val="005E0FD3"/>
    <w:rsid w:val="005E1034"/>
    <w:rsid w:val="005E1109"/>
    <w:rsid w:val="005E116A"/>
    <w:rsid w:val="005E17EA"/>
    <w:rsid w:val="005E1E29"/>
    <w:rsid w:val="005E1EE8"/>
    <w:rsid w:val="005E2C53"/>
    <w:rsid w:val="005E3264"/>
    <w:rsid w:val="005E336D"/>
    <w:rsid w:val="005E36C2"/>
    <w:rsid w:val="005E3790"/>
    <w:rsid w:val="005E37BD"/>
    <w:rsid w:val="005E3946"/>
    <w:rsid w:val="005E3992"/>
    <w:rsid w:val="005E3BDD"/>
    <w:rsid w:val="005E3E1A"/>
    <w:rsid w:val="005E3EAB"/>
    <w:rsid w:val="005E4427"/>
    <w:rsid w:val="005E45CA"/>
    <w:rsid w:val="005E51E1"/>
    <w:rsid w:val="005E55F3"/>
    <w:rsid w:val="005E5B7E"/>
    <w:rsid w:val="005E5C7C"/>
    <w:rsid w:val="005E5D2F"/>
    <w:rsid w:val="005E5E59"/>
    <w:rsid w:val="005E5EC4"/>
    <w:rsid w:val="005E600C"/>
    <w:rsid w:val="005E602E"/>
    <w:rsid w:val="005E6040"/>
    <w:rsid w:val="005E6334"/>
    <w:rsid w:val="005E6EEC"/>
    <w:rsid w:val="005E7327"/>
    <w:rsid w:val="005E7FEC"/>
    <w:rsid w:val="005F06DB"/>
    <w:rsid w:val="005F0DC8"/>
    <w:rsid w:val="005F0EAB"/>
    <w:rsid w:val="005F1251"/>
    <w:rsid w:val="005F14E3"/>
    <w:rsid w:val="005F152E"/>
    <w:rsid w:val="005F1648"/>
    <w:rsid w:val="005F1B18"/>
    <w:rsid w:val="005F1DB3"/>
    <w:rsid w:val="005F243A"/>
    <w:rsid w:val="005F26EF"/>
    <w:rsid w:val="005F2DAC"/>
    <w:rsid w:val="005F308F"/>
    <w:rsid w:val="005F32A1"/>
    <w:rsid w:val="005F3315"/>
    <w:rsid w:val="005F3C0D"/>
    <w:rsid w:val="005F3D49"/>
    <w:rsid w:val="005F4613"/>
    <w:rsid w:val="005F4B49"/>
    <w:rsid w:val="005F4DF4"/>
    <w:rsid w:val="005F4E27"/>
    <w:rsid w:val="005F4FAA"/>
    <w:rsid w:val="005F5285"/>
    <w:rsid w:val="005F593D"/>
    <w:rsid w:val="005F5A13"/>
    <w:rsid w:val="005F5A41"/>
    <w:rsid w:val="005F5C80"/>
    <w:rsid w:val="005F601C"/>
    <w:rsid w:val="005F648C"/>
    <w:rsid w:val="005F65C6"/>
    <w:rsid w:val="005F6A21"/>
    <w:rsid w:val="005F7154"/>
    <w:rsid w:val="005F72BC"/>
    <w:rsid w:val="005F7347"/>
    <w:rsid w:val="005F7EC1"/>
    <w:rsid w:val="0060000B"/>
    <w:rsid w:val="0060091B"/>
    <w:rsid w:val="006009ED"/>
    <w:rsid w:val="00601064"/>
    <w:rsid w:val="00601437"/>
    <w:rsid w:val="006018E8"/>
    <w:rsid w:val="00601ABF"/>
    <w:rsid w:val="00601B30"/>
    <w:rsid w:val="006034B1"/>
    <w:rsid w:val="00603C1B"/>
    <w:rsid w:val="0060422D"/>
    <w:rsid w:val="0060458A"/>
    <w:rsid w:val="00605166"/>
    <w:rsid w:val="006054AB"/>
    <w:rsid w:val="00605745"/>
    <w:rsid w:val="0060577F"/>
    <w:rsid w:val="00605C2D"/>
    <w:rsid w:val="006060D8"/>
    <w:rsid w:val="0060617A"/>
    <w:rsid w:val="006065A4"/>
    <w:rsid w:val="006065F7"/>
    <w:rsid w:val="00606686"/>
    <w:rsid w:val="00606691"/>
    <w:rsid w:val="00606A03"/>
    <w:rsid w:val="00606B08"/>
    <w:rsid w:val="0060723E"/>
    <w:rsid w:val="00610669"/>
    <w:rsid w:val="00610BB6"/>
    <w:rsid w:val="00610CFF"/>
    <w:rsid w:val="00611230"/>
    <w:rsid w:val="006112EA"/>
    <w:rsid w:val="00611590"/>
    <w:rsid w:val="00611E08"/>
    <w:rsid w:val="00612084"/>
    <w:rsid w:val="006121A9"/>
    <w:rsid w:val="00612577"/>
    <w:rsid w:val="00612B08"/>
    <w:rsid w:val="00612CCE"/>
    <w:rsid w:val="00612E5D"/>
    <w:rsid w:val="00612E68"/>
    <w:rsid w:val="00613206"/>
    <w:rsid w:val="00614DDA"/>
    <w:rsid w:val="00615396"/>
    <w:rsid w:val="00615451"/>
    <w:rsid w:val="006155CF"/>
    <w:rsid w:val="00615FE0"/>
    <w:rsid w:val="0061606D"/>
    <w:rsid w:val="00616787"/>
    <w:rsid w:val="006168FF"/>
    <w:rsid w:val="00616C2C"/>
    <w:rsid w:val="00617647"/>
    <w:rsid w:val="00620386"/>
    <w:rsid w:val="006206B3"/>
    <w:rsid w:val="006208AD"/>
    <w:rsid w:val="00620A8D"/>
    <w:rsid w:val="00620B9C"/>
    <w:rsid w:val="00621099"/>
    <w:rsid w:val="00621820"/>
    <w:rsid w:val="00621A49"/>
    <w:rsid w:val="00621AB6"/>
    <w:rsid w:val="00621DDD"/>
    <w:rsid w:val="00621E70"/>
    <w:rsid w:val="00622029"/>
    <w:rsid w:val="006227F5"/>
    <w:rsid w:val="00622875"/>
    <w:rsid w:val="0062289E"/>
    <w:rsid w:val="00623027"/>
    <w:rsid w:val="00623283"/>
    <w:rsid w:val="006233D4"/>
    <w:rsid w:val="006239AB"/>
    <w:rsid w:val="00623FA1"/>
    <w:rsid w:val="006243F9"/>
    <w:rsid w:val="00624703"/>
    <w:rsid w:val="0062475A"/>
    <w:rsid w:val="0062484E"/>
    <w:rsid w:val="00624BF5"/>
    <w:rsid w:val="00624D94"/>
    <w:rsid w:val="0062507D"/>
    <w:rsid w:val="00625261"/>
    <w:rsid w:val="00625974"/>
    <w:rsid w:val="00625BEB"/>
    <w:rsid w:val="00625E15"/>
    <w:rsid w:val="00626604"/>
    <w:rsid w:val="00626CE4"/>
    <w:rsid w:val="006276A5"/>
    <w:rsid w:val="00627831"/>
    <w:rsid w:val="00627AFC"/>
    <w:rsid w:val="00627D2D"/>
    <w:rsid w:val="00627F5D"/>
    <w:rsid w:val="00627FA9"/>
    <w:rsid w:val="00630017"/>
    <w:rsid w:val="00630928"/>
    <w:rsid w:val="0063141C"/>
    <w:rsid w:val="00631C9E"/>
    <w:rsid w:val="00631F9B"/>
    <w:rsid w:val="006324F6"/>
    <w:rsid w:val="00632601"/>
    <w:rsid w:val="006327E5"/>
    <w:rsid w:val="00632A58"/>
    <w:rsid w:val="00632BAE"/>
    <w:rsid w:val="00632C90"/>
    <w:rsid w:val="00632ED1"/>
    <w:rsid w:val="006335AD"/>
    <w:rsid w:val="0063364A"/>
    <w:rsid w:val="00633A88"/>
    <w:rsid w:val="00633F81"/>
    <w:rsid w:val="006343A6"/>
    <w:rsid w:val="00634A71"/>
    <w:rsid w:val="00634DA1"/>
    <w:rsid w:val="00634EC2"/>
    <w:rsid w:val="00635C05"/>
    <w:rsid w:val="00635E32"/>
    <w:rsid w:val="00637058"/>
    <w:rsid w:val="006372BC"/>
    <w:rsid w:val="0063730B"/>
    <w:rsid w:val="00637CDC"/>
    <w:rsid w:val="00637E2A"/>
    <w:rsid w:val="00637EB9"/>
    <w:rsid w:val="006402C7"/>
    <w:rsid w:val="006403EF"/>
    <w:rsid w:val="0064044D"/>
    <w:rsid w:val="00640547"/>
    <w:rsid w:val="00640718"/>
    <w:rsid w:val="00641028"/>
    <w:rsid w:val="006414BF"/>
    <w:rsid w:val="006414D9"/>
    <w:rsid w:val="0064174B"/>
    <w:rsid w:val="00641AE0"/>
    <w:rsid w:val="00641B35"/>
    <w:rsid w:val="00641C03"/>
    <w:rsid w:val="00641F2A"/>
    <w:rsid w:val="00641FD3"/>
    <w:rsid w:val="00642725"/>
    <w:rsid w:val="00643115"/>
    <w:rsid w:val="00643135"/>
    <w:rsid w:val="006432E2"/>
    <w:rsid w:val="006434E1"/>
    <w:rsid w:val="0064356B"/>
    <w:rsid w:val="006438F7"/>
    <w:rsid w:val="00643E31"/>
    <w:rsid w:val="00643E4A"/>
    <w:rsid w:val="006449A7"/>
    <w:rsid w:val="006451AB"/>
    <w:rsid w:val="00645210"/>
    <w:rsid w:val="00646376"/>
    <w:rsid w:val="00646656"/>
    <w:rsid w:val="006469EC"/>
    <w:rsid w:val="00646A64"/>
    <w:rsid w:val="0064700B"/>
    <w:rsid w:val="006504C7"/>
    <w:rsid w:val="00650577"/>
    <w:rsid w:val="00650DDB"/>
    <w:rsid w:val="006518B7"/>
    <w:rsid w:val="00651C3A"/>
    <w:rsid w:val="00651DAC"/>
    <w:rsid w:val="00652771"/>
    <w:rsid w:val="006530C4"/>
    <w:rsid w:val="0065371A"/>
    <w:rsid w:val="00654012"/>
    <w:rsid w:val="006542EF"/>
    <w:rsid w:val="00655049"/>
    <w:rsid w:val="006553E9"/>
    <w:rsid w:val="00655563"/>
    <w:rsid w:val="00656DD0"/>
    <w:rsid w:val="0065733C"/>
    <w:rsid w:val="0065745C"/>
    <w:rsid w:val="00657789"/>
    <w:rsid w:val="006579C1"/>
    <w:rsid w:val="00657B27"/>
    <w:rsid w:val="00657F0E"/>
    <w:rsid w:val="006602C2"/>
    <w:rsid w:val="006607B8"/>
    <w:rsid w:val="00661B99"/>
    <w:rsid w:val="00662420"/>
    <w:rsid w:val="0066271B"/>
    <w:rsid w:val="00662832"/>
    <w:rsid w:val="0066284A"/>
    <w:rsid w:val="00662B31"/>
    <w:rsid w:val="00662E3B"/>
    <w:rsid w:val="00662FBD"/>
    <w:rsid w:val="00663377"/>
    <w:rsid w:val="006636A9"/>
    <w:rsid w:val="00663774"/>
    <w:rsid w:val="006639C2"/>
    <w:rsid w:val="00663AEA"/>
    <w:rsid w:val="00663B99"/>
    <w:rsid w:val="00663E2D"/>
    <w:rsid w:val="0066421F"/>
    <w:rsid w:val="006643D6"/>
    <w:rsid w:val="006648E7"/>
    <w:rsid w:val="006653BE"/>
    <w:rsid w:val="006654BE"/>
    <w:rsid w:val="0066554F"/>
    <w:rsid w:val="006657D4"/>
    <w:rsid w:val="00665DB1"/>
    <w:rsid w:val="00666311"/>
    <w:rsid w:val="00666342"/>
    <w:rsid w:val="006665B7"/>
    <w:rsid w:val="006669C0"/>
    <w:rsid w:val="00666A39"/>
    <w:rsid w:val="00666A7D"/>
    <w:rsid w:val="00666B78"/>
    <w:rsid w:val="00666CE3"/>
    <w:rsid w:val="00666EA4"/>
    <w:rsid w:val="00667159"/>
    <w:rsid w:val="006672B1"/>
    <w:rsid w:val="006678C1"/>
    <w:rsid w:val="00670775"/>
    <w:rsid w:val="0067090F"/>
    <w:rsid w:val="00670A04"/>
    <w:rsid w:val="00670B74"/>
    <w:rsid w:val="00670E42"/>
    <w:rsid w:val="00671153"/>
    <w:rsid w:val="006712D8"/>
    <w:rsid w:val="0067178B"/>
    <w:rsid w:val="00671E3D"/>
    <w:rsid w:val="00672062"/>
    <w:rsid w:val="006721C3"/>
    <w:rsid w:val="006726AE"/>
    <w:rsid w:val="00672747"/>
    <w:rsid w:val="006727EC"/>
    <w:rsid w:val="006729DE"/>
    <w:rsid w:val="00672B02"/>
    <w:rsid w:val="006733DF"/>
    <w:rsid w:val="00673D3F"/>
    <w:rsid w:val="00673E59"/>
    <w:rsid w:val="006740C3"/>
    <w:rsid w:val="00674149"/>
    <w:rsid w:val="006741EA"/>
    <w:rsid w:val="00674454"/>
    <w:rsid w:val="00674880"/>
    <w:rsid w:val="00674BA7"/>
    <w:rsid w:val="00675202"/>
    <w:rsid w:val="00675250"/>
    <w:rsid w:val="00675A63"/>
    <w:rsid w:val="00675EB7"/>
    <w:rsid w:val="006762D3"/>
    <w:rsid w:val="00676634"/>
    <w:rsid w:val="00676CC2"/>
    <w:rsid w:val="00676DC5"/>
    <w:rsid w:val="00677247"/>
    <w:rsid w:val="006774FA"/>
    <w:rsid w:val="00677729"/>
    <w:rsid w:val="0067775F"/>
    <w:rsid w:val="006777F5"/>
    <w:rsid w:val="00677950"/>
    <w:rsid w:val="00677D23"/>
    <w:rsid w:val="00680055"/>
    <w:rsid w:val="00680252"/>
    <w:rsid w:val="00680332"/>
    <w:rsid w:val="0068043F"/>
    <w:rsid w:val="006805CE"/>
    <w:rsid w:val="00680B24"/>
    <w:rsid w:val="00680CD5"/>
    <w:rsid w:val="00680F63"/>
    <w:rsid w:val="0068180F"/>
    <w:rsid w:val="006819A0"/>
    <w:rsid w:val="0068272F"/>
    <w:rsid w:val="006832B8"/>
    <w:rsid w:val="006836DB"/>
    <w:rsid w:val="00683AE4"/>
    <w:rsid w:val="006845F2"/>
    <w:rsid w:val="0068496E"/>
    <w:rsid w:val="00684BEC"/>
    <w:rsid w:val="00685222"/>
    <w:rsid w:val="006852FD"/>
    <w:rsid w:val="0068557D"/>
    <w:rsid w:val="00685743"/>
    <w:rsid w:val="0068731F"/>
    <w:rsid w:val="00687397"/>
    <w:rsid w:val="006875B2"/>
    <w:rsid w:val="00687657"/>
    <w:rsid w:val="00687750"/>
    <w:rsid w:val="00687DA4"/>
    <w:rsid w:val="0069007D"/>
    <w:rsid w:val="006903A1"/>
    <w:rsid w:val="00690465"/>
    <w:rsid w:val="00690B97"/>
    <w:rsid w:val="006917C3"/>
    <w:rsid w:val="00691980"/>
    <w:rsid w:val="00691CBE"/>
    <w:rsid w:val="0069229A"/>
    <w:rsid w:val="006925D6"/>
    <w:rsid w:val="006928B5"/>
    <w:rsid w:val="00693003"/>
    <w:rsid w:val="0069318A"/>
    <w:rsid w:val="006932E7"/>
    <w:rsid w:val="0069341F"/>
    <w:rsid w:val="00693BE2"/>
    <w:rsid w:val="00693C7F"/>
    <w:rsid w:val="00693EA8"/>
    <w:rsid w:val="0069406D"/>
    <w:rsid w:val="0069497C"/>
    <w:rsid w:val="00694C70"/>
    <w:rsid w:val="00695017"/>
    <w:rsid w:val="00695277"/>
    <w:rsid w:val="0069560A"/>
    <w:rsid w:val="00695EC7"/>
    <w:rsid w:val="00695FE8"/>
    <w:rsid w:val="00696189"/>
    <w:rsid w:val="00696262"/>
    <w:rsid w:val="0069626F"/>
    <w:rsid w:val="00696308"/>
    <w:rsid w:val="0069649B"/>
    <w:rsid w:val="006966E5"/>
    <w:rsid w:val="006967F7"/>
    <w:rsid w:val="00696CE8"/>
    <w:rsid w:val="00696F2F"/>
    <w:rsid w:val="00697167"/>
    <w:rsid w:val="006972E1"/>
    <w:rsid w:val="00697555"/>
    <w:rsid w:val="00697589"/>
    <w:rsid w:val="0069799C"/>
    <w:rsid w:val="00697B19"/>
    <w:rsid w:val="00697B9F"/>
    <w:rsid w:val="00697BC0"/>
    <w:rsid w:val="00697D31"/>
    <w:rsid w:val="00697E9E"/>
    <w:rsid w:val="006A0548"/>
    <w:rsid w:val="006A0CF8"/>
    <w:rsid w:val="006A0F35"/>
    <w:rsid w:val="006A1D31"/>
    <w:rsid w:val="006A2898"/>
    <w:rsid w:val="006A2B2D"/>
    <w:rsid w:val="006A2C10"/>
    <w:rsid w:val="006A32BD"/>
    <w:rsid w:val="006A3B95"/>
    <w:rsid w:val="006A3E46"/>
    <w:rsid w:val="006A42A6"/>
    <w:rsid w:val="006A4541"/>
    <w:rsid w:val="006A485C"/>
    <w:rsid w:val="006A4996"/>
    <w:rsid w:val="006A4C15"/>
    <w:rsid w:val="006A4E81"/>
    <w:rsid w:val="006A532B"/>
    <w:rsid w:val="006A5564"/>
    <w:rsid w:val="006A5AF3"/>
    <w:rsid w:val="006A69C4"/>
    <w:rsid w:val="006A6AA8"/>
    <w:rsid w:val="006A6C7C"/>
    <w:rsid w:val="006A6E39"/>
    <w:rsid w:val="006A6E41"/>
    <w:rsid w:val="006A6F2E"/>
    <w:rsid w:val="006A7361"/>
    <w:rsid w:val="006A74BE"/>
    <w:rsid w:val="006A7519"/>
    <w:rsid w:val="006B0762"/>
    <w:rsid w:val="006B0947"/>
    <w:rsid w:val="006B0963"/>
    <w:rsid w:val="006B0E71"/>
    <w:rsid w:val="006B10A4"/>
    <w:rsid w:val="006B11EA"/>
    <w:rsid w:val="006B1303"/>
    <w:rsid w:val="006B141F"/>
    <w:rsid w:val="006B1671"/>
    <w:rsid w:val="006B16D7"/>
    <w:rsid w:val="006B19DC"/>
    <w:rsid w:val="006B1AA9"/>
    <w:rsid w:val="006B1D67"/>
    <w:rsid w:val="006B1D7A"/>
    <w:rsid w:val="006B1DA8"/>
    <w:rsid w:val="006B1FB4"/>
    <w:rsid w:val="006B2002"/>
    <w:rsid w:val="006B2BBA"/>
    <w:rsid w:val="006B2F70"/>
    <w:rsid w:val="006B312D"/>
    <w:rsid w:val="006B3BDE"/>
    <w:rsid w:val="006B425C"/>
    <w:rsid w:val="006B460A"/>
    <w:rsid w:val="006B495C"/>
    <w:rsid w:val="006B4B3E"/>
    <w:rsid w:val="006B4C5E"/>
    <w:rsid w:val="006B4C9F"/>
    <w:rsid w:val="006B56DC"/>
    <w:rsid w:val="006B601C"/>
    <w:rsid w:val="006B6309"/>
    <w:rsid w:val="006B64F4"/>
    <w:rsid w:val="006B6A68"/>
    <w:rsid w:val="006B6AC4"/>
    <w:rsid w:val="006B6D6C"/>
    <w:rsid w:val="006B6E89"/>
    <w:rsid w:val="006B7D81"/>
    <w:rsid w:val="006C0B59"/>
    <w:rsid w:val="006C0C40"/>
    <w:rsid w:val="006C0D3E"/>
    <w:rsid w:val="006C10AF"/>
    <w:rsid w:val="006C1442"/>
    <w:rsid w:val="006C1EEE"/>
    <w:rsid w:val="006C2007"/>
    <w:rsid w:val="006C2040"/>
    <w:rsid w:val="006C2896"/>
    <w:rsid w:val="006C2909"/>
    <w:rsid w:val="006C2AEA"/>
    <w:rsid w:val="006C2D33"/>
    <w:rsid w:val="006C310F"/>
    <w:rsid w:val="006C3612"/>
    <w:rsid w:val="006C42B4"/>
    <w:rsid w:val="006C42FA"/>
    <w:rsid w:val="006C453F"/>
    <w:rsid w:val="006C48E1"/>
    <w:rsid w:val="006C51C6"/>
    <w:rsid w:val="006C564D"/>
    <w:rsid w:val="006C5AF6"/>
    <w:rsid w:val="006C5DD2"/>
    <w:rsid w:val="006C680E"/>
    <w:rsid w:val="006C68A8"/>
    <w:rsid w:val="006C694B"/>
    <w:rsid w:val="006C6993"/>
    <w:rsid w:val="006C6A05"/>
    <w:rsid w:val="006C6EAA"/>
    <w:rsid w:val="006C74AF"/>
    <w:rsid w:val="006C74E3"/>
    <w:rsid w:val="006C7B31"/>
    <w:rsid w:val="006D01B7"/>
    <w:rsid w:val="006D0445"/>
    <w:rsid w:val="006D07A4"/>
    <w:rsid w:val="006D11D5"/>
    <w:rsid w:val="006D1C77"/>
    <w:rsid w:val="006D1D81"/>
    <w:rsid w:val="006D1D85"/>
    <w:rsid w:val="006D22EC"/>
    <w:rsid w:val="006D2682"/>
    <w:rsid w:val="006D26E9"/>
    <w:rsid w:val="006D2FE4"/>
    <w:rsid w:val="006D311E"/>
    <w:rsid w:val="006D3132"/>
    <w:rsid w:val="006D3236"/>
    <w:rsid w:val="006D3488"/>
    <w:rsid w:val="006D397A"/>
    <w:rsid w:val="006D45E0"/>
    <w:rsid w:val="006D4A70"/>
    <w:rsid w:val="006D4ADF"/>
    <w:rsid w:val="006D559C"/>
    <w:rsid w:val="006D5B7D"/>
    <w:rsid w:val="006D6E1B"/>
    <w:rsid w:val="006D6EBF"/>
    <w:rsid w:val="006D7318"/>
    <w:rsid w:val="006D7605"/>
    <w:rsid w:val="006D7665"/>
    <w:rsid w:val="006E0105"/>
    <w:rsid w:val="006E06C5"/>
    <w:rsid w:val="006E0AAC"/>
    <w:rsid w:val="006E0F30"/>
    <w:rsid w:val="006E0FAC"/>
    <w:rsid w:val="006E10A7"/>
    <w:rsid w:val="006E194A"/>
    <w:rsid w:val="006E1CF7"/>
    <w:rsid w:val="006E1D72"/>
    <w:rsid w:val="006E1E9B"/>
    <w:rsid w:val="006E2011"/>
    <w:rsid w:val="006E23EC"/>
    <w:rsid w:val="006E2472"/>
    <w:rsid w:val="006E24D3"/>
    <w:rsid w:val="006E3693"/>
    <w:rsid w:val="006E3A91"/>
    <w:rsid w:val="006E3CDC"/>
    <w:rsid w:val="006E422C"/>
    <w:rsid w:val="006E4CBE"/>
    <w:rsid w:val="006E51D8"/>
    <w:rsid w:val="006E55BD"/>
    <w:rsid w:val="006E68C1"/>
    <w:rsid w:val="006E6B2A"/>
    <w:rsid w:val="006E7924"/>
    <w:rsid w:val="006F022C"/>
    <w:rsid w:val="006F052E"/>
    <w:rsid w:val="006F0CC7"/>
    <w:rsid w:val="006F185B"/>
    <w:rsid w:val="006F28DB"/>
    <w:rsid w:val="006F28E3"/>
    <w:rsid w:val="006F2FEE"/>
    <w:rsid w:val="006F30DE"/>
    <w:rsid w:val="006F3499"/>
    <w:rsid w:val="006F42C4"/>
    <w:rsid w:val="006F464E"/>
    <w:rsid w:val="006F47B3"/>
    <w:rsid w:val="006F4C77"/>
    <w:rsid w:val="006F4CA7"/>
    <w:rsid w:val="006F5070"/>
    <w:rsid w:val="006F5227"/>
    <w:rsid w:val="006F5280"/>
    <w:rsid w:val="006F548F"/>
    <w:rsid w:val="006F5490"/>
    <w:rsid w:val="006F5538"/>
    <w:rsid w:val="006F56F4"/>
    <w:rsid w:val="006F57A5"/>
    <w:rsid w:val="006F5C9C"/>
    <w:rsid w:val="006F5EE1"/>
    <w:rsid w:val="006F6795"/>
    <w:rsid w:val="006F6BB6"/>
    <w:rsid w:val="006F6D38"/>
    <w:rsid w:val="006F74E5"/>
    <w:rsid w:val="006F7515"/>
    <w:rsid w:val="00700204"/>
    <w:rsid w:val="00700725"/>
    <w:rsid w:val="0070116A"/>
    <w:rsid w:val="00701365"/>
    <w:rsid w:val="00701B97"/>
    <w:rsid w:val="00701BEA"/>
    <w:rsid w:val="00701DD9"/>
    <w:rsid w:val="00701E43"/>
    <w:rsid w:val="00702043"/>
    <w:rsid w:val="007025D5"/>
    <w:rsid w:val="00703177"/>
    <w:rsid w:val="00703A56"/>
    <w:rsid w:val="00703A77"/>
    <w:rsid w:val="00703AE9"/>
    <w:rsid w:val="00704095"/>
    <w:rsid w:val="0070420A"/>
    <w:rsid w:val="00704292"/>
    <w:rsid w:val="0070438E"/>
    <w:rsid w:val="00704563"/>
    <w:rsid w:val="0070457F"/>
    <w:rsid w:val="0070467A"/>
    <w:rsid w:val="00705150"/>
    <w:rsid w:val="00705FCD"/>
    <w:rsid w:val="00706F14"/>
    <w:rsid w:val="00707390"/>
    <w:rsid w:val="007078A8"/>
    <w:rsid w:val="007103DA"/>
    <w:rsid w:val="007106C9"/>
    <w:rsid w:val="00710801"/>
    <w:rsid w:val="00710B44"/>
    <w:rsid w:val="00710DF7"/>
    <w:rsid w:val="00711061"/>
    <w:rsid w:val="00711661"/>
    <w:rsid w:val="00712769"/>
    <w:rsid w:val="00712A0E"/>
    <w:rsid w:val="00712A63"/>
    <w:rsid w:val="00712FBE"/>
    <w:rsid w:val="007133F9"/>
    <w:rsid w:val="0071397B"/>
    <w:rsid w:val="00713B44"/>
    <w:rsid w:val="00713F8F"/>
    <w:rsid w:val="007142FA"/>
    <w:rsid w:val="007143B4"/>
    <w:rsid w:val="00714B2D"/>
    <w:rsid w:val="0071576E"/>
    <w:rsid w:val="00715D85"/>
    <w:rsid w:val="00715DF5"/>
    <w:rsid w:val="00716032"/>
    <w:rsid w:val="00716CC7"/>
    <w:rsid w:val="007173CB"/>
    <w:rsid w:val="007174E2"/>
    <w:rsid w:val="00717A3B"/>
    <w:rsid w:val="00717DE4"/>
    <w:rsid w:val="00717E73"/>
    <w:rsid w:val="0072004C"/>
    <w:rsid w:val="007203E9"/>
    <w:rsid w:val="00720518"/>
    <w:rsid w:val="007207AD"/>
    <w:rsid w:val="00720ADC"/>
    <w:rsid w:val="007210E3"/>
    <w:rsid w:val="0072159E"/>
    <w:rsid w:val="007218FF"/>
    <w:rsid w:val="00721974"/>
    <w:rsid w:val="00721A00"/>
    <w:rsid w:val="00721DEA"/>
    <w:rsid w:val="00722947"/>
    <w:rsid w:val="00722DC7"/>
    <w:rsid w:val="00723163"/>
    <w:rsid w:val="00723176"/>
    <w:rsid w:val="00723524"/>
    <w:rsid w:val="00723824"/>
    <w:rsid w:val="0072382B"/>
    <w:rsid w:val="00724008"/>
    <w:rsid w:val="007244D9"/>
    <w:rsid w:val="00724B61"/>
    <w:rsid w:val="00724D2E"/>
    <w:rsid w:val="007251D5"/>
    <w:rsid w:val="0072560B"/>
    <w:rsid w:val="0072569C"/>
    <w:rsid w:val="007256A2"/>
    <w:rsid w:val="0072578D"/>
    <w:rsid w:val="00725BE2"/>
    <w:rsid w:val="00725CEA"/>
    <w:rsid w:val="00725E7D"/>
    <w:rsid w:val="007271AA"/>
    <w:rsid w:val="0072755F"/>
    <w:rsid w:val="00727636"/>
    <w:rsid w:val="0072774E"/>
    <w:rsid w:val="00727BAD"/>
    <w:rsid w:val="00727CD5"/>
    <w:rsid w:val="00727DE5"/>
    <w:rsid w:val="00727E81"/>
    <w:rsid w:val="00727EB0"/>
    <w:rsid w:val="007304AD"/>
    <w:rsid w:val="00730D60"/>
    <w:rsid w:val="00731628"/>
    <w:rsid w:val="00731807"/>
    <w:rsid w:val="00731AFA"/>
    <w:rsid w:val="007321BA"/>
    <w:rsid w:val="0073221A"/>
    <w:rsid w:val="0073228A"/>
    <w:rsid w:val="00732763"/>
    <w:rsid w:val="00732AE4"/>
    <w:rsid w:val="00732BC5"/>
    <w:rsid w:val="00732C92"/>
    <w:rsid w:val="00732CF5"/>
    <w:rsid w:val="00732EDB"/>
    <w:rsid w:val="007331A4"/>
    <w:rsid w:val="007333CC"/>
    <w:rsid w:val="00733C5D"/>
    <w:rsid w:val="00733F24"/>
    <w:rsid w:val="00733F59"/>
    <w:rsid w:val="0073426F"/>
    <w:rsid w:val="007344D5"/>
    <w:rsid w:val="0073495A"/>
    <w:rsid w:val="00734ABD"/>
    <w:rsid w:val="007355C5"/>
    <w:rsid w:val="007355F8"/>
    <w:rsid w:val="00735856"/>
    <w:rsid w:val="0073591D"/>
    <w:rsid w:val="00735C0F"/>
    <w:rsid w:val="00736611"/>
    <w:rsid w:val="00736D72"/>
    <w:rsid w:val="0073780A"/>
    <w:rsid w:val="00737BA5"/>
    <w:rsid w:val="00740046"/>
    <w:rsid w:val="00740211"/>
    <w:rsid w:val="00740447"/>
    <w:rsid w:val="00740449"/>
    <w:rsid w:val="007406D4"/>
    <w:rsid w:val="007408B1"/>
    <w:rsid w:val="00740BAC"/>
    <w:rsid w:val="007416FB"/>
    <w:rsid w:val="0074198A"/>
    <w:rsid w:val="00741A7F"/>
    <w:rsid w:val="00741B7E"/>
    <w:rsid w:val="007420AC"/>
    <w:rsid w:val="0074210F"/>
    <w:rsid w:val="00742140"/>
    <w:rsid w:val="00743468"/>
    <w:rsid w:val="007435D3"/>
    <w:rsid w:val="00743806"/>
    <w:rsid w:val="00744514"/>
    <w:rsid w:val="007447F8"/>
    <w:rsid w:val="00744A70"/>
    <w:rsid w:val="00744B5D"/>
    <w:rsid w:val="00744FF6"/>
    <w:rsid w:val="0074511E"/>
    <w:rsid w:val="007461D3"/>
    <w:rsid w:val="007463E6"/>
    <w:rsid w:val="00746643"/>
    <w:rsid w:val="007468F4"/>
    <w:rsid w:val="007469DF"/>
    <w:rsid w:val="00746A40"/>
    <w:rsid w:val="00746A4F"/>
    <w:rsid w:val="00746BAE"/>
    <w:rsid w:val="00746F32"/>
    <w:rsid w:val="007470CD"/>
    <w:rsid w:val="007476AA"/>
    <w:rsid w:val="007511F0"/>
    <w:rsid w:val="00751281"/>
    <w:rsid w:val="0075172B"/>
    <w:rsid w:val="007526AB"/>
    <w:rsid w:val="007526EC"/>
    <w:rsid w:val="00752884"/>
    <w:rsid w:val="00752BD0"/>
    <w:rsid w:val="00752FA4"/>
    <w:rsid w:val="00753472"/>
    <w:rsid w:val="00753D18"/>
    <w:rsid w:val="00753DE4"/>
    <w:rsid w:val="00754435"/>
    <w:rsid w:val="00754549"/>
    <w:rsid w:val="0075458D"/>
    <w:rsid w:val="007546CE"/>
    <w:rsid w:val="007548B3"/>
    <w:rsid w:val="00754E81"/>
    <w:rsid w:val="0075583C"/>
    <w:rsid w:val="0075585B"/>
    <w:rsid w:val="00755D20"/>
    <w:rsid w:val="00756122"/>
    <w:rsid w:val="00756259"/>
    <w:rsid w:val="007567FE"/>
    <w:rsid w:val="00756ABD"/>
    <w:rsid w:val="00756ACD"/>
    <w:rsid w:val="00756FE0"/>
    <w:rsid w:val="00757095"/>
    <w:rsid w:val="007578EC"/>
    <w:rsid w:val="007600C7"/>
    <w:rsid w:val="00760785"/>
    <w:rsid w:val="00760BCB"/>
    <w:rsid w:val="00760E5D"/>
    <w:rsid w:val="007612F0"/>
    <w:rsid w:val="00761525"/>
    <w:rsid w:val="00761C12"/>
    <w:rsid w:val="00761D4B"/>
    <w:rsid w:val="00761FF1"/>
    <w:rsid w:val="00762139"/>
    <w:rsid w:val="00762396"/>
    <w:rsid w:val="007626B3"/>
    <w:rsid w:val="007627A6"/>
    <w:rsid w:val="007627FB"/>
    <w:rsid w:val="007630E3"/>
    <w:rsid w:val="00763710"/>
    <w:rsid w:val="00763B35"/>
    <w:rsid w:val="00763E26"/>
    <w:rsid w:val="00764942"/>
    <w:rsid w:val="00764AC4"/>
    <w:rsid w:val="00764B15"/>
    <w:rsid w:val="007658F1"/>
    <w:rsid w:val="00765B56"/>
    <w:rsid w:val="00765DDA"/>
    <w:rsid w:val="007661C1"/>
    <w:rsid w:val="007664B2"/>
    <w:rsid w:val="007666B5"/>
    <w:rsid w:val="00766A76"/>
    <w:rsid w:val="00766DCA"/>
    <w:rsid w:val="0076716E"/>
    <w:rsid w:val="00767620"/>
    <w:rsid w:val="00767932"/>
    <w:rsid w:val="0076797B"/>
    <w:rsid w:val="00767D48"/>
    <w:rsid w:val="00770A55"/>
    <w:rsid w:val="00770A90"/>
    <w:rsid w:val="00770D15"/>
    <w:rsid w:val="00770DD2"/>
    <w:rsid w:val="007711BF"/>
    <w:rsid w:val="0077130F"/>
    <w:rsid w:val="00771637"/>
    <w:rsid w:val="00771A9A"/>
    <w:rsid w:val="00771DA5"/>
    <w:rsid w:val="0077266E"/>
    <w:rsid w:val="0077269E"/>
    <w:rsid w:val="00772A57"/>
    <w:rsid w:val="00772A76"/>
    <w:rsid w:val="00773208"/>
    <w:rsid w:val="00773AA1"/>
    <w:rsid w:val="00773DEF"/>
    <w:rsid w:val="00774056"/>
    <w:rsid w:val="00774212"/>
    <w:rsid w:val="0077431C"/>
    <w:rsid w:val="00774338"/>
    <w:rsid w:val="00774465"/>
    <w:rsid w:val="0077458B"/>
    <w:rsid w:val="00774967"/>
    <w:rsid w:val="00774CA2"/>
    <w:rsid w:val="00774D5C"/>
    <w:rsid w:val="00774DCF"/>
    <w:rsid w:val="007753E2"/>
    <w:rsid w:val="007753FF"/>
    <w:rsid w:val="0077560B"/>
    <w:rsid w:val="00775B0E"/>
    <w:rsid w:val="00775CC3"/>
    <w:rsid w:val="00775D4A"/>
    <w:rsid w:val="00775DD2"/>
    <w:rsid w:val="00776384"/>
    <w:rsid w:val="00776451"/>
    <w:rsid w:val="007764D5"/>
    <w:rsid w:val="0077656D"/>
    <w:rsid w:val="007767B3"/>
    <w:rsid w:val="00776D46"/>
    <w:rsid w:val="00776FFB"/>
    <w:rsid w:val="00777006"/>
    <w:rsid w:val="0077703E"/>
    <w:rsid w:val="0077716F"/>
    <w:rsid w:val="0077735F"/>
    <w:rsid w:val="00777D8B"/>
    <w:rsid w:val="00777E61"/>
    <w:rsid w:val="00780711"/>
    <w:rsid w:val="007808A4"/>
    <w:rsid w:val="00780C85"/>
    <w:rsid w:val="0078135E"/>
    <w:rsid w:val="0078161B"/>
    <w:rsid w:val="007818F4"/>
    <w:rsid w:val="00781CB8"/>
    <w:rsid w:val="00782181"/>
    <w:rsid w:val="007830CA"/>
    <w:rsid w:val="0078366A"/>
    <w:rsid w:val="007843BD"/>
    <w:rsid w:val="007843F0"/>
    <w:rsid w:val="0078461C"/>
    <w:rsid w:val="0078480C"/>
    <w:rsid w:val="00784877"/>
    <w:rsid w:val="00785382"/>
    <w:rsid w:val="0078572A"/>
    <w:rsid w:val="00785E90"/>
    <w:rsid w:val="007866FF"/>
    <w:rsid w:val="007869EA"/>
    <w:rsid w:val="00786E28"/>
    <w:rsid w:val="00786FA3"/>
    <w:rsid w:val="00787459"/>
    <w:rsid w:val="00787523"/>
    <w:rsid w:val="00787650"/>
    <w:rsid w:val="0078773E"/>
    <w:rsid w:val="00787799"/>
    <w:rsid w:val="00787F76"/>
    <w:rsid w:val="00790111"/>
    <w:rsid w:val="0079060B"/>
    <w:rsid w:val="007907D3"/>
    <w:rsid w:val="00790874"/>
    <w:rsid w:val="00790912"/>
    <w:rsid w:val="00790AC4"/>
    <w:rsid w:val="00790B74"/>
    <w:rsid w:val="007919C3"/>
    <w:rsid w:val="00791A48"/>
    <w:rsid w:val="00791D14"/>
    <w:rsid w:val="00791FE6"/>
    <w:rsid w:val="007921CD"/>
    <w:rsid w:val="007921FC"/>
    <w:rsid w:val="007922CF"/>
    <w:rsid w:val="00792429"/>
    <w:rsid w:val="00792A4F"/>
    <w:rsid w:val="00792B0B"/>
    <w:rsid w:val="00792ED0"/>
    <w:rsid w:val="0079313D"/>
    <w:rsid w:val="00793776"/>
    <w:rsid w:val="00793A99"/>
    <w:rsid w:val="00793C4B"/>
    <w:rsid w:val="00793F45"/>
    <w:rsid w:val="00794537"/>
    <w:rsid w:val="00794B31"/>
    <w:rsid w:val="00794BE3"/>
    <w:rsid w:val="00794C30"/>
    <w:rsid w:val="00794D4B"/>
    <w:rsid w:val="007950AD"/>
    <w:rsid w:val="00795E0C"/>
    <w:rsid w:val="0079631A"/>
    <w:rsid w:val="0079792C"/>
    <w:rsid w:val="00797E95"/>
    <w:rsid w:val="007A00CC"/>
    <w:rsid w:val="007A00CD"/>
    <w:rsid w:val="007A0263"/>
    <w:rsid w:val="007A02A5"/>
    <w:rsid w:val="007A04B4"/>
    <w:rsid w:val="007A0634"/>
    <w:rsid w:val="007A0750"/>
    <w:rsid w:val="007A0DCE"/>
    <w:rsid w:val="007A1485"/>
    <w:rsid w:val="007A161C"/>
    <w:rsid w:val="007A1D67"/>
    <w:rsid w:val="007A22A3"/>
    <w:rsid w:val="007A2508"/>
    <w:rsid w:val="007A26D9"/>
    <w:rsid w:val="007A26EF"/>
    <w:rsid w:val="007A2776"/>
    <w:rsid w:val="007A283A"/>
    <w:rsid w:val="007A29BA"/>
    <w:rsid w:val="007A2A34"/>
    <w:rsid w:val="007A2A65"/>
    <w:rsid w:val="007A3551"/>
    <w:rsid w:val="007A3951"/>
    <w:rsid w:val="007A3F47"/>
    <w:rsid w:val="007A4465"/>
    <w:rsid w:val="007A476F"/>
    <w:rsid w:val="007A484D"/>
    <w:rsid w:val="007A4BA6"/>
    <w:rsid w:val="007A52B4"/>
    <w:rsid w:val="007A533A"/>
    <w:rsid w:val="007A5AEA"/>
    <w:rsid w:val="007A638B"/>
    <w:rsid w:val="007A63B2"/>
    <w:rsid w:val="007A6B26"/>
    <w:rsid w:val="007A71BC"/>
    <w:rsid w:val="007A796F"/>
    <w:rsid w:val="007A7A56"/>
    <w:rsid w:val="007B0057"/>
    <w:rsid w:val="007B0345"/>
    <w:rsid w:val="007B03E2"/>
    <w:rsid w:val="007B081D"/>
    <w:rsid w:val="007B0868"/>
    <w:rsid w:val="007B0958"/>
    <w:rsid w:val="007B1260"/>
    <w:rsid w:val="007B13DD"/>
    <w:rsid w:val="007B18C4"/>
    <w:rsid w:val="007B1B08"/>
    <w:rsid w:val="007B1E84"/>
    <w:rsid w:val="007B2362"/>
    <w:rsid w:val="007B2594"/>
    <w:rsid w:val="007B26BB"/>
    <w:rsid w:val="007B2911"/>
    <w:rsid w:val="007B293A"/>
    <w:rsid w:val="007B2F0A"/>
    <w:rsid w:val="007B3298"/>
    <w:rsid w:val="007B3F2E"/>
    <w:rsid w:val="007B4473"/>
    <w:rsid w:val="007B50FE"/>
    <w:rsid w:val="007B5197"/>
    <w:rsid w:val="007B594F"/>
    <w:rsid w:val="007B5C0A"/>
    <w:rsid w:val="007B5C8C"/>
    <w:rsid w:val="007B5CAE"/>
    <w:rsid w:val="007B606F"/>
    <w:rsid w:val="007B6186"/>
    <w:rsid w:val="007B6207"/>
    <w:rsid w:val="007B6314"/>
    <w:rsid w:val="007B67D5"/>
    <w:rsid w:val="007B692F"/>
    <w:rsid w:val="007B69CD"/>
    <w:rsid w:val="007B752B"/>
    <w:rsid w:val="007B76D6"/>
    <w:rsid w:val="007B7820"/>
    <w:rsid w:val="007B7B8E"/>
    <w:rsid w:val="007B7BB9"/>
    <w:rsid w:val="007B7D06"/>
    <w:rsid w:val="007B7D73"/>
    <w:rsid w:val="007C0202"/>
    <w:rsid w:val="007C0447"/>
    <w:rsid w:val="007C055C"/>
    <w:rsid w:val="007C0A87"/>
    <w:rsid w:val="007C122C"/>
    <w:rsid w:val="007C1237"/>
    <w:rsid w:val="007C1982"/>
    <w:rsid w:val="007C1BB0"/>
    <w:rsid w:val="007C1E40"/>
    <w:rsid w:val="007C27F5"/>
    <w:rsid w:val="007C28DF"/>
    <w:rsid w:val="007C29F8"/>
    <w:rsid w:val="007C3448"/>
    <w:rsid w:val="007C40DB"/>
    <w:rsid w:val="007C4814"/>
    <w:rsid w:val="007C4DEC"/>
    <w:rsid w:val="007C5627"/>
    <w:rsid w:val="007C5F92"/>
    <w:rsid w:val="007C66CA"/>
    <w:rsid w:val="007C6776"/>
    <w:rsid w:val="007C686F"/>
    <w:rsid w:val="007C6F52"/>
    <w:rsid w:val="007C774F"/>
    <w:rsid w:val="007C7AC8"/>
    <w:rsid w:val="007C7DC1"/>
    <w:rsid w:val="007D0AE4"/>
    <w:rsid w:val="007D1B3C"/>
    <w:rsid w:val="007D1D85"/>
    <w:rsid w:val="007D3091"/>
    <w:rsid w:val="007D3201"/>
    <w:rsid w:val="007D36D7"/>
    <w:rsid w:val="007D3B96"/>
    <w:rsid w:val="007D3C2D"/>
    <w:rsid w:val="007D545D"/>
    <w:rsid w:val="007D57A6"/>
    <w:rsid w:val="007D58A2"/>
    <w:rsid w:val="007D594D"/>
    <w:rsid w:val="007D5EB0"/>
    <w:rsid w:val="007D649B"/>
    <w:rsid w:val="007D720B"/>
    <w:rsid w:val="007D7260"/>
    <w:rsid w:val="007D7315"/>
    <w:rsid w:val="007D799C"/>
    <w:rsid w:val="007E004F"/>
    <w:rsid w:val="007E0098"/>
    <w:rsid w:val="007E0EE1"/>
    <w:rsid w:val="007E1353"/>
    <w:rsid w:val="007E147C"/>
    <w:rsid w:val="007E1C6A"/>
    <w:rsid w:val="007E29F5"/>
    <w:rsid w:val="007E2B24"/>
    <w:rsid w:val="007E2D54"/>
    <w:rsid w:val="007E3426"/>
    <w:rsid w:val="007E40FD"/>
    <w:rsid w:val="007E4190"/>
    <w:rsid w:val="007E4350"/>
    <w:rsid w:val="007E4488"/>
    <w:rsid w:val="007E448C"/>
    <w:rsid w:val="007E46C0"/>
    <w:rsid w:val="007E4D0C"/>
    <w:rsid w:val="007E4E3B"/>
    <w:rsid w:val="007E5450"/>
    <w:rsid w:val="007E5B67"/>
    <w:rsid w:val="007E6182"/>
    <w:rsid w:val="007E61DE"/>
    <w:rsid w:val="007E6416"/>
    <w:rsid w:val="007E6CE1"/>
    <w:rsid w:val="007E6D90"/>
    <w:rsid w:val="007E6E69"/>
    <w:rsid w:val="007E7481"/>
    <w:rsid w:val="007E7BB1"/>
    <w:rsid w:val="007F04B3"/>
    <w:rsid w:val="007F0534"/>
    <w:rsid w:val="007F0644"/>
    <w:rsid w:val="007F0921"/>
    <w:rsid w:val="007F0B72"/>
    <w:rsid w:val="007F18FD"/>
    <w:rsid w:val="007F1CA0"/>
    <w:rsid w:val="007F1D98"/>
    <w:rsid w:val="007F2048"/>
    <w:rsid w:val="007F20BD"/>
    <w:rsid w:val="007F244F"/>
    <w:rsid w:val="007F2586"/>
    <w:rsid w:val="007F2598"/>
    <w:rsid w:val="007F2B64"/>
    <w:rsid w:val="007F323B"/>
    <w:rsid w:val="007F32F9"/>
    <w:rsid w:val="007F34CC"/>
    <w:rsid w:val="007F3973"/>
    <w:rsid w:val="007F399C"/>
    <w:rsid w:val="007F3E0A"/>
    <w:rsid w:val="007F43F2"/>
    <w:rsid w:val="007F492A"/>
    <w:rsid w:val="007F4C23"/>
    <w:rsid w:val="007F4E41"/>
    <w:rsid w:val="007F5018"/>
    <w:rsid w:val="007F51B3"/>
    <w:rsid w:val="007F5534"/>
    <w:rsid w:val="007F5827"/>
    <w:rsid w:val="007F59EA"/>
    <w:rsid w:val="007F5C35"/>
    <w:rsid w:val="007F6447"/>
    <w:rsid w:val="007F6712"/>
    <w:rsid w:val="007F6AE8"/>
    <w:rsid w:val="007F71AE"/>
    <w:rsid w:val="007F7323"/>
    <w:rsid w:val="007F7E7C"/>
    <w:rsid w:val="00800590"/>
    <w:rsid w:val="008005C0"/>
    <w:rsid w:val="008008A0"/>
    <w:rsid w:val="00800E38"/>
    <w:rsid w:val="008010FD"/>
    <w:rsid w:val="0080144F"/>
    <w:rsid w:val="00801854"/>
    <w:rsid w:val="008018C4"/>
    <w:rsid w:val="00801937"/>
    <w:rsid w:val="00801DCC"/>
    <w:rsid w:val="008024ED"/>
    <w:rsid w:val="0080272B"/>
    <w:rsid w:val="008027AF"/>
    <w:rsid w:val="00802A07"/>
    <w:rsid w:val="00802AA9"/>
    <w:rsid w:val="00802C54"/>
    <w:rsid w:val="00803186"/>
    <w:rsid w:val="00803439"/>
    <w:rsid w:val="00803573"/>
    <w:rsid w:val="0080363C"/>
    <w:rsid w:val="00803661"/>
    <w:rsid w:val="00803760"/>
    <w:rsid w:val="00803855"/>
    <w:rsid w:val="00803973"/>
    <w:rsid w:val="00803CBD"/>
    <w:rsid w:val="00803F56"/>
    <w:rsid w:val="00804061"/>
    <w:rsid w:val="0080416B"/>
    <w:rsid w:val="00805044"/>
    <w:rsid w:val="00805303"/>
    <w:rsid w:val="00805FB4"/>
    <w:rsid w:val="00806367"/>
    <w:rsid w:val="00806383"/>
    <w:rsid w:val="00806570"/>
    <w:rsid w:val="008065E8"/>
    <w:rsid w:val="008065FF"/>
    <w:rsid w:val="00807217"/>
    <w:rsid w:val="00807A90"/>
    <w:rsid w:val="00807CAF"/>
    <w:rsid w:val="00807D22"/>
    <w:rsid w:val="00807DAB"/>
    <w:rsid w:val="00807EDC"/>
    <w:rsid w:val="00810319"/>
    <w:rsid w:val="00810634"/>
    <w:rsid w:val="00810720"/>
    <w:rsid w:val="00811105"/>
    <w:rsid w:val="0081142B"/>
    <w:rsid w:val="00811818"/>
    <w:rsid w:val="00811CD5"/>
    <w:rsid w:val="00812044"/>
    <w:rsid w:val="00812195"/>
    <w:rsid w:val="00812719"/>
    <w:rsid w:val="0081284A"/>
    <w:rsid w:val="00812EEB"/>
    <w:rsid w:val="008134EC"/>
    <w:rsid w:val="00813F1F"/>
    <w:rsid w:val="008141F9"/>
    <w:rsid w:val="008146F8"/>
    <w:rsid w:val="00814B89"/>
    <w:rsid w:val="00815851"/>
    <w:rsid w:val="00815EF9"/>
    <w:rsid w:val="00815FF4"/>
    <w:rsid w:val="0081611D"/>
    <w:rsid w:val="0081647B"/>
    <w:rsid w:val="00816957"/>
    <w:rsid w:val="00816CDF"/>
    <w:rsid w:val="00817107"/>
    <w:rsid w:val="0082016C"/>
    <w:rsid w:val="008201F2"/>
    <w:rsid w:val="0082082C"/>
    <w:rsid w:val="00820DD5"/>
    <w:rsid w:val="00820E1E"/>
    <w:rsid w:val="00820F1D"/>
    <w:rsid w:val="00820FA0"/>
    <w:rsid w:val="00821521"/>
    <w:rsid w:val="00821B7A"/>
    <w:rsid w:val="00821CC8"/>
    <w:rsid w:val="0082207C"/>
    <w:rsid w:val="0082231A"/>
    <w:rsid w:val="008223C8"/>
    <w:rsid w:val="008225E3"/>
    <w:rsid w:val="0082299B"/>
    <w:rsid w:val="00822FC4"/>
    <w:rsid w:val="0082324A"/>
    <w:rsid w:val="00824040"/>
    <w:rsid w:val="00824353"/>
    <w:rsid w:val="00824636"/>
    <w:rsid w:val="00824753"/>
    <w:rsid w:val="00824DAA"/>
    <w:rsid w:val="00825061"/>
    <w:rsid w:val="008250C4"/>
    <w:rsid w:val="00825367"/>
    <w:rsid w:val="00825C47"/>
    <w:rsid w:val="00826130"/>
    <w:rsid w:val="00826606"/>
    <w:rsid w:val="00826822"/>
    <w:rsid w:val="0082689B"/>
    <w:rsid w:val="00826FAE"/>
    <w:rsid w:val="0082713B"/>
    <w:rsid w:val="008271C9"/>
    <w:rsid w:val="00827A78"/>
    <w:rsid w:val="00827D89"/>
    <w:rsid w:val="00827F28"/>
    <w:rsid w:val="00830196"/>
    <w:rsid w:val="008301E7"/>
    <w:rsid w:val="008307E6"/>
    <w:rsid w:val="00830C49"/>
    <w:rsid w:val="00830E19"/>
    <w:rsid w:val="00830E62"/>
    <w:rsid w:val="00831767"/>
    <w:rsid w:val="0083217E"/>
    <w:rsid w:val="008321C1"/>
    <w:rsid w:val="0083231D"/>
    <w:rsid w:val="00832425"/>
    <w:rsid w:val="008326DC"/>
    <w:rsid w:val="00833270"/>
    <w:rsid w:val="00833274"/>
    <w:rsid w:val="008339EC"/>
    <w:rsid w:val="00833D7A"/>
    <w:rsid w:val="00833E70"/>
    <w:rsid w:val="00834B47"/>
    <w:rsid w:val="00834B94"/>
    <w:rsid w:val="00834C6E"/>
    <w:rsid w:val="00835210"/>
    <w:rsid w:val="00835606"/>
    <w:rsid w:val="00835A7E"/>
    <w:rsid w:val="00835AE9"/>
    <w:rsid w:val="0083626A"/>
    <w:rsid w:val="00836682"/>
    <w:rsid w:val="008367EF"/>
    <w:rsid w:val="00836914"/>
    <w:rsid w:val="0083699B"/>
    <w:rsid w:val="00836AB4"/>
    <w:rsid w:val="008370F3"/>
    <w:rsid w:val="008376D7"/>
    <w:rsid w:val="00837761"/>
    <w:rsid w:val="00837795"/>
    <w:rsid w:val="008379CA"/>
    <w:rsid w:val="00837D9F"/>
    <w:rsid w:val="008408DE"/>
    <w:rsid w:val="0084100B"/>
    <w:rsid w:val="008413EA"/>
    <w:rsid w:val="0084173B"/>
    <w:rsid w:val="008418BD"/>
    <w:rsid w:val="00842FEE"/>
    <w:rsid w:val="00842FF2"/>
    <w:rsid w:val="0084315E"/>
    <w:rsid w:val="008432B9"/>
    <w:rsid w:val="008435BE"/>
    <w:rsid w:val="00843C1F"/>
    <w:rsid w:val="00844401"/>
    <w:rsid w:val="008444DD"/>
    <w:rsid w:val="00844E86"/>
    <w:rsid w:val="0084590F"/>
    <w:rsid w:val="00845ECA"/>
    <w:rsid w:val="00845FC5"/>
    <w:rsid w:val="00846151"/>
    <w:rsid w:val="008463EF"/>
    <w:rsid w:val="00846653"/>
    <w:rsid w:val="0084671D"/>
    <w:rsid w:val="008474D0"/>
    <w:rsid w:val="008477A2"/>
    <w:rsid w:val="00847838"/>
    <w:rsid w:val="00847BEF"/>
    <w:rsid w:val="00847D66"/>
    <w:rsid w:val="00850425"/>
    <w:rsid w:val="008508A1"/>
    <w:rsid w:val="00850972"/>
    <w:rsid w:val="00850A84"/>
    <w:rsid w:val="00850C27"/>
    <w:rsid w:val="00850CEB"/>
    <w:rsid w:val="00850F04"/>
    <w:rsid w:val="00850F1B"/>
    <w:rsid w:val="00850F64"/>
    <w:rsid w:val="008514D6"/>
    <w:rsid w:val="0085159A"/>
    <w:rsid w:val="008517B4"/>
    <w:rsid w:val="00851A83"/>
    <w:rsid w:val="00851B43"/>
    <w:rsid w:val="00851C52"/>
    <w:rsid w:val="00851CE8"/>
    <w:rsid w:val="00852070"/>
    <w:rsid w:val="0085230A"/>
    <w:rsid w:val="00852511"/>
    <w:rsid w:val="0085297C"/>
    <w:rsid w:val="00853074"/>
    <w:rsid w:val="008537AF"/>
    <w:rsid w:val="00853B48"/>
    <w:rsid w:val="00853B8A"/>
    <w:rsid w:val="00853DFE"/>
    <w:rsid w:val="00853E76"/>
    <w:rsid w:val="008540FA"/>
    <w:rsid w:val="00854171"/>
    <w:rsid w:val="00854284"/>
    <w:rsid w:val="008550C0"/>
    <w:rsid w:val="00855521"/>
    <w:rsid w:val="00855B36"/>
    <w:rsid w:val="00856684"/>
    <w:rsid w:val="00856B5E"/>
    <w:rsid w:val="00856EAF"/>
    <w:rsid w:val="00856FA9"/>
    <w:rsid w:val="00856FCE"/>
    <w:rsid w:val="00857017"/>
    <w:rsid w:val="008570C3"/>
    <w:rsid w:val="00857237"/>
    <w:rsid w:val="008572F1"/>
    <w:rsid w:val="008572FC"/>
    <w:rsid w:val="00857507"/>
    <w:rsid w:val="008579DE"/>
    <w:rsid w:val="00857A1D"/>
    <w:rsid w:val="00857BED"/>
    <w:rsid w:val="00857FF1"/>
    <w:rsid w:val="008603F9"/>
    <w:rsid w:val="0086043F"/>
    <w:rsid w:val="00860919"/>
    <w:rsid w:val="00860D28"/>
    <w:rsid w:val="00860E76"/>
    <w:rsid w:val="008618FB"/>
    <w:rsid w:val="00861A2F"/>
    <w:rsid w:val="0086201A"/>
    <w:rsid w:val="00862177"/>
    <w:rsid w:val="0086264A"/>
    <w:rsid w:val="00862768"/>
    <w:rsid w:val="0086293A"/>
    <w:rsid w:val="00862EFC"/>
    <w:rsid w:val="00863487"/>
    <w:rsid w:val="00863893"/>
    <w:rsid w:val="00863A99"/>
    <w:rsid w:val="00864005"/>
    <w:rsid w:val="0086404F"/>
    <w:rsid w:val="008646D5"/>
    <w:rsid w:val="00864EA3"/>
    <w:rsid w:val="008651C7"/>
    <w:rsid w:val="008656E2"/>
    <w:rsid w:val="00865770"/>
    <w:rsid w:val="00865A3A"/>
    <w:rsid w:val="00865DBA"/>
    <w:rsid w:val="0086602C"/>
    <w:rsid w:val="00866108"/>
    <w:rsid w:val="008667EC"/>
    <w:rsid w:val="008669CD"/>
    <w:rsid w:val="00866EA8"/>
    <w:rsid w:val="00866EB0"/>
    <w:rsid w:val="00866F64"/>
    <w:rsid w:val="00867098"/>
    <w:rsid w:val="0086756A"/>
    <w:rsid w:val="00870016"/>
    <w:rsid w:val="00870469"/>
    <w:rsid w:val="00870776"/>
    <w:rsid w:val="00870913"/>
    <w:rsid w:val="008715B2"/>
    <w:rsid w:val="0087189A"/>
    <w:rsid w:val="00871D7D"/>
    <w:rsid w:val="008720E2"/>
    <w:rsid w:val="00872A51"/>
    <w:rsid w:val="00872B03"/>
    <w:rsid w:val="008730F7"/>
    <w:rsid w:val="008732E5"/>
    <w:rsid w:val="0087359B"/>
    <w:rsid w:val="008737B1"/>
    <w:rsid w:val="00873E29"/>
    <w:rsid w:val="008745AD"/>
    <w:rsid w:val="0087488C"/>
    <w:rsid w:val="008749E3"/>
    <w:rsid w:val="00874DA7"/>
    <w:rsid w:val="00874E34"/>
    <w:rsid w:val="00874E8F"/>
    <w:rsid w:val="0087534D"/>
    <w:rsid w:val="0087535A"/>
    <w:rsid w:val="00875463"/>
    <w:rsid w:val="0087565A"/>
    <w:rsid w:val="00875B9D"/>
    <w:rsid w:val="00875C86"/>
    <w:rsid w:val="00876012"/>
    <w:rsid w:val="0087607A"/>
    <w:rsid w:val="00876DD4"/>
    <w:rsid w:val="00877084"/>
    <w:rsid w:val="008771BF"/>
    <w:rsid w:val="0087780C"/>
    <w:rsid w:val="00877970"/>
    <w:rsid w:val="00877B5A"/>
    <w:rsid w:val="00877BD7"/>
    <w:rsid w:val="0088051A"/>
    <w:rsid w:val="008812D0"/>
    <w:rsid w:val="0088161F"/>
    <w:rsid w:val="00881A5A"/>
    <w:rsid w:val="00882233"/>
    <w:rsid w:val="0088233B"/>
    <w:rsid w:val="0088267C"/>
    <w:rsid w:val="00882B76"/>
    <w:rsid w:val="008830B8"/>
    <w:rsid w:val="00883235"/>
    <w:rsid w:val="00883375"/>
    <w:rsid w:val="00883C60"/>
    <w:rsid w:val="00883D38"/>
    <w:rsid w:val="00883D6A"/>
    <w:rsid w:val="00883E3D"/>
    <w:rsid w:val="0088461C"/>
    <w:rsid w:val="0088479C"/>
    <w:rsid w:val="008847BD"/>
    <w:rsid w:val="00884B6D"/>
    <w:rsid w:val="00884F00"/>
    <w:rsid w:val="00884F56"/>
    <w:rsid w:val="008850B0"/>
    <w:rsid w:val="008853A2"/>
    <w:rsid w:val="00885624"/>
    <w:rsid w:val="0088564F"/>
    <w:rsid w:val="008856CF"/>
    <w:rsid w:val="0088592A"/>
    <w:rsid w:val="00885D05"/>
    <w:rsid w:val="00885DFD"/>
    <w:rsid w:val="0088605A"/>
    <w:rsid w:val="0088630E"/>
    <w:rsid w:val="0088692B"/>
    <w:rsid w:val="00886A41"/>
    <w:rsid w:val="008875D0"/>
    <w:rsid w:val="00887AAC"/>
    <w:rsid w:val="00887EEB"/>
    <w:rsid w:val="0089043C"/>
    <w:rsid w:val="00890637"/>
    <w:rsid w:val="008907EC"/>
    <w:rsid w:val="00890BFB"/>
    <w:rsid w:val="00890EA5"/>
    <w:rsid w:val="00891472"/>
    <w:rsid w:val="0089181B"/>
    <w:rsid w:val="00891C1F"/>
    <w:rsid w:val="00891DDC"/>
    <w:rsid w:val="00892516"/>
    <w:rsid w:val="008925B8"/>
    <w:rsid w:val="008926CD"/>
    <w:rsid w:val="00892831"/>
    <w:rsid w:val="00892D09"/>
    <w:rsid w:val="00893295"/>
    <w:rsid w:val="00893333"/>
    <w:rsid w:val="00893A69"/>
    <w:rsid w:val="00893B03"/>
    <w:rsid w:val="00893B4D"/>
    <w:rsid w:val="008942DE"/>
    <w:rsid w:val="0089441E"/>
    <w:rsid w:val="0089479F"/>
    <w:rsid w:val="008948D9"/>
    <w:rsid w:val="00894DCC"/>
    <w:rsid w:val="00895032"/>
    <w:rsid w:val="008953D5"/>
    <w:rsid w:val="008957E9"/>
    <w:rsid w:val="00895C5B"/>
    <w:rsid w:val="0089694F"/>
    <w:rsid w:val="00896AC9"/>
    <w:rsid w:val="00896E4C"/>
    <w:rsid w:val="008975DE"/>
    <w:rsid w:val="008979D6"/>
    <w:rsid w:val="00897B37"/>
    <w:rsid w:val="008A07AC"/>
    <w:rsid w:val="008A09DF"/>
    <w:rsid w:val="008A0B2E"/>
    <w:rsid w:val="008A107E"/>
    <w:rsid w:val="008A1154"/>
    <w:rsid w:val="008A124D"/>
    <w:rsid w:val="008A161C"/>
    <w:rsid w:val="008A168F"/>
    <w:rsid w:val="008A1D21"/>
    <w:rsid w:val="008A1EE3"/>
    <w:rsid w:val="008A20A1"/>
    <w:rsid w:val="008A232E"/>
    <w:rsid w:val="008A23D8"/>
    <w:rsid w:val="008A3183"/>
    <w:rsid w:val="008A34E7"/>
    <w:rsid w:val="008A38FD"/>
    <w:rsid w:val="008A3A7A"/>
    <w:rsid w:val="008A3CE4"/>
    <w:rsid w:val="008A3FEC"/>
    <w:rsid w:val="008A4006"/>
    <w:rsid w:val="008A45C0"/>
    <w:rsid w:val="008A4616"/>
    <w:rsid w:val="008A4F37"/>
    <w:rsid w:val="008A5795"/>
    <w:rsid w:val="008A5AA3"/>
    <w:rsid w:val="008A668D"/>
    <w:rsid w:val="008A6950"/>
    <w:rsid w:val="008A6B5D"/>
    <w:rsid w:val="008B009D"/>
    <w:rsid w:val="008B09C9"/>
    <w:rsid w:val="008B0A58"/>
    <w:rsid w:val="008B0B89"/>
    <w:rsid w:val="008B0D19"/>
    <w:rsid w:val="008B1018"/>
    <w:rsid w:val="008B123D"/>
    <w:rsid w:val="008B13C6"/>
    <w:rsid w:val="008B17EB"/>
    <w:rsid w:val="008B19F6"/>
    <w:rsid w:val="008B1B69"/>
    <w:rsid w:val="008B1C42"/>
    <w:rsid w:val="008B1D7D"/>
    <w:rsid w:val="008B21CF"/>
    <w:rsid w:val="008B23BA"/>
    <w:rsid w:val="008B23FA"/>
    <w:rsid w:val="008B24FE"/>
    <w:rsid w:val="008B2AC3"/>
    <w:rsid w:val="008B3128"/>
    <w:rsid w:val="008B3499"/>
    <w:rsid w:val="008B37B5"/>
    <w:rsid w:val="008B3B29"/>
    <w:rsid w:val="008B3D0E"/>
    <w:rsid w:val="008B3E2A"/>
    <w:rsid w:val="008B3F8E"/>
    <w:rsid w:val="008B3F9E"/>
    <w:rsid w:val="008B3FB2"/>
    <w:rsid w:val="008B4952"/>
    <w:rsid w:val="008B516B"/>
    <w:rsid w:val="008B55B6"/>
    <w:rsid w:val="008B5698"/>
    <w:rsid w:val="008B582B"/>
    <w:rsid w:val="008B5B64"/>
    <w:rsid w:val="008B69C9"/>
    <w:rsid w:val="008B6D80"/>
    <w:rsid w:val="008B6EF7"/>
    <w:rsid w:val="008B701F"/>
    <w:rsid w:val="008B72EE"/>
    <w:rsid w:val="008B737D"/>
    <w:rsid w:val="008B7670"/>
    <w:rsid w:val="008B7C89"/>
    <w:rsid w:val="008B7D16"/>
    <w:rsid w:val="008B7DBC"/>
    <w:rsid w:val="008C01E7"/>
    <w:rsid w:val="008C0457"/>
    <w:rsid w:val="008C04F1"/>
    <w:rsid w:val="008C07CE"/>
    <w:rsid w:val="008C0905"/>
    <w:rsid w:val="008C0A9A"/>
    <w:rsid w:val="008C0F63"/>
    <w:rsid w:val="008C14DF"/>
    <w:rsid w:val="008C15A2"/>
    <w:rsid w:val="008C1845"/>
    <w:rsid w:val="008C1BFE"/>
    <w:rsid w:val="008C1EC6"/>
    <w:rsid w:val="008C215E"/>
    <w:rsid w:val="008C23E2"/>
    <w:rsid w:val="008C24CA"/>
    <w:rsid w:val="008C29A3"/>
    <w:rsid w:val="008C2C68"/>
    <w:rsid w:val="008C2D7E"/>
    <w:rsid w:val="008C2F57"/>
    <w:rsid w:val="008C3350"/>
    <w:rsid w:val="008C376E"/>
    <w:rsid w:val="008C38D9"/>
    <w:rsid w:val="008C3B09"/>
    <w:rsid w:val="008C416C"/>
    <w:rsid w:val="008C46FF"/>
    <w:rsid w:val="008C48F2"/>
    <w:rsid w:val="008C4C56"/>
    <w:rsid w:val="008C5000"/>
    <w:rsid w:val="008C519E"/>
    <w:rsid w:val="008C5705"/>
    <w:rsid w:val="008C63C1"/>
    <w:rsid w:val="008C654D"/>
    <w:rsid w:val="008C693F"/>
    <w:rsid w:val="008C6E2D"/>
    <w:rsid w:val="008C72D6"/>
    <w:rsid w:val="008C7BD0"/>
    <w:rsid w:val="008C7EB6"/>
    <w:rsid w:val="008D02D6"/>
    <w:rsid w:val="008D0B3D"/>
    <w:rsid w:val="008D0DE2"/>
    <w:rsid w:val="008D131A"/>
    <w:rsid w:val="008D160A"/>
    <w:rsid w:val="008D190F"/>
    <w:rsid w:val="008D1B70"/>
    <w:rsid w:val="008D1B91"/>
    <w:rsid w:val="008D1BA0"/>
    <w:rsid w:val="008D1E94"/>
    <w:rsid w:val="008D202F"/>
    <w:rsid w:val="008D2077"/>
    <w:rsid w:val="008D21EF"/>
    <w:rsid w:val="008D26C7"/>
    <w:rsid w:val="008D2863"/>
    <w:rsid w:val="008D2D7F"/>
    <w:rsid w:val="008D2E24"/>
    <w:rsid w:val="008D3173"/>
    <w:rsid w:val="008D31C5"/>
    <w:rsid w:val="008D3E2E"/>
    <w:rsid w:val="008D4083"/>
    <w:rsid w:val="008D4360"/>
    <w:rsid w:val="008D49BA"/>
    <w:rsid w:val="008D4CA2"/>
    <w:rsid w:val="008D594B"/>
    <w:rsid w:val="008D5A89"/>
    <w:rsid w:val="008D5B71"/>
    <w:rsid w:val="008D5F41"/>
    <w:rsid w:val="008D603E"/>
    <w:rsid w:val="008D6103"/>
    <w:rsid w:val="008D6738"/>
    <w:rsid w:val="008D6839"/>
    <w:rsid w:val="008D6878"/>
    <w:rsid w:val="008D693F"/>
    <w:rsid w:val="008D6A00"/>
    <w:rsid w:val="008D6F53"/>
    <w:rsid w:val="008D7331"/>
    <w:rsid w:val="008D73E2"/>
    <w:rsid w:val="008D7BA0"/>
    <w:rsid w:val="008E070E"/>
    <w:rsid w:val="008E0E0A"/>
    <w:rsid w:val="008E1537"/>
    <w:rsid w:val="008E2085"/>
    <w:rsid w:val="008E233A"/>
    <w:rsid w:val="008E25B7"/>
    <w:rsid w:val="008E27C1"/>
    <w:rsid w:val="008E2B2F"/>
    <w:rsid w:val="008E300C"/>
    <w:rsid w:val="008E3603"/>
    <w:rsid w:val="008E393C"/>
    <w:rsid w:val="008E39C7"/>
    <w:rsid w:val="008E4868"/>
    <w:rsid w:val="008E54A7"/>
    <w:rsid w:val="008E58E2"/>
    <w:rsid w:val="008E5C2A"/>
    <w:rsid w:val="008E5E1F"/>
    <w:rsid w:val="008E6063"/>
    <w:rsid w:val="008E672F"/>
    <w:rsid w:val="008E6798"/>
    <w:rsid w:val="008E6C3E"/>
    <w:rsid w:val="008E6E27"/>
    <w:rsid w:val="008E735F"/>
    <w:rsid w:val="008E7567"/>
    <w:rsid w:val="008E765C"/>
    <w:rsid w:val="008E7AE4"/>
    <w:rsid w:val="008F026C"/>
    <w:rsid w:val="008F0645"/>
    <w:rsid w:val="008F0C42"/>
    <w:rsid w:val="008F141F"/>
    <w:rsid w:val="008F1A8F"/>
    <w:rsid w:val="008F1D2B"/>
    <w:rsid w:val="008F2003"/>
    <w:rsid w:val="008F237D"/>
    <w:rsid w:val="008F2936"/>
    <w:rsid w:val="008F2D0B"/>
    <w:rsid w:val="008F360F"/>
    <w:rsid w:val="008F3A7B"/>
    <w:rsid w:val="008F4036"/>
    <w:rsid w:val="008F4155"/>
    <w:rsid w:val="008F4745"/>
    <w:rsid w:val="008F4910"/>
    <w:rsid w:val="008F4C48"/>
    <w:rsid w:val="008F541C"/>
    <w:rsid w:val="008F559A"/>
    <w:rsid w:val="008F57E2"/>
    <w:rsid w:val="008F5B14"/>
    <w:rsid w:val="008F5DB9"/>
    <w:rsid w:val="008F5DFC"/>
    <w:rsid w:val="008F6474"/>
    <w:rsid w:val="008F65F7"/>
    <w:rsid w:val="008F6987"/>
    <w:rsid w:val="008F6A2B"/>
    <w:rsid w:val="008F6D0A"/>
    <w:rsid w:val="008F6DE7"/>
    <w:rsid w:val="008F6E98"/>
    <w:rsid w:val="008F7648"/>
    <w:rsid w:val="008F76B4"/>
    <w:rsid w:val="008F77F9"/>
    <w:rsid w:val="008F7B2B"/>
    <w:rsid w:val="008F7DC2"/>
    <w:rsid w:val="00900993"/>
    <w:rsid w:val="009009E3"/>
    <w:rsid w:val="00900BCC"/>
    <w:rsid w:val="00900EFD"/>
    <w:rsid w:val="00900FA6"/>
    <w:rsid w:val="0090196A"/>
    <w:rsid w:val="009019D4"/>
    <w:rsid w:val="00901CE0"/>
    <w:rsid w:val="00901D34"/>
    <w:rsid w:val="00902254"/>
    <w:rsid w:val="009022ED"/>
    <w:rsid w:val="00902692"/>
    <w:rsid w:val="00902764"/>
    <w:rsid w:val="009029B1"/>
    <w:rsid w:val="00902A49"/>
    <w:rsid w:val="00902D22"/>
    <w:rsid w:val="00902D7F"/>
    <w:rsid w:val="00903E23"/>
    <w:rsid w:val="00903FB0"/>
    <w:rsid w:val="009041E8"/>
    <w:rsid w:val="0090432C"/>
    <w:rsid w:val="009048DD"/>
    <w:rsid w:val="00904F3F"/>
    <w:rsid w:val="00904F5F"/>
    <w:rsid w:val="00904FDC"/>
    <w:rsid w:val="009056D6"/>
    <w:rsid w:val="00905928"/>
    <w:rsid w:val="00905BC9"/>
    <w:rsid w:val="00905DAC"/>
    <w:rsid w:val="009060EA"/>
    <w:rsid w:val="009060EC"/>
    <w:rsid w:val="00906E7E"/>
    <w:rsid w:val="00907056"/>
    <w:rsid w:val="0090756A"/>
    <w:rsid w:val="0090765C"/>
    <w:rsid w:val="00907906"/>
    <w:rsid w:val="00907EEB"/>
    <w:rsid w:val="00910068"/>
    <w:rsid w:val="0091033F"/>
    <w:rsid w:val="0091048F"/>
    <w:rsid w:val="00910B4C"/>
    <w:rsid w:val="00910D6C"/>
    <w:rsid w:val="00911379"/>
    <w:rsid w:val="00911467"/>
    <w:rsid w:val="009116A8"/>
    <w:rsid w:val="00911857"/>
    <w:rsid w:val="009118B1"/>
    <w:rsid w:val="009118BB"/>
    <w:rsid w:val="00911976"/>
    <w:rsid w:val="009120CD"/>
    <w:rsid w:val="009123A3"/>
    <w:rsid w:val="00912705"/>
    <w:rsid w:val="00912CBC"/>
    <w:rsid w:val="00914473"/>
    <w:rsid w:val="0091472E"/>
    <w:rsid w:val="0091482D"/>
    <w:rsid w:val="00914867"/>
    <w:rsid w:val="00914D12"/>
    <w:rsid w:val="00914FBC"/>
    <w:rsid w:val="009151E0"/>
    <w:rsid w:val="0091536D"/>
    <w:rsid w:val="009155DB"/>
    <w:rsid w:val="00915A92"/>
    <w:rsid w:val="00916043"/>
    <w:rsid w:val="00916548"/>
    <w:rsid w:val="009167D9"/>
    <w:rsid w:val="009169F0"/>
    <w:rsid w:val="00916B33"/>
    <w:rsid w:val="00916B77"/>
    <w:rsid w:val="00916E52"/>
    <w:rsid w:val="009174C8"/>
    <w:rsid w:val="00917A50"/>
    <w:rsid w:val="00920098"/>
    <w:rsid w:val="009201DA"/>
    <w:rsid w:val="009202F3"/>
    <w:rsid w:val="009205B3"/>
    <w:rsid w:val="009208BA"/>
    <w:rsid w:val="00920D35"/>
    <w:rsid w:val="00920E53"/>
    <w:rsid w:val="009215AF"/>
    <w:rsid w:val="009215C2"/>
    <w:rsid w:val="009216AF"/>
    <w:rsid w:val="00921C1D"/>
    <w:rsid w:val="009220B2"/>
    <w:rsid w:val="009221DC"/>
    <w:rsid w:val="009221E3"/>
    <w:rsid w:val="00922314"/>
    <w:rsid w:val="009225DA"/>
    <w:rsid w:val="0092289D"/>
    <w:rsid w:val="00924068"/>
    <w:rsid w:val="009248D6"/>
    <w:rsid w:val="00924955"/>
    <w:rsid w:val="00924957"/>
    <w:rsid w:val="00925481"/>
    <w:rsid w:val="00925675"/>
    <w:rsid w:val="009258DF"/>
    <w:rsid w:val="009259B5"/>
    <w:rsid w:val="00926376"/>
    <w:rsid w:val="0092714B"/>
    <w:rsid w:val="00927285"/>
    <w:rsid w:val="009274E7"/>
    <w:rsid w:val="00927964"/>
    <w:rsid w:val="00927D81"/>
    <w:rsid w:val="00927EC0"/>
    <w:rsid w:val="009303A5"/>
    <w:rsid w:val="00930991"/>
    <w:rsid w:val="00931319"/>
    <w:rsid w:val="00931692"/>
    <w:rsid w:val="00931A38"/>
    <w:rsid w:val="00931B5D"/>
    <w:rsid w:val="00932D50"/>
    <w:rsid w:val="00933705"/>
    <w:rsid w:val="00933B57"/>
    <w:rsid w:val="00933B5D"/>
    <w:rsid w:val="00933FA6"/>
    <w:rsid w:val="00934263"/>
    <w:rsid w:val="00934364"/>
    <w:rsid w:val="009346AB"/>
    <w:rsid w:val="00934C6A"/>
    <w:rsid w:val="00934ED0"/>
    <w:rsid w:val="009356B7"/>
    <w:rsid w:val="00935E3D"/>
    <w:rsid w:val="00936934"/>
    <w:rsid w:val="0093713F"/>
    <w:rsid w:val="00937161"/>
    <w:rsid w:val="009375FF"/>
    <w:rsid w:val="009377D4"/>
    <w:rsid w:val="00937E86"/>
    <w:rsid w:val="0094060D"/>
    <w:rsid w:val="0094099A"/>
    <w:rsid w:val="009409F8"/>
    <w:rsid w:val="00941016"/>
    <w:rsid w:val="00941150"/>
    <w:rsid w:val="00941A23"/>
    <w:rsid w:val="00943323"/>
    <w:rsid w:val="009438C3"/>
    <w:rsid w:val="00943A6D"/>
    <w:rsid w:val="00943F33"/>
    <w:rsid w:val="009443D3"/>
    <w:rsid w:val="009447A8"/>
    <w:rsid w:val="00945005"/>
    <w:rsid w:val="00945682"/>
    <w:rsid w:val="00945861"/>
    <w:rsid w:val="009459BD"/>
    <w:rsid w:val="00945B93"/>
    <w:rsid w:val="00945F18"/>
    <w:rsid w:val="00946045"/>
    <w:rsid w:val="009465D3"/>
    <w:rsid w:val="0094669B"/>
    <w:rsid w:val="00946CE0"/>
    <w:rsid w:val="00946D82"/>
    <w:rsid w:val="00946D99"/>
    <w:rsid w:val="00946F0B"/>
    <w:rsid w:val="00947293"/>
    <w:rsid w:val="0094790D"/>
    <w:rsid w:val="00947A7E"/>
    <w:rsid w:val="00947D23"/>
    <w:rsid w:val="00947F8C"/>
    <w:rsid w:val="009506BB"/>
    <w:rsid w:val="009507AA"/>
    <w:rsid w:val="00950DB0"/>
    <w:rsid w:val="00950DBA"/>
    <w:rsid w:val="00951A39"/>
    <w:rsid w:val="0095210C"/>
    <w:rsid w:val="00952203"/>
    <w:rsid w:val="00952259"/>
    <w:rsid w:val="00952353"/>
    <w:rsid w:val="00952403"/>
    <w:rsid w:val="00952DC8"/>
    <w:rsid w:val="009533AF"/>
    <w:rsid w:val="009534D3"/>
    <w:rsid w:val="00953834"/>
    <w:rsid w:val="00953B2F"/>
    <w:rsid w:val="00953B50"/>
    <w:rsid w:val="00953C59"/>
    <w:rsid w:val="0095438C"/>
    <w:rsid w:val="0095459C"/>
    <w:rsid w:val="00955469"/>
    <w:rsid w:val="00955641"/>
    <w:rsid w:val="009559B5"/>
    <w:rsid w:val="00955FFB"/>
    <w:rsid w:val="009560E4"/>
    <w:rsid w:val="00956440"/>
    <w:rsid w:val="00956684"/>
    <w:rsid w:val="009568BA"/>
    <w:rsid w:val="009569D3"/>
    <w:rsid w:val="00956DD7"/>
    <w:rsid w:val="009576BE"/>
    <w:rsid w:val="00957F0C"/>
    <w:rsid w:val="009607A3"/>
    <w:rsid w:val="00960C94"/>
    <w:rsid w:val="00960CD0"/>
    <w:rsid w:val="00960DF5"/>
    <w:rsid w:val="009613B0"/>
    <w:rsid w:val="0096142E"/>
    <w:rsid w:val="00961580"/>
    <w:rsid w:val="0096198B"/>
    <w:rsid w:val="00961E46"/>
    <w:rsid w:val="009621DB"/>
    <w:rsid w:val="0096228E"/>
    <w:rsid w:val="0096296C"/>
    <w:rsid w:val="0096324B"/>
    <w:rsid w:val="009632C6"/>
    <w:rsid w:val="00963921"/>
    <w:rsid w:val="00963CAC"/>
    <w:rsid w:val="0096416B"/>
    <w:rsid w:val="009643B1"/>
    <w:rsid w:val="0096451D"/>
    <w:rsid w:val="009645EE"/>
    <w:rsid w:val="00964BB0"/>
    <w:rsid w:val="00964C18"/>
    <w:rsid w:val="00964E95"/>
    <w:rsid w:val="0096518C"/>
    <w:rsid w:val="009659E1"/>
    <w:rsid w:val="00966590"/>
    <w:rsid w:val="00966780"/>
    <w:rsid w:val="00966949"/>
    <w:rsid w:val="0096698F"/>
    <w:rsid w:val="00966B9A"/>
    <w:rsid w:val="00966EA5"/>
    <w:rsid w:val="00966EE4"/>
    <w:rsid w:val="00967324"/>
    <w:rsid w:val="0096739C"/>
    <w:rsid w:val="00967996"/>
    <w:rsid w:val="009679CB"/>
    <w:rsid w:val="00967BCF"/>
    <w:rsid w:val="0097015B"/>
    <w:rsid w:val="0097046A"/>
    <w:rsid w:val="009704FB"/>
    <w:rsid w:val="00970CF0"/>
    <w:rsid w:val="0097122B"/>
    <w:rsid w:val="00971840"/>
    <w:rsid w:val="00971844"/>
    <w:rsid w:val="00971A66"/>
    <w:rsid w:val="00971A86"/>
    <w:rsid w:val="0097256C"/>
    <w:rsid w:val="009729A6"/>
    <w:rsid w:val="00972DEF"/>
    <w:rsid w:val="009731B9"/>
    <w:rsid w:val="00973541"/>
    <w:rsid w:val="00973980"/>
    <w:rsid w:val="0097400D"/>
    <w:rsid w:val="009744AF"/>
    <w:rsid w:val="0097475B"/>
    <w:rsid w:val="0097497B"/>
    <w:rsid w:val="00974DE8"/>
    <w:rsid w:val="00975131"/>
    <w:rsid w:val="00975F4E"/>
    <w:rsid w:val="00976419"/>
    <w:rsid w:val="0097648E"/>
    <w:rsid w:val="00976507"/>
    <w:rsid w:val="009765BC"/>
    <w:rsid w:val="009766C9"/>
    <w:rsid w:val="009768FF"/>
    <w:rsid w:val="00976A85"/>
    <w:rsid w:val="009770BE"/>
    <w:rsid w:val="00977167"/>
    <w:rsid w:val="00977D7A"/>
    <w:rsid w:val="00977E84"/>
    <w:rsid w:val="009805DA"/>
    <w:rsid w:val="009809F1"/>
    <w:rsid w:val="00981085"/>
    <w:rsid w:val="0098178A"/>
    <w:rsid w:val="00982656"/>
    <w:rsid w:val="0098267A"/>
    <w:rsid w:val="00982722"/>
    <w:rsid w:val="00982E1D"/>
    <w:rsid w:val="00982F3B"/>
    <w:rsid w:val="00983661"/>
    <w:rsid w:val="00983C5D"/>
    <w:rsid w:val="00983E0B"/>
    <w:rsid w:val="00984A8B"/>
    <w:rsid w:val="00984E60"/>
    <w:rsid w:val="0098513A"/>
    <w:rsid w:val="00986021"/>
    <w:rsid w:val="009861AA"/>
    <w:rsid w:val="00986367"/>
    <w:rsid w:val="0098664B"/>
    <w:rsid w:val="0098676C"/>
    <w:rsid w:val="00986959"/>
    <w:rsid w:val="0098699D"/>
    <w:rsid w:val="00986ADE"/>
    <w:rsid w:val="0098703A"/>
    <w:rsid w:val="009874B6"/>
    <w:rsid w:val="0098778D"/>
    <w:rsid w:val="00987AB1"/>
    <w:rsid w:val="00987F3D"/>
    <w:rsid w:val="00990361"/>
    <w:rsid w:val="009906A2"/>
    <w:rsid w:val="009906F2"/>
    <w:rsid w:val="00990865"/>
    <w:rsid w:val="0099089A"/>
    <w:rsid w:val="00990CC5"/>
    <w:rsid w:val="00990DDC"/>
    <w:rsid w:val="00991529"/>
    <w:rsid w:val="00991570"/>
    <w:rsid w:val="00991599"/>
    <w:rsid w:val="00991A2D"/>
    <w:rsid w:val="00991C12"/>
    <w:rsid w:val="00991D03"/>
    <w:rsid w:val="009922A2"/>
    <w:rsid w:val="009922A3"/>
    <w:rsid w:val="009923FC"/>
    <w:rsid w:val="009925A5"/>
    <w:rsid w:val="0099282B"/>
    <w:rsid w:val="009928F1"/>
    <w:rsid w:val="0099290D"/>
    <w:rsid w:val="00992D97"/>
    <w:rsid w:val="00992F09"/>
    <w:rsid w:val="00992FF0"/>
    <w:rsid w:val="0099323C"/>
    <w:rsid w:val="00993947"/>
    <w:rsid w:val="00993AF5"/>
    <w:rsid w:val="00993ED1"/>
    <w:rsid w:val="00994011"/>
    <w:rsid w:val="0099451F"/>
    <w:rsid w:val="0099497F"/>
    <w:rsid w:val="009949C6"/>
    <w:rsid w:val="00994E86"/>
    <w:rsid w:val="009954AD"/>
    <w:rsid w:val="00995500"/>
    <w:rsid w:val="00995F2B"/>
    <w:rsid w:val="00996071"/>
    <w:rsid w:val="00996B51"/>
    <w:rsid w:val="00997104"/>
    <w:rsid w:val="0099722A"/>
    <w:rsid w:val="0099732A"/>
    <w:rsid w:val="0099765F"/>
    <w:rsid w:val="009976D6"/>
    <w:rsid w:val="0099772C"/>
    <w:rsid w:val="00997762"/>
    <w:rsid w:val="0099798D"/>
    <w:rsid w:val="00997C33"/>
    <w:rsid w:val="009A037D"/>
    <w:rsid w:val="009A08C3"/>
    <w:rsid w:val="009A0A01"/>
    <w:rsid w:val="009A123B"/>
    <w:rsid w:val="009A12BB"/>
    <w:rsid w:val="009A15B6"/>
    <w:rsid w:val="009A19E3"/>
    <w:rsid w:val="009A1C27"/>
    <w:rsid w:val="009A220F"/>
    <w:rsid w:val="009A2527"/>
    <w:rsid w:val="009A2668"/>
    <w:rsid w:val="009A28D0"/>
    <w:rsid w:val="009A2DFC"/>
    <w:rsid w:val="009A327B"/>
    <w:rsid w:val="009A3435"/>
    <w:rsid w:val="009A348C"/>
    <w:rsid w:val="009A3601"/>
    <w:rsid w:val="009A37FB"/>
    <w:rsid w:val="009A3961"/>
    <w:rsid w:val="009A3F3D"/>
    <w:rsid w:val="009A401E"/>
    <w:rsid w:val="009A46BB"/>
    <w:rsid w:val="009A46EE"/>
    <w:rsid w:val="009A4A55"/>
    <w:rsid w:val="009A5AE5"/>
    <w:rsid w:val="009A5B0B"/>
    <w:rsid w:val="009A5C22"/>
    <w:rsid w:val="009A638E"/>
    <w:rsid w:val="009A63AF"/>
    <w:rsid w:val="009A7B09"/>
    <w:rsid w:val="009A7E1C"/>
    <w:rsid w:val="009A7F20"/>
    <w:rsid w:val="009B0321"/>
    <w:rsid w:val="009B0468"/>
    <w:rsid w:val="009B06DD"/>
    <w:rsid w:val="009B074D"/>
    <w:rsid w:val="009B0961"/>
    <w:rsid w:val="009B0CFD"/>
    <w:rsid w:val="009B0D5E"/>
    <w:rsid w:val="009B0DE1"/>
    <w:rsid w:val="009B0F6A"/>
    <w:rsid w:val="009B14EA"/>
    <w:rsid w:val="009B1754"/>
    <w:rsid w:val="009B1759"/>
    <w:rsid w:val="009B1835"/>
    <w:rsid w:val="009B2059"/>
    <w:rsid w:val="009B2A0D"/>
    <w:rsid w:val="009B325B"/>
    <w:rsid w:val="009B36DD"/>
    <w:rsid w:val="009B39EB"/>
    <w:rsid w:val="009B3CAB"/>
    <w:rsid w:val="009B3E42"/>
    <w:rsid w:val="009B40CA"/>
    <w:rsid w:val="009B4961"/>
    <w:rsid w:val="009B4B9E"/>
    <w:rsid w:val="009B4C6B"/>
    <w:rsid w:val="009B4C9A"/>
    <w:rsid w:val="009B54EF"/>
    <w:rsid w:val="009B5DDC"/>
    <w:rsid w:val="009B6399"/>
    <w:rsid w:val="009B67A8"/>
    <w:rsid w:val="009B6860"/>
    <w:rsid w:val="009B69C8"/>
    <w:rsid w:val="009B736F"/>
    <w:rsid w:val="009B786F"/>
    <w:rsid w:val="009B788C"/>
    <w:rsid w:val="009C0297"/>
    <w:rsid w:val="009C0D5D"/>
    <w:rsid w:val="009C0E8A"/>
    <w:rsid w:val="009C1099"/>
    <w:rsid w:val="009C11A1"/>
    <w:rsid w:val="009C12E1"/>
    <w:rsid w:val="009C195A"/>
    <w:rsid w:val="009C1DC4"/>
    <w:rsid w:val="009C23BE"/>
    <w:rsid w:val="009C295D"/>
    <w:rsid w:val="009C2A56"/>
    <w:rsid w:val="009C2BB4"/>
    <w:rsid w:val="009C37C6"/>
    <w:rsid w:val="009C3C57"/>
    <w:rsid w:val="009C4142"/>
    <w:rsid w:val="009C478B"/>
    <w:rsid w:val="009C4C30"/>
    <w:rsid w:val="009C4DBB"/>
    <w:rsid w:val="009C51FA"/>
    <w:rsid w:val="009C5458"/>
    <w:rsid w:val="009C54F1"/>
    <w:rsid w:val="009C5A38"/>
    <w:rsid w:val="009C5F94"/>
    <w:rsid w:val="009C5FC5"/>
    <w:rsid w:val="009C601C"/>
    <w:rsid w:val="009C728D"/>
    <w:rsid w:val="009C7F55"/>
    <w:rsid w:val="009D0929"/>
    <w:rsid w:val="009D0C22"/>
    <w:rsid w:val="009D137F"/>
    <w:rsid w:val="009D1423"/>
    <w:rsid w:val="009D184A"/>
    <w:rsid w:val="009D18F1"/>
    <w:rsid w:val="009D1AEF"/>
    <w:rsid w:val="009D28EB"/>
    <w:rsid w:val="009D2C67"/>
    <w:rsid w:val="009D2D0F"/>
    <w:rsid w:val="009D31A3"/>
    <w:rsid w:val="009D3283"/>
    <w:rsid w:val="009D33B8"/>
    <w:rsid w:val="009D33F2"/>
    <w:rsid w:val="009D3472"/>
    <w:rsid w:val="009D3DD6"/>
    <w:rsid w:val="009D4B87"/>
    <w:rsid w:val="009D4F69"/>
    <w:rsid w:val="009D516F"/>
    <w:rsid w:val="009D52E5"/>
    <w:rsid w:val="009D5327"/>
    <w:rsid w:val="009D5551"/>
    <w:rsid w:val="009D5679"/>
    <w:rsid w:val="009D5F6D"/>
    <w:rsid w:val="009D6179"/>
    <w:rsid w:val="009D6448"/>
    <w:rsid w:val="009D6C5B"/>
    <w:rsid w:val="009D6D1F"/>
    <w:rsid w:val="009D6F1C"/>
    <w:rsid w:val="009D76DC"/>
    <w:rsid w:val="009D7719"/>
    <w:rsid w:val="009D784C"/>
    <w:rsid w:val="009D7B4B"/>
    <w:rsid w:val="009D7C1B"/>
    <w:rsid w:val="009E030F"/>
    <w:rsid w:val="009E09E2"/>
    <w:rsid w:val="009E0C3F"/>
    <w:rsid w:val="009E0C93"/>
    <w:rsid w:val="009E106B"/>
    <w:rsid w:val="009E1B80"/>
    <w:rsid w:val="009E1E9E"/>
    <w:rsid w:val="009E25ED"/>
    <w:rsid w:val="009E2AD1"/>
    <w:rsid w:val="009E2C11"/>
    <w:rsid w:val="009E2F2D"/>
    <w:rsid w:val="009E2F49"/>
    <w:rsid w:val="009E2F59"/>
    <w:rsid w:val="009E3CFD"/>
    <w:rsid w:val="009E3E15"/>
    <w:rsid w:val="009E4369"/>
    <w:rsid w:val="009E46A5"/>
    <w:rsid w:val="009E47D6"/>
    <w:rsid w:val="009E4973"/>
    <w:rsid w:val="009E49AF"/>
    <w:rsid w:val="009E4C41"/>
    <w:rsid w:val="009E4C47"/>
    <w:rsid w:val="009E4E5B"/>
    <w:rsid w:val="009E4E71"/>
    <w:rsid w:val="009E507C"/>
    <w:rsid w:val="009E5279"/>
    <w:rsid w:val="009E52C5"/>
    <w:rsid w:val="009E5301"/>
    <w:rsid w:val="009E5391"/>
    <w:rsid w:val="009E5E57"/>
    <w:rsid w:val="009E602B"/>
    <w:rsid w:val="009E6463"/>
    <w:rsid w:val="009E65D9"/>
    <w:rsid w:val="009E68B2"/>
    <w:rsid w:val="009E68E9"/>
    <w:rsid w:val="009E731A"/>
    <w:rsid w:val="009E744F"/>
    <w:rsid w:val="009E7AAE"/>
    <w:rsid w:val="009F0533"/>
    <w:rsid w:val="009F06FF"/>
    <w:rsid w:val="009F0756"/>
    <w:rsid w:val="009F0757"/>
    <w:rsid w:val="009F0CE9"/>
    <w:rsid w:val="009F0E61"/>
    <w:rsid w:val="009F1606"/>
    <w:rsid w:val="009F1D0A"/>
    <w:rsid w:val="009F1E0E"/>
    <w:rsid w:val="009F226C"/>
    <w:rsid w:val="009F290C"/>
    <w:rsid w:val="009F29D8"/>
    <w:rsid w:val="009F2CC7"/>
    <w:rsid w:val="009F2CEC"/>
    <w:rsid w:val="009F314C"/>
    <w:rsid w:val="009F354B"/>
    <w:rsid w:val="009F3A4D"/>
    <w:rsid w:val="009F4332"/>
    <w:rsid w:val="009F43A8"/>
    <w:rsid w:val="009F459C"/>
    <w:rsid w:val="009F462F"/>
    <w:rsid w:val="009F48EF"/>
    <w:rsid w:val="009F4D90"/>
    <w:rsid w:val="009F509F"/>
    <w:rsid w:val="009F5358"/>
    <w:rsid w:val="009F5361"/>
    <w:rsid w:val="009F5636"/>
    <w:rsid w:val="009F5D87"/>
    <w:rsid w:val="009F5FC0"/>
    <w:rsid w:val="009F6027"/>
    <w:rsid w:val="009F6093"/>
    <w:rsid w:val="009F61DE"/>
    <w:rsid w:val="009F631F"/>
    <w:rsid w:val="009F6631"/>
    <w:rsid w:val="009F6C84"/>
    <w:rsid w:val="009F6E63"/>
    <w:rsid w:val="009F7293"/>
    <w:rsid w:val="009F7915"/>
    <w:rsid w:val="009F7B7A"/>
    <w:rsid w:val="009F7CC2"/>
    <w:rsid w:val="00A0060A"/>
    <w:rsid w:val="00A007E5"/>
    <w:rsid w:val="00A00CE9"/>
    <w:rsid w:val="00A017E3"/>
    <w:rsid w:val="00A01840"/>
    <w:rsid w:val="00A0204D"/>
    <w:rsid w:val="00A020E8"/>
    <w:rsid w:val="00A024F4"/>
    <w:rsid w:val="00A026FD"/>
    <w:rsid w:val="00A02D93"/>
    <w:rsid w:val="00A02FF5"/>
    <w:rsid w:val="00A03EBB"/>
    <w:rsid w:val="00A042A1"/>
    <w:rsid w:val="00A04773"/>
    <w:rsid w:val="00A04ACC"/>
    <w:rsid w:val="00A05325"/>
    <w:rsid w:val="00A05540"/>
    <w:rsid w:val="00A05740"/>
    <w:rsid w:val="00A05A02"/>
    <w:rsid w:val="00A0626C"/>
    <w:rsid w:val="00A06316"/>
    <w:rsid w:val="00A073AC"/>
    <w:rsid w:val="00A074D6"/>
    <w:rsid w:val="00A07551"/>
    <w:rsid w:val="00A07578"/>
    <w:rsid w:val="00A07815"/>
    <w:rsid w:val="00A07BBB"/>
    <w:rsid w:val="00A07DBD"/>
    <w:rsid w:val="00A102BD"/>
    <w:rsid w:val="00A10652"/>
    <w:rsid w:val="00A10769"/>
    <w:rsid w:val="00A109B0"/>
    <w:rsid w:val="00A10A7D"/>
    <w:rsid w:val="00A1116F"/>
    <w:rsid w:val="00A111D9"/>
    <w:rsid w:val="00A11564"/>
    <w:rsid w:val="00A11AF1"/>
    <w:rsid w:val="00A121A0"/>
    <w:rsid w:val="00A12A74"/>
    <w:rsid w:val="00A12D5D"/>
    <w:rsid w:val="00A12E9F"/>
    <w:rsid w:val="00A12F34"/>
    <w:rsid w:val="00A1313D"/>
    <w:rsid w:val="00A1412C"/>
    <w:rsid w:val="00A14647"/>
    <w:rsid w:val="00A14921"/>
    <w:rsid w:val="00A14A42"/>
    <w:rsid w:val="00A14FE4"/>
    <w:rsid w:val="00A150D8"/>
    <w:rsid w:val="00A152D4"/>
    <w:rsid w:val="00A1581C"/>
    <w:rsid w:val="00A158EA"/>
    <w:rsid w:val="00A15FB5"/>
    <w:rsid w:val="00A163E0"/>
    <w:rsid w:val="00A16E87"/>
    <w:rsid w:val="00A1797A"/>
    <w:rsid w:val="00A17B20"/>
    <w:rsid w:val="00A17BDE"/>
    <w:rsid w:val="00A1B373"/>
    <w:rsid w:val="00A20327"/>
    <w:rsid w:val="00A2079A"/>
    <w:rsid w:val="00A20BCB"/>
    <w:rsid w:val="00A20DD9"/>
    <w:rsid w:val="00A2118C"/>
    <w:rsid w:val="00A21444"/>
    <w:rsid w:val="00A214BA"/>
    <w:rsid w:val="00A21E24"/>
    <w:rsid w:val="00A2203A"/>
    <w:rsid w:val="00A2216E"/>
    <w:rsid w:val="00A227EF"/>
    <w:rsid w:val="00A22B9E"/>
    <w:rsid w:val="00A2315E"/>
    <w:rsid w:val="00A23BE5"/>
    <w:rsid w:val="00A23FDB"/>
    <w:rsid w:val="00A24917"/>
    <w:rsid w:val="00A24BD2"/>
    <w:rsid w:val="00A24D07"/>
    <w:rsid w:val="00A24DD6"/>
    <w:rsid w:val="00A24F8D"/>
    <w:rsid w:val="00A2529A"/>
    <w:rsid w:val="00A2544D"/>
    <w:rsid w:val="00A2588F"/>
    <w:rsid w:val="00A260D7"/>
    <w:rsid w:val="00A261A3"/>
    <w:rsid w:val="00A2626D"/>
    <w:rsid w:val="00A2654A"/>
    <w:rsid w:val="00A26550"/>
    <w:rsid w:val="00A26A2D"/>
    <w:rsid w:val="00A26E26"/>
    <w:rsid w:val="00A26E5E"/>
    <w:rsid w:val="00A26E9A"/>
    <w:rsid w:val="00A26EA2"/>
    <w:rsid w:val="00A27467"/>
    <w:rsid w:val="00A2790B"/>
    <w:rsid w:val="00A27996"/>
    <w:rsid w:val="00A27CDF"/>
    <w:rsid w:val="00A27E5E"/>
    <w:rsid w:val="00A27F6F"/>
    <w:rsid w:val="00A3030D"/>
    <w:rsid w:val="00A30333"/>
    <w:rsid w:val="00A3034B"/>
    <w:rsid w:val="00A31180"/>
    <w:rsid w:val="00A311DF"/>
    <w:rsid w:val="00A31255"/>
    <w:rsid w:val="00A312BE"/>
    <w:rsid w:val="00A315AA"/>
    <w:rsid w:val="00A31790"/>
    <w:rsid w:val="00A3196F"/>
    <w:rsid w:val="00A31C7A"/>
    <w:rsid w:val="00A31EAC"/>
    <w:rsid w:val="00A3250A"/>
    <w:rsid w:val="00A32BA1"/>
    <w:rsid w:val="00A33103"/>
    <w:rsid w:val="00A33435"/>
    <w:rsid w:val="00A3384A"/>
    <w:rsid w:val="00A33B49"/>
    <w:rsid w:val="00A33B5A"/>
    <w:rsid w:val="00A33CF8"/>
    <w:rsid w:val="00A33F11"/>
    <w:rsid w:val="00A34269"/>
    <w:rsid w:val="00A342BE"/>
    <w:rsid w:val="00A347F0"/>
    <w:rsid w:val="00A34A41"/>
    <w:rsid w:val="00A34E13"/>
    <w:rsid w:val="00A352FB"/>
    <w:rsid w:val="00A35534"/>
    <w:rsid w:val="00A35A0B"/>
    <w:rsid w:val="00A35E7F"/>
    <w:rsid w:val="00A36083"/>
    <w:rsid w:val="00A36303"/>
    <w:rsid w:val="00A3631C"/>
    <w:rsid w:val="00A3634F"/>
    <w:rsid w:val="00A36626"/>
    <w:rsid w:val="00A36631"/>
    <w:rsid w:val="00A36672"/>
    <w:rsid w:val="00A36680"/>
    <w:rsid w:val="00A366AB"/>
    <w:rsid w:val="00A369A9"/>
    <w:rsid w:val="00A37294"/>
    <w:rsid w:val="00A3754A"/>
    <w:rsid w:val="00A37A39"/>
    <w:rsid w:val="00A4032E"/>
    <w:rsid w:val="00A40C32"/>
    <w:rsid w:val="00A40C87"/>
    <w:rsid w:val="00A40DBD"/>
    <w:rsid w:val="00A4111C"/>
    <w:rsid w:val="00A41453"/>
    <w:rsid w:val="00A41476"/>
    <w:rsid w:val="00A41DB9"/>
    <w:rsid w:val="00A42762"/>
    <w:rsid w:val="00A42D29"/>
    <w:rsid w:val="00A43764"/>
    <w:rsid w:val="00A43CFF"/>
    <w:rsid w:val="00A43F69"/>
    <w:rsid w:val="00A455E7"/>
    <w:rsid w:val="00A45753"/>
    <w:rsid w:val="00A457AA"/>
    <w:rsid w:val="00A45D3D"/>
    <w:rsid w:val="00A46BA5"/>
    <w:rsid w:val="00A46F0E"/>
    <w:rsid w:val="00A50425"/>
    <w:rsid w:val="00A505A1"/>
    <w:rsid w:val="00A50644"/>
    <w:rsid w:val="00A520BC"/>
    <w:rsid w:val="00A52994"/>
    <w:rsid w:val="00A52A30"/>
    <w:rsid w:val="00A52D98"/>
    <w:rsid w:val="00A53259"/>
    <w:rsid w:val="00A5383F"/>
    <w:rsid w:val="00A53DBE"/>
    <w:rsid w:val="00A54340"/>
    <w:rsid w:val="00A54694"/>
    <w:rsid w:val="00A54870"/>
    <w:rsid w:val="00A55797"/>
    <w:rsid w:val="00A55D9D"/>
    <w:rsid w:val="00A55F71"/>
    <w:rsid w:val="00A561DE"/>
    <w:rsid w:val="00A56514"/>
    <w:rsid w:val="00A56802"/>
    <w:rsid w:val="00A570F4"/>
    <w:rsid w:val="00A5741A"/>
    <w:rsid w:val="00A57456"/>
    <w:rsid w:val="00A60A2F"/>
    <w:rsid w:val="00A60A7C"/>
    <w:rsid w:val="00A60B9D"/>
    <w:rsid w:val="00A61008"/>
    <w:rsid w:val="00A613C4"/>
    <w:rsid w:val="00A615CE"/>
    <w:rsid w:val="00A61643"/>
    <w:rsid w:val="00A61941"/>
    <w:rsid w:val="00A61979"/>
    <w:rsid w:val="00A61C78"/>
    <w:rsid w:val="00A61E26"/>
    <w:rsid w:val="00A61FE4"/>
    <w:rsid w:val="00A62696"/>
    <w:rsid w:val="00A62E46"/>
    <w:rsid w:val="00A633ED"/>
    <w:rsid w:val="00A635C9"/>
    <w:rsid w:val="00A6397A"/>
    <w:rsid w:val="00A6478E"/>
    <w:rsid w:val="00A64C96"/>
    <w:rsid w:val="00A65413"/>
    <w:rsid w:val="00A655CE"/>
    <w:rsid w:val="00A65837"/>
    <w:rsid w:val="00A6619D"/>
    <w:rsid w:val="00A66476"/>
    <w:rsid w:val="00A6664F"/>
    <w:rsid w:val="00A667F4"/>
    <w:rsid w:val="00A6692E"/>
    <w:rsid w:val="00A66B17"/>
    <w:rsid w:val="00A66DD2"/>
    <w:rsid w:val="00A66E44"/>
    <w:rsid w:val="00A6700E"/>
    <w:rsid w:val="00A670C2"/>
    <w:rsid w:val="00A67238"/>
    <w:rsid w:val="00A677D7"/>
    <w:rsid w:val="00A67A48"/>
    <w:rsid w:val="00A67BB0"/>
    <w:rsid w:val="00A67C4D"/>
    <w:rsid w:val="00A67EE5"/>
    <w:rsid w:val="00A705E6"/>
    <w:rsid w:val="00A705F5"/>
    <w:rsid w:val="00A70FD8"/>
    <w:rsid w:val="00A71200"/>
    <w:rsid w:val="00A713FF"/>
    <w:rsid w:val="00A71518"/>
    <w:rsid w:val="00A715D7"/>
    <w:rsid w:val="00A71851"/>
    <w:rsid w:val="00A719B6"/>
    <w:rsid w:val="00A720CC"/>
    <w:rsid w:val="00A72218"/>
    <w:rsid w:val="00A72598"/>
    <w:rsid w:val="00A72741"/>
    <w:rsid w:val="00A72E59"/>
    <w:rsid w:val="00A73101"/>
    <w:rsid w:val="00A731DF"/>
    <w:rsid w:val="00A73A3E"/>
    <w:rsid w:val="00A73DA9"/>
    <w:rsid w:val="00A73E19"/>
    <w:rsid w:val="00A7403C"/>
    <w:rsid w:val="00A744F6"/>
    <w:rsid w:val="00A74542"/>
    <w:rsid w:val="00A74983"/>
    <w:rsid w:val="00A74BD5"/>
    <w:rsid w:val="00A74F34"/>
    <w:rsid w:val="00A751B8"/>
    <w:rsid w:val="00A7553B"/>
    <w:rsid w:val="00A755A8"/>
    <w:rsid w:val="00A75995"/>
    <w:rsid w:val="00A75C25"/>
    <w:rsid w:val="00A75DF1"/>
    <w:rsid w:val="00A75FDA"/>
    <w:rsid w:val="00A7699C"/>
    <w:rsid w:val="00A769C7"/>
    <w:rsid w:val="00A76CB1"/>
    <w:rsid w:val="00A76CFB"/>
    <w:rsid w:val="00A76D3F"/>
    <w:rsid w:val="00A76E64"/>
    <w:rsid w:val="00A776F3"/>
    <w:rsid w:val="00A77C23"/>
    <w:rsid w:val="00A8017D"/>
    <w:rsid w:val="00A8032D"/>
    <w:rsid w:val="00A8077B"/>
    <w:rsid w:val="00A80EF2"/>
    <w:rsid w:val="00A80FB3"/>
    <w:rsid w:val="00A81C53"/>
    <w:rsid w:val="00A82703"/>
    <w:rsid w:val="00A8282C"/>
    <w:rsid w:val="00A82A58"/>
    <w:rsid w:val="00A82BF7"/>
    <w:rsid w:val="00A82F47"/>
    <w:rsid w:val="00A8312E"/>
    <w:rsid w:val="00A8382A"/>
    <w:rsid w:val="00A83ED9"/>
    <w:rsid w:val="00A84191"/>
    <w:rsid w:val="00A8449F"/>
    <w:rsid w:val="00A844CD"/>
    <w:rsid w:val="00A84681"/>
    <w:rsid w:val="00A84B12"/>
    <w:rsid w:val="00A84C17"/>
    <w:rsid w:val="00A84DCE"/>
    <w:rsid w:val="00A856EB"/>
    <w:rsid w:val="00A8579A"/>
    <w:rsid w:val="00A85964"/>
    <w:rsid w:val="00A85A11"/>
    <w:rsid w:val="00A85ADE"/>
    <w:rsid w:val="00A85B4E"/>
    <w:rsid w:val="00A860E6"/>
    <w:rsid w:val="00A8640D"/>
    <w:rsid w:val="00A866CC"/>
    <w:rsid w:val="00A87557"/>
    <w:rsid w:val="00A87610"/>
    <w:rsid w:val="00A877D1"/>
    <w:rsid w:val="00A87BB4"/>
    <w:rsid w:val="00A9022F"/>
    <w:rsid w:val="00A90260"/>
    <w:rsid w:val="00A90F1C"/>
    <w:rsid w:val="00A91526"/>
    <w:rsid w:val="00A91AD1"/>
    <w:rsid w:val="00A91ADF"/>
    <w:rsid w:val="00A91E04"/>
    <w:rsid w:val="00A91E66"/>
    <w:rsid w:val="00A92594"/>
    <w:rsid w:val="00A9272B"/>
    <w:rsid w:val="00A92E77"/>
    <w:rsid w:val="00A930E9"/>
    <w:rsid w:val="00A93CCB"/>
    <w:rsid w:val="00A93D62"/>
    <w:rsid w:val="00A940F1"/>
    <w:rsid w:val="00A9446A"/>
    <w:rsid w:val="00A946A2"/>
    <w:rsid w:val="00A94B8F"/>
    <w:rsid w:val="00A94E16"/>
    <w:rsid w:val="00A94E58"/>
    <w:rsid w:val="00A94E6D"/>
    <w:rsid w:val="00A94EF4"/>
    <w:rsid w:val="00A9522A"/>
    <w:rsid w:val="00A955EA"/>
    <w:rsid w:val="00A957E9"/>
    <w:rsid w:val="00A95A81"/>
    <w:rsid w:val="00A95AF8"/>
    <w:rsid w:val="00A95FDE"/>
    <w:rsid w:val="00A96144"/>
    <w:rsid w:val="00A96473"/>
    <w:rsid w:val="00A964E1"/>
    <w:rsid w:val="00A9679A"/>
    <w:rsid w:val="00A96A37"/>
    <w:rsid w:val="00A96E5B"/>
    <w:rsid w:val="00A96F85"/>
    <w:rsid w:val="00A9708E"/>
    <w:rsid w:val="00A97318"/>
    <w:rsid w:val="00A97588"/>
    <w:rsid w:val="00A9775B"/>
    <w:rsid w:val="00A97C2C"/>
    <w:rsid w:val="00A97E33"/>
    <w:rsid w:val="00A97FA3"/>
    <w:rsid w:val="00AA03DD"/>
    <w:rsid w:val="00AA059F"/>
    <w:rsid w:val="00AA0815"/>
    <w:rsid w:val="00AA153C"/>
    <w:rsid w:val="00AA1950"/>
    <w:rsid w:val="00AA1964"/>
    <w:rsid w:val="00AA2206"/>
    <w:rsid w:val="00AA2321"/>
    <w:rsid w:val="00AA28E0"/>
    <w:rsid w:val="00AA2E27"/>
    <w:rsid w:val="00AA31BE"/>
    <w:rsid w:val="00AA343A"/>
    <w:rsid w:val="00AA381E"/>
    <w:rsid w:val="00AA39D7"/>
    <w:rsid w:val="00AA464F"/>
    <w:rsid w:val="00AA4746"/>
    <w:rsid w:val="00AA4FA6"/>
    <w:rsid w:val="00AA5031"/>
    <w:rsid w:val="00AA5544"/>
    <w:rsid w:val="00AA55D5"/>
    <w:rsid w:val="00AA5629"/>
    <w:rsid w:val="00AA58BD"/>
    <w:rsid w:val="00AA5A4E"/>
    <w:rsid w:val="00AA5AAF"/>
    <w:rsid w:val="00AA5B52"/>
    <w:rsid w:val="00AA5C44"/>
    <w:rsid w:val="00AA67CD"/>
    <w:rsid w:val="00AA6A57"/>
    <w:rsid w:val="00AA6A74"/>
    <w:rsid w:val="00AA6CB9"/>
    <w:rsid w:val="00AA7686"/>
    <w:rsid w:val="00AA7EBB"/>
    <w:rsid w:val="00AA7EEB"/>
    <w:rsid w:val="00AA7F00"/>
    <w:rsid w:val="00AB05DA"/>
    <w:rsid w:val="00AB0749"/>
    <w:rsid w:val="00AB077E"/>
    <w:rsid w:val="00AB0841"/>
    <w:rsid w:val="00AB0B60"/>
    <w:rsid w:val="00AB1357"/>
    <w:rsid w:val="00AB1424"/>
    <w:rsid w:val="00AB19C9"/>
    <w:rsid w:val="00AB1EF1"/>
    <w:rsid w:val="00AB26DA"/>
    <w:rsid w:val="00AB2819"/>
    <w:rsid w:val="00AB2F36"/>
    <w:rsid w:val="00AB2FB8"/>
    <w:rsid w:val="00AB34E2"/>
    <w:rsid w:val="00AB3A60"/>
    <w:rsid w:val="00AB3C16"/>
    <w:rsid w:val="00AB4005"/>
    <w:rsid w:val="00AB42DC"/>
    <w:rsid w:val="00AB4357"/>
    <w:rsid w:val="00AB43DF"/>
    <w:rsid w:val="00AB4BDA"/>
    <w:rsid w:val="00AB4D3F"/>
    <w:rsid w:val="00AB54FD"/>
    <w:rsid w:val="00AB5AE5"/>
    <w:rsid w:val="00AB5F8A"/>
    <w:rsid w:val="00AB60D9"/>
    <w:rsid w:val="00AB6456"/>
    <w:rsid w:val="00AB6639"/>
    <w:rsid w:val="00AB67F1"/>
    <w:rsid w:val="00AB6F35"/>
    <w:rsid w:val="00AB6F75"/>
    <w:rsid w:val="00AB7242"/>
    <w:rsid w:val="00AB7915"/>
    <w:rsid w:val="00AB7E72"/>
    <w:rsid w:val="00AB7FD2"/>
    <w:rsid w:val="00AC04FB"/>
    <w:rsid w:val="00AC0BD7"/>
    <w:rsid w:val="00AC0EF7"/>
    <w:rsid w:val="00AC1369"/>
    <w:rsid w:val="00AC1649"/>
    <w:rsid w:val="00AC180A"/>
    <w:rsid w:val="00AC1834"/>
    <w:rsid w:val="00AC1C14"/>
    <w:rsid w:val="00AC2057"/>
    <w:rsid w:val="00AC241E"/>
    <w:rsid w:val="00AC25C8"/>
    <w:rsid w:val="00AC2621"/>
    <w:rsid w:val="00AC26A9"/>
    <w:rsid w:val="00AC26C6"/>
    <w:rsid w:val="00AC347A"/>
    <w:rsid w:val="00AC36B5"/>
    <w:rsid w:val="00AC3716"/>
    <w:rsid w:val="00AC3A5E"/>
    <w:rsid w:val="00AC44B1"/>
    <w:rsid w:val="00AC4879"/>
    <w:rsid w:val="00AC4B9A"/>
    <w:rsid w:val="00AC547F"/>
    <w:rsid w:val="00AC5F3F"/>
    <w:rsid w:val="00AC6004"/>
    <w:rsid w:val="00AC724F"/>
    <w:rsid w:val="00AC7848"/>
    <w:rsid w:val="00AC7901"/>
    <w:rsid w:val="00AD052A"/>
    <w:rsid w:val="00AD066D"/>
    <w:rsid w:val="00AD06A5"/>
    <w:rsid w:val="00AD08C3"/>
    <w:rsid w:val="00AD0A64"/>
    <w:rsid w:val="00AD0B5B"/>
    <w:rsid w:val="00AD0E4A"/>
    <w:rsid w:val="00AD0F70"/>
    <w:rsid w:val="00AD108D"/>
    <w:rsid w:val="00AD1396"/>
    <w:rsid w:val="00AD1538"/>
    <w:rsid w:val="00AD1548"/>
    <w:rsid w:val="00AD172F"/>
    <w:rsid w:val="00AD1782"/>
    <w:rsid w:val="00AD1B27"/>
    <w:rsid w:val="00AD1F92"/>
    <w:rsid w:val="00AD24A0"/>
    <w:rsid w:val="00AD2770"/>
    <w:rsid w:val="00AD27F9"/>
    <w:rsid w:val="00AD2A74"/>
    <w:rsid w:val="00AD2BBE"/>
    <w:rsid w:val="00AD2FE6"/>
    <w:rsid w:val="00AD32D9"/>
    <w:rsid w:val="00AD3C2B"/>
    <w:rsid w:val="00AD3EED"/>
    <w:rsid w:val="00AD437E"/>
    <w:rsid w:val="00AD4CF0"/>
    <w:rsid w:val="00AD4E7F"/>
    <w:rsid w:val="00AD53CE"/>
    <w:rsid w:val="00AD54CC"/>
    <w:rsid w:val="00AD5A00"/>
    <w:rsid w:val="00AD5E71"/>
    <w:rsid w:val="00AD6727"/>
    <w:rsid w:val="00AD6B0A"/>
    <w:rsid w:val="00AD6BDB"/>
    <w:rsid w:val="00AD6C13"/>
    <w:rsid w:val="00AD7013"/>
    <w:rsid w:val="00AD77A7"/>
    <w:rsid w:val="00AD7CF8"/>
    <w:rsid w:val="00AE01B5"/>
    <w:rsid w:val="00AE0709"/>
    <w:rsid w:val="00AE095E"/>
    <w:rsid w:val="00AE0A7A"/>
    <w:rsid w:val="00AE0B55"/>
    <w:rsid w:val="00AE0F5F"/>
    <w:rsid w:val="00AE1A49"/>
    <w:rsid w:val="00AE1DAE"/>
    <w:rsid w:val="00AE254E"/>
    <w:rsid w:val="00AE29AC"/>
    <w:rsid w:val="00AE30B2"/>
    <w:rsid w:val="00AE31E7"/>
    <w:rsid w:val="00AE328B"/>
    <w:rsid w:val="00AE34FC"/>
    <w:rsid w:val="00AE35B9"/>
    <w:rsid w:val="00AE371E"/>
    <w:rsid w:val="00AE392C"/>
    <w:rsid w:val="00AE3BB0"/>
    <w:rsid w:val="00AE3CDE"/>
    <w:rsid w:val="00AE489F"/>
    <w:rsid w:val="00AE4EDB"/>
    <w:rsid w:val="00AE4F19"/>
    <w:rsid w:val="00AE526E"/>
    <w:rsid w:val="00AE574C"/>
    <w:rsid w:val="00AE598F"/>
    <w:rsid w:val="00AE59C5"/>
    <w:rsid w:val="00AE5C33"/>
    <w:rsid w:val="00AE5D4D"/>
    <w:rsid w:val="00AE67A8"/>
    <w:rsid w:val="00AE6D8B"/>
    <w:rsid w:val="00AE6D91"/>
    <w:rsid w:val="00AE7171"/>
    <w:rsid w:val="00AE7A00"/>
    <w:rsid w:val="00AE7A12"/>
    <w:rsid w:val="00AE7CBE"/>
    <w:rsid w:val="00AE7DAB"/>
    <w:rsid w:val="00AF0729"/>
    <w:rsid w:val="00AF0FB4"/>
    <w:rsid w:val="00AF1054"/>
    <w:rsid w:val="00AF1BDC"/>
    <w:rsid w:val="00AF2015"/>
    <w:rsid w:val="00AF20E6"/>
    <w:rsid w:val="00AF2C3D"/>
    <w:rsid w:val="00AF2F36"/>
    <w:rsid w:val="00AF33A7"/>
    <w:rsid w:val="00AF3805"/>
    <w:rsid w:val="00AF3820"/>
    <w:rsid w:val="00AF3E55"/>
    <w:rsid w:val="00AF3EF4"/>
    <w:rsid w:val="00AF3FDF"/>
    <w:rsid w:val="00AF4247"/>
    <w:rsid w:val="00AF43C1"/>
    <w:rsid w:val="00AF46E1"/>
    <w:rsid w:val="00AF4C5A"/>
    <w:rsid w:val="00AF5287"/>
    <w:rsid w:val="00AF566B"/>
    <w:rsid w:val="00AF57EA"/>
    <w:rsid w:val="00AF6433"/>
    <w:rsid w:val="00AF64B8"/>
    <w:rsid w:val="00AF6D19"/>
    <w:rsid w:val="00AF6E96"/>
    <w:rsid w:val="00AF72D1"/>
    <w:rsid w:val="00AF760D"/>
    <w:rsid w:val="00AF78AF"/>
    <w:rsid w:val="00AF7F45"/>
    <w:rsid w:val="00B008CC"/>
    <w:rsid w:val="00B00C93"/>
    <w:rsid w:val="00B01382"/>
    <w:rsid w:val="00B01388"/>
    <w:rsid w:val="00B0146C"/>
    <w:rsid w:val="00B019EB"/>
    <w:rsid w:val="00B01B9B"/>
    <w:rsid w:val="00B01E7D"/>
    <w:rsid w:val="00B01F4B"/>
    <w:rsid w:val="00B01F77"/>
    <w:rsid w:val="00B023C1"/>
    <w:rsid w:val="00B02CB3"/>
    <w:rsid w:val="00B03032"/>
    <w:rsid w:val="00B03635"/>
    <w:rsid w:val="00B03F4A"/>
    <w:rsid w:val="00B04973"/>
    <w:rsid w:val="00B049CF"/>
    <w:rsid w:val="00B050EF"/>
    <w:rsid w:val="00B0529D"/>
    <w:rsid w:val="00B061D4"/>
    <w:rsid w:val="00B069A8"/>
    <w:rsid w:val="00B06B8F"/>
    <w:rsid w:val="00B06E95"/>
    <w:rsid w:val="00B0701E"/>
    <w:rsid w:val="00B0772E"/>
    <w:rsid w:val="00B078C6"/>
    <w:rsid w:val="00B07963"/>
    <w:rsid w:val="00B07A66"/>
    <w:rsid w:val="00B07A78"/>
    <w:rsid w:val="00B07D17"/>
    <w:rsid w:val="00B1002C"/>
    <w:rsid w:val="00B10141"/>
    <w:rsid w:val="00B10442"/>
    <w:rsid w:val="00B10741"/>
    <w:rsid w:val="00B108AE"/>
    <w:rsid w:val="00B10BC5"/>
    <w:rsid w:val="00B10D6B"/>
    <w:rsid w:val="00B1100C"/>
    <w:rsid w:val="00B113E6"/>
    <w:rsid w:val="00B11647"/>
    <w:rsid w:val="00B11894"/>
    <w:rsid w:val="00B121CA"/>
    <w:rsid w:val="00B12B75"/>
    <w:rsid w:val="00B134B7"/>
    <w:rsid w:val="00B14D0E"/>
    <w:rsid w:val="00B15830"/>
    <w:rsid w:val="00B1620C"/>
    <w:rsid w:val="00B16338"/>
    <w:rsid w:val="00B164BB"/>
    <w:rsid w:val="00B1651A"/>
    <w:rsid w:val="00B1704B"/>
    <w:rsid w:val="00B1758B"/>
    <w:rsid w:val="00B1783B"/>
    <w:rsid w:val="00B17C0B"/>
    <w:rsid w:val="00B200A6"/>
    <w:rsid w:val="00B20189"/>
    <w:rsid w:val="00B2079E"/>
    <w:rsid w:val="00B20D42"/>
    <w:rsid w:val="00B20E5A"/>
    <w:rsid w:val="00B21110"/>
    <w:rsid w:val="00B214B3"/>
    <w:rsid w:val="00B21650"/>
    <w:rsid w:val="00B219CC"/>
    <w:rsid w:val="00B21B74"/>
    <w:rsid w:val="00B222E9"/>
    <w:rsid w:val="00B233DE"/>
    <w:rsid w:val="00B2356D"/>
    <w:rsid w:val="00B23A03"/>
    <w:rsid w:val="00B23BB7"/>
    <w:rsid w:val="00B24129"/>
    <w:rsid w:val="00B2413A"/>
    <w:rsid w:val="00B24650"/>
    <w:rsid w:val="00B24DB4"/>
    <w:rsid w:val="00B24E8F"/>
    <w:rsid w:val="00B2594D"/>
    <w:rsid w:val="00B25CEE"/>
    <w:rsid w:val="00B2626A"/>
    <w:rsid w:val="00B269DD"/>
    <w:rsid w:val="00B26B17"/>
    <w:rsid w:val="00B26D10"/>
    <w:rsid w:val="00B27220"/>
    <w:rsid w:val="00B27354"/>
    <w:rsid w:val="00B27832"/>
    <w:rsid w:val="00B27C9D"/>
    <w:rsid w:val="00B27E27"/>
    <w:rsid w:val="00B27E46"/>
    <w:rsid w:val="00B27F32"/>
    <w:rsid w:val="00B308E9"/>
    <w:rsid w:val="00B30D97"/>
    <w:rsid w:val="00B310B7"/>
    <w:rsid w:val="00B31407"/>
    <w:rsid w:val="00B316C3"/>
    <w:rsid w:val="00B31869"/>
    <w:rsid w:val="00B318D9"/>
    <w:rsid w:val="00B3193D"/>
    <w:rsid w:val="00B31F8E"/>
    <w:rsid w:val="00B32073"/>
    <w:rsid w:val="00B32185"/>
    <w:rsid w:val="00B3272D"/>
    <w:rsid w:val="00B3282B"/>
    <w:rsid w:val="00B3353C"/>
    <w:rsid w:val="00B33C5D"/>
    <w:rsid w:val="00B33F04"/>
    <w:rsid w:val="00B34244"/>
    <w:rsid w:val="00B34565"/>
    <w:rsid w:val="00B34A9E"/>
    <w:rsid w:val="00B357EE"/>
    <w:rsid w:val="00B3596C"/>
    <w:rsid w:val="00B35DAA"/>
    <w:rsid w:val="00B36116"/>
    <w:rsid w:val="00B3647E"/>
    <w:rsid w:val="00B36B19"/>
    <w:rsid w:val="00B37354"/>
    <w:rsid w:val="00B377E4"/>
    <w:rsid w:val="00B37BBA"/>
    <w:rsid w:val="00B37D69"/>
    <w:rsid w:val="00B405C6"/>
    <w:rsid w:val="00B408A9"/>
    <w:rsid w:val="00B40A37"/>
    <w:rsid w:val="00B40B1F"/>
    <w:rsid w:val="00B40BF3"/>
    <w:rsid w:val="00B40D38"/>
    <w:rsid w:val="00B41020"/>
    <w:rsid w:val="00B4120D"/>
    <w:rsid w:val="00B41907"/>
    <w:rsid w:val="00B41A40"/>
    <w:rsid w:val="00B41C08"/>
    <w:rsid w:val="00B42787"/>
    <w:rsid w:val="00B42841"/>
    <w:rsid w:val="00B42899"/>
    <w:rsid w:val="00B428CB"/>
    <w:rsid w:val="00B42ACB"/>
    <w:rsid w:val="00B42E44"/>
    <w:rsid w:val="00B42E55"/>
    <w:rsid w:val="00B4338A"/>
    <w:rsid w:val="00B439FF"/>
    <w:rsid w:val="00B43B0B"/>
    <w:rsid w:val="00B43C22"/>
    <w:rsid w:val="00B43E09"/>
    <w:rsid w:val="00B44182"/>
    <w:rsid w:val="00B447EA"/>
    <w:rsid w:val="00B44A78"/>
    <w:rsid w:val="00B45079"/>
    <w:rsid w:val="00B45103"/>
    <w:rsid w:val="00B45366"/>
    <w:rsid w:val="00B45684"/>
    <w:rsid w:val="00B45B8B"/>
    <w:rsid w:val="00B45FFF"/>
    <w:rsid w:val="00B4653D"/>
    <w:rsid w:val="00B46E05"/>
    <w:rsid w:val="00B47473"/>
    <w:rsid w:val="00B4780C"/>
    <w:rsid w:val="00B47B5C"/>
    <w:rsid w:val="00B47F42"/>
    <w:rsid w:val="00B50174"/>
    <w:rsid w:val="00B50C97"/>
    <w:rsid w:val="00B51126"/>
    <w:rsid w:val="00B5145B"/>
    <w:rsid w:val="00B51BBD"/>
    <w:rsid w:val="00B51CA4"/>
    <w:rsid w:val="00B51DB6"/>
    <w:rsid w:val="00B521C9"/>
    <w:rsid w:val="00B52293"/>
    <w:rsid w:val="00B526A8"/>
    <w:rsid w:val="00B52976"/>
    <w:rsid w:val="00B52C40"/>
    <w:rsid w:val="00B53293"/>
    <w:rsid w:val="00B5333B"/>
    <w:rsid w:val="00B53804"/>
    <w:rsid w:val="00B5389D"/>
    <w:rsid w:val="00B53B3F"/>
    <w:rsid w:val="00B53CC7"/>
    <w:rsid w:val="00B53E40"/>
    <w:rsid w:val="00B53E4F"/>
    <w:rsid w:val="00B5455B"/>
    <w:rsid w:val="00B54635"/>
    <w:rsid w:val="00B54915"/>
    <w:rsid w:val="00B54CB7"/>
    <w:rsid w:val="00B55711"/>
    <w:rsid w:val="00B55B97"/>
    <w:rsid w:val="00B55BE2"/>
    <w:rsid w:val="00B55CAD"/>
    <w:rsid w:val="00B55F59"/>
    <w:rsid w:val="00B5633A"/>
    <w:rsid w:val="00B5654A"/>
    <w:rsid w:val="00B56735"/>
    <w:rsid w:val="00B56C19"/>
    <w:rsid w:val="00B56F21"/>
    <w:rsid w:val="00B577A5"/>
    <w:rsid w:val="00B57B6B"/>
    <w:rsid w:val="00B57BFD"/>
    <w:rsid w:val="00B57C15"/>
    <w:rsid w:val="00B57D57"/>
    <w:rsid w:val="00B57EE3"/>
    <w:rsid w:val="00B60877"/>
    <w:rsid w:val="00B60FBD"/>
    <w:rsid w:val="00B614FB"/>
    <w:rsid w:val="00B61670"/>
    <w:rsid w:val="00B6179D"/>
    <w:rsid w:val="00B61B6C"/>
    <w:rsid w:val="00B61C5E"/>
    <w:rsid w:val="00B62026"/>
    <w:rsid w:val="00B621F7"/>
    <w:rsid w:val="00B62579"/>
    <w:rsid w:val="00B62812"/>
    <w:rsid w:val="00B62BD6"/>
    <w:rsid w:val="00B62CC7"/>
    <w:rsid w:val="00B62ED1"/>
    <w:rsid w:val="00B63504"/>
    <w:rsid w:val="00B6355C"/>
    <w:rsid w:val="00B63607"/>
    <w:rsid w:val="00B63878"/>
    <w:rsid w:val="00B639AB"/>
    <w:rsid w:val="00B63A97"/>
    <w:rsid w:val="00B63BE0"/>
    <w:rsid w:val="00B64078"/>
    <w:rsid w:val="00B646C6"/>
    <w:rsid w:val="00B648A5"/>
    <w:rsid w:val="00B64C3B"/>
    <w:rsid w:val="00B650A0"/>
    <w:rsid w:val="00B6546C"/>
    <w:rsid w:val="00B655EB"/>
    <w:rsid w:val="00B65A2F"/>
    <w:rsid w:val="00B66791"/>
    <w:rsid w:val="00B667C6"/>
    <w:rsid w:val="00B701A7"/>
    <w:rsid w:val="00B704EE"/>
    <w:rsid w:val="00B71C44"/>
    <w:rsid w:val="00B720A5"/>
    <w:rsid w:val="00B72404"/>
    <w:rsid w:val="00B725A0"/>
    <w:rsid w:val="00B72674"/>
    <w:rsid w:val="00B72B3F"/>
    <w:rsid w:val="00B72E96"/>
    <w:rsid w:val="00B7387D"/>
    <w:rsid w:val="00B73914"/>
    <w:rsid w:val="00B74388"/>
    <w:rsid w:val="00B74595"/>
    <w:rsid w:val="00B74718"/>
    <w:rsid w:val="00B7472F"/>
    <w:rsid w:val="00B74B15"/>
    <w:rsid w:val="00B74BA9"/>
    <w:rsid w:val="00B74DB4"/>
    <w:rsid w:val="00B74F33"/>
    <w:rsid w:val="00B75562"/>
    <w:rsid w:val="00B756E7"/>
    <w:rsid w:val="00B75755"/>
    <w:rsid w:val="00B757CE"/>
    <w:rsid w:val="00B75E4B"/>
    <w:rsid w:val="00B7608E"/>
    <w:rsid w:val="00B7627A"/>
    <w:rsid w:val="00B76BD4"/>
    <w:rsid w:val="00B76C26"/>
    <w:rsid w:val="00B77654"/>
    <w:rsid w:val="00B77718"/>
    <w:rsid w:val="00B77DD3"/>
    <w:rsid w:val="00B80096"/>
    <w:rsid w:val="00B80106"/>
    <w:rsid w:val="00B806EB"/>
    <w:rsid w:val="00B81035"/>
    <w:rsid w:val="00B81064"/>
    <w:rsid w:val="00B813E5"/>
    <w:rsid w:val="00B815D7"/>
    <w:rsid w:val="00B81689"/>
    <w:rsid w:val="00B817C9"/>
    <w:rsid w:val="00B819C8"/>
    <w:rsid w:val="00B823D7"/>
    <w:rsid w:val="00B826F7"/>
    <w:rsid w:val="00B83A24"/>
    <w:rsid w:val="00B84760"/>
    <w:rsid w:val="00B84C24"/>
    <w:rsid w:val="00B84EB5"/>
    <w:rsid w:val="00B8537C"/>
    <w:rsid w:val="00B853F7"/>
    <w:rsid w:val="00B85AFC"/>
    <w:rsid w:val="00B85FBB"/>
    <w:rsid w:val="00B85FEA"/>
    <w:rsid w:val="00B8638E"/>
    <w:rsid w:val="00B868F4"/>
    <w:rsid w:val="00B870E6"/>
    <w:rsid w:val="00B87480"/>
    <w:rsid w:val="00B87D69"/>
    <w:rsid w:val="00B87E4E"/>
    <w:rsid w:val="00B87F04"/>
    <w:rsid w:val="00B90372"/>
    <w:rsid w:val="00B90603"/>
    <w:rsid w:val="00B90CC1"/>
    <w:rsid w:val="00B91060"/>
    <w:rsid w:val="00B91566"/>
    <w:rsid w:val="00B916B9"/>
    <w:rsid w:val="00B91A61"/>
    <w:rsid w:val="00B920CC"/>
    <w:rsid w:val="00B92476"/>
    <w:rsid w:val="00B9254C"/>
    <w:rsid w:val="00B9280D"/>
    <w:rsid w:val="00B92ADF"/>
    <w:rsid w:val="00B92D60"/>
    <w:rsid w:val="00B9300E"/>
    <w:rsid w:val="00B937B8"/>
    <w:rsid w:val="00B93A1B"/>
    <w:rsid w:val="00B93BEE"/>
    <w:rsid w:val="00B947CF"/>
    <w:rsid w:val="00B94914"/>
    <w:rsid w:val="00B94B1C"/>
    <w:rsid w:val="00B95151"/>
    <w:rsid w:val="00B95277"/>
    <w:rsid w:val="00B95287"/>
    <w:rsid w:val="00B952F5"/>
    <w:rsid w:val="00B95551"/>
    <w:rsid w:val="00B9569B"/>
    <w:rsid w:val="00B956C5"/>
    <w:rsid w:val="00B95A9F"/>
    <w:rsid w:val="00B95B25"/>
    <w:rsid w:val="00B95C35"/>
    <w:rsid w:val="00B961AB"/>
    <w:rsid w:val="00B96CBA"/>
    <w:rsid w:val="00B9758F"/>
    <w:rsid w:val="00BA034C"/>
    <w:rsid w:val="00BA0652"/>
    <w:rsid w:val="00BA08F0"/>
    <w:rsid w:val="00BA13B8"/>
    <w:rsid w:val="00BA1A4B"/>
    <w:rsid w:val="00BA1A6C"/>
    <w:rsid w:val="00BA1D29"/>
    <w:rsid w:val="00BA24D7"/>
    <w:rsid w:val="00BA2AE5"/>
    <w:rsid w:val="00BA30A9"/>
    <w:rsid w:val="00BA35B1"/>
    <w:rsid w:val="00BA365D"/>
    <w:rsid w:val="00BA36B5"/>
    <w:rsid w:val="00BA3832"/>
    <w:rsid w:val="00BA3FF3"/>
    <w:rsid w:val="00BA4113"/>
    <w:rsid w:val="00BA43DD"/>
    <w:rsid w:val="00BA4491"/>
    <w:rsid w:val="00BA4A18"/>
    <w:rsid w:val="00BA4A9E"/>
    <w:rsid w:val="00BA50E1"/>
    <w:rsid w:val="00BA5419"/>
    <w:rsid w:val="00BA5443"/>
    <w:rsid w:val="00BA5F3A"/>
    <w:rsid w:val="00BA631A"/>
    <w:rsid w:val="00BA75AB"/>
    <w:rsid w:val="00BA76FB"/>
    <w:rsid w:val="00BB0361"/>
    <w:rsid w:val="00BB09FF"/>
    <w:rsid w:val="00BB0F05"/>
    <w:rsid w:val="00BB1135"/>
    <w:rsid w:val="00BB148A"/>
    <w:rsid w:val="00BB1E5A"/>
    <w:rsid w:val="00BB1ECF"/>
    <w:rsid w:val="00BB1EEE"/>
    <w:rsid w:val="00BB2206"/>
    <w:rsid w:val="00BB2276"/>
    <w:rsid w:val="00BB234C"/>
    <w:rsid w:val="00BB23FF"/>
    <w:rsid w:val="00BB2439"/>
    <w:rsid w:val="00BB28DD"/>
    <w:rsid w:val="00BB2918"/>
    <w:rsid w:val="00BB2A0F"/>
    <w:rsid w:val="00BB2C80"/>
    <w:rsid w:val="00BB3038"/>
    <w:rsid w:val="00BB3291"/>
    <w:rsid w:val="00BB3390"/>
    <w:rsid w:val="00BB3453"/>
    <w:rsid w:val="00BB3CF7"/>
    <w:rsid w:val="00BB3DB1"/>
    <w:rsid w:val="00BB4B5A"/>
    <w:rsid w:val="00BB4E5C"/>
    <w:rsid w:val="00BB504A"/>
    <w:rsid w:val="00BB570E"/>
    <w:rsid w:val="00BB5D61"/>
    <w:rsid w:val="00BB6085"/>
    <w:rsid w:val="00BB6129"/>
    <w:rsid w:val="00BB6AC9"/>
    <w:rsid w:val="00BB6AF2"/>
    <w:rsid w:val="00BB6D24"/>
    <w:rsid w:val="00BB6D66"/>
    <w:rsid w:val="00BB72CB"/>
    <w:rsid w:val="00BB75DB"/>
    <w:rsid w:val="00BB79B4"/>
    <w:rsid w:val="00BB7A66"/>
    <w:rsid w:val="00BB7B6A"/>
    <w:rsid w:val="00BB7C96"/>
    <w:rsid w:val="00BC0560"/>
    <w:rsid w:val="00BC09AC"/>
    <w:rsid w:val="00BC0F33"/>
    <w:rsid w:val="00BC12B1"/>
    <w:rsid w:val="00BC1367"/>
    <w:rsid w:val="00BC1468"/>
    <w:rsid w:val="00BC155C"/>
    <w:rsid w:val="00BC1731"/>
    <w:rsid w:val="00BC1CB8"/>
    <w:rsid w:val="00BC2B32"/>
    <w:rsid w:val="00BC32AA"/>
    <w:rsid w:val="00BC333D"/>
    <w:rsid w:val="00BC36EE"/>
    <w:rsid w:val="00BC381B"/>
    <w:rsid w:val="00BC3B06"/>
    <w:rsid w:val="00BC3BB1"/>
    <w:rsid w:val="00BC3C25"/>
    <w:rsid w:val="00BC3C41"/>
    <w:rsid w:val="00BC42E6"/>
    <w:rsid w:val="00BC4439"/>
    <w:rsid w:val="00BC4560"/>
    <w:rsid w:val="00BC48C5"/>
    <w:rsid w:val="00BC4AB1"/>
    <w:rsid w:val="00BC4BB0"/>
    <w:rsid w:val="00BC4E3D"/>
    <w:rsid w:val="00BC526C"/>
    <w:rsid w:val="00BC5312"/>
    <w:rsid w:val="00BC53F3"/>
    <w:rsid w:val="00BC541D"/>
    <w:rsid w:val="00BC57A0"/>
    <w:rsid w:val="00BC5CA7"/>
    <w:rsid w:val="00BC5CBF"/>
    <w:rsid w:val="00BC6A0E"/>
    <w:rsid w:val="00BC6EC3"/>
    <w:rsid w:val="00BC73FF"/>
    <w:rsid w:val="00BC7504"/>
    <w:rsid w:val="00BC7696"/>
    <w:rsid w:val="00BC7950"/>
    <w:rsid w:val="00BC7A73"/>
    <w:rsid w:val="00BC7BEB"/>
    <w:rsid w:val="00BD04D3"/>
    <w:rsid w:val="00BD095B"/>
    <w:rsid w:val="00BD0BBB"/>
    <w:rsid w:val="00BD0DD9"/>
    <w:rsid w:val="00BD0ED0"/>
    <w:rsid w:val="00BD0F87"/>
    <w:rsid w:val="00BD111B"/>
    <w:rsid w:val="00BD122C"/>
    <w:rsid w:val="00BD1839"/>
    <w:rsid w:val="00BD240B"/>
    <w:rsid w:val="00BD2560"/>
    <w:rsid w:val="00BD28E2"/>
    <w:rsid w:val="00BD3D36"/>
    <w:rsid w:val="00BD3F5E"/>
    <w:rsid w:val="00BD4899"/>
    <w:rsid w:val="00BD4D84"/>
    <w:rsid w:val="00BD5187"/>
    <w:rsid w:val="00BD5784"/>
    <w:rsid w:val="00BD5FF1"/>
    <w:rsid w:val="00BD613F"/>
    <w:rsid w:val="00BD646B"/>
    <w:rsid w:val="00BD64DD"/>
    <w:rsid w:val="00BD6A86"/>
    <w:rsid w:val="00BD6B54"/>
    <w:rsid w:val="00BD74D4"/>
    <w:rsid w:val="00BD77EB"/>
    <w:rsid w:val="00BD7ADA"/>
    <w:rsid w:val="00BD7FEB"/>
    <w:rsid w:val="00BE0294"/>
    <w:rsid w:val="00BE0516"/>
    <w:rsid w:val="00BE0D91"/>
    <w:rsid w:val="00BE1128"/>
    <w:rsid w:val="00BE12EF"/>
    <w:rsid w:val="00BE1C9F"/>
    <w:rsid w:val="00BE1E1A"/>
    <w:rsid w:val="00BE1EDF"/>
    <w:rsid w:val="00BE1F76"/>
    <w:rsid w:val="00BE225D"/>
    <w:rsid w:val="00BE2423"/>
    <w:rsid w:val="00BE255F"/>
    <w:rsid w:val="00BE25C4"/>
    <w:rsid w:val="00BE32B1"/>
    <w:rsid w:val="00BE384A"/>
    <w:rsid w:val="00BE3BAB"/>
    <w:rsid w:val="00BE3FA0"/>
    <w:rsid w:val="00BE447E"/>
    <w:rsid w:val="00BE476F"/>
    <w:rsid w:val="00BE5041"/>
    <w:rsid w:val="00BE50B2"/>
    <w:rsid w:val="00BE5544"/>
    <w:rsid w:val="00BE562E"/>
    <w:rsid w:val="00BE57C4"/>
    <w:rsid w:val="00BE5DDD"/>
    <w:rsid w:val="00BE5FD6"/>
    <w:rsid w:val="00BE6024"/>
    <w:rsid w:val="00BE64C7"/>
    <w:rsid w:val="00BE66D6"/>
    <w:rsid w:val="00BE6C42"/>
    <w:rsid w:val="00BE6C65"/>
    <w:rsid w:val="00BE7216"/>
    <w:rsid w:val="00BE735C"/>
    <w:rsid w:val="00BE79CB"/>
    <w:rsid w:val="00BE7E7F"/>
    <w:rsid w:val="00BF081C"/>
    <w:rsid w:val="00BF0864"/>
    <w:rsid w:val="00BF08AC"/>
    <w:rsid w:val="00BF0A8A"/>
    <w:rsid w:val="00BF0D42"/>
    <w:rsid w:val="00BF0F92"/>
    <w:rsid w:val="00BF12E5"/>
    <w:rsid w:val="00BF1656"/>
    <w:rsid w:val="00BF1B3A"/>
    <w:rsid w:val="00BF1B3C"/>
    <w:rsid w:val="00BF1D3E"/>
    <w:rsid w:val="00BF1E12"/>
    <w:rsid w:val="00BF2406"/>
    <w:rsid w:val="00BF2642"/>
    <w:rsid w:val="00BF2AB3"/>
    <w:rsid w:val="00BF2C93"/>
    <w:rsid w:val="00BF2DCA"/>
    <w:rsid w:val="00BF2DF4"/>
    <w:rsid w:val="00BF2E85"/>
    <w:rsid w:val="00BF31A6"/>
    <w:rsid w:val="00BF3364"/>
    <w:rsid w:val="00BF34D3"/>
    <w:rsid w:val="00BF39C8"/>
    <w:rsid w:val="00BF3DA7"/>
    <w:rsid w:val="00BF3ECC"/>
    <w:rsid w:val="00BF43EA"/>
    <w:rsid w:val="00BF44E9"/>
    <w:rsid w:val="00BF464C"/>
    <w:rsid w:val="00BF49C0"/>
    <w:rsid w:val="00BF49ED"/>
    <w:rsid w:val="00BF4AC5"/>
    <w:rsid w:val="00BF4B4D"/>
    <w:rsid w:val="00BF4E2B"/>
    <w:rsid w:val="00BF5C0D"/>
    <w:rsid w:val="00BF5D17"/>
    <w:rsid w:val="00BF5E07"/>
    <w:rsid w:val="00BF601A"/>
    <w:rsid w:val="00BF60AA"/>
    <w:rsid w:val="00BF63D1"/>
    <w:rsid w:val="00BF6E3E"/>
    <w:rsid w:val="00BF7005"/>
    <w:rsid w:val="00BF730F"/>
    <w:rsid w:val="00BF7A4D"/>
    <w:rsid w:val="00BF7D4F"/>
    <w:rsid w:val="00C0004A"/>
    <w:rsid w:val="00C004BB"/>
    <w:rsid w:val="00C00BA8"/>
    <w:rsid w:val="00C01535"/>
    <w:rsid w:val="00C015A6"/>
    <w:rsid w:val="00C01746"/>
    <w:rsid w:val="00C0189C"/>
    <w:rsid w:val="00C019FF"/>
    <w:rsid w:val="00C01BD3"/>
    <w:rsid w:val="00C02186"/>
    <w:rsid w:val="00C02365"/>
    <w:rsid w:val="00C02BE3"/>
    <w:rsid w:val="00C02C7D"/>
    <w:rsid w:val="00C03CF3"/>
    <w:rsid w:val="00C03D11"/>
    <w:rsid w:val="00C0490C"/>
    <w:rsid w:val="00C05688"/>
    <w:rsid w:val="00C05A8E"/>
    <w:rsid w:val="00C05AA7"/>
    <w:rsid w:val="00C05B75"/>
    <w:rsid w:val="00C06139"/>
    <w:rsid w:val="00C064C2"/>
    <w:rsid w:val="00C067BF"/>
    <w:rsid w:val="00C06A39"/>
    <w:rsid w:val="00C06E9F"/>
    <w:rsid w:val="00C07965"/>
    <w:rsid w:val="00C07982"/>
    <w:rsid w:val="00C079D2"/>
    <w:rsid w:val="00C07A9D"/>
    <w:rsid w:val="00C100DC"/>
    <w:rsid w:val="00C10103"/>
    <w:rsid w:val="00C103F7"/>
    <w:rsid w:val="00C106DC"/>
    <w:rsid w:val="00C107BC"/>
    <w:rsid w:val="00C1087D"/>
    <w:rsid w:val="00C10AD2"/>
    <w:rsid w:val="00C10AEB"/>
    <w:rsid w:val="00C10EED"/>
    <w:rsid w:val="00C10EF1"/>
    <w:rsid w:val="00C1108B"/>
    <w:rsid w:val="00C119A2"/>
    <w:rsid w:val="00C11B59"/>
    <w:rsid w:val="00C125D1"/>
    <w:rsid w:val="00C13958"/>
    <w:rsid w:val="00C13F03"/>
    <w:rsid w:val="00C142B1"/>
    <w:rsid w:val="00C14C03"/>
    <w:rsid w:val="00C15026"/>
    <w:rsid w:val="00C15086"/>
    <w:rsid w:val="00C158F6"/>
    <w:rsid w:val="00C1596A"/>
    <w:rsid w:val="00C15E0C"/>
    <w:rsid w:val="00C161A6"/>
    <w:rsid w:val="00C16AB5"/>
    <w:rsid w:val="00C16AE1"/>
    <w:rsid w:val="00C16C6A"/>
    <w:rsid w:val="00C16E69"/>
    <w:rsid w:val="00C1732D"/>
    <w:rsid w:val="00C17775"/>
    <w:rsid w:val="00C17C29"/>
    <w:rsid w:val="00C20265"/>
    <w:rsid w:val="00C20362"/>
    <w:rsid w:val="00C20ECF"/>
    <w:rsid w:val="00C2101F"/>
    <w:rsid w:val="00C2179F"/>
    <w:rsid w:val="00C21B5B"/>
    <w:rsid w:val="00C21B98"/>
    <w:rsid w:val="00C21D9A"/>
    <w:rsid w:val="00C21DFF"/>
    <w:rsid w:val="00C21F61"/>
    <w:rsid w:val="00C22143"/>
    <w:rsid w:val="00C22A10"/>
    <w:rsid w:val="00C22B5D"/>
    <w:rsid w:val="00C22ED0"/>
    <w:rsid w:val="00C233B6"/>
    <w:rsid w:val="00C2367C"/>
    <w:rsid w:val="00C2386B"/>
    <w:rsid w:val="00C23E3A"/>
    <w:rsid w:val="00C241FF"/>
    <w:rsid w:val="00C244A3"/>
    <w:rsid w:val="00C244E0"/>
    <w:rsid w:val="00C24631"/>
    <w:rsid w:val="00C247A0"/>
    <w:rsid w:val="00C24A2D"/>
    <w:rsid w:val="00C24B3B"/>
    <w:rsid w:val="00C255D6"/>
    <w:rsid w:val="00C25D7A"/>
    <w:rsid w:val="00C261C7"/>
    <w:rsid w:val="00C264A4"/>
    <w:rsid w:val="00C26811"/>
    <w:rsid w:val="00C26996"/>
    <w:rsid w:val="00C26A62"/>
    <w:rsid w:val="00C26DF5"/>
    <w:rsid w:val="00C26F01"/>
    <w:rsid w:val="00C2732A"/>
    <w:rsid w:val="00C273D9"/>
    <w:rsid w:val="00C27ABC"/>
    <w:rsid w:val="00C27C36"/>
    <w:rsid w:val="00C27F68"/>
    <w:rsid w:val="00C30415"/>
    <w:rsid w:val="00C309A5"/>
    <w:rsid w:val="00C31571"/>
    <w:rsid w:val="00C3179A"/>
    <w:rsid w:val="00C31ADF"/>
    <w:rsid w:val="00C3223B"/>
    <w:rsid w:val="00C325EF"/>
    <w:rsid w:val="00C32756"/>
    <w:rsid w:val="00C32855"/>
    <w:rsid w:val="00C328B5"/>
    <w:rsid w:val="00C32A9E"/>
    <w:rsid w:val="00C32EC5"/>
    <w:rsid w:val="00C33287"/>
    <w:rsid w:val="00C332E4"/>
    <w:rsid w:val="00C33357"/>
    <w:rsid w:val="00C3378B"/>
    <w:rsid w:val="00C34359"/>
    <w:rsid w:val="00C3471C"/>
    <w:rsid w:val="00C347E6"/>
    <w:rsid w:val="00C34B03"/>
    <w:rsid w:val="00C35273"/>
    <w:rsid w:val="00C3617D"/>
    <w:rsid w:val="00C36695"/>
    <w:rsid w:val="00C367BF"/>
    <w:rsid w:val="00C36E93"/>
    <w:rsid w:val="00C37109"/>
    <w:rsid w:val="00C3746A"/>
    <w:rsid w:val="00C37ADC"/>
    <w:rsid w:val="00C403E3"/>
    <w:rsid w:val="00C4077B"/>
    <w:rsid w:val="00C40B01"/>
    <w:rsid w:val="00C40BF5"/>
    <w:rsid w:val="00C40C18"/>
    <w:rsid w:val="00C40F54"/>
    <w:rsid w:val="00C40F70"/>
    <w:rsid w:val="00C414C4"/>
    <w:rsid w:val="00C41719"/>
    <w:rsid w:val="00C41755"/>
    <w:rsid w:val="00C41C94"/>
    <w:rsid w:val="00C42AB7"/>
    <w:rsid w:val="00C432AA"/>
    <w:rsid w:val="00C43969"/>
    <w:rsid w:val="00C43BD6"/>
    <w:rsid w:val="00C43F77"/>
    <w:rsid w:val="00C44841"/>
    <w:rsid w:val="00C448F1"/>
    <w:rsid w:val="00C44A27"/>
    <w:rsid w:val="00C44C3B"/>
    <w:rsid w:val="00C44CC6"/>
    <w:rsid w:val="00C45A27"/>
    <w:rsid w:val="00C45C15"/>
    <w:rsid w:val="00C45D41"/>
    <w:rsid w:val="00C463D2"/>
    <w:rsid w:val="00C470DF"/>
    <w:rsid w:val="00C47D2F"/>
    <w:rsid w:val="00C50786"/>
    <w:rsid w:val="00C5097F"/>
    <w:rsid w:val="00C50DC2"/>
    <w:rsid w:val="00C5158E"/>
    <w:rsid w:val="00C518DF"/>
    <w:rsid w:val="00C51D4D"/>
    <w:rsid w:val="00C51D71"/>
    <w:rsid w:val="00C51E0E"/>
    <w:rsid w:val="00C5236F"/>
    <w:rsid w:val="00C524A0"/>
    <w:rsid w:val="00C5252B"/>
    <w:rsid w:val="00C52919"/>
    <w:rsid w:val="00C53430"/>
    <w:rsid w:val="00C534F5"/>
    <w:rsid w:val="00C53DAF"/>
    <w:rsid w:val="00C5461A"/>
    <w:rsid w:val="00C54873"/>
    <w:rsid w:val="00C54BB6"/>
    <w:rsid w:val="00C552CF"/>
    <w:rsid w:val="00C565F6"/>
    <w:rsid w:val="00C568D8"/>
    <w:rsid w:val="00C56AF6"/>
    <w:rsid w:val="00C56B52"/>
    <w:rsid w:val="00C56C17"/>
    <w:rsid w:val="00C56CAC"/>
    <w:rsid w:val="00C570D5"/>
    <w:rsid w:val="00C5726A"/>
    <w:rsid w:val="00C57A92"/>
    <w:rsid w:val="00C57DE5"/>
    <w:rsid w:val="00C607C0"/>
    <w:rsid w:val="00C60AF5"/>
    <w:rsid w:val="00C615C0"/>
    <w:rsid w:val="00C620F3"/>
    <w:rsid w:val="00C626DC"/>
    <w:rsid w:val="00C627F4"/>
    <w:rsid w:val="00C62B31"/>
    <w:rsid w:val="00C632AB"/>
    <w:rsid w:val="00C6355C"/>
    <w:rsid w:val="00C639CB"/>
    <w:rsid w:val="00C63FD8"/>
    <w:rsid w:val="00C64B8C"/>
    <w:rsid w:val="00C64E76"/>
    <w:rsid w:val="00C65231"/>
    <w:rsid w:val="00C65369"/>
    <w:rsid w:val="00C65640"/>
    <w:rsid w:val="00C658CB"/>
    <w:rsid w:val="00C65948"/>
    <w:rsid w:val="00C6631B"/>
    <w:rsid w:val="00C667FF"/>
    <w:rsid w:val="00C668B1"/>
    <w:rsid w:val="00C66C64"/>
    <w:rsid w:val="00C66E79"/>
    <w:rsid w:val="00C66F89"/>
    <w:rsid w:val="00C672B1"/>
    <w:rsid w:val="00C67505"/>
    <w:rsid w:val="00C67A91"/>
    <w:rsid w:val="00C67D46"/>
    <w:rsid w:val="00C700CA"/>
    <w:rsid w:val="00C70413"/>
    <w:rsid w:val="00C70445"/>
    <w:rsid w:val="00C70E22"/>
    <w:rsid w:val="00C70F98"/>
    <w:rsid w:val="00C715F0"/>
    <w:rsid w:val="00C71E0E"/>
    <w:rsid w:val="00C71E47"/>
    <w:rsid w:val="00C71FF4"/>
    <w:rsid w:val="00C72183"/>
    <w:rsid w:val="00C721F0"/>
    <w:rsid w:val="00C724C2"/>
    <w:rsid w:val="00C72681"/>
    <w:rsid w:val="00C736AE"/>
    <w:rsid w:val="00C73BEE"/>
    <w:rsid w:val="00C746D6"/>
    <w:rsid w:val="00C74C1F"/>
    <w:rsid w:val="00C74CA8"/>
    <w:rsid w:val="00C74E55"/>
    <w:rsid w:val="00C75EFD"/>
    <w:rsid w:val="00C75F55"/>
    <w:rsid w:val="00C76250"/>
    <w:rsid w:val="00C762D1"/>
    <w:rsid w:val="00C76427"/>
    <w:rsid w:val="00C76662"/>
    <w:rsid w:val="00C768D1"/>
    <w:rsid w:val="00C7713B"/>
    <w:rsid w:val="00C7799C"/>
    <w:rsid w:val="00C77B30"/>
    <w:rsid w:val="00C77CAF"/>
    <w:rsid w:val="00C8052F"/>
    <w:rsid w:val="00C80D12"/>
    <w:rsid w:val="00C80F1D"/>
    <w:rsid w:val="00C80FD0"/>
    <w:rsid w:val="00C817FB"/>
    <w:rsid w:val="00C8184B"/>
    <w:rsid w:val="00C819F3"/>
    <w:rsid w:val="00C81A60"/>
    <w:rsid w:val="00C81AEA"/>
    <w:rsid w:val="00C829F3"/>
    <w:rsid w:val="00C82C7F"/>
    <w:rsid w:val="00C832FB"/>
    <w:rsid w:val="00C83484"/>
    <w:rsid w:val="00C836CF"/>
    <w:rsid w:val="00C83708"/>
    <w:rsid w:val="00C83921"/>
    <w:rsid w:val="00C83AB2"/>
    <w:rsid w:val="00C83B51"/>
    <w:rsid w:val="00C83F15"/>
    <w:rsid w:val="00C83FB5"/>
    <w:rsid w:val="00C84082"/>
    <w:rsid w:val="00C84408"/>
    <w:rsid w:val="00C84704"/>
    <w:rsid w:val="00C84993"/>
    <w:rsid w:val="00C84A8A"/>
    <w:rsid w:val="00C84D4B"/>
    <w:rsid w:val="00C84EB0"/>
    <w:rsid w:val="00C8502B"/>
    <w:rsid w:val="00C85AD2"/>
    <w:rsid w:val="00C85DCC"/>
    <w:rsid w:val="00C86050"/>
    <w:rsid w:val="00C860BB"/>
    <w:rsid w:val="00C86238"/>
    <w:rsid w:val="00C86625"/>
    <w:rsid w:val="00C86733"/>
    <w:rsid w:val="00C86B02"/>
    <w:rsid w:val="00C8701D"/>
    <w:rsid w:val="00C87035"/>
    <w:rsid w:val="00C875DF"/>
    <w:rsid w:val="00C879F0"/>
    <w:rsid w:val="00C87C5E"/>
    <w:rsid w:val="00C902C2"/>
    <w:rsid w:val="00C90413"/>
    <w:rsid w:val="00C9070D"/>
    <w:rsid w:val="00C907C3"/>
    <w:rsid w:val="00C90984"/>
    <w:rsid w:val="00C909B8"/>
    <w:rsid w:val="00C909BB"/>
    <w:rsid w:val="00C90A8F"/>
    <w:rsid w:val="00C90B15"/>
    <w:rsid w:val="00C90C77"/>
    <w:rsid w:val="00C90D8F"/>
    <w:rsid w:val="00C90F33"/>
    <w:rsid w:val="00C91492"/>
    <w:rsid w:val="00C916F5"/>
    <w:rsid w:val="00C91799"/>
    <w:rsid w:val="00C917C2"/>
    <w:rsid w:val="00C91939"/>
    <w:rsid w:val="00C91D81"/>
    <w:rsid w:val="00C924FD"/>
    <w:rsid w:val="00C926FC"/>
    <w:rsid w:val="00C9282F"/>
    <w:rsid w:val="00C92D52"/>
    <w:rsid w:val="00C93354"/>
    <w:rsid w:val="00C93784"/>
    <w:rsid w:val="00C93786"/>
    <w:rsid w:val="00C93BCA"/>
    <w:rsid w:val="00C940B3"/>
    <w:rsid w:val="00C9465D"/>
    <w:rsid w:val="00C9476D"/>
    <w:rsid w:val="00C94B4B"/>
    <w:rsid w:val="00C952CD"/>
    <w:rsid w:val="00C953E3"/>
    <w:rsid w:val="00C95775"/>
    <w:rsid w:val="00C95824"/>
    <w:rsid w:val="00C95C21"/>
    <w:rsid w:val="00C95CAA"/>
    <w:rsid w:val="00C95EFE"/>
    <w:rsid w:val="00C965AC"/>
    <w:rsid w:val="00C97279"/>
    <w:rsid w:val="00C974A3"/>
    <w:rsid w:val="00C9775E"/>
    <w:rsid w:val="00C97F50"/>
    <w:rsid w:val="00CA00CA"/>
    <w:rsid w:val="00CA0395"/>
    <w:rsid w:val="00CA049C"/>
    <w:rsid w:val="00CA05B2"/>
    <w:rsid w:val="00CA0B64"/>
    <w:rsid w:val="00CA0E05"/>
    <w:rsid w:val="00CA1690"/>
    <w:rsid w:val="00CA1787"/>
    <w:rsid w:val="00CA1A99"/>
    <w:rsid w:val="00CA1F84"/>
    <w:rsid w:val="00CA2038"/>
    <w:rsid w:val="00CA2E46"/>
    <w:rsid w:val="00CA30D8"/>
    <w:rsid w:val="00CA316C"/>
    <w:rsid w:val="00CA3735"/>
    <w:rsid w:val="00CA3AF2"/>
    <w:rsid w:val="00CA3DC0"/>
    <w:rsid w:val="00CA40FD"/>
    <w:rsid w:val="00CA4564"/>
    <w:rsid w:val="00CA50B0"/>
    <w:rsid w:val="00CA51F1"/>
    <w:rsid w:val="00CA55EB"/>
    <w:rsid w:val="00CA56C4"/>
    <w:rsid w:val="00CA5E71"/>
    <w:rsid w:val="00CA5FB7"/>
    <w:rsid w:val="00CA5FBD"/>
    <w:rsid w:val="00CA6716"/>
    <w:rsid w:val="00CA6945"/>
    <w:rsid w:val="00CA6A23"/>
    <w:rsid w:val="00CA6C7A"/>
    <w:rsid w:val="00CA7136"/>
    <w:rsid w:val="00CA746F"/>
    <w:rsid w:val="00CA779D"/>
    <w:rsid w:val="00CA7F93"/>
    <w:rsid w:val="00CA7FF5"/>
    <w:rsid w:val="00CB02B4"/>
    <w:rsid w:val="00CB0692"/>
    <w:rsid w:val="00CB09DF"/>
    <w:rsid w:val="00CB0B79"/>
    <w:rsid w:val="00CB0EF5"/>
    <w:rsid w:val="00CB0FB1"/>
    <w:rsid w:val="00CB183C"/>
    <w:rsid w:val="00CB18EA"/>
    <w:rsid w:val="00CB1CB1"/>
    <w:rsid w:val="00CB234C"/>
    <w:rsid w:val="00CB2374"/>
    <w:rsid w:val="00CB24F0"/>
    <w:rsid w:val="00CB26C0"/>
    <w:rsid w:val="00CB27C6"/>
    <w:rsid w:val="00CB2942"/>
    <w:rsid w:val="00CB2BE2"/>
    <w:rsid w:val="00CB2D21"/>
    <w:rsid w:val="00CB2FF9"/>
    <w:rsid w:val="00CB3535"/>
    <w:rsid w:val="00CB3EC4"/>
    <w:rsid w:val="00CB4080"/>
    <w:rsid w:val="00CB40B0"/>
    <w:rsid w:val="00CB4BD0"/>
    <w:rsid w:val="00CB4D7A"/>
    <w:rsid w:val="00CB4EA3"/>
    <w:rsid w:val="00CB5570"/>
    <w:rsid w:val="00CB5689"/>
    <w:rsid w:val="00CB56D2"/>
    <w:rsid w:val="00CB64B1"/>
    <w:rsid w:val="00CB7C97"/>
    <w:rsid w:val="00CB7D38"/>
    <w:rsid w:val="00CB7D44"/>
    <w:rsid w:val="00CB7F31"/>
    <w:rsid w:val="00CC07EF"/>
    <w:rsid w:val="00CC092E"/>
    <w:rsid w:val="00CC0C2A"/>
    <w:rsid w:val="00CC0EBE"/>
    <w:rsid w:val="00CC1394"/>
    <w:rsid w:val="00CC157B"/>
    <w:rsid w:val="00CC1857"/>
    <w:rsid w:val="00CC236F"/>
    <w:rsid w:val="00CC3E5E"/>
    <w:rsid w:val="00CC439C"/>
    <w:rsid w:val="00CC4CE1"/>
    <w:rsid w:val="00CC4D6E"/>
    <w:rsid w:val="00CC5367"/>
    <w:rsid w:val="00CC5406"/>
    <w:rsid w:val="00CC5819"/>
    <w:rsid w:val="00CC5B3E"/>
    <w:rsid w:val="00CC5BD3"/>
    <w:rsid w:val="00CC6090"/>
    <w:rsid w:val="00CC6AB3"/>
    <w:rsid w:val="00CC6DCF"/>
    <w:rsid w:val="00CC6FE2"/>
    <w:rsid w:val="00CC70A6"/>
    <w:rsid w:val="00CC7271"/>
    <w:rsid w:val="00CC7A15"/>
    <w:rsid w:val="00CC7F8F"/>
    <w:rsid w:val="00CD098F"/>
    <w:rsid w:val="00CD0A01"/>
    <w:rsid w:val="00CD0EA4"/>
    <w:rsid w:val="00CD11CD"/>
    <w:rsid w:val="00CD19B2"/>
    <w:rsid w:val="00CD1ECE"/>
    <w:rsid w:val="00CD2030"/>
    <w:rsid w:val="00CD20E2"/>
    <w:rsid w:val="00CD2CC2"/>
    <w:rsid w:val="00CD40B1"/>
    <w:rsid w:val="00CD42A0"/>
    <w:rsid w:val="00CD489F"/>
    <w:rsid w:val="00CD4EB3"/>
    <w:rsid w:val="00CD4F55"/>
    <w:rsid w:val="00CD546E"/>
    <w:rsid w:val="00CD5AF4"/>
    <w:rsid w:val="00CD5D21"/>
    <w:rsid w:val="00CD5D38"/>
    <w:rsid w:val="00CD6172"/>
    <w:rsid w:val="00CD64CC"/>
    <w:rsid w:val="00CD6AA3"/>
    <w:rsid w:val="00CD6CE5"/>
    <w:rsid w:val="00CD7D03"/>
    <w:rsid w:val="00CD7DA6"/>
    <w:rsid w:val="00CE09E3"/>
    <w:rsid w:val="00CE0AFD"/>
    <w:rsid w:val="00CE1357"/>
    <w:rsid w:val="00CE1B52"/>
    <w:rsid w:val="00CE32DC"/>
    <w:rsid w:val="00CE3405"/>
    <w:rsid w:val="00CE3448"/>
    <w:rsid w:val="00CE3B0F"/>
    <w:rsid w:val="00CE3CBA"/>
    <w:rsid w:val="00CE3D60"/>
    <w:rsid w:val="00CE3F4D"/>
    <w:rsid w:val="00CE431C"/>
    <w:rsid w:val="00CE4667"/>
    <w:rsid w:val="00CE4822"/>
    <w:rsid w:val="00CE48E5"/>
    <w:rsid w:val="00CE4AB9"/>
    <w:rsid w:val="00CE4AC0"/>
    <w:rsid w:val="00CE4C74"/>
    <w:rsid w:val="00CE4C7C"/>
    <w:rsid w:val="00CE4F70"/>
    <w:rsid w:val="00CE515F"/>
    <w:rsid w:val="00CE5E6B"/>
    <w:rsid w:val="00CE632B"/>
    <w:rsid w:val="00CE6404"/>
    <w:rsid w:val="00CE671B"/>
    <w:rsid w:val="00CE67E8"/>
    <w:rsid w:val="00CE6822"/>
    <w:rsid w:val="00CE6A1B"/>
    <w:rsid w:val="00CE6A3E"/>
    <w:rsid w:val="00CE6BAF"/>
    <w:rsid w:val="00CE7328"/>
    <w:rsid w:val="00CE75EE"/>
    <w:rsid w:val="00CE7B23"/>
    <w:rsid w:val="00CE7E40"/>
    <w:rsid w:val="00CE7E4B"/>
    <w:rsid w:val="00CE7E79"/>
    <w:rsid w:val="00CF0C1D"/>
    <w:rsid w:val="00CF181C"/>
    <w:rsid w:val="00CF2AFE"/>
    <w:rsid w:val="00CF2C84"/>
    <w:rsid w:val="00CF2E5E"/>
    <w:rsid w:val="00CF363E"/>
    <w:rsid w:val="00CF38CD"/>
    <w:rsid w:val="00CF3C48"/>
    <w:rsid w:val="00CF42A6"/>
    <w:rsid w:val="00CF48A0"/>
    <w:rsid w:val="00CF4A23"/>
    <w:rsid w:val="00CF4F59"/>
    <w:rsid w:val="00CF50C0"/>
    <w:rsid w:val="00CF5202"/>
    <w:rsid w:val="00CF588B"/>
    <w:rsid w:val="00CF5931"/>
    <w:rsid w:val="00CF5A82"/>
    <w:rsid w:val="00CF5F34"/>
    <w:rsid w:val="00CF5FB7"/>
    <w:rsid w:val="00CF6222"/>
    <w:rsid w:val="00CF66AE"/>
    <w:rsid w:val="00CF69D1"/>
    <w:rsid w:val="00CF6E69"/>
    <w:rsid w:val="00CF73E3"/>
    <w:rsid w:val="00CF7B2B"/>
    <w:rsid w:val="00CF7E59"/>
    <w:rsid w:val="00D00AB2"/>
    <w:rsid w:val="00D00BA2"/>
    <w:rsid w:val="00D00DBE"/>
    <w:rsid w:val="00D0108D"/>
    <w:rsid w:val="00D01298"/>
    <w:rsid w:val="00D01C2F"/>
    <w:rsid w:val="00D01E5A"/>
    <w:rsid w:val="00D0328B"/>
    <w:rsid w:val="00D0340D"/>
    <w:rsid w:val="00D0429A"/>
    <w:rsid w:val="00D04464"/>
    <w:rsid w:val="00D045CA"/>
    <w:rsid w:val="00D04D0E"/>
    <w:rsid w:val="00D051BE"/>
    <w:rsid w:val="00D0584A"/>
    <w:rsid w:val="00D059F3"/>
    <w:rsid w:val="00D05DA9"/>
    <w:rsid w:val="00D06633"/>
    <w:rsid w:val="00D06743"/>
    <w:rsid w:val="00D0697C"/>
    <w:rsid w:val="00D070F2"/>
    <w:rsid w:val="00D07CA3"/>
    <w:rsid w:val="00D07E22"/>
    <w:rsid w:val="00D10131"/>
    <w:rsid w:val="00D1033C"/>
    <w:rsid w:val="00D10538"/>
    <w:rsid w:val="00D10D23"/>
    <w:rsid w:val="00D111C7"/>
    <w:rsid w:val="00D11216"/>
    <w:rsid w:val="00D11406"/>
    <w:rsid w:val="00D114D8"/>
    <w:rsid w:val="00D11D66"/>
    <w:rsid w:val="00D11E54"/>
    <w:rsid w:val="00D12146"/>
    <w:rsid w:val="00D1226D"/>
    <w:rsid w:val="00D1263F"/>
    <w:rsid w:val="00D12971"/>
    <w:rsid w:val="00D12A23"/>
    <w:rsid w:val="00D12AD4"/>
    <w:rsid w:val="00D13EF7"/>
    <w:rsid w:val="00D140FE"/>
    <w:rsid w:val="00D14C66"/>
    <w:rsid w:val="00D14D82"/>
    <w:rsid w:val="00D15B63"/>
    <w:rsid w:val="00D15D49"/>
    <w:rsid w:val="00D160C5"/>
    <w:rsid w:val="00D1621E"/>
    <w:rsid w:val="00D164AE"/>
    <w:rsid w:val="00D1665F"/>
    <w:rsid w:val="00D16665"/>
    <w:rsid w:val="00D168A1"/>
    <w:rsid w:val="00D17111"/>
    <w:rsid w:val="00D17A6A"/>
    <w:rsid w:val="00D17BEB"/>
    <w:rsid w:val="00D17EB7"/>
    <w:rsid w:val="00D20180"/>
    <w:rsid w:val="00D2059F"/>
    <w:rsid w:val="00D205F2"/>
    <w:rsid w:val="00D20865"/>
    <w:rsid w:val="00D20AE9"/>
    <w:rsid w:val="00D210EB"/>
    <w:rsid w:val="00D215AD"/>
    <w:rsid w:val="00D21752"/>
    <w:rsid w:val="00D218C6"/>
    <w:rsid w:val="00D21C34"/>
    <w:rsid w:val="00D21D22"/>
    <w:rsid w:val="00D224C4"/>
    <w:rsid w:val="00D2365B"/>
    <w:rsid w:val="00D23851"/>
    <w:rsid w:val="00D246BD"/>
    <w:rsid w:val="00D24944"/>
    <w:rsid w:val="00D24949"/>
    <w:rsid w:val="00D24BAD"/>
    <w:rsid w:val="00D24C65"/>
    <w:rsid w:val="00D24CA2"/>
    <w:rsid w:val="00D24D44"/>
    <w:rsid w:val="00D2519E"/>
    <w:rsid w:val="00D255AA"/>
    <w:rsid w:val="00D256E7"/>
    <w:rsid w:val="00D25BC0"/>
    <w:rsid w:val="00D25C51"/>
    <w:rsid w:val="00D25CF3"/>
    <w:rsid w:val="00D2607D"/>
    <w:rsid w:val="00D2622E"/>
    <w:rsid w:val="00D26617"/>
    <w:rsid w:val="00D266E4"/>
    <w:rsid w:val="00D26A0F"/>
    <w:rsid w:val="00D26ABC"/>
    <w:rsid w:val="00D26B46"/>
    <w:rsid w:val="00D2775D"/>
    <w:rsid w:val="00D27A12"/>
    <w:rsid w:val="00D3055E"/>
    <w:rsid w:val="00D30565"/>
    <w:rsid w:val="00D3057A"/>
    <w:rsid w:val="00D30732"/>
    <w:rsid w:val="00D30989"/>
    <w:rsid w:val="00D311E4"/>
    <w:rsid w:val="00D312CF"/>
    <w:rsid w:val="00D3137F"/>
    <w:rsid w:val="00D319F3"/>
    <w:rsid w:val="00D31EBE"/>
    <w:rsid w:val="00D31F9C"/>
    <w:rsid w:val="00D324F6"/>
    <w:rsid w:val="00D33386"/>
    <w:rsid w:val="00D339DC"/>
    <w:rsid w:val="00D33FEE"/>
    <w:rsid w:val="00D343C3"/>
    <w:rsid w:val="00D3471E"/>
    <w:rsid w:val="00D34792"/>
    <w:rsid w:val="00D34802"/>
    <w:rsid w:val="00D3480B"/>
    <w:rsid w:val="00D34DC7"/>
    <w:rsid w:val="00D35444"/>
    <w:rsid w:val="00D3550B"/>
    <w:rsid w:val="00D35878"/>
    <w:rsid w:val="00D358F3"/>
    <w:rsid w:val="00D35C56"/>
    <w:rsid w:val="00D360AB"/>
    <w:rsid w:val="00D369DA"/>
    <w:rsid w:val="00D36D6F"/>
    <w:rsid w:val="00D373E4"/>
    <w:rsid w:val="00D37625"/>
    <w:rsid w:val="00D377FE"/>
    <w:rsid w:val="00D37AAF"/>
    <w:rsid w:val="00D40812"/>
    <w:rsid w:val="00D40A89"/>
    <w:rsid w:val="00D40F5F"/>
    <w:rsid w:val="00D40FF0"/>
    <w:rsid w:val="00D4168C"/>
    <w:rsid w:val="00D417DC"/>
    <w:rsid w:val="00D41823"/>
    <w:rsid w:val="00D41F3D"/>
    <w:rsid w:val="00D426BD"/>
    <w:rsid w:val="00D428FB"/>
    <w:rsid w:val="00D42F9F"/>
    <w:rsid w:val="00D42FE7"/>
    <w:rsid w:val="00D430C1"/>
    <w:rsid w:val="00D43489"/>
    <w:rsid w:val="00D43839"/>
    <w:rsid w:val="00D43C41"/>
    <w:rsid w:val="00D43DAC"/>
    <w:rsid w:val="00D43F9C"/>
    <w:rsid w:val="00D44394"/>
    <w:rsid w:val="00D443B5"/>
    <w:rsid w:val="00D443BF"/>
    <w:rsid w:val="00D444DA"/>
    <w:rsid w:val="00D44D69"/>
    <w:rsid w:val="00D451C7"/>
    <w:rsid w:val="00D45235"/>
    <w:rsid w:val="00D455CF"/>
    <w:rsid w:val="00D45655"/>
    <w:rsid w:val="00D45EE1"/>
    <w:rsid w:val="00D46696"/>
    <w:rsid w:val="00D46A4A"/>
    <w:rsid w:val="00D46EC0"/>
    <w:rsid w:val="00D47022"/>
    <w:rsid w:val="00D47429"/>
    <w:rsid w:val="00D47813"/>
    <w:rsid w:val="00D47E75"/>
    <w:rsid w:val="00D502F0"/>
    <w:rsid w:val="00D5040F"/>
    <w:rsid w:val="00D50443"/>
    <w:rsid w:val="00D50AD6"/>
    <w:rsid w:val="00D518B2"/>
    <w:rsid w:val="00D52177"/>
    <w:rsid w:val="00D5241D"/>
    <w:rsid w:val="00D52584"/>
    <w:rsid w:val="00D528AE"/>
    <w:rsid w:val="00D52A55"/>
    <w:rsid w:val="00D52FFE"/>
    <w:rsid w:val="00D53725"/>
    <w:rsid w:val="00D53D75"/>
    <w:rsid w:val="00D53FD8"/>
    <w:rsid w:val="00D543D8"/>
    <w:rsid w:val="00D54464"/>
    <w:rsid w:val="00D547F3"/>
    <w:rsid w:val="00D548F5"/>
    <w:rsid w:val="00D54902"/>
    <w:rsid w:val="00D54939"/>
    <w:rsid w:val="00D54D69"/>
    <w:rsid w:val="00D550D0"/>
    <w:rsid w:val="00D552B2"/>
    <w:rsid w:val="00D558D8"/>
    <w:rsid w:val="00D56515"/>
    <w:rsid w:val="00D56A26"/>
    <w:rsid w:val="00D56AE9"/>
    <w:rsid w:val="00D56E60"/>
    <w:rsid w:val="00D57585"/>
    <w:rsid w:val="00D57993"/>
    <w:rsid w:val="00D57CEB"/>
    <w:rsid w:val="00D57DE5"/>
    <w:rsid w:val="00D6013C"/>
    <w:rsid w:val="00D61027"/>
    <w:rsid w:val="00D611B8"/>
    <w:rsid w:val="00D6213F"/>
    <w:rsid w:val="00D627B5"/>
    <w:rsid w:val="00D63415"/>
    <w:rsid w:val="00D636CC"/>
    <w:rsid w:val="00D63A8B"/>
    <w:rsid w:val="00D646CA"/>
    <w:rsid w:val="00D64BD6"/>
    <w:rsid w:val="00D64F34"/>
    <w:rsid w:val="00D65457"/>
    <w:rsid w:val="00D66C46"/>
    <w:rsid w:val="00D6700F"/>
    <w:rsid w:val="00D67BC2"/>
    <w:rsid w:val="00D70057"/>
    <w:rsid w:val="00D70399"/>
    <w:rsid w:val="00D70434"/>
    <w:rsid w:val="00D708E0"/>
    <w:rsid w:val="00D70A25"/>
    <w:rsid w:val="00D70B52"/>
    <w:rsid w:val="00D70B87"/>
    <w:rsid w:val="00D70C78"/>
    <w:rsid w:val="00D70DC4"/>
    <w:rsid w:val="00D7159D"/>
    <w:rsid w:val="00D717F6"/>
    <w:rsid w:val="00D71AAB"/>
    <w:rsid w:val="00D71B2F"/>
    <w:rsid w:val="00D72077"/>
    <w:rsid w:val="00D723EE"/>
    <w:rsid w:val="00D7243D"/>
    <w:rsid w:val="00D72EDC"/>
    <w:rsid w:val="00D7333A"/>
    <w:rsid w:val="00D736D6"/>
    <w:rsid w:val="00D73824"/>
    <w:rsid w:val="00D73E7A"/>
    <w:rsid w:val="00D74A63"/>
    <w:rsid w:val="00D74CCE"/>
    <w:rsid w:val="00D751D6"/>
    <w:rsid w:val="00D75215"/>
    <w:rsid w:val="00D7575D"/>
    <w:rsid w:val="00D758B8"/>
    <w:rsid w:val="00D75AA4"/>
    <w:rsid w:val="00D760DF"/>
    <w:rsid w:val="00D762E1"/>
    <w:rsid w:val="00D76659"/>
    <w:rsid w:val="00D767B7"/>
    <w:rsid w:val="00D76AAD"/>
    <w:rsid w:val="00D76C94"/>
    <w:rsid w:val="00D77400"/>
    <w:rsid w:val="00D7776C"/>
    <w:rsid w:val="00D77938"/>
    <w:rsid w:val="00D80147"/>
    <w:rsid w:val="00D80781"/>
    <w:rsid w:val="00D80CC3"/>
    <w:rsid w:val="00D80E45"/>
    <w:rsid w:val="00D81002"/>
    <w:rsid w:val="00D811C1"/>
    <w:rsid w:val="00D811E0"/>
    <w:rsid w:val="00D812A9"/>
    <w:rsid w:val="00D81716"/>
    <w:rsid w:val="00D81A27"/>
    <w:rsid w:val="00D81A74"/>
    <w:rsid w:val="00D81DB0"/>
    <w:rsid w:val="00D81E0F"/>
    <w:rsid w:val="00D82095"/>
    <w:rsid w:val="00D823DF"/>
    <w:rsid w:val="00D8279F"/>
    <w:rsid w:val="00D828B2"/>
    <w:rsid w:val="00D82ADE"/>
    <w:rsid w:val="00D82B96"/>
    <w:rsid w:val="00D82E7E"/>
    <w:rsid w:val="00D830E7"/>
    <w:rsid w:val="00D833B6"/>
    <w:rsid w:val="00D83408"/>
    <w:rsid w:val="00D83880"/>
    <w:rsid w:val="00D83AC6"/>
    <w:rsid w:val="00D83C38"/>
    <w:rsid w:val="00D84385"/>
    <w:rsid w:val="00D84AE4"/>
    <w:rsid w:val="00D84E21"/>
    <w:rsid w:val="00D84FEE"/>
    <w:rsid w:val="00D85C6A"/>
    <w:rsid w:val="00D861C3"/>
    <w:rsid w:val="00D86C71"/>
    <w:rsid w:val="00D86DF8"/>
    <w:rsid w:val="00D870F7"/>
    <w:rsid w:val="00D87227"/>
    <w:rsid w:val="00D8736C"/>
    <w:rsid w:val="00D87A50"/>
    <w:rsid w:val="00D90450"/>
    <w:rsid w:val="00D906AC"/>
    <w:rsid w:val="00D90963"/>
    <w:rsid w:val="00D90AC6"/>
    <w:rsid w:val="00D90B4E"/>
    <w:rsid w:val="00D90D42"/>
    <w:rsid w:val="00D91141"/>
    <w:rsid w:val="00D91737"/>
    <w:rsid w:val="00D91A96"/>
    <w:rsid w:val="00D91D52"/>
    <w:rsid w:val="00D91DE2"/>
    <w:rsid w:val="00D921F4"/>
    <w:rsid w:val="00D9280C"/>
    <w:rsid w:val="00D92F52"/>
    <w:rsid w:val="00D9364A"/>
    <w:rsid w:val="00D938B7"/>
    <w:rsid w:val="00D93C60"/>
    <w:rsid w:val="00D94124"/>
    <w:rsid w:val="00D943D8"/>
    <w:rsid w:val="00D94666"/>
    <w:rsid w:val="00D952F7"/>
    <w:rsid w:val="00D955DA"/>
    <w:rsid w:val="00D95B56"/>
    <w:rsid w:val="00D95E6A"/>
    <w:rsid w:val="00D961B5"/>
    <w:rsid w:val="00D96D85"/>
    <w:rsid w:val="00D973B1"/>
    <w:rsid w:val="00D97EE5"/>
    <w:rsid w:val="00DA0142"/>
    <w:rsid w:val="00DA0643"/>
    <w:rsid w:val="00DA0AAF"/>
    <w:rsid w:val="00DA11D9"/>
    <w:rsid w:val="00DA1BCC"/>
    <w:rsid w:val="00DA1C97"/>
    <w:rsid w:val="00DA1ED5"/>
    <w:rsid w:val="00DA2761"/>
    <w:rsid w:val="00DA3624"/>
    <w:rsid w:val="00DA37B3"/>
    <w:rsid w:val="00DA3AA4"/>
    <w:rsid w:val="00DA45F7"/>
    <w:rsid w:val="00DA4AEB"/>
    <w:rsid w:val="00DA4B88"/>
    <w:rsid w:val="00DA5340"/>
    <w:rsid w:val="00DA5BB7"/>
    <w:rsid w:val="00DA5C94"/>
    <w:rsid w:val="00DA5F94"/>
    <w:rsid w:val="00DA671D"/>
    <w:rsid w:val="00DA68F3"/>
    <w:rsid w:val="00DA6BB3"/>
    <w:rsid w:val="00DA749B"/>
    <w:rsid w:val="00DA7AA7"/>
    <w:rsid w:val="00DB0417"/>
    <w:rsid w:val="00DB04B7"/>
    <w:rsid w:val="00DB0869"/>
    <w:rsid w:val="00DB0A27"/>
    <w:rsid w:val="00DB0B25"/>
    <w:rsid w:val="00DB0C9C"/>
    <w:rsid w:val="00DB0EF4"/>
    <w:rsid w:val="00DB1397"/>
    <w:rsid w:val="00DB157D"/>
    <w:rsid w:val="00DB15E0"/>
    <w:rsid w:val="00DB205B"/>
    <w:rsid w:val="00DB20B9"/>
    <w:rsid w:val="00DB233A"/>
    <w:rsid w:val="00DB2A7C"/>
    <w:rsid w:val="00DB2B0C"/>
    <w:rsid w:val="00DB2D69"/>
    <w:rsid w:val="00DB3092"/>
    <w:rsid w:val="00DB4285"/>
    <w:rsid w:val="00DB460D"/>
    <w:rsid w:val="00DB4EB3"/>
    <w:rsid w:val="00DB59CA"/>
    <w:rsid w:val="00DB5D46"/>
    <w:rsid w:val="00DB6269"/>
    <w:rsid w:val="00DB636A"/>
    <w:rsid w:val="00DB6401"/>
    <w:rsid w:val="00DB6B25"/>
    <w:rsid w:val="00DB6C7A"/>
    <w:rsid w:val="00DB7415"/>
    <w:rsid w:val="00DB74C5"/>
    <w:rsid w:val="00DB792E"/>
    <w:rsid w:val="00DB7B5A"/>
    <w:rsid w:val="00DB7EB8"/>
    <w:rsid w:val="00DC0032"/>
    <w:rsid w:val="00DC01A9"/>
    <w:rsid w:val="00DC01CC"/>
    <w:rsid w:val="00DC0C05"/>
    <w:rsid w:val="00DC10EC"/>
    <w:rsid w:val="00DC1137"/>
    <w:rsid w:val="00DC11EA"/>
    <w:rsid w:val="00DC1287"/>
    <w:rsid w:val="00DC128A"/>
    <w:rsid w:val="00DC13F3"/>
    <w:rsid w:val="00DC1906"/>
    <w:rsid w:val="00DC1BB6"/>
    <w:rsid w:val="00DC1C43"/>
    <w:rsid w:val="00DC224E"/>
    <w:rsid w:val="00DC26B6"/>
    <w:rsid w:val="00DC30A9"/>
    <w:rsid w:val="00DC30C2"/>
    <w:rsid w:val="00DC3107"/>
    <w:rsid w:val="00DC33BC"/>
    <w:rsid w:val="00DC39F9"/>
    <w:rsid w:val="00DC3B07"/>
    <w:rsid w:val="00DC4199"/>
    <w:rsid w:val="00DC457D"/>
    <w:rsid w:val="00DC4A46"/>
    <w:rsid w:val="00DC525B"/>
    <w:rsid w:val="00DC52A1"/>
    <w:rsid w:val="00DC54E3"/>
    <w:rsid w:val="00DC569A"/>
    <w:rsid w:val="00DC5A4E"/>
    <w:rsid w:val="00DC5A55"/>
    <w:rsid w:val="00DC5C27"/>
    <w:rsid w:val="00DC5EBE"/>
    <w:rsid w:val="00DC66AE"/>
    <w:rsid w:val="00DC6C6D"/>
    <w:rsid w:val="00DC7641"/>
    <w:rsid w:val="00DC79B0"/>
    <w:rsid w:val="00DC7BAF"/>
    <w:rsid w:val="00DC7BB0"/>
    <w:rsid w:val="00DD00D0"/>
    <w:rsid w:val="00DD06FA"/>
    <w:rsid w:val="00DD0B47"/>
    <w:rsid w:val="00DD0EDE"/>
    <w:rsid w:val="00DD1910"/>
    <w:rsid w:val="00DD1D1D"/>
    <w:rsid w:val="00DD20F4"/>
    <w:rsid w:val="00DD2661"/>
    <w:rsid w:val="00DD27BE"/>
    <w:rsid w:val="00DD2DE1"/>
    <w:rsid w:val="00DD3030"/>
    <w:rsid w:val="00DD31A3"/>
    <w:rsid w:val="00DD38CC"/>
    <w:rsid w:val="00DD3A91"/>
    <w:rsid w:val="00DD3CB8"/>
    <w:rsid w:val="00DD46F3"/>
    <w:rsid w:val="00DD4979"/>
    <w:rsid w:val="00DD4A44"/>
    <w:rsid w:val="00DD4BA8"/>
    <w:rsid w:val="00DD5A1B"/>
    <w:rsid w:val="00DD5F81"/>
    <w:rsid w:val="00DD5FE9"/>
    <w:rsid w:val="00DD602F"/>
    <w:rsid w:val="00DD61DF"/>
    <w:rsid w:val="00DD6530"/>
    <w:rsid w:val="00DD79AA"/>
    <w:rsid w:val="00DE021F"/>
    <w:rsid w:val="00DE07E8"/>
    <w:rsid w:val="00DE0995"/>
    <w:rsid w:val="00DE1038"/>
    <w:rsid w:val="00DE141E"/>
    <w:rsid w:val="00DE1842"/>
    <w:rsid w:val="00DE1C85"/>
    <w:rsid w:val="00DE2028"/>
    <w:rsid w:val="00DE228A"/>
    <w:rsid w:val="00DE2D9C"/>
    <w:rsid w:val="00DE325A"/>
    <w:rsid w:val="00DE3309"/>
    <w:rsid w:val="00DE341F"/>
    <w:rsid w:val="00DE346C"/>
    <w:rsid w:val="00DE371F"/>
    <w:rsid w:val="00DE3C0D"/>
    <w:rsid w:val="00DE3C23"/>
    <w:rsid w:val="00DE4280"/>
    <w:rsid w:val="00DE44BB"/>
    <w:rsid w:val="00DE52A0"/>
    <w:rsid w:val="00DE5675"/>
    <w:rsid w:val="00DE5A56"/>
    <w:rsid w:val="00DE5B99"/>
    <w:rsid w:val="00DE5DEF"/>
    <w:rsid w:val="00DE60B3"/>
    <w:rsid w:val="00DE61CD"/>
    <w:rsid w:val="00DE6988"/>
    <w:rsid w:val="00DE73D2"/>
    <w:rsid w:val="00DE74B9"/>
    <w:rsid w:val="00DE74C2"/>
    <w:rsid w:val="00DE755B"/>
    <w:rsid w:val="00DE7D32"/>
    <w:rsid w:val="00DE7F82"/>
    <w:rsid w:val="00DF003F"/>
    <w:rsid w:val="00DF0884"/>
    <w:rsid w:val="00DF0E0E"/>
    <w:rsid w:val="00DF177E"/>
    <w:rsid w:val="00DF1DEC"/>
    <w:rsid w:val="00DF2094"/>
    <w:rsid w:val="00DF238B"/>
    <w:rsid w:val="00DF2416"/>
    <w:rsid w:val="00DF2578"/>
    <w:rsid w:val="00DF2F48"/>
    <w:rsid w:val="00DF32A0"/>
    <w:rsid w:val="00DF38C8"/>
    <w:rsid w:val="00DF3EFA"/>
    <w:rsid w:val="00DF4191"/>
    <w:rsid w:val="00DF4EA1"/>
    <w:rsid w:val="00DF4F2C"/>
    <w:rsid w:val="00DF5371"/>
    <w:rsid w:val="00DF56A5"/>
    <w:rsid w:val="00DF5AFB"/>
    <w:rsid w:val="00DF61F9"/>
    <w:rsid w:val="00DF71D6"/>
    <w:rsid w:val="00DF7DB4"/>
    <w:rsid w:val="00E007E2"/>
    <w:rsid w:val="00E00D29"/>
    <w:rsid w:val="00E0149B"/>
    <w:rsid w:val="00E016D4"/>
    <w:rsid w:val="00E02154"/>
    <w:rsid w:val="00E02225"/>
    <w:rsid w:val="00E02BA9"/>
    <w:rsid w:val="00E039FC"/>
    <w:rsid w:val="00E03C43"/>
    <w:rsid w:val="00E03EE2"/>
    <w:rsid w:val="00E04121"/>
    <w:rsid w:val="00E047FA"/>
    <w:rsid w:val="00E05497"/>
    <w:rsid w:val="00E05B21"/>
    <w:rsid w:val="00E05DA9"/>
    <w:rsid w:val="00E05F45"/>
    <w:rsid w:val="00E060FF"/>
    <w:rsid w:val="00E06111"/>
    <w:rsid w:val="00E06546"/>
    <w:rsid w:val="00E065E0"/>
    <w:rsid w:val="00E06C74"/>
    <w:rsid w:val="00E06CDE"/>
    <w:rsid w:val="00E07427"/>
    <w:rsid w:val="00E077C6"/>
    <w:rsid w:val="00E077E4"/>
    <w:rsid w:val="00E07DF6"/>
    <w:rsid w:val="00E07F21"/>
    <w:rsid w:val="00E10778"/>
    <w:rsid w:val="00E10D27"/>
    <w:rsid w:val="00E1126D"/>
    <w:rsid w:val="00E1140F"/>
    <w:rsid w:val="00E116FF"/>
    <w:rsid w:val="00E117AD"/>
    <w:rsid w:val="00E117FB"/>
    <w:rsid w:val="00E11B25"/>
    <w:rsid w:val="00E11B80"/>
    <w:rsid w:val="00E12553"/>
    <w:rsid w:val="00E12881"/>
    <w:rsid w:val="00E133B9"/>
    <w:rsid w:val="00E13622"/>
    <w:rsid w:val="00E14086"/>
    <w:rsid w:val="00E14088"/>
    <w:rsid w:val="00E140DC"/>
    <w:rsid w:val="00E14236"/>
    <w:rsid w:val="00E14569"/>
    <w:rsid w:val="00E1485E"/>
    <w:rsid w:val="00E15255"/>
    <w:rsid w:val="00E15716"/>
    <w:rsid w:val="00E15BB9"/>
    <w:rsid w:val="00E15E4C"/>
    <w:rsid w:val="00E15EE2"/>
    <w:rsid w:val="00E1601E"/>
    <w:rsid w:val="00E16744"/>
    <w:rsid w:val="00E16CEB"/>
    <w:rsid w:val="00E17603"/>
    <w:rsid w:val="00E17BE5"/>
    <w:rsid w:val="00E2045E"/>
    <w:rsid w:val="00E207D6"/>
    <w:rsid w:val="00E20A52"/>
    <w:rsid w:val="00E21D44"/>
    <w:rsid w:val="00E2200C"/>
    <w:rsid w:val="00E22359"/>
    <w:rsid w:val="00E22831"/>
    <w:rsid w:val="00E2292F"/>
    <w:rsid w:val="00E229C1"/>
    <w:rsid w:val="00E22BBE"/>
    <w:rsid w:val="00E22EA8"/>
    <w:rsid w:val="00E23082"/>
    <w:rsid w:val="00E237A0"/>
    <w:rsid w:val="00E23EBB"/>
    <w:rsid w:val="00E24A16"/>
    <w:rsid w:val="00E24DCE"/>
    <w:rsid w:val="00E255E0"/>
    <w:rsid w:val="00E256B1"/>
    <w:rsid w:val="00E2581D"/>
    <w:rsid w:val="00E25957"/>
    <w:rsid w:val="00E2608B"/>
    <w:rsid w:val="00E261A3"/>
    <w:rsid w:val="00E2629F"/>
    <w:rsid w:val="00E2669B"/>
    <w:rsid w:val="00E26B88"/>
    <w:rsid w:val="00E26FCB"/>
    <w:rsid w:val="00E27143"/>
    <w:rsid w:val="00E27573"/>
    <w:rsid w:val="00E308DE"/>
    <w:rsid w:val="00E31053"/>
    <w:rsid w:val="00E312CC"/>
    <w:rsid w:val="00E31A2A"/>
    <w:rsid w:val="00E31DC4"/>
    <w:rsid w:val="00E33156"/>
    <w:rsid w:val="00E33675"/>
    <w:rsid w:val="00E33A78"/>
    <w:rsid w:val="00E34999"/>
    <w:rsid w:val="00E34C25"/>
    <w:rsid w:val="00E34E55"/>
    <w:rsid w:val="00E34EAB"/>
    <w:rsid w:val="00E351A1"/>
    <w:rsid w:val="00E3558B"/>
    <w:rsid w:val="00E35B00"/>
    <w:rsid w:val="00E35DBC"/>
    <w:rsid w:val="00E35EED"/>
    <w:rsid w:val="00E3630B"/>
    <w:rsid w:val="00E36456"/>
    <w:rsid w:val="00E36781"/>
    <w:rsid w:val="00E371D1"/>
    <w:rsid w:val="00E379B4"/>
    <w:rsid w:val="00E37C0A"/>
    <w:rsid w:val="00E37CB2"/>
    <w:rsid w:val="00E409F3"/>
    <w:rsid w:val="00E414EE"/>
    <w:rsid w:val="00E4162C"/>
    <w:rsid w:val="00E420B7"/>
    <w:rsid w:val="00E4255F"/>
    <w:rsid w:val="00E426F7"/>
    <w:rsid w:val="00E42AF2"/>
    <w:rsid w:val="00E42CF6"/>
    <w:rsid w:val="00E42EC1"/>
    <w:rsid w:val="00E434EF"/>
    <w:rsid w:val="00E4388D"/>
    <w:rsid w:val="00E43A50"/>
    <w:rsid w:val="00E43EB2"/>
    <w:rsid w:val="00E4407B"/>
    <w:rsid w:val="00E44AEC"/>
    <w:rsid w:val="00E4511F"/>
    <w:rsid w:val="00E4516B"/>
    <w:rsid w:val="00E45577"/>
    <w:rsid w:val="00E45700"/>
    <w:rsid w:val="00E45750"/>
    <w:rsid w:val="00E45A36"/>
    <w:rsid w:val="00E4663D"/>
    <w:rsid w:val="00E46683"/>
    <w:rsid w:val="00E466EC"/>
    <w:rsid w:val="00E46AA7"/>
    <w:rsid w:val="00E46B41"/>
    <w:rsid w:val="00E47180"/>
    <w:rsid w:val="00E47382"/>
    <w:rsid w:val="00E474AB"/>
    <w:rsid w:val="00E476ED"/>
    <w:rsid w:val="00E47D1F"/>
    <w:rsid w:val="00E5095D"/>
    <w:rsid w:val="00E511E2"/>
    <w:rsid w:val="00E51394"/>
    <w:rsid w:val="00E516B6"/>
    <w:rsid w:val="00E51DDE"/>
    <w:rsid w:val="00E51E7B"/>
    <w:rsid w:val="00E529EC"/>
    <w:rsid w:val="00E52A78"/>
    <w:rsid w:val="00E52F3D"/>
    <w:rsid w:val="00E52FD1"/>
    <w:rsid w:val="00E531F5"/>
    <w:rsid w:val="00E5323E"/>
    <w:rsid w:val="00E5328C"/>
    <w:rsid w:val="00E53600"/>
    <w:rsid w:val="00E53E9D"/>
    <w:rsid w:val="00E545B9"/>
    <w:rsid w:val="00E54F4C"/>
    <w:rsid w:val="00E551BA"/>
    <w:rsid w:val="00E55B09"/>
    <w:rsid w:val="00E55CB0"/>
    <w:rsid w:val="00E560AA"/>
    <w:rsid w:val="00E56101"/>
    <w:rsid w:val="00E566ED"/>
    <w:rsid w:val="00E56ABF"/>
    <w:rsid w:val="00E56F06"/>
    <w:rsid w:val="00E56F2B"/>
    <w:rsid w:val="00E57597"/>
    <w:rsid w:val="00E57D74"/>
    <w:rsid w:val="00E60007"/>
    <w:rsid w:val="00E60C54"/>
    <w:rsid w:val="00E61254"/>
    <w:rsid w:val="00E6171A"/>
    <w:rsid w:val="00E618FF"/>
    <w:rsid w:val="00E6196E"/>
    <w:rsid w:val="00E61AE3"/>
    <w:rsid w:val="00E61D0D"/>
    <w:rsid w:val="00E61DAD"/>
    <w:rsid w:val="00E61F6A"/>
    <w:rsid w:val="00E61FFF"/>
    <w:rsid w:val="00E6287B"/>
    <w:rsid w:val="00E6295A"/>
    <w:rsid w:val="00E62BA2"/>
    <w:rsid w:val="00E62E9D"/>
    <w:rsid w:val="00E63ABB"/>
    <w:rsid w:val="00E63B24"/>
    <w:rsid w:val="00E63C42"/>
    <w:rsid w:val="00E64116"/>
    <w:rsid w:val="00E6421E"/>
    <w:rsid w:val="00E64708"/>
    <w:rsid w:val="00E649FD"/>
    <w:rsid w:val="00E6564A"/>
    <w:rsid w:val="00E65885"/>
    <w:rsid w:val="00E65973"/>
    <w:rsid w:val="00E65CB6"/>
    <w:rsid w:val="00E65EF7"/>
    <w:rsid w:val="00E66060"/>
    <w:rsid w:val="00E66082"/>
    <w:rsid w:val="00E6649C"/>
    <w:rsid w:val="00E66758"/>
    <w:rsid w:val="00E66B6D"/>
    <w:rsid w:val="00E66C1D"/>
    <w:rsid w:val="00E66E9A"/>
    <w:rsid w:val="00E673C4"/>
    <w:rsid w:val="00E6759C"/>
    <w:rsid w:val="00E67763"/>
    <w:rsid w:val="00E6791C"/>
    <w:rsid w:val="00E67B59"/>
    <w:rsid w:val="00E70828"/>
    <w:rsid w:val="00E708DD"/>
    <w:rsid w:val="00E70D82"/>
    <w:rsid w:val="00E70EC2"/>
    <w:rsid w:val="00E70F1E"/>
    <w:rsid w:val="00E71228"/>
    <w:rsid w:val="00E7126B"/>
    <w:rsid w:val="00E713D4"/>
    <w:rsid w:val="00E71746"/>
    <w:rsid w:val="00E71B61"/>
    <w:rsid w:val="00E72AA8"/>
    <w:rsid w:val="00E72C81"/>
    <w:rsid w:val="00E73057"/>
    <w:rsid w:val="00E739D3"/>
    <w:rsid w:val="00E73EE3"/>
    <w:rsid w:val="00E758F6"/>
    <w:rsid w:val="00E75C89"/>
    <w:rsid w:val="00E75D77"/>
    <w:rsid w:val="00E75F77"/>
    <w:rsid w:val="00E762B6"/>
    <w:rsid w:val="00E76333"/>
    <w:rsid w:val="00E76693"/>
    <w:rsid w:val="00E769CF"/>
    <w:rsid w:val="00E76D54"/>
    <w:rsid w:val="00E77985"/>
    <w:rsid w:val="00E77B08"/>
    <w:rsid w:val="00E77B4C"/>
    <w:rsid w:val="00E77D9B"/>
    <w:rsid w:val="00E77FB8"/>
    <w:rsid w:val="00E80682"/>
    <w:rsid w:val="00E80929"/>
    <w:rsid w:val="00E81016"/>
    <w:rsid w:val="00E813F4"/>
    <w:rsid w:val="00E81FFE"/>
    <w:rsid w:val="00E8207A"/>
    <w:rsid w:val="00E820B7"/>
    <w:rsid w:val="00E83378"/>
    <w:rsid w:val="00E8388C"/>
    <w:rsid w:val="00E83C2F"/>
    <w:rsid w:val="00E83CF0"/>
    <w:rsid w:val="00E83D7E"/>
    <w:rsid w:val="00E84016"/>
    <w:rsid w:val="00E846C2"/>
    <w:rsid w:val="00E84862"/>
    <w:rsid w:val="00E84CE2"/>
    <w:rsid w:val="00E84ED4"/>
    <w:rsid w:val="00E85265"/>
    <w:rsid w:val="00E856E6"/>
    <w:rsid w:val="00E85D06"/>
    <w:rsid w:val="00E85DC3"/>
    <w:rsid w:val="00E860EB"/>
    <w:rsid w:val="00E860F6"/>
    <w:rsid w:val="00E863CD"/>
    <w:rsid w:val="00E86726"/>
    <w:rsid w:val="00E86D60"/>
    <w:rsid w:val="00E870DE"/>
    <w:rsid w:val="00E87496"/>
    <w:rsid w:val="00E878F1"/>
    <w:rsid w:val="00E87C01"/>
    <w:rsid w:val="00E87D10"/>
    <w:rsid w:val="00E90035"/>
    <w:rsid w:val="00E9008F"/>
    <w:rsid w:val="00E900E9"/>
    <w:rsid w:val="00E90C77"/>
    <w:rsid w:val="00E910F3"/>
    <w:rsid w:val="00E912B5"/>
    <w:rsid w:val="00E9135F"/>
    <w:rsid w:val="00E9186A"/>
    <w:rsid w:val="00E91D61"/>
    <w:rsid w:val="00E920C1"/>
    <w:rsid w:val="00E9239B"/>
    <w:rsid w:val="00E9270E"/>
    <w:rsid w:val="00E9272B"/>
    <w:rsid w:val="00E92981"/>
    <w:rsid w:val="00E929A8"/>
    <w:rsid w:val="00E92CD5"/>
    <w:rsid w:val="00E92E79"/>
    <w:rsid w:val="00E930BB"/>
    <w:rsid w:val="00E93143"/>
    <w:rsid w:val="00E93458"/>
    <w:rsid w:val="00E937A4"/>
    <w:rsid w:val="00E93A8D"/>
    <w:rsid w:val="00E93ABD"/>
    <w:rsid w:val="00E9411D"/>
    <w:rsid w:val="00E94242"/>
    <w:rsid w:val="00E9449C"/>
    <w:rsid w:val="00E95940"/>
    <w:rsid w:val="00E95C19"/>
    <w:rsid w:val="00E963A1"/>
    <w:rsid w:val="00E96D36"/>
    <w:rsid w:val="00E97839"/>
    <w:rsid w:val="00E9788F"/>
    <w:rsid w:val="00E97A7E"/>
    <w:rsid w:val="00EA02B6"/>
    <w:rsid w:val="00EA02D9"/>
    <w:rsid w:val="00EA078F"/>
    <w:rsid w:val="00EA0812"/>
    <w:rsid w:val="00EA08A3"/>
    <w:rsid w:val="00EA08DE"/>
    <w:rsid w:val="00EA0C96"/>
    <w:rsid w:val="00EA1699"/>
    <w:rsid w:val="00EA18B5"/>
    <w:rsid w:val="00EA1CE3"/>
    <w:rsid w:val="00EA210B"/>
    <w:rsid w:val="00EA24B3"/>
    <w:rsid w:val="00EA28F3"/>
    <w:rsid w:val="00EA2A33"/>
    <w:rsid w:val="00EA2ACC"/>
    <w:rsid w:val="00EA319A"/>
    <w:rsid w:val="00EA3549"/>
    <w:rsid w:val="00EA3579"/>
    <w:rsid w:val="00EA378E"/>
    <w:rsid w:val="00EA4222"/>
    <w:rsid w:val="00EA4560"/>
    <w:rsid w:val="00EA5116"/>
    <w:rsid w:val="00EA5584"/>
    <w:rsid w:val="00EA5DCD"/>
    <w:rsid w:val="00EA5EB9"/>
    <w:rsid w:val="00EA64E2"/>
    <w:rsid w:val="00EA658A"/>
    <w:rsid w:val="00EA672E"/>
    <w:rsid w:val="00EA683F"/>
    <w:rsid w:val="00EA6C4F"/>
    <w:rsid w:val="00EA6FA7"/>
    <w:rsid w:val="00EA70B5"/>
    <w:rsid w:val="00EA7894"/>
    <w:rsid w:val="00EA7996"/>
    <w:rsid w:val="00EA7DC2"/>
    <w:rsid w:val="00EB01D7"/>
    <w:rsid w:val="00EB04D6"/>
    <w:rsid w:val="00EB05B2"/>
    <w:rsid w:val="00EB05C8"/>
    <w:rsid w:val="00EB0ECD"/>
    <w:rsid w:val="00EB1144"/>
    <w:rsid w:val="00EB12F7"/>
    <w:rsid w:val="00EB13FF"/>
    <w:rsid w:val="00EB15C1"/>
    <w:rsid w:val="00EB172C"/>
    <w:rsid w:val="00EB1817"/>
    <w:rsid w:val="00EB1991"/>
    <w:rsid w:val="00EB1C2B"/>
    <w:rsid w:val="00EB2516"/>
    <w:rsid w:val="00EB2A55"/>
    <w:rsid w:val="00EB2CF8"/>
    <w:rsid w:val="00EB2DEB"/>
    <w:rsid w:val="00EB2E81"/>
    <w:rsid w:val="00EB3313"/>
    <w:rsid w:val="00EB33EB"/>
    <w:rsid w:val="00EB34A7"/>
    <w:rsid w:val="00EB36AE"/>
    <w:rsid w:val="00EB38AD"/>
    <w:rsid w:val="00EB4A32"/>
    <w:rsid w:val="00EB4A97"/>
    <w:rsid w:val="00EB4C42"/>
    <w:rsid w:val="00EB4DE1"/>
    <w:rsid w:val="00EB4E6E"/>
    <w:rsid w:val="00EB4E91"/>
    <w:rsid w:val="00EB509C"/>
    <w:rsid w:val="00EB50F5"/>
    <w:rsid w:val="00EB5728"/>
    <w:rsid w:val="00EB57F8"/>
    <w:rsid w:val="00EB5BAA"/>
    <w:rsid w:val="00EB5D70"/>
    <w:rsid w:val="00EB5FCB"/>
    <w:rsid w:val="00EB60F8"/>
    <w:rsid w:val="00EB65B4"/>
    <w:rsid w:val="00EB7134"/>
    <w:rsid w:val="00EB736D"/>
    <w:rsid w:val="00EC022A"/>
    <w:rsid w:val="00EC057B"/>
    <w:rsid w:val="00EC058F"/>
    <w:rsid w:val="00EC079B"/>
    <w:rsid w:val="00EC07A6"/>
    <w:rsid w:val="00EC0B80"/>
    <w:rsid w:val="00EC14B0"/>
    <w:rsid w:val="00EC1C3D"/>
    <w:rsid w:val="00EC20A5"/>
    <w:rsid w:val="00EC21CE"/>
    <w:rsid w:val="00EC2325"/>
    <w:rsid w:val="00EC24C3"/>
    <w:rsid w:val="00EC25A7"/>
    <w:rsid w:val="00EC2A69"/>
    <w:rsid w:val="00EC2B1D"/>
    <w:rsid w:val="00EC2E4E"/>
    <w:rsid w:val="00EC2EF2"/>
    <w:rsid w:val="00EC3764"/>
    <w:rsid w:val="00EC3DD9"/>
    <w:rsid w:val="00EC4263"/>
    <w:rsid w:val="00EC43DD"/>
    <w:rsid w:val="00EC45D4"/>
    <w:rsid w:val="00EC477D"/>
    <w:rsid w:val="00EC4927"/>
    <w:rsid w:val="00EC49B6"/>
    <w:rsid w:val="00EC4EDF"/>
    <w:rsid w:val="00EC53C8"/>
    <w:rsid w:val="00EC58A5"/>
    <w:rsid w:val="00EC5A9E"/>
    <w:rsid w:val="00EC6184"/>
    <w:rsid w:val="00EC6369"/>
    <w:rsid w:val="00EC6377"/>
    <w:rsid w:val="00EC6D1A"/>
    <w:rsid w:val="00EC7171"/>
    <w:rsid w:val="00EC738A"/>
    <w:rsid w:val="00EC7405"/>
    <w:rsid w:val="00EC7698"/>
    <w:rsid w:val="00EC7C6F"/>
    <w:rsid w:val="00EC7D9F"/>
    <w:rsid w:val="00EC7E4A"/>
    <w:rsid w:val="00ED0023"/>
    <w:rsid w:val="00ED066B"/>
    <w:rsid w:val="00ED086C"/>
    <w:rsid w:val="00ED0A9F"/>
    <w:rsid w:val="00ED1358"/>
    <w:rsid w:val="00ED15DA"/>
    <w:rsid w:val="00ED1B02"/>
    <w:rsid w:val="00ED1F5B"/>
    <w:rsid w:val="00ED2624"/>
    <w:rsid w:val="00ED2BC8"/>
    <w:rsid w:val="00ED33F6"/>
    <w:rsid w:val="00ED35BA"/>
    <w:rsid w:val="00ED35C3"/>
    <w:rsid w:val="00ED39F3"/>
    <w:rsid w:val="00ED3EA0"/>
    <w:rsid w:val="00ED44AF"/>
    <w:rsid w:val="00ED46B6"/>
    <w:rsid w:val="00ED5419"/>
    <w:rsid w:val="00ED54B7"/>
    <w:rsid w:val="00ED59DC"/>
    <w:rsid w:val="00ED5A6C"/>
    <w:rsid w:val="00ED653A"/>
    <w:rsid w:val="00ED6838"/>
    <w:rsid w:val="00ED6F72"/>
    <w:rsid w:val="00ED70B9"/>
    <w:rsid w:val="00ED715D"/>
    <w:rsid w:val="00ED7C3D"/>
    <w:rsid w:val="00ED7EDA"/>
    <w:rsid w:val="00EE0453"/>
    <w:rsid w:val="00EE04BA"/>
    <w:rsid w:val="00EE0A8A"/>
    <w:rsid w:val="00EE1020"/>
    <w:rsid w:val="00EE157A"/>
    <w:rsid w:val="00EE1832"/>
    <w:rsid w:val="00EE18B1"/>
    <w:rsid w:val="00EE1B14"/>
    <w:rsid w:val="00EE1D33"/>
    <w:rsid w:val="00EE212F"/>
    <w:rsid w:val="00EE2D9B"/>
    <w:rsid w:val="00EE365D"/>
    <w:rsid w:val="00EE398C"/>
    <w:rsid w:val="00EE3BAF"/>
    <w:rsid w:val="00EE3C95"/>
    <w:rsid w:val="00EE3CA3"/>
    <w:rsid w:val="00EE4111"/>
    <w:rsid w:val="00EE42E4"/>
    <w:rsid w:val="00EE489D"/>
    <w:rsid w:val="00EE48B5"/>
    <w:rsid w:val="00EE55BB"/>
    <w:rsid w:val="00EE5891"/>
    <w:rsid w:val="00EE5C67"/>
    <w:rsid w:val="00EE6050"/>
    <w:rsid w:val="00EE61BC"/>
    <w:rsid w:val="00EE61FD"/>
    <w:rsid w:val="00EE6A84"/>
    <w:rsid w:val="00EE7208"/>
    <w:rsid w:val="00EE76BB"/>
    <w:rsid w:val="00EE77F4"/>
    <w:rsid w:val="00EE7876"/>
    <w:rsid w:val="00EE7BCB"/>
    <w:rsid w:val="00EE7BFB"/>
    <w:rsid w:val="00EE7F2A"/>
    <w:rsid w:val="00EF0264"/>
    <w:rsid w:val="00EF07BC"/>
    <w:rsid w:val="00EF0883"/>
    <w:rsid w:val="00EF0A24"/>
    <w:rsid w:val="00EF0C63"/>
    <w:rsid w:val="00EF0D71"/>
    <w:rsid w:val="00EF0D92"/>
    <w:rsid w:val="00EF0E8F"/>
    <w:rsid w:val="00EF16E2"/>
    <w:rsid w:val="00EF254C"/>
    <w:rsid w:val="00EF295E"/>
    <w:rsid w:val="00EF2B97"/>
    <w:rsid w:val="00EF2C1D"/>
    <w:rsid w:val="00EF2DB7"/>
    <w:rsid w:val="00EF34BA"/>
    <w:rsid w:val="00EF3B52"/>
    <w:rsid w:val="00EF3D91"/>
    <w:rsid w:val="00EF3DE9"/>
    <w:rsid w:val="00EF408B"/>
    <w:rsid w:val="00EF4349"/>
    <w:rsid w:val="00EF4547"/>
    <w:rsid w:val="00EF4B95"/>
    <w:rsid w:val="00EF541A"/>
    <w:rsid w:val="00EF54FC"/>
    <w:rsid w:val="00EF5BB4"/>
    <w:rsid w:val="00EF5BD8"/>
    <w:rsid w:val="00EF615A"/>
    <w:rsid w:val="00EF6496"/>
    <w:rsid w:val="00EF70AA"/>
    <w:rsid w:val="00EF71B5"/>
    <w:rsid w:val="00EF7347"/>
    <w:rsid w:val="00EF75BE"/>
    <w:rsid w:val="00EF7795"/>
    <w:rsid w:val="00EF79BE"/>
    <w:rsid w:val="00EF79F7"/>
    <w:rsid w:val="00EF7A4A"/>
    <w:rsid w:val="00EF7E20"/>
    <w:rsid w:val="00F0010E"/>
    <w:rsid w:val="00F003C3"/>
    <w:rsid w:val="00F00CE2"/>
    <w:rsid w:val="00F01134"/>
    <w:rsid w:val="00F01238"/>
    <w:rsid w:val="00F0147C"/>
    <w:rsid w:val="00F01514"/>
    <w:rsid w:val="00F01A58"/>
    <w:rsid w:val="00F02397"/>
    <w:rsid w:val="00F02685"/>
    <w:rsid w:val="00F028C1"/>
    <w:rsid w:val="00F02939"/>
    <w:rsid w:val="00F03106"/>
    <w:rsid w:val="00F0327C"/>
    <w:rsid w:val="00F03431"/>
    <w:rsid w:val="00F035BB"/>
    <w:rsid w:val="00F038A6"/>
    <w:rsid w:val="00F03BD3"/>
    <w:rsid w:val="00F03E90"/>
    <w:rsid w:val="00F0455D"/>
    <w:rsid w:val="00F046D9"/>
    <w:rsid w:val="00F05650"/>
    <w:rsid w:val="00F05B8C"/>
    <w:rsid w:val="00F05CCD"/>
    <w:rsid w:val="00F06C94"/>
    <w:rsid w:val="00F06D45"/>
    <w:rsid w:val="00F06FF4"/>
    <w:rsid w:val="00F07CE7"/>
    <w:rsid w:val="00F102B2"/>
    <w:rsid w:val="00F10533"/>
    <w:rsid w:val="00F105CD"/>
    <w:rsid w:val="00F105E0"/>
    <w:rsid w:val="00F107E6"/>
    <w:rsid w:val="00F10FD8"/>
    <w:rsid w:val="00F112C4"/>
    <w:rsid w:val="00F11798"/>
    <w:rsid w:val="00F11991"/>
    <w:rsid w:val="00F11B0A"/>
    <w:rsid w:val="00F11DC6"/>
    <w:rsid w:val="00F12043"/>
    <w:rsid w:val="00F1208C"/>
    <w:rsid w:val="00F12417"/>
    <w:rsid w:val="00F124FF"/>
    <w:rsid w:val="00F12532"/>
    <w:rsid w:val="00F130D2"/>
    <w:rsid w:val="00F133BE"/>
    <w:rsid w:val="00F13591"/>
    <w:rsid w:val="00F139B2"/>
    <w:rsid w:val="00F13B8F"/>
    <w:rsid w:val="00F13E2E"/>
    <w:rsid w:val="00F13EC4"/>
    <w:rsid w:val="00F145BA"/>
    <w:rsid w:val="00F1470B"/>
    <w:rsid w:val="00F14737"/>
    <w:rsid w:val="00F1480C"/>
    <w:rsid w:val="00F14892"/>
    <w:rsid w:val="00F149BD"/>
    <w:rsid w:val="00F14DEB"/>
    <w:rsid w:val="00F15605"/>
    <w:rsid w:val="00F15813"/>
    <w:rsid w:val="00F15C04"/>
    <w:rsid w:val="00F15F84"/>
    <w:rsid w:val="00F15FD1"/>
    <w:rsid w:val="00F16269"/>
    <w:rsid w:val="00F16286"/>
    <w:rsid w:val="00F16E3D"/>
    <w:rsid w:val="00F17278"/>
    <w:rsid w:val="00F179DB"/>
    <w:rsid w:val="00F17C4A"/>
    <w:rsid w:val="00F17DF6"/>
    <w:rsid w:val="00F2055A"/>
    <w:rsid w:val="00F2091D"/>
    <w:rsid w:val="00F20B70"/>
    <w:rsid w:val="00F213FC"/>
    <w:rsid w:val="00F214A0"/>
    <w:rsid w:val="00F218E1"/>
    <w:rsid w:val="00F219CB"/>
    <w:rsid w:val="00F22A38"/>
    <w:rsid w:val="00F22B95"/>
    <w:rsid w:val="00F22BEA"/>
    <w:rsid w:val="00F22C7D"/>
    <w:rsid w:val="00F23394"/>
    <w:rsid w:val="00F23BE9"/>
    <w:rsid w:val="00F23DCA"/>
    <w:rsid w:val="00F244D6"/>
    <w:rsid w:val="00F2456C"/>
    <w:rsid w:val="00F2457A"/>
    <w:rsid w:val="00F24DAD"/>
    <w:rsid w:val="00F25022"/>
    <w:rsid w:val="00F25136"/>
    <w:rsid w:val="00F252FB"/>
    <w:rsid w:val="00F253C8"/>
    <w:rsid w:val="00F254D0"/>
    <w:rsid w:val="00F25745"/>
    <w:rsid w:val="00F25855"/>
    <w:rsid w:val="00F25C76"/>
    <w:rsid w:val="00F262B1"/>
    <w:rsid w:val="00F263F7"/>
    <w:rsid w:val="00F26791"/>
    <w:rsid w:val="00F268AC"/>
    <w:rsid w:val="00F268DD"/>
    <w:rsid w:val="00F268FD"/>
    <w:rsid w:val="00F26906"/>
    <w:rsid w:val="00F26F93"/>
    <w:rsid w:val="00F27105"/>
    <w:rsid w:val="00F27140"/>
    <w:rsid w:val="00F27162"/>
    <w:rsid w:val="00F271AC"/>
    <w:rsid w:val="00F27F0C"/>
    <w:rsid w:val="00F301FD"/>
    <w:rsid w:val="00F3025D"/>
    <w:rsid w:val="00F3041A"/>
    <w:rsid w:val="00F304DF"/>
    <w:rsid w:val="00F30638"/>
    <w:rsid w:val="00F3079C"/>
    <w:rsid w:val="00F31035"/>
    <w:rsid w:val="00F313DA"/>
    <w:rsid w:val="00F3179E"/>
    <w:rsid w:val="00F31A7D"/>
    <w:rsid w:val="00F32350"/>
    <w:rsid w:val="00F325C0"/>
    <w:rsid w:val="00F326A2"/>
    <w:rsid w:val="00F32757"/>
    <w:rsid w:val="00F33104"/>
    <w:rsid w:val="00F3356D"/>
    <w:rsid w:val="00F3418F"/>
    <w:rsid w:val="00F34CA3"/>
    <w:rsid w:val="00F3526C"/>
    <w:rsid w:val="00F3538A"/>
    <w:rsid w:val="00F35610"/>
    <w:rsid w:val="00F35612"/>
    <w:rsid w:val="00F3570D"/>
    <w:rsid w:val="00F35885"/>
    <w:rsid w:val="00F3608F"/>
    <w:rsid w:val="00F3639C"/>
    <w:rsid w:val="00F366EA"/>
    <w:rsid w:val="00F36AD6"/>
    <w:rsid w:val="00F36B0E"/>
    <w:rsid w:val="00F36BCE"/>
    <w:rsid w:val="00F36F15"/>
    <w:rsid w:val="00F3702A"/>
    <w:rsid w:val="00F37441"/>
    <w:rsid w:val="00F37535"/>
    <w:rsid w:val="00F3789F"/>
    <w:rsid w:val="00F4067B"/>
    <w:rsid w:val="00F409C5"/>
    <w:rsid w:val="00F40D06"/>
    <w:rsid w:val="00F40EAD"/>
    <w:rsid w:val="00F411EB"/>
    <w:rsid w:val="00F41646"/>
    <w:rsid w:val="00F41F0B"/>
    <w:rsid w:val="00F42143"/>
    <w:rsid w:val="00F421A6"/>
    <w:rsid w:val="00F42378"/>
    <w:rsid w:val="00F42CBD"/>
    <w:rsid w:val="00F42D46"/>
    <w:rsid w:val="00F431C0"/>
    <w:rsid w:val="00F432BD"/>
    <w:rsid w:val="00F43356"/>
    <w:rsid w:val="00F435C9"/>
    <w:rsid w:val="00F4387C"/>
    <w:rsid w:val="00F43948"/>
    <w:rsid w:val="00F43CD3"/>
    <w:rsid w:val="00F43F18"/>
    <w:rsid w:val="00F43F7E"/>
    <w:rsid w:val="00F442F0"/>
    <w:rsid w:val="00F446A5"/>
    <w:rsid w:val="00F447BE"/>
    <w:rsid w:val="00F44901"/>
    <w:rsid w:val="00F44E79"/>
    <w:rsid w:val="00F454D4"/>
    <w:rsid w:val="00F4578B"/>
    <w:rsid w:val="00F45C70"/>
    <w:rsid w:val="00F45CFC"/>
    <w:rsid w:val="00F45CFD"/>
    <w:rsid w:val="00F45EB2"/>
    <w:rsid w:val="00F463DA"/>
    <w:rsid w:val="00F46562"/>
    <w:rsid w:val="00F470F1"/>
    <w:rsid w:val="00F475EF"/>
    <w:rsid w:val="00F501D1"/>
    <w:rsid w:val="00F50B11"/>
    <w:rsid w:val="00F50B69"/>
    <w:rsid w:val="00F50BA5"/>
    <w:rsid w:val="00F514BB"/>
    <w:rsid w:val="00F51909"/>
    <w:rsid w:val="00F51939"/>
    <w:rsid w:val="00F51BC0"/>
    <w:rsid w:val="00F52752"/>
    <w:rsid w:val="00F529CB"/>
    <w:rsid w:val="00F52C1F"/>
    <w:rsid w:val="00F5313A"/>
    <w:rsid w:val="00F53762"/>
    <w:rsid w:val="00F538CC"/>
    <w:rsid w:val="00F53C64"/>
    <w:rsid w:val="00F53DF9"/>
    <w:rsid w:val="00F54A48"/>
    <w:rsid w:val="00F54A67"/>
    <w:rsid w:val="00F54B01"/>
    <w:rsid w:val="00F5500C"/>
    <w:rsid w:val="00F55335"/>
    <w:rsid w:val="00F56106"/>
    <w:rsid w:val="00F564A2"/>
    <w:rsid w:val="00F565DF"/>
    <w:rsid w:val="00F56C57"/>
    <w:rsid w:val="00F57628"/>
    <w:rsid w:val="00F57714"/>
    <w:rsid w:val="00F57756"/>
    <w:rsid w:val="00F57B77"/>
    <w:rsid w:val="00F57C54"/>
    <w:rsid w:val="00F57F21"/>
    <w:rsid w:val="00F60299"/>
    <w:rsid w:val="00F608F7"/>
    <w:rsid w:val="00F60A78"/>
    <w:rsid w:val="00F60DE0"/>
    <w:rsid w:val="00F6157E"/>
    <w:rsid w:val="00F616A5"/>
    <w:rsid w:val="00F619CB"/>
    <w:rsid w:val="00F61F2D"/>
    <w:rsid w:val="00F621A3"/>
    <w:rsid w:val="00F621E3"/>
    <w:rsid w:val="00F6248E"/>
    <w:rsid w:val="00F627EC"/>
    <w:rsid w:val="00F62B5E"/>
    <w:rsid w:val="00F62B9D"/>
    <w:rsid w:val="00F62C2F"/>
    <w:rsid w:val="00F62F24"/>
    <w:rsid w:val="00F63164"/>
    <w:rsid w:val="00F634F7"/>
    <w:rsid w:val="00F63B92"/>
    <w:rsid w:val="00F63C51"/>
    <w:rsid w:val="00F63C6A"/>
    <w:rsid w:val="00F63D1F"/>
    <w:rsid w:val="00F63D48"/>
    <w:rsid w:val="00F63DA8"/>
    <w:rsid w:val="00F63DC5"/>
    <w:rsid w:val="00F65125"/>
    <w:rsid w:val="00F651E0"/>
    <w:rsid w:val="00F65440"/>
    <w:rsid w:val="00F65914"/>
    <w:rsid w:val="00F66527"/>
    <w:rsid w:val="00F667E5"/>
    <w:rsid w:val="00F66BAE"/>
    <w:rsid w:val="00F66C15"/>
    <w:rsid w:val="00F66C8D"/>
    <w:rsid w:val="00F6704E"/>
    <w:rsid w:val="00F67C33"/>
    <w:rsid w:val="00F7080C"/>
    <w:rsid w:val="00F70B5A"/>
    <w:rsid w:val="00F70CAD"/>
    <w:rsid w:val="00F7138E"/>
    <w:rsid w:val="00F71491"/>
    <w:rsid w:val="00F71918"/>
    <w:rsid w:val="00F71F38"/>
    <w:rsid w:val="00F720FF"/>
    <w:rsid w:val="00F722ED"/>
    <w:rsid w:val="00F72300"/>
    <w:rsid w:val="00F723C0"/>
    <w:rsid w:val="00F72669"/>
    <w:rsid w:val="00F727F7"/>
    <w:rsid w:val="00F728C2"/>
    <w:rsid w:val="00F72DA1"/>
    <w:rsid w:val="00F730A2"/>
    <w:rsid w:val="00F73213"/>
    <w:rsid w:val="00F732DD"/>
    <w:rsid w:val="00F7336F"/>
    <w:rsid w:val="00F7349B"/>
    <w:rsid w:val="00F7385F"/>
    <w:rsid w:val="00F739BD"/>
    <w:rsid w:val="00F73D0C"/>
    <w:rsid w:val="00F73F81"/>
    <w:rsid w:val="00F74534"/>
    <w:rsid w:val="00F74C95"/>
    <w:rsid w:val="00F74F60"/>
    <w:rsid w:val="00F75003"/>
    <w:rsid w:val="00F75371"/>
    <w:rsid w:val="00F7581E"/>
    <w:rsid w:val="00F76029"/>
    <w:rsid w:val="00F76EB6"/>
    <w:rsid w:val="00F772FE"/>
    <w:rsid w:val="00F77545"/>
    <w:rsid w:val="00F7787F"/>
    <w:rsid w:val="00F778AF"/>
    <w:rsid w:val="00F77CBA"/>
    <w:rsid w:val="00F77CC1"/>
    <w:rsid w:val="00F800CA"/>
    <w:rsid w:val="00F80EA6"/>
    <w:rsid w:val="00F8149D"/>
    <w:rsid w:val="00F8157C"/>
    <w:rsid w:val="00F81621"/>
    <w:rsid w:val="00F81686"/>
    <w:rsid w:val="00F825AA"/>
    <w:rsid w:val="00F827AC"/>
    <w:rsid w:val="00F82D21"/>
    <w:rsid w:val="00F82EAC"/>
    <w:rsid w:val="00F82EC9"/>
    <w:rsid w:val="00F833B1"/>
    <w:rsid w:val="00F837E5"/>
    <w:rsid w:val="00F83B41"/>
    <w:rsid w:val="00F83B69"/>
    <w:rsid w:val="00F842EE"/>
    <w:rsid w:val="00F84455"/>
    <w:rsid w:val="00F8474E"/>
    <w:rsid w:val="00F84D0B"/>
    <w:rsid w:val="00F84E1F"/>
    <w:rsid w:val="00F84E80"/>
    <w:rsid w:val="00F84EB0"/>
    <w:rsid w:val="00F85A32"/>
    <w:rsid w:val="00F85B13"/>
    <w:rsid w:val="00F85E65"/>
    <w:rsid w:val="00F86865"/>
    <w:rsid w:val="00F86A08"/>
    <w:rsid w:val="00F86AB1"/>
    <w:rsid w:val="00F86ACB"/>
    <w:rsid w:val="00F871B7"/>
    <w:rsid w:val="00F87A79"/>
    <w:rsid w:val="00F902F6"/>
    <w:rsid w:val="00F907A3"/>
    <w:rsid w:val="00F90A50"/>
    <w:rsid w:val="00F90FE3"/>
    <w:rsid w:val="00F91227"/>
    <w:rsid w:val="00F91472"/>
    <w:rsid w:val="00F91642"/>
    <w:rsid w:val="00F9196A"/>
    <w:rsid w:val="00F91D49"/>
    <w:rsid w:val="00F91DCD"/>
    <w:rsid w:val="00F91E1A"/>
    <w:rsid w:val="00F92181"/>
    <w:rsid w:val="00F92266"/>
    <w:rsid w:val="00F925E1"/>
    <w:rsid w:val="00F92A0A"/>
    <w:rsid w:val="00F92A9A"/>
    <w:rsid w:val="00F92B4E"/>
    <w:rsid w:val="00F92C5C"/>
    <w:rsid w:val="00F92EF9"/>
    <w:rsid w:val="00F930DD"/>
    <w:rsid w:val="00F9321C"/>
    <w:rsid w:val="00F9327D"/>
    <w:rsid w:val="00F93544"/>
    <w:rsid w:val="00F935E1"/>
    <w:rsid w:val="00F9378A"/>
    <w:rsid w:val="00F938A3"/>
    <w:rsid w:val="00F93D43"/>
    <w:rsid w:val="00F93E72"/>
    <w:rsid w:val="00F94BAE"/>
    <w:rsid w:val="00F9532B"/>
    <w:rsid w:val="00F95464"/>
    <w:rsid w:val="00F95744"/>
    <w:rsid w:val="00F95889"/>
    <w:rsid w:val="00F958CF"/>
    <w:rsid w:val="00F958D6"/>
    <w:rsid w:val="00F95C6C"/>
    <w:rsid w:val="00F95DF5"/>
    <w:rsid w:val="00F9614E"/>
    <w:rsid w:val="00F96612"/>
    <w:rsid w:val="00F96A40"/>
    <w:rsid w:val="00F96AD0"/>
    <w:rsid w:val="00F97704"/>
    <w:rsid w:val="00F978FF"/>
    <w:rsid w:val="00F97CDA"/>
    <w:rsid w:val="00FA01DC"/>
    <w:rsid w:val="00FA0DA0"/>
    <w:rsid w:val="00FA163A"/>
    <w:rsid w:val="00FA18AE"/>
    <w:rsid w:val="00FA1C11"/>
    <w:rsid w:val="00FA1E31"/>
    <w:rsid w:val="00FA203C"/>
    <w:rsid w:val="00FA2DC6"/>
    <w:rsid w:val="00FA32C6"/>
    <w:rsid w:val="00FA33BC"/>
    <w:rsid w:val="00FA3811"/>
    <w:rsid w:val="00FA39BB"/>
    <w:rsid w:val="00FA3AA4"/>
    <w:rsid w:val="00FA3AC4"/>
    <w:rsid w:val="00FA4046"/>
    <w:rsid w:val="00FA4341"/>
    <w:rsid w:val="00FA4485"/>
    <w:rsid w:val="00FA4B4B"/>
    <w:rsid w:val="00FA50EB"/>
    <w:rsid w:val="00FA52EE"/>
    <w:rsid w:val="00FA552D"/>
    <w:rsid w:val="00FA560A"/>
    <w:rsid w:val="00FA5F52"/>
    <w:rsid w:val="00FA65D3"/>
    <w:rsid w:val="00FA6B66"/>
    <w:rsid w:val="00FA6D22"/>
    <w:rsid w:val="00FA6F25"/>
    <w:rsid w:val="00FA77FC"/>
    <w:rsid w:val="00FB02AB"/>
    <w:rsid w:val="00FB035E"/>
    <w:rsid w:val="00FB0482"/>
    <w:rsid w:val="00FB091C"/>
    <w:rsid w:val="00FB0F24"/>
    <w:rsid w:val="00FB104A"/>
    <w:rsid w:val="00FB104B"/>
    <w:rsid w:val="00FB112E"/>
    <w:rsid w:val="00FB133E"/>
    <w:rsid w:val="00FB136C"/>
    <w:rsid w:val="00FB1418"/>
    <w:rsid w:val="00FB15DE"/>
    <w:rsid w:val="00FB1881"/>
    <w:rsid w:val="00FB19D8"/>
    <w:rsid w:val="00FB19EB"/>
    <w:rsid w:val="00FB2110"/>
    <w:rsid w:val="00FB2699"/>
    <w:rsid w:val="00FB2AE1"/>
    <w:rsid w:val="00FB2FD7"/>
    <w:rsid w:val="00FB32FC"/>
    <w:rsid w:val="00FB345F"/>
    <w:rsid w:val="00FB38CB"/>
    <w:rsid w:val="00FB390D"/>
    <w:rsid w:val="00FB3C99"/>
    <w:rsid w:val="00FB3F3C"/>
    <w:rsid w:val="00FB3F76"/>
    <w:rsid w:val="00FB471B"/>
    <w:rsid w:val="00FB47B7"/>
    <w:rsid w:val="00FB4867"/>
    <w:rsid w:val="00FB4B20"/>
    <w:rsid w:val="00FB4BDE"/>
    <w:rsid w:val="00FB50B9"/>
    <w:rsid w:val="00FB5124"/>
    <w:rsid w:val="00FB5A10"/>
    <w:rsid w:val="00FB5F3C"/>
    <w:rsid w:val="00FB61D7"/>
    <w:rsid w:val="00FB6CAD"/>
    <w:rsid w:val="00FB6D82"/>
    <w:rsid w:val="00FB6FB5"/>
    <w:rsid w:val="00FB709F"/>
    <w:rsid w:val="00FB71DF"/>
    <w:rsid w:val="00FB7269"/>
    <w:rsid w:val="00FB7611"/>
    <w:rsid w:val="00FB7DAB"/>
    <w:rsid w:val="00FC0286"/>
    <w:rsid w:val="00FC0CD1"/>
    <w:rsid w:val="00FC1014"/>
    <w:rsid w:val="00FC114F"/>
    <w:rsid w:val="00FC1C22"/>
    <w:rsid w:val="00FC1ED2"/>
    <w:rsid w:val="00FC1FD4"/>
    <w:rsid w:val="00FC2035"/>
    <w:rsid w:val="00FC2180"/>
    <w:rsid w:val="00FC22BC"/>
    <w:rsid w:val="00FC22C8"/>
    <w:rsid w:val="00FC2410"/>
    <w:rsid w:val="00FC2744"/>
    <w:rsid w:val="00FC27E7"/>
    <w:rsid w:val="00FC27F8"/>
    <w:rsid w:val="00FC2B2D"/>
    <w:rsid w:val="00FC2EB9"/>
    <w:rsid w:val="00FC35EF"/>
    <w:rsid w:val="00FC3A15"/>
    <w:rsid w:val="00FC3B8B"/>
    <w:rsid w:val="00FC4865"/>
    <w:rsid w:val="00FC4B88"/>
    <w:rsid w:val="00FC4F6C"/>
    <w:rsid w:val="00FC5073"/>
    <w:rsid w:val="00FC5447"/>
    <w:rsid w:val="00FC609B"/>
    <w:rsid w:val="00FC6184"/>
    <w:rsid w:val="00FC682C"/>
    <w:rsid w:val="00FC6BA0"/>
    <w:rsid w:val="00FC6DA9"/>
    <w:rsid w:val="00FC753D"/>
    <w:rsid w:val="00FC7DFA"/>
    <w:rsid w:val="00FC7F1B"/>
    <w:rsid w:val="00FC7F5F"/>
    <w:rsid w:val="00FC7F9F"/>
    <w:rsid w:val="00FD02B6"/>
    <w:rsid w:val="00FD14C8"/>
    <w:rsid w:val="00FD173C"/>
    <w:rsid w:val="00FD23F7"/>
    <w:rsid w:val="00FD24EE"/>
    <w:rsid w:val="00FD2676"/>
    <w:rsid w:val="00FD27C4"/>
    <w:rsid w:val="00FD2DDE"/>
    <w:rsid w:val="00FD35C1"/>
    <w:rsid w:val="00FD3AD9"/>
    <w:rsid w:val="00FD3EDE"/>
    <w:rsid w:val="00FD4681"/>
    <w:rsid w:val="00FD4731"/>
    <w:rsid w:val="00FD4786"/>
    <w:rsid w:val="00FD606F"/>
    <w:rsid w:val="00FD6A4A"/>
    <w:rsid w:val="00FD7143"/>
    <w:rsid w:val="00FD7150"/>
    <w:rsid w:val="00FD74BC"/>
    <w:rsid w:val="00FD7519"/>
    <w:rsid w:val="00FD7546"/>
    <w:rsid w:val="00FD7971"/>
    <w:rsid w:val="00FD7A7B"/>
    <w:rsid w:val="00FE0001"/>
    <w:rsid w:val="00FE0227"/>
    <w:rsid w:val="00FE04FF"/>
    <w:rsid w:val="00FE073D"/>
    <w:rsid w:val="00FE09E6"/>
    <w:rsid w:val="00FE1AD1"/>
    <w:rsid w:val="00FE1E4D"/>
    <w:rsid w:val="00FE211F"/>
    <w:rsid w:val="00FE22A2"/>
    <w:rsid w:val="00FE24EF"/>
    <w:rsid w:val="00FE25D1"/>
    <w:rsid w:val="00FE284E"/>
    <w:rsid w:val="00FE2ECE"/>
    <w:rsid w:val="00FE33BA"/>
    <w:rsid w:val="00FE360D"/>
    <w:rsid w:val="00FE3632"/>
    <w:rsid w:val="00FE3A57"/>
    <w:rsid w:val="00FE454B"/>
    <w:rsid w:val="00FE47BA"/>
    <w:rsid w:val="00FE4A42"/>
    <w:rsid w:val="00FE4A49"/>
    <w:rsid w:val="00FE557E"/>
    <w:rsid w:val="00FE560E"/>
    <w:rsid w:val="00FE5C1B"/>
    <w:rsid w:val="00FE5EEA"/>
    <w:rsid w:val="00FE5FB2"/>
    <w:rsid w:val="00FE60E2"/>
    <w:rsid w:val="00FE648F"/>
    <w:rsid w:val="00FE6905"/>
    <w:rsid w:val="00FE6CAD"/>
    <w:rsid w:val="00FE6F30"/>
    <w:rsid w:val="00FE77B5"/>
    <w:rsid w:val="00FE79A1"/>
    <w:rsid w:val="00FF0D6B"/>
    <w:rsid w:val="00FF1068"/>
    <w:rsid w:val="00FF106D"/>
    <w:rsid w:val="00FF109C"/>
    <w:rsid w:val="00FF10F0"/>
    <w:rsid w:val="00FF111F"/>
    <w:rsid w:val="00FF13B9"/>
    <w:rsid w:val="00FF1444"/>
    <w:rsid w:val="00FF15C6"/>
    <w:rsid w:val="00FF1E94"/>
    <w:rsid w:val="00FF2588"/>
    <w:rsid w:val="00FF2BD3"/>
    <w:rsid w:val="00FF2F3A"/>
    <w:rsid w:val="00FF3278"/>
    <w:rsid w:val="00FF3C06"/>
    <w:rsid w:val="00FF3C9D"/>
    <w:rsid w:val="00FF3D8A"/>
    <w:rsid w:val="00FF41AC"/>
    <w:rsid w:val="00FF4306"/>
    <w:rsid w:val="00FF4CAE"/>
    <w:rsid w:val="00FF4DF3"/>
    <w:rsid w:val="00FF578F"/>
    <w:rsid w:val="00FF5A48"/>
    <w:rsid w:val="00FF5A5F"/>
    <w:rsid w:val="00FF5AC2"/>
    <w:rsid w:val="00FF5E8F"/>
    <w:rsid w:val="00FF61C9"/>
    <w:rsid w:val="00FF624A"/>
    <w:rsid w:val="00FF6A7F"/>
    <w:rsid w:val="00FF6BA8"/>
    <w:rsid w:val="00FF729B"/>
    <w:rsid w:val="00FF7591"/>
    <w:rsid w:val="00FF78C1"/>
    <w:rsid w:val="00FF7B0B"/>
    <w:rsid w:val="00FF7C48"/>
    <w:rsid w:val="00FF7DA8"/>
    <w:rsid w:val="038739D4"/>
    <w:rsid w:val="03DD217F"/>
    <w:rsid w:val="042E1158"/>
    <w:rsid w:val="04DD6DCD"/>
    <w:rsid w:val="0626E02C"/>
    <w:rsid w:val="088CD615"/>
    <w:rsid w:val="08D94E32"/>
    <w:rsid w:val="0AB925A5"/>
    <w:rsid w:val="0AFC8736"/>
    <w:rsid w:val="0B36804A"/>
    <w:rsid w:val="0F1AD431"/>
    <w:rsid w:val="109049BD"/>
    <w:rsid w:val="1158D515"/>
    <w:rsid w:val="11A33AB5"/>
    <w:rsid w:val="14AC411A"/>
    <w:rsid w:val="1625DFE5"/>
    <w:rsid w:val="1732F3D8"/>
    <w:rsid w:val="180E01C9"/>
    <w:rsid w:val="1825DBBD"/>
    <w:rsid w:val="1B2BDC95"/>
    <w:rsid w:val="1BB2E27C"/>
    <w:rsid w:val="1CC55765"/>
    <w:rsid w:val="20975483"/>
    <w:rsid w:val="2158DFE3"/>
    <w:rsid w:val="2242979B"/>
    <w:rsid w:val="24DC8843"/>
    <w:rsid w:val="25DD0E5F"/>
    <w:rsid w:val="2749127F"/>
    <w:rsid w:val="27685C4F"/>
    <w:rsid w:val="277C922D"/>
    <w:rsid w:val="278D37BE"/>
    <w:rsid w:val="29D6BCAB"/>
    <w:rsid w:val="2B7589E8"/>
    <w:rsid w:val="2CC04DCC"/>
    <w:rsid w:val="2E089EBB"/>
    <w:rsid w:val="2E2D58F2"/>
    <w:rsid w:val="2EBA819A"/>
    <w:rsid w:val="300631B4"/>
    <w:rsid w:val="32BF1FE2"/>
    <w:rsid w:val="32C1B463"/>
    <w:rsid w:val="334323BC"/>
    <w:rsid w:val="340164EB"/>
    <w:rsid w:val="36DF2B14"/>
    <w:rsid w:val="370161E0"/>
    <w:rsid w:val="373B5EC0"/>
    <w:rsid w:val="37D2E94B"/>
    <w:rsid w:val="37D44406"/>
    <w:rsid w:val="382BD64D"/>
    <w:rsid w:val="38C06893"/>
    <w:rsid w:val="397FB944"/>
    <w:rsid w:val="398849DF"/>
    <w:rsid w:val="3B1A4AB0"/>
    <w:rsid w:val="3B307EE1"/>
    <w:rsid w:val="42D7CDC7"/>
    <w:rsid w:val="4390D322"/>
    <w:rsid w:val="44408325"/>
    <w:rsid w:val="45887769"/>
    <w:rsid w:val="45D4A005"/>
    <w:rsid w:val="4661C8F8"/>
    <w:rsid w:val="468ED42D"/>
    <w:rsid w:val="4727735D"/>
    <w:rsid w:val="478C5A1E"/>
    <w:rsid w:val="48639E61"/>
    <w:rsid w:val="4AE4E9E9"/>
    <w:rsid w:val="4F1E48F5"/>
    <w:rsid w:val="51786C1D"/>
    <w:rsid w:val="52186B9B"/>
    <w:rsid w:val="535F0181"/>
    <w:rsid w:val="55126663"/>
    <w:rsid w:val="555D41FA"/>
    <w:rsid w:val="57572C07"/>
    <w:rsid w:val="57DF2C18"/>
    <w:rsid w:val="59D53E56"/>
    <w:rsid w:val="5A8F8429"/>
    <w:rsid w:val="5AF9F720"/>
    <w:rsid w:val="5B6804BF"/>
    <w:rsid w:val="5C5765FF"/>
    <w:rsid w:val="5C6635CC"/>
    <w:rsid w:val="630A1D0E"/>
    <w:rsid w:val="6355A1AC"/>
    <w:rsid w:val="636F078E"/>
    <w:rsid w:val="63BF4C7A"/>
    <w:rsid w:val="6584C27F"/>
    <w:rsid w:val="65FA6199"/>
    <w:rsid w:val="66256151"/>
    <w:rsid w:val="68A17EF8"/>
    <w:rsid w:val="68F3A9B4"/>
    <w:rsid w:val="6AC52463"/>
    <w:rsid w:val="6C3661D7"/>
    <w:rsid w:val="6D5E89FB"/>
    <w:rsid w:val="6ED8673D"/>
    <w:rsid w:val="7093FC3B"/>
    <w:rsid w:val="71EDC8E3"/>
    <w:rsid w:val="723A4EB2"/>
    <w:rsid w:val="7300F051"/>
    <w:rsid w:val="760279A8"/>
    <w:rsid w:val="76A70E40"/>
    <w:rsid w:val="789DD10E"/>
    <w:rsid w:val="7A758BC5"/>
    <w:rsid w:val="7B24CF3A"/>
    <w:rsid w:val="7B277FFF"/>
    <w:rsid w:val="7C18F4FA"/>
    <w:rsid w:val="7D0AB7CD"/>
    <w:rsid w:val="7F38956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CDC458"/>
  <w15:chartTrackingRefBased/>
  <w15:docId w15:val="{D9B2B390-7A7C-4E23-A0E8-947FCEF2D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before="240" w:after="24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5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40FE"/>
    <w:pPr>
      <w:ind w:left="720"/>
      <w:contextualSpacing/>
    </w:pPr>
  </w:style>
  <w:style w:type="table" w:styleId="TableGrid">
    <w:name w:val="Table Grid"/>
    <w:basedOn w:val="TableNormal"/>
    <w:uiPriority w:val="39"/>
    <w:rsid w:val="00E041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7A86"/>
    <w:rPr>
      <w:sz w:val="16"/>
      <w:szCs w:val="16"/>
    </w:rPr>
  </w:style>
  <w:style w:type="paragraph" w:styleId="CommentText">
    <w:name w:val="annotation text"/>
    <w:basedOn w:val="Normal"/>
    <w:link w:val="CommentTextChar"/>
    <w:uiPriority w:val="99"/>
    <w:unhideWhenUsed/>
    <w:rsid w:val="001D7A86"/>
    <w:pPr>
      <w:spacing w:line="240" w:lineRule="auto"/>
    </w:pPr>
    <w:rPr>
      <w:sz w:val="20"/>
      <w:szCs w:val="20"/>
    </w:rPr>
  </w:style>
  <w:style w:type="character" w:customStyle="1" w:styleId="CommentTextChar">
    <w:name w:val="Comment Text Char"/>
    <w:basedOn w:val="DefaultParagraphFont"/>
    <w:link w:val="CommentText"/>
    <w:uiPriority w:val="99"/>
    <w:rsid w:val="001D7A86"/>
    <w:rPr>
      <w:sz w:val="20"/>
      <w:szCs w:val="20"/>
    </w:rPr>
  </w:style>
  <w:style w:type="paragraph" w:styleId="CommentSubject">
    <w:name w:val="annotation subject"/>
    <w:basedOn w:val="CommentText"/>
    <w:next w:val="CommentText"/>
    <w:link w:val="CommentSubjectChar"/>
    <w:uiPriority w:val="99"/>
    <w:semiHidden/>
    <w:unhideWhenUsed/>
    <w:rsid w:val="001D7A86"/>
    <w:rPr>
      <w:b/>
      <w:bCs/>
    </w:rPr>
  </w:style>
  <w:style w:type="character" w:customStyle="1" w:styleId="CommentSubjectChar">
    <w:name w:val="Comment Subject Char"/>
    <w:basedOn w:val="CommentTextChar"/>
    <w:link w:val="CommentSubject"/>
    <w:uiPriority w:val="99"/>
    <w:semiHidden/>
    <w:rsid w:val="001D7A86"/>
    <w:rPr>
      <w:b/>
      <w:bCs/>
      <w:sz w:val="20"/>
      <w:szCs w:val="20"/>
    </w:rPr>
  </w:style>
  <w:style w:type="paragraph" w:styleId="Revision">
    <w:name w:val="Revision"/>
    <w:hidden/>
    <w:uiPriority w:val="99"/>
    <w:semiHidden/>
    <w:rsid w:val="006B56DC"/>
    <w:pPr>
      <w:spacing w:after="0" w:line="240" w:lineRule="auto"/>
    </w:pPr>
  </w:style>
  <w:style w:type="character" w:styleId="Hyperlink">
    <w:name w:val="Hyperlink"/>
    <w:basedOn w:val="DefaultParagraphFont"/>
    <w:uiPriority w:val="99"/>
    <w:unhideWhenUsed/>
    <w:rsid w:val="00EB38AD"/>
    <w:rPr>
      <w:color w:val="0000FF"/>
      <w:u w:val="single"/>
    </w:rPr>
  </w:style>
  <w:style w:type="paragraph" w:styleId="Header">
    <w:name w:val="header"/>
    <w:basedOn w:val="Normal"/>
    <w:link w:val="HeaderChar"/>
    <w:uiPriority w:val="99"/>
    <w:unhideWhenUsed/>
    <w:rsid w:val="00B65A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5A2F"/>
  </w:style>
  <w:style w:type="paragraph" w:styleId="Footer">
    <w:name w:val="footer"/>
    <w:basedOn w:val="Normal"/>
    <w:link w:val="FooterChar"/>
    <w:uiPriority w:val="99"/>
    <w:unhideWhenUsed/>
    <w:rsid w:val="00B65A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5A2F"/>
  </w:style>
  <w:style w:type="table" w:styleId="PlainTable4">
    <w:name w:val="Plain Table 4"/>
    <w:basedOn w:val="TableNormal"/>
    <w:uiPriority w:val="44"/>
    <w:rsid w:val="00E566E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05742F"/>
    <w:rPr>
      <w:color w:val="954F72" w:themeColor="followedHyperlink"/>
      <w:u w:val="single"/>
    </w:rPr>
  </w:style>
  <w:style w:type="character" w:styleId="UnresolvedMention">
    <w:name w:val="Unresolved Mention"/>
    <w:basedOn w:val="DefaultParagraphFont"/>
    <w:uiPriority w:val="99"/>
    <w:semiHidden/>
    <w:unhideWhenUsed/>
    <w:rsid w:val="00066BEA"/>
    <w:rPr>
      <w:color w:val="605E5C"/>
      <w:shd w:val="clear" w:color="auto" w:fill="E1DFDD"/>
    </w:rPr>
  </w:style>
  <w:style w:type="paragraph" w:styleId="Title">
    <w:name w:val="Title"/>
    <w:basedOn w:val="Normal"/>
    <w:next w:val="Normal"/>
    <w:link w:val="TitleChar"/>
    <w:uiPriority w:val="10"/>
    <w:qFormat/>
    <w:rsid w:val="007A7A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7A56"/>
    <w:rPr>
      <w:rFonts w:asciiTheme="majorHAnsi" w:eastAsiaTheme="majorEastAsia" w:hAnsiTheme="majorHAnsi" w:cstheme="majorBidi"/>
      <w:spacing w:val="-10"/>
      <w:kern w:val="28"/>
      <w:sz w:val="56"/>
      <w:szCs w:val="56"/>
    </w:rPr>
  </w:style>
  <w:style w:type="table" w:customStyle="1" w:styleId="PlainTable41">
    <w:name w:val="Plain Table 41"/>
    <w:basedOn w:val="TableNormal"/>
    <w:next w:val="PlainTable4"/>
    <w:uiPriority w:val="44"/>
    <w:rsid w:val="00D81716"/>
    <w:pPr>
      <w:spacing w:before="0" w:after="0" w:line="240" w:lineRule="auto"/>
    </w:pPr>
    <w:rPr>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5A44E0"/>
  </w:style>
  <w:style w:type="paragraph" w:styleId="Bibliography">
    <w:name w:val="Bibliography"/>
    <w:basedOn w:val="Normal"/>
    <w:next w:val="Normal"/>
    <w:uiPriority w:val="37"/>
    <w:unhideWhenUsed/>
    <w:rsid w:val="00E6421E"/>
    <w:pPr>
      <w:tabs>
        <w:tab w:val="left" w:pos="504"/>
      </w:tabs>
      <w:spacing w:after="0" w:line="48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4391326">
      <w:bodyDiv w:val="1"/>
      <w:marLeft w:val="0"/>
      <w:marRight w:val="0"/>
      <w:marTop w:val="0"/>
      <w:marBottom w:val="0"/>
      <w:divBdr>
        <w:top w:val="none" w:sz="0" w:space="0" w:color="auto"/>
        <w:left w:val="none" w:sz="0" w:space="0" w:color="auto"/>
        <w:bottom w:val="none" w:sz="0" w:space="0" w:color="auto"/>
        <w:right w:val="none" w:sz="0" w:space="0" w:color="auto"/>
      </w:divBdr>
      <w:divsChild>
        <w:div w:id="185557536">
          <w:marLeft w:val="0"/>
          <w:marRight w:val="0"/>
          <w:marTop w:val="0"/>
          <w:marBottom w:val="0"/>
          <w:divBdr>
            <w:top w:val="none" w:sz="0" w:space="0" w:color="auto"/>
            <w:left w:val="none" w:sz="0" w:space="0" w:color="auto"/>
            <w:bottom w:val="none" w:sz="0" w:space="0" w:color="auto"/>
            <w:right w:val="none" w:sz="0" w:space="0" w:color="auto"/>
          </w:divBdr>
          <w:divsChild>
            <w:div w:id="132443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426200">
      <w:bodyDiv w:val="1"/>
      <w:marLeft w:val="0"/>
      <w:marRight w:val="0"/>
      <w:marTop w:val="0"/>
      <w:marBottom w:val="0"/>
      <w:divBdr>
        <w:top w:val="none" w:sz="0" w:space="0" w:color="auto"/>
        <w:left w:val="none" w:sz="0" w:space="0" w:color="auto"/>
        <w:bottom w:val="none" w:sz="0" w:space="0" w:color="auto"/>
        <w:right w:val="none" w:sz="0" w:space="0" w:color="auto"/>
      </w:divBdr>
    </w:div>
    <w:div w:id="697387002">
      <w:bodyDiv w:val="1"/>
      <w:marLeft w:val="0"/>
      <w:marRight w:val="0"/>
      <w:marTop w:val="0"/>
      <w:marBottom w:val="0"/>
      <w:divBdr>
        <w:top w:val="none" w:sz="0" w:space="0" w:color="auto"/>
        <w:left w:val="none" w:sz="0" w:space="0" w:color="auto"/>
        <w:bottom w:val="none" w:sz="0" w:space="0" w:color="auto"/>
        <w:right w:val="none" w:sz="0" w:space="0" w:color="auto"/>
      </w:divBdr>
      <w:divsChild>
        <w:div w:id="697777604">
          <w:marLeft w:val="0"/>
          <w:marRight w:val="0"/>
          <w:marTop w:val="0"/>
          <w:marBottom w:val="0"/>
          <w:divBdr>
            <w:top w:val="none" w:sz="0" w:space="0" w:color="auto"/>
            <w:left w:val="none" w:sz="0" w:space="0" w:color="auto"/>
            <w:bottom w:val="none" w:sz="0" w:space="0" w:color="auto"/>
            <w:right w:val="none" w:sz="0" w:space="0" w:color="auto"/>
          </w:divBdr>
          <w:divsChild>
            <w:div w:id="11216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418930">
      <w:bodyDiv w:val="1"/>
      <w:marLeft w:val="0"/>
      <w:marRight w:val="0"/>
      <w:marTop w:val="0"/>
      <w:marBottom w:val="0"/>
      <w:divBdr>
        <w:top w:val="none" w:sz="0" w:space="0" w:color="auto"/>
        <w:left w:val="none" w:sz="0" w:space="0" w:color="auto"/>
        <w:bottom w:val="none" w:sz="0" w:space="0" w:color="auto"/>
        <w:right w:val="none" w:sz="0" w:space="0" w:color="auto"/>
      </w:divBdr>
    </w:div>
    <w:div w:id="796728557">
      <w:bodyDiv w:val="1"/>
      <w:marLeft w:val="0"/>
      <w:marRight w:val="0"/>
      <w:marTop w:val="0"/>
      <w:marBottom w:val="0"/>
      <w:divBdr>
        <w:top w:val="none" w:sz="0" w:space="0" w:color="auto"/>
        <w:left w:val="none" w:sz="0" w:space="0" w:color="auto"/>
        <w:bottom w:val="none" w:sz="0" w:space="0" w:color="auto"/>
        <w:right w:val="none" w:sz="0" w:space="0" w:color="auto"/>
      </w:divBdr>
    </w:div>
    <w:div w:id="833226487">
      <w:bodyDiv w:val="1"/>
      <w:marLeft w:val="0"/>
      <w:marRight w:val="0"/>
      <w:marTop w:val="0"/>
      <w:marBottom w:val="0"/>
      <w:divBdr>
        <w:top w:val="none" w:sz="0" w:space="0" w:color="auto"/>
        <w:left w:val="none" w:sz="0" w:space="0" w:color="auto"/>
        <w:bottom w:val="none" w:sz="0" w:space="0" w:color="auto"/>
        <w:right w:val="none" w:sz="0" w:space="0" w:color="auto"/>
      </w:divBdr>
    </w:div>
    <w:div w:id="862520453">
      <w:bodyDiv w:val="1"/>
      <w:marLeft w:val="0"/>
      <w:marRight w:val="0"/>
      <w:marTop w:val="0"/>
      <w:marBottom w:val="0"/>
      <w:divBdr>
        <w:top w:val="none" w:sz="0" w:space="0" w:color="auto"/>
        <w:left w:val="none" w:sz="0" w:space="0" w:color="auto"/>
        <w:bottom w:val="none" w:sz="0" w:space="0" w:color="auto"/>
        <w:right w:val="none" w:sz="0" w:space="0" w:color="auto"/>
      </w:divBdr>
    </w:div>
    <w:div w:id="865364026">
      <w:bodyDiv w:val="1"/>
      <w:marLeft w:val="0"/>
      <w:marRight w:val="0"/>
      <w:marTop w:val="0"/>
      <w:marBottom w:val="0"/>
      <w:divBdr>
        <w:top w:val="none" w:sz="0" w:space="0" w:color="auto"/>
        <w:left w:val="none" w:sz="0" w:space="0" w:color="auto"/>
        <w:bottom w:val="none" w:sz="0" w:space="0" w:color="auto"/>
        <w:right w:val="none" w:sz="0" w:space="0" w:color="auto"/>
      </w:divBdr>
    </w:div>
    <w:div w:id="1274829329">
      <w:bodyDiv w:val="1"/>
      <w:marLeft w:val="0"/>
      <w:marRight w:val="0"/>
      <w:marTop w:val="0"/>
      <w:marBottom w:val="0"/>
      <w:divBdr>
        <w:top w:val="none" w:sz="0" w:space="0" w:color="auto"/>
        <w:left w:val="none" w:sz="0" w:space="0" w:color="auto"/>
        <w:bottom w:val="none" w:sz="0" w:space="0" w:color="auto"/>
        <w:right w:val="none" w:sz="0" w:space="0" w:color="auto"/>
      </w:divBdr>
    </w:div>
    <w:div w:id="1367834260">
      <w:bodyDiv w:val="1"/>
      <w:marLeft w:val="0"/>
      <w:marRight w:val="0"/>
      <w:marTop w:val="0"/>
      <w:marBottom w:val="0"/>
      <w:divBdr>
        <w:top w:val="none" w:sz="0" w:space="0" w:color="auto"/>
        <w:left w:val="none" w:sz="0" w:space="0" w:color="auto"/>
        <w:bottom w:val="none" w:sz="0" w:space="0" w:color="auto"/>
        <w:right w:val="none" w:sz="0" w:space="0" w:color="auto"/>
      </w:divBdr>
    </w:div>
    <w:div w:id="1603487126">
      <w:bodyDiv w:val="1"/>
      <w:marLeft w:val="0"/>
      <w:marRight w:val="0"/>
      <w:marTop w:val="0"/>
      <w:marBottom w:val="0"/>
      <w:divBdr>
        <w:top w:val="none" w:sz="0" w:space="0" w:color="auto"/>
        <w:left w:val="none" w:sz="0" w:space="0" w:color="auto"/>
        <w:bottom w:val="none" w:sz="0" w:space="0" w:color="auto"/>
        <w:right w:val="none" w:sz="0" w:space="0" w:color="auto"/>
      </w:divBdr>
    </w:div>
    <w:div w:id="1659112770">
      <w:bodyDiv w:val="1"/>
      <w:marLeft w:val="0"/>
      <w:marRight w:val="0"/>
      <w:marTop w:val="0"/>
      <w:marBottom w:val="0"/>
      <w:divBdr>
        <w:top w:val="none" w:sz="0" w:space="0" w:color="auto"/>
        <w:left w:val="none" w:sz="0" w:space="0" w:color="auto"/>
        <w:bottom w:val="none" w:sz="0" w:space="0" w:color="auto"/>
        <w:right w:val="none" w:sz="0" w:space="0" w:color="auto"/>
      </w:divBdr>
    </w:div>
    <w:div w:id="1721242934">
      <w:bodyDiv w:val="1"/>
      <w:marLeft w:val="0"/>
      <w:marRight w:val="0"/>
      <w:marTop w:val="0"/>
      <w:marBottom w:val="0"/>
      <w:divBdr>
        <w:top w:val="none" w:sz="0" w:space="0" w:color="auto"/>
        <w:left w:val="none" w:sz="0" w:space="0" w:color="auto"/>
        <w:bottom w:val="none" w:sz="0" w:space="0" w:color="auto"/>
        <w:right w:val="none" w:sz="0" w:space="0" w:color="auto"/>
      </w:divBdr>
    </w:div>
    <w:div w:id="1986661789">
      <w:bodyDiv w:val="1"/>
      <w:marLeft w:val="0"/>
      <w:marRight w:val="0"/>
      <w:marTop w:val="0"/>
      <w:marBottom w:val="0"/>
      <w:divBdr>
        <w:top w:val="none" w:sz="0" w:space="0" w:color="auto"/>
        <w:left w:val="none" w:sz="0" w:space="0" w:color="auto"/>
        <w:bottom w:val="none" w:sz="0" w:space="0" w:color="auto"/>
        <w:right w:val="none" w:sz="0" w:space="0" w:color="auto"/>
      </w:divBdr>
      <w:divsChild>
        <w:div w:id="2062359273">
          <w:marLeft w:val="0"/>
          <w:marRight w:val="0"/>
          <w:marTop w:val="0"/>
          <w:marBottom w:val="0"/>
          <w:divBdr>
            <w:top w:val="none" w:sz="0" w:space="0" w:color="auto"/>
            <w:left w:val="none" w:sz="0" w:space="0" w:color="auto"/>
            <w:bottom w:val="none" w:sz="0" w:space="0" w:color="auto"/>
            <w:right w:val="none" w:sz="0" w:space="0" w:color="auto"/>
          </w:divBdr>
          <w:divsChild>
            <w:div w:id="123909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971673">
      <w:bodyDiv w:val="1"/>
      <w:marLeft w:val="0"/>
      <w:marRight w:val="0"/>
      <w:marTop w:val="0"/>
      <w:marBottom w:val="0"/>
      <w:divBdr>
        <w:top w:val="none" w:sz="0" w:space="0" w:color="auto"/>
        <w:left w:val="none" w:sz="0" w:space="0" w:color="auto"/>
        <w:bottom w:val="none" w:sz="0" w:space="0" w:color="auto"/>
        <w:right w:val="none" w:sz="0" w:space="0" w:color="auto"/>
      </w:divBdr>
      <w:divsChild>
        <w:div w:id="1346399199">
          <w:marLeft w:val="0"/>
          <w:marRight w:val="0"/>
          <w:marTop w:val="0"/>
          <w:marBottom w:val="0"/>
          <w:divBdr>
            <w:top w:val="none" w:sz="0" w:space="0" w:color="auto"/>
            <w:left w:val="none" w:sz="0" w:space="0" w:color="auto"/>
            <w:bottom w:val="none" w:sz="0" w:space="0" w:color="auto"/>
            <w:right w:val="none" w:sz="0" w:space="0" w:color="auto"/>
          </w:divBdr>
          <w:divsChild>
            <w:div w:id="73651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281/zenodo.11262783" TargetMode="External"/><Relationship Id="rId5" Type="http://schemas.openxmlformats.org/officeDocument/2006/relationships/numbering" Target="numbering.xml"/><Relationship Id="rId15" Type="http://schemas.openxmlformats.org/officeDocument/2006/relationships/image" Target="media/image4.jpg"/><Relationship Id="rId10" Type="http://schemas.openxmlformats.org/officeDocument/2006/relationships/endnotes" Target="endnotes.xml"/><Relationship Id="rId19" Type="http://schemas.openxmlformats.org/officeDocument/2006/relationships/image" Target="media/image6.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F3A80C7-C983-45FD-B8F5-1B736D4D8D5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CFE748C9DEDF84F97AAB37019A99CDA" ma:contentTypeVersion="14" ma:contentTypeDescription="Create a new document." ma:contentTypeScope="" ma:versionID="6cbf1536c9603c204b57c2387a414595">
  <xsd:schema xmlns:xsd="http://www.w3.org/2001/XMLSchema" xmlns:xs="http://www.w3.org/2001/XMLSchema" xmlns:p="http://schemas.microsoft.com/office/2006/metadata/properties" xmlns:ns3="71a01cbb-5b7a-4492-8059-ddb6cdca5568" xmlns:ns4="201258f8-15e9-45a2-a924-758d57282920" targetNamespace="http://schemas.microsoft.com/office/2006/metadata/properties" ma:root="true" ma:fieldsID="fa2d13b73d9b1e035f43fc181c511e7c" ns3:_="" ns4:_="">
    <xsd:import namespace="71a01cbb-5b7a-4492-8059-ddb6cdca5568"/>
    <xsd:import namespace="201258f8-15e9-45a2-a924-758d57282920"/>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GenerationTime" minOccurs="0"/>
                <xsd:element ref="ns3:MediaServiceEventHashCode" minOccurs="0"/>
                <xsd:element ref="ns3:MediaServiceDateTaken" minOccurs="0"/>
                <xsd:element ref="ns3:MediaServiceOCR" minOccurs="0"/>
                <xsd:element ref="ns3:MediaServiceSearchPropertie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01cbb-5b7a-4492-8059-ddb6cdca55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1258f8-15e9-45a2-a924-758d5728292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71a01cbb-5b7a-4492-8059-ddb6cdca5568" xsi:nil="true"/>
  </documentManagement>
</p:properties>
</file>

<file path=customXml/itemProps1.xml><?xml version="1.0" encoding="utf-8"?>
<ds:datastoreItem xmlns:ds="http://schemas.openxmlformats.org/officeDocument/2006/customXml" ds:itemID="{A93CCBF8-8D2C-4F41-96B5-B49E327DF1CA}">
  <ds:schemaRefs>
    <ds:schemaRef ds:uri="http://schemas.microsoft.com/sharepoint/v3/contenttype/forms"/>
  </ds:schemaRefs>
</ds:datastoreItem>
</file>

<file path=customXml/itemProps2.xml><?xml version="1.0" encoding="utf-8"?>
<ds:datastoreItem xmlns:ds="http://schemas.openxmlformats.org/officeDocument/2006/customXml" ds:itemID="{AE1C001D-91F6-4DED-AC03-CEAD12BBAD4B}">
  <ds:schemaRefs>
    <ds:schemaRef ds:uri="http://schemas.openxmlformats.org/officeDocument/2006/bibliography"/>
  </ds:schemaRefs>
</ds:datastoreItem>
</file>

<file path=customXml/itemProps3.xml><?xml version="1.0" encoding="utf-8"?>
<ds:datastoreItem xmlns:ds="http://schemas.openxmlformats.org/officeDocument/2006/customXml" ds:itemID="{20B1024A-C224-4090-BDB8-8EE3AE6081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01cbb-5b7a-4492-8059-ddb6cdca5568"/>
    <ds:schemaRef ds:uri="201258f8-15e9-45a2-a924-758d572829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0E6FEC1-85EE-424A-A176-FDDA828A4871}">
  <ds:schemaRefs>
    <ds:schemaRef ds:uri="http://schemas.microsoft.com/office/2006/metadata/properties"/>
    <ds:schemaRef ds:uri="http://schemas.microsoft.com/office/infopath/2007/PartnerControls"/>
    <ds:schemaRef ds:uri="71a01cbb-5b7a-4492-8059-ddb6cdca5568"/>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6</Pages>
  <Words>61407</Words>
  <Characters>350021</Characters>
  <Application>Microsoft Office Word</Application>
  <DocSecurity>0</DocSecurity>
  <Lines>2916</Lines>
  <Paragraphs>821</Paragraphs>
  <ScaleCrop>false</ScaleCrop>
  <Company/>
  <LinksUpToDate>false</LinksUpToDate>
  <CharactersWithSpaces>410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Devenish</dc:creator>
  <cp:keywords/>
  <dc:description/>
  <cp:lastModifiedBy>Katie Devenish</cp:lastModifiedBy>
  <cp:revision>6</cp:revision>
  <cp:lastPrinted>2023-07-24T07:50:00Z</cp:lastPrinted>
  <dcterms:created xsi:type="dcterms:W3CDTF">2024-08-22T08:46:00Z</dcterms:created>
  <dcterms:modified xsi:type="dcterms:W3CDTF">2024-08-23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1285f2-0293-30fc-94d2-bf84cb84fb72</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1c6276491263fe3175ee2a8e885d10e08b2bd52df28401e92e3966513fba8c6</vt:lpwstr>
  </property>
  <property fmtid="{D5CDD505-2E9C-101B-9397-08002B2CF9AE}" pid="26" name="ContentTypeId">
    <vt:lpwstr>0x0101001CFE748C9DEDF84F97AAB37019A99CDA</vt:lpwstr>
  </property>
  <property fmtid="{D5CDD505-2E9C-101B-9397-08002B2CF9AE}" pid="27" name="ZOTERO_PREF_1">
    <vt:lpwstr>&lt;data data-version="3" zotero-version="6.0.30"&gt;&lt;session id="iViTJi2n"/&gt;&lt;style id="http://www.zotero.org/styles/nature" hasBibliography="1" bibliographyStyleHasBeenSet="1"/&gt;&lt;prefs&gt;&lt;pref name="fieldType" value="Field"/&gt;&lt;pref name="delayCitationUpdates" valu</vt:lpwstr>
  </property>
  <property fmtid="{D5CDD505-2E9C-101B-9397-08002B2CF9AE}" pid="28" name="ZOTERO_PREF_2">
    <vt:lpwstr>e="true"/&gt;&lt;pref name="dontAskDelayCitationUpdates" value="true"/&gt;&lt;/prefs&gt;&lt;/data&gt;</vt:lpwstr>
  </property>
</Properties>
</file>